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2A5E2" w14:textId="77777777" w:rsidR="00E05EC9" w:rsidRPr="00E05EC9" w:rsidRDefault="00E05EC9" w:rsidP="002740BD">
      <w:pPr>
        <w:pStyle w:val="CoverPageDetails"/>
        <w:rPr>
          <w:lang w:eastAsia="en-US"/>
        </w:rPr>
      </w:pPr>
    </w:p>
    <w:p w14:paraId="69A2CF14" w14:textId="77777777" w:rsidR="00E05EC9" w:rsidRPr="00E05EC9" w:rsidRDefault="00E05EC9" w:rsidP="002740BD">
      <w:r w:rsidRPr="00E05EC9">
        <w:t>JAMES COOK UNIVERSITY</w:t>
      </w:r>
    </w:p>
    <w:p w14:paraId="25EF1566" w14:textId="77777777" w:rsidR="00E05EC9" w:rsidRPr="00E05EC9" w:rsidRDefault="00E05EC9" w:rsidP="002740BD"/>
    <w:p w14:paraId="6014A971" w14:textId="77777777" w:rsidR="00E05EC9" w:rsidRPr="00E05EC9" w:rsidRDefault="00E05EC9" w:rsidP="002740BD"/>
    <w:p w14:paraId="13B54785" w14:textId="77777777" w:rsidR="00E05EC9" w:rsidRPr="00E05EC9" w:rsidRDefault="00E05EC9" w:rsidP="002740BD"/>
    <w:p w14:paraId="2C856946" w14:textId="77777777" w:rsidR="00E05EC9" w:rsidRPr="00E05EC9" w:rsidRDefault="00E05EC9" w:rsidP="002740BD"/>
    <w:p w14:paraId="15245F80" w14:textId="77777777" w:rsidR="00E05EC9" w:rsidRPr="00E05EC9" w:rsidRDefault="00E05EC9" w:rsidP="002740BD">
      <w:r w:rsidRPr="00E05EC9">
        <w:t>COLLEGE OF SCIENCE &amp; ENGINEERING</w:t>
      </w:r>
    </w:p>
    <w:p w14:paraId="2F706667" w14:textId="77777777" w:rsidR="00E05EC9" w:rsidRPr="00E05EC9" w:rsidRDefault="00E05EC9" w:rsidP="002740BD"/>
    <w:p w14:paraId="06153A0A" w14:textId="77777777" w:rsidR="00E05EC9" w:rsidRPr="00E05EC9" w:rsidRDefault="00E05EC9" w:rsidP="002740BD"/>
    <w:p w14:paraId="77604315" w14:textId="77777777" w:rsidR="00E05EC9" w:rsidRPr="00E05EC9" w:rsidRDefault="00E05EC9" w:rsidP="002740BD"/>
    <w:p w14:paraId="42FA7856" w14:textId="77777777" w:rsidR="00E05EC9" w:rsidRPr="00E05EC9" w:rsidRDefault="00E05EC9" w:rsidP="002740BD">
      <w:r w:rsidRPr="00E05EC9">
        <w:t>EG4012</w:t>
      </w:r>
    </w:p>
    <w:p w14:paraId="1DE750E3" w14:textId="77777777" w:rsidR="00E05EC9" w:rsidRPr="00E05EC9" w:rsidRDefault="00E05EC9" w:rsidP="002740BD">
      <w:r w:rsidRPr="00E05EC9">
        <w:t>Electrical &amp; Electronic Engineering</w:t>
      </w:r>
    </w:p>
    <w:p w14:paraId="4E16DF8B" w14:textId="77777777" w:rsidR="00E05EC9" w:rsidRPr="00E05EC9" w:rsidRDefault="00E05EC9" w:rsidP="002740BD"/>
    <w:p w14:paraId="5E8AB17C" w14:textId="77777777" w:rsidR="00E05EC9" w:rsidRPr="00E05EC9" w:rsidRDefault="00E05EC9" w:rsidP="002740BD"/>
    <w:p w14:paraId="09C7C1A9" w14:textId="77777777" w:rsidR="00E05EC9" w:rsidRPr="00E05EC9" w:rsidRDefault="00E05EC9" w:rsidP="002740BD"/>
    <w:p w14:paraId="4F5D1B2E" w14:textId="77777777" w:rsidR="00E05EC9" w:rsidRPr="00E05EC9" w:rsidRDefault="00E05EC9" w:rsidP="002740BD"/>
    <w:p w14:paraId="41E882B0" w14:textId="77777777" w:rsidR="00E05EC9" w:rsidRPr="00E05EC9" w:rsidRDefault="00E05EC9" w:rsidP="002740BD">
      <w:r w:rsidRPr="00E05EC9">
        <w:t xml:space="preserve">SOLAR PHOTOVOLTAIC AND STORAGE FOR DOMESTIC USE  </w:t>
      </w:r>
    </w:p>
    <w:p w14:paraId="0FEA5EA6" w14:textId="77777777" w:rsidR="00E05EC9" w:rsidRPr="00E05EC9" w:rsidRDefault="00E05EC9" w:rsidP="002740BD"/>
    <w:p w14:paraId="2D3DCF70" w14:textId="77777777" w:rsidR="00E05EC9" w:rsidRPr="00E05EC9" w:rsidRDefault="00E05EC9" w:rsidP="002740BD"/>
    <w:p w14:paraId="374BB9F4" w14:textId="77777777" w:rsidR="00E05EC9" w:rsidRPr="00E05EC9" w:rsidRDefault="00E05EC9" w:rsidP="002740BD"/>
    <w:p w14:paraId="6F299D4E" w14:textId="77777777" w:rsidR="00E05EC9" w:rsidRPr="00E05EC9" w:rsidRDefault="00E05EC9" w:rsidP="002740BD">
      <w:r w:rsidRPr="00E05EC9">
        <w:t>Clinton Elliott</w:t>
      </w:r>
    </w:p>
    <w:p w14:paraId="2A84A71C" w14:textId="77777777" w:rsidR="00E05EC9" w:rsidRPr="00E05EC9" w:rsidRDefault="00E05EC9" w:rsidP="002740BD"/>
    <w:p w14:paraId="3E0B94B2" w14:textId="77777777" w:rsidR="00E05EC9" w:rsidRPr="00E05EC9" w:rsidRDefault="00E05EC9" w:rsidP="002740BD"/>
    <w:p w14:paraId="5D543AFE" w14:textId="77777777" w:rsidR="00E05EC9" w:rsidRPr="00E05EC9" w:rsidRDefault="00E05EC9" w:rsidP="002740BD"/>
    <w:p w14:paraId="0368034F" w14:textId="77777777" w:rsidR="00E05EC9" w:rsidRPr="00E05EC9" w:rsidRDefault="00E05EC9" w:rsidP="002740BD">
      <w:r w:rsidRPr="00E05EC9">
        <w:t>Thesis submitted to the College of Science &amp; Engineering</w:t>
      </w:r>
    </w:p>
    <w:p w14:paraId="4853A9CB" w14:textId="77777777" w:rsidR="00E05EC9" w:rsidRPr="00E05EC9" w:rsidRDefault="00E05EC9" w:rsidP="002740BD">
      <w:r w:rsidRPr="00E05EC9">
        <w:t>in partial fulfilment of the requirements for the degree of</w:t>
      </w:r>
    </w:p>
    <w:p w14:paraId="4CA59E26" w14:textId="77777777" w:rsidR="00E05EC9" w:rsidRPr="00E05EC9" w:rsidRDefault="00E05EC9" w:rsidP="002740BD"/>
    <w:p w14:paraId="08B0E3A3" w14:textId="77777777" w:rsidR="00E05EC9" w:rsidRPr="00E05EC9" w:rsidRDefault="00E05EC9" w:rsidP="002740BD"/>
    <w:p w14:paraId="051990CD" w14:textId="77777777" w:rsidR="00E05EC9" w:rsidRPr="00E05EC9" w:rsidRDefault="00E05EC9" w:rsidP="002740BD"/>
    <w:p w14:paraId="40D4BEDF" w14:textId="77777777" w:rsidR="00E05EC9" w:rsidRPr="00E05EC9" w:rsidRDefault="00E05EC9" w:rsidP="002740BD">
      <w:r w:rsidRPr="00E05EC9">
        <w:t xml:space="preserve">Bachelor of Engineering </w:t>
      </w:r>
    </w:p>
    <w:p w14:paraId="3CAB45E8" w14:textId="77777777" w:rsidR="00E05EC9" w:rsidRPr="00E05EC9" w:rsidRDefault="00E05EC9" w:rsidP="002740BD">
      <w:r w:rsidRPr="00E05EC9">
        <w:t>(Electrical &amp; Electronic Engineering)</w:t>
      </w:r>
    </w:p>
    <w:p w14:paraId="11A5A768" w14:textId="77777777" w:rsidR="00E05EC9" w:rsidRPr="00E05EC9" w:rsidRDefault="00E05EC9" w:rsidP="002740BD"/>
    <w:p w14:paraId="1B13F742" w14:textId="77777777" w:rsidR="00E05EC9" w:rsidRPr="00E05EC9" w:rsidRDefault="00E05EC9" w:rsidP="002740BD"/>
    <w:p w14:paraId="68015479" w14:textId="77777777" w:rsidR="00E05EC9" w:rsidRPr="00E05EC9" w:rsidRDefault="00E05EC9" w:rsidP="002740BD"/>
    <w:p w14:paraId="16129A53" w14:textId="77777777" w:rsidR="00E05EC9" w:rsidRPr="00E05EC9" w:rsidRDefault="00E05EC9" w:rsidP="002740BD">
      <w:pPr>
        <w:rPr>
          <w:vertAlign w:val="superscript"/>
        </w:rPr>
      </w:pPr>
      <w:r w:rsidRPr="00E05EC9">
        <w:t>7 October 2017</w:t>
      </w:r>
    </w:p>
    <w:p w14:paraId="408CB3B4" w14:textId="4CF6B901" w:rsidR="00907515" w:rsidRPr="00E05EC9" w:rsidRDefault="00907515" w:rsidP="002740BD">
      <w:pPr>
        <w:pStyle w:val="CoverPageDetails"/>
      </w:pPr>
    </w:p>
    <w:p w14:paraId="3024440A" w14:textId="7A5303F4" w:rsidR="00907515" w:rsidRPr="00E05EC9" w:rsidRDefault="00907515" w:rsidP="002740BD">
      <w:pPr>
        <w:pStyle w:val="CoverPageDetails"/>
      </w:pPr>
    </w:p>
    <w:p w14:paraId="5DCB9D0D" w14:textId="77777777" w:rsidR="00907515" w:rsidRPr="00E05EC9" w:rsidRDefault="00907515" w:rsidP="002740BD">
      <w:pPr>
        <w:pStyle w:val="CoverPageDetails"/>
        <w:sectPr w:rsidR="00907515" w:rsidRPr="00E05EC9"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E05EC9" w:rsidRDefault="003E249B" w:rsidP="002740BD">
      <w:pPr>
        <w:pStyle w:val="CoverPageDetails"/>
      </w:pPr>
    </w:p>
    <w:p w14:paraId="42173777" w14:textId="3E7B6F37" w:rsidR="00CE4644" w:rsidRPr="00E05EC9" w:rsidRDefault="00CE4644" w:rsidP="002740BD"/>
    <w:p w14:paraId="2066625B" w14:textId="15C06E87" w:rsidR="00CE4644" w:rsidRPr="00E05EC9" w:rsidRDefault="00CE4644" w:rsidP="002740BD"/>
    <w:p w14:paraId="125CE040" w14:textId="199B11FE" w:rsidR="00CE4644" w:rsidRPr="00E05EC9" w:rsidRDefault="00CE4644" w:rsidP="002740BD"/>
    <w:p w14:paraId="6D0DF2B2" w14:textId="2548A6E8" w:rsidR="00CE4644" w:rsidRPr="00E05EC9" w:rsidRDefault="00CE4644" w:rsidP="002740BD"/>
    <w:p w14:paraId="6F37D9AF" w14:textId="407CF9E8" w:rsidR="00CE4644" w:rsidRPr="00E05EC9" w:rsidRDefault="00CE4644" w:rsidP="002740BD"/>
    <w:p w14:paraId="158C1C90" w14:textId="30147488" w:rsidR="00CE4644" w:rsidRPr="00E05EC9" w:rsidRDefault="00CE4644" w:rsidP="002740BD"/>
    <w:p w14:paraId="1BC74194" w14:textId="2BD0912A" w:rsidR="00CE4644" w:rsidRPr="00E05EC9" w:rsidRDefault="00CE4644" w:rsidP="002740BD"/>
    <w:p w14:paraId="7B5DBAF1" w14:textId="10BAD323" w:rsidR="00CE4644" w:rsidRPr="00E05EC9" w:rsidRDefault="00CE4644" w:rsidP="002740BD"/>
    <w:p w14:paraId="6A428FD3" w14:textId="40FE71FB" w:rsidR="00723EB3" w:rsidRPr="00E05EC9" w:rsidRDefault="00723EB3" w:rsidP="002740BD"/>
    <w:p w14:paraId="7C67939B" w14:textId="1ADC8B94" w:rsidR="00723EB3" w:rsidRPr="00E05EC9" w:rsidRDefault="00723EB3" w:rsidP="002740BD"/>
    <w:p w14:paraId="6046C0F3" w14:textId="1898496D" w:rsidR="00CE4644" w:rsidRPr="00E05EC9" w:rsidRDefault="00CE4644" w:rsidP="002740BD"/>
    <w:p w14:paraId="25458DED" w14:textId="61BFAAEC" w:rsidR="00CE4644" w:rsidRPr="00E05EC9" w:rsidRDefault="00CE4644" w:rsidP="002740BD"/>
    <w:p w14:paraId="110CF9BA" w14:textId="1F831E0E" w:rsidR="00CE4644" w:rsidRPr="00E05EC9" w:rsidRDefault="00CE4644" w:rsidP="002740BD"/>
    <w:p w14:paraId="0424B7D0" w14:textId="77777777" w:rsidR="00723EB3" w:rsidRPr="00E05EC9" w:rsidRDefault="00723EB3" w:rsidP="002740BD"/>
    <w:p w14:paraId="64FE3C19" w14:textId="6FA2EBCE" w:rsidR="00CE4644" w:rsidRPr="00E05EC9" w:rsidRDefault="00CE4644" w:rsidP="002740BD"/>
    <w:p w14:paraId="583D2BAE" w14:textId="48B57E76" w:rsidR="00CE4644" w:rsidRPr="00E05EC9" w:rsidRDefault="00CE4644" w:rsidP="002740BD"/>
    <w:p w14:paraId="75C145C9" w14:textId="4E0A4199" w:rsidR="00CE4644" w:rsidRPr="00E05EC9" w:rsidRDefault="00CE4644" w:rsidP="002740BD"/>
    <w:p w14:paraId="7A836AA3" w14:textId="11BC8017" w:rsidR="00CE4644" w:rsidRPr="00E05EC9" w:rsidRDefault="00CE4644" w:rsidP="002740BD"/>
    <w:p w14:paraId="078ABF63" w14:textId="14966048" w:rsidR="00CE4644" w:rsidRPr="00E05EC9" w:rsidRDefault="00CE4644" w:rsidP="002740BD"/>
    <w:p w14:paraId="67F8692B" w14:textId="4DAB3E11" w:rsidR="00CE4644" w:rsidRPr="00E05EC9" w:rsidRDefault="00CE4644" w:rsidP="002740BD"/>
    <w:p w14:paraId="20C584C0" w14:textId="06DE8D55" w:rsidR="00CE4644" w:rsidRPr="00E05EC9" w:rsidRDefault="00E05EC9" w:rsidP="002740BD">
      <w:pPr>
        <w:pStyle w:val="Blank"/>
      </w:pPr>
      <w:r w:rsidRPr="00E05EC9">
        <w:t xml:space="preserve">   This page intentionally left blank</w:t>
      </w:r>
    </w:p>
    <w:p w14:paraId="17E60602" w14:textId="1F2A4B88" w:rsidR="00CE4644" w:rsidRPr="00E05EC9" w:rsidRDefault="00CE4644" w:rsidP="002740BD"/>
    <w:p w14:paraId="34A05DB3" w14:textId="0A4B5F37" w:rsidR="00CE4644" w:rsidRPr="00E05EC9" w:rsidRDefault="00CE4644" w:rsidP="002740BD"/>
    <w:p w14:paraId="0890847F" w14:textId="0150A303" w:rsidR="00CE4644" w:rsidRPr="00E05EC9" w:rsidRDefault="00CE4644" w:rsidP="002740BD"/>
    <w:p w14:paraId="07EA2107" w14:textId="34DC5468" w:rsidR="00CE4644" w:rsidRPr="00E05EC9" w:rsidRDefault="00CE4644" w:rsidP="002740BD"/>
    <w:p w14:paraId="44DB32A9" w14:textId="0A41B347" w:rsidR="00CE4644" w:rsidRPr="00E05EC9" w:rsidRDefault="00CE4644" w:rsidP="002740BD"/>
    <w:p w14:paraId="158751AF" w14:textId="17746C91" w:rsidR="00CE4644" w:rsidRPr="00E05EC9" w:rsidRDefault="00CE4644" w:rsidP="002740BD"/>
    <w:p w14:paraId="6875C473" w14:textId="7817439C" w:rsidR="00CE4644" w:rsidRPr="00E05EC9" w:rsidRDefault="00CE4644" w:rsidP="002740BD"/>
    <w:p w14:paraId="2F89C1FE" w14:textId="77777777" w:rsidR="00CE4644" w:rsidRPr="00E05EC9" w:rsidRDefault="00CE4644" w:rsidP="002740BD">
      <w:pPr>
        <w:sectPr w:rsidR="00CE4644" w:rsidRPr="00E05EC9"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E05EC9" w:rsidRDefault="00CE4644" w:rsidP="002740BD"/>
    <w:p w14:paraId="60043A0C" w14:textId="2091C0D0" w:rsidR="003E249B" w:rsidRPr="00E05EC9" w:rsidRDefault="003E249B" w:rsidP="002740BD"/>
    <w:p w14:paraId="48F97217" w14:textId="17DC25BC" w:rsidR="003E249B" w:rsidRPr="00E05EC9" w:rsidRDefault="003E249B" w:rsidP="002740BD"/>
    <w:p w14:paraId="73A0545E" w14:textId="2E1CF79B" w:rsidR="003E249B" w:rsidRPr="00E05EC9" w:rsidRDefault="003E249B" w:rsidP="002740BD"/>
    <w:p w14:paraId="73DA46D4" w14:textId="77777777" w:rsidR="003E249B" w:rsidRPr="00E05EC9" w:rsidRDefault="003E249B" w:rsidP="002740BD"/>
    <w:p w14:paraId="1AE4F406" w14:textId="4B9E97E0" w:rsidR="00E940E7" w:rsidRPr="00E05EC9" w:rsidRDefault="00F54DA4" w:rsidP="002740BD">
      <w:pPr>
        <w:pStyle w:val="CoverPageDetails"/>
      </w:pPr>
      <w:r w:rsidRPr="00E05EC9">
        <w:tab/>
      </w:r>
      <w:r w:rsidRPr="00E05EC9">
        <w:tab/>
      </w:r>
    </w:p>
    <w:p w14:paraId="19D567B7" w14:textId="096C0248" w:rsidR="008F200A" w:rsidRPr="00E05EC9" w:rsidRDefault="008F200A" w:rsidP="002740BD"/>
    <w:p w14:paraId="71029CF8" w14:textId="77777777" w:rsidR="008F200A" w:rsidRPr="00E05EC9" w:rsidRDefault="008F200A" w:rsidP="002740BD"/>
    <w:p w14:paraId="02C5A528" w14:textId="55A39294" w:rsidR="002A58B2" w:rsidRPr="00E05EC9" w:rsidRDefault="002A58B2" w:rsidP="002740BD"/>
    <w:p w14:paraId="7F3B11C0" w14:textId="79F0A3CC" w:rsidR="002A58B2" w:rsidRPr="00E05EC9" w:rsidRDefault="002A58B2" w:rsidP="002740BD"/>
    <w:p w14:paraId="1FC8B6BB" w14:textId="7A3592E1" w:rsidR="002A58B2" w:rsidRPr="00E05EC9" w:rsidRDefault="002A58B2" w:rsidP="002740BD"/>
    <w:p w14:paraId="7450C203" w14:textId="0942D7D9" w:rsidR="002A58B2" w:rsidRPr="00E05EC9" w:rsidRDefault="002A58B2" w:rsidP="002740BD"/>
    <w:p w14:paraId="1A032F1F" w14:textId="18FCF465" w:rsidR="002A58B2" w:rsidRPr="00E05EC9" w:rsidRDefault="002A58B2" w:rsidP="002740BD"/>
    <w:p w14:paraId="072108D2" w14:textId="3A25B1C5" w:rsidR="002A58B2" w:rsidRPr="00E05EC9" w:rsidRDefault="002A58B2" w:rsidP="002740BD"/>
    <w:p w14:paraId="61F4BDDA" w14:textId="6E8F262D" w:rsidR="008F200A" w:rsidRPr="00E05EC9" w:rsidRDefault="008F200A" w:rsidP="002740BD"/>
    <w:p w14:paraId="276E175F" w14:textId="797C3326" w:rsidR="00284052" w:rsidRPr="00E05EC9" w:rsidRDefault="00284052" w:rsidP="002740BD"/>
    <w:p w14:paraId="1D987E4A" w14:textId="281680B0" w:rsidR="009F363F" w:rsidRPr="00E05EC9" w:rsidRDefault="009F363F" w:rsidP="002740BD"/>
    <w:p w14:paraId="0253B55C" w14:textId="77777777" w:rsidR="009F363F" w:rsidRPr="00E05EC9" w:rsidRDefault="009F363F" w:rsidP="002740BD"/>
    <w:p w14:paraId="1ABAF5DB" w14:textId="5A1DC327" w:rsidR="00284052" w:rsidRPr="00E05EC9" w:rsidRDefault="00284052" w:rsidP="002740BD"/>
    <w:p w14:paraId="5BC6ECE7" w14:textId="3F8F8B03" w:rsidR="00DE3BC1" w:rsidRPr="00E05EC9" w:rsidRDefault="00F06BA1" w:rsidP="002740BD">
      <w:pPr>
        <w:pStyle w:val="Quote"/>
      </w:pPr>
      <w:r w:rsidRPr="00E05EC9">
        <w:t>When Alternative energy is no longer</w:t>
      </w:r>
      <w:r w:rsidR="00B86563" w:rsidRPr="00E05EC9">
        <w:t xml:space="preserve"> an</w:t>
      </w:r>
      <w:r w:rsidR="003E249B" w:rsidRPr="00E05EC9">
        <w:t xml:space="preserve"> alternative</w:t>
      </w:r>
      <w:r w:rsidR="00DE3BC1" w:rsidRPr="00E05EC9">
        <w:t>.</w:t>
      </w:r>
    </w:p>
    <w:p w14:paraId="5D784DF3" w14:textId="0AE26F4C" w:rsidR="00034B1B" w:rsidRPr="00E05EC9" w:rsidRDefault="00056160" w:rsidP="002740BD">
      <w:pPr>
        <w:pStyle w:val="Quote"/>
      </w:pPr>
      <w:r w:rsidRPr="00E05EC9">
        <w:t>-Anonymous</w:t>
      </w:r>
    </w:p>
    <w:p w14:paraId="1BC67F8C" w14:textId="5B7EDD86" w:rsidR="00034B1B" w:rsidRPr="00E05EC9" w:rsidRDefault="00034B1B" w:rsidP="002740BD">
      <w:pPr>
        <w:pStyle w:val="Dedication"/>
      </w:pPr>
    </w:p>
    <w:p w14:paraId="2D05495A" w14:textId="1E09CDF1" w:rsidR="00242DBE" w:rsidRPr="00E05EC9" w:rsidRDefault="00242DBE" w:rsidP="002740BD">
      <w:pPr>
        <w:pStyle w:val="Dedication"/>
      </w:pPr>
    </w:p>
    <w:p w14:paraId="4F955F1A" w14:textId="7F690602" w:rsidR="00242DBE" w:rsidRPr="00E05EC9" w:rsidRDefault="00242DBE" w:rsidP="002740BD">
      <w:pPr>
        <w:pStyle w:val="Dedication"/>
      </w:pPr>
    </w:p>
    <w:p w14:paraId="3C7081D7" w14:textId="47C68971" w:rsidR="00242DBE" w:rsidRPr="00E05EC9" w:rsidRDefault="00242DBE" w:rsidP="002740BD">
      <w:pPr>
        <w:pStyle w:val="Dedication"/>
      </w:pPr>
    </w:p>
    <w:p w14:paraId="1BE5EE1C" w14:textId="71AFC76C" w:rsidR="00242DBE" w:rsidRPr="00E05EC9" w:rsidRDefault="00242DBE" w:rsidP="002740BD">
      <w:pPr>
        <w:pStyle w:val="Dedication"/>
      </w:pPr>
    </w:p>
    <w:p w14:paraId="7F32B6FE" w14:textId="44FB0E47" w:rsidR="00242DBE" w:rsidRPr="00E05EC9" w:rsidRDefault="00242DBE" w:rsidP="002740BD">
      <w:pPr>
        <w:pStyle w:val="Dedication"/>
      </w:pPr>
    </w:p>
    <w:p w14:paraId="76D62DB4" w14:textId="7978331C" w:rsidR="00907515" w:rsidRPr="00E05EC9" w:rsidRDefault="00907515" w:rsidP="008F200A">
      <w:pPr>
        <w:pStyle w:val="Heading1-NoNumber"/>
        <w:rPr>
          <w:lang w:val="en-AU"/>
        </w:rPr>
      </w:pPr>
    </w:p>
    <w:p w14:paraId="6ACA6FAA" w14:textId="77777777" w:rsidR="00907515" w:rsidRPr="00E05EC9" w:rsidRDefault="00907515" w:rsidP="002740BD"/>
    <w:p w14:paraId="470F4447" w14:textId="77777777" w:rsidR="00907515" w:rsidRPr="00E05EC9" w:rsidRDefault="00907515" w:rsidP="002740BD"/>
    <w:p w14:paraId="396C3C8B" w14:textId="77777777" w:rsidR="00907515" w:rsidRPr="00E05EC9" w:rsidRDefault="00907515" w:rsidP="002740BD"/>
    <w:p w14:paraId="3911FFAC" w14:textId="77777777" w:rsidR="00907515" w:rsidRPr="00E05EC9" w:rsidRDefault="00907515" w:rsidP="002740BD"/>
    <w:p w14:paraId="0D1D5AA3" w14:textId="77777777" w:rsidR="00907515" w:rsidRPr="00E05EC9" w:rsidRDefault="00907515" w:rsidP="002740BD"/>
    <w:p w14:paraId="1AB61861" w14:textId="77777777" w:rsidR="00907515" w:rsidRPr="00E05EC9" w:rsidRDefault="00907515" w:rsidP="002740BD"/>
    <w:p w14:paraId="5146AF66" w14:textId="77777777" w:rsidR="00907515" w:rsidRPr="00E05EC9" w:rsidRDefault="00907515" w:rsidP="002740BD"/>
    <w:p w14:paraId="34846894" w14:textId="77777777" w:rsidR="00907515" w:rsidRPr="00E05EC9" w:rsidRDefault="00907515" w:rsidP="002740BD"/>
    <w:p w14:paraId="3ABFCBDB" w14:textId="77777777" w:rsidR="00907515" w:rsidRPr="00E05EC9" w:rsidRDefault="00907515" w:rsidP="002740BD"/>
    <w:p w14:paraId="720EAB44" w14:textId="77777777" w:rsidR="00907515" w:rsidRPr="00E05EC9" w:rsidRDefault="00907515" w:rsidP="002740BD"/>
    <w:p w14:paraId="578E2AE9" w14:textId="77777777" w:rsidR="00907515" w:rsidRPr="00E05EC9" w:rsidRDefault="00907515" w:rsidP="002740BD"/>
    <w:p w14:paraId="1E015FE6" w14:textId="77777777" w:rsidR="00907515" w:rsidRPr="00E05EC9" w:rsidRDefault="00907515" w:rsidP="002740BD"/>
    <w:p w14:paraId="134DBE66" w14:textId="35C8C8A2" w:rsidR="00907515" w:rsidRPr="00E05EC9" w:rsidRDefault="00907515" w:rsidP="002740BD"/>
    <w:p w14:paraId="71C0FDEE" w14:textId="77777777" w:rsidR="00907515" w:rsidRPr="00E05EC9" w:rsidRDefault="00907515" w:rsidP="002740BD"/>
    <w:p w14:paraId="72C5ACAA" w14:textId="13DA97A3" w:rsidR="00907515" w:rsidRPr="00E05EC9" w:rsidRDefault="00907515" w:rsidP="002740BD"/>
    <w:p w14:paraId="5EC35C08" w14:textId="1CB01E35" w:rsidR="00FE5482" w:rsidRPr="00E05EC9" w:rsidRDefault="00FE5482" w:rsidP="002740BD">
      <w:pPr>
        <w:sectPr w:rsidR="00FE5482" w:rsidRPr="00E05EC9"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E05EC9" w:rsidRDefault="00171858" w:rsidP="002740BD">
      <w:r w:rsidRPr="00E05EC9">
        <w:rPr>
          <w:lang w:eastAsia="en-AU"/>
        </w:rPr>
        <w:lastRenderedPageBreak/>
        <mc:AlternateContent>
          <mc:Choice Requires="wps">
            <w:drawing>
              <wp:anchor distT="0" distB="0" distL="114300" distR="114300" simplePos="0" relativeHeight="25201510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E05EC9" w:rsidRDefault="00E05EC9" w:rsidP="002740BD">
                            <w:pPr>
                              <w:pStyle w:val="Normal1"/>
                            </w:pPr>
                            <w:r>
                              <w:t>Statement of Access</w:t>
                            </w:r>
                          </w:p>
                          <w:p w14:paraId="1E4DEFBA" w14:textId="77777777" w:rsidR="00E05EC9" w:rsidRDefault="00E05EC9" w:rsidP="002740BD">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05EC9" w:rsidRDefault="00E05EC9" w:rsidP="002740BD">
                            <w:pPr>
                              <w:pStyle w:val="Normal1"/>
                            </w:pPr>
                            <w:r>
                              <w:t>I understand that, as an unpublished work, a thesis has significant protection under the Copyright Act and</w:t>
                            </w:r>
                          </w:p>
                          <w:p w14:paraId="27862666" w14:textId="77777777" w:rsidR="00E05EC9" w:rsidRDefault="00E05EC9" w:rsidP="002740BD">
                            <w:pPr>
                              <w:pStyle w:val="Normal1"/>
                            </w:pPr>
                            <w:r>
                              <w:t>I do not wish to place any further restriction on access to this work.</w:t>
                            </w:r>
                          </w:p>
                          <w:p w14:paraId="607BE67A" w14:textId="77777777" w:rsidR="00E05EC9" w:rsidRDefault="00E05EC9" w:rsidP="002740BD">
                            <w:pPr>
                              <w:pStyle w:val="Normal1"/>
                            </w:pPr>
                            <w:r>
                              <w:t>Or</w:t>
                            </w:r>
                          </w:p>
                          <w:p w14:paraId="0C45C4D8" w14:textId="71ACAD03" w:rsidR="00E05EC9" w:rsidRPr="00C45961" w:rsidRDefault="00E05EC9" w:rsidP="002740BD">
                            <w:pPr>
                              <w:pStyle w:val="Normal1"/>
                              <w:rPr>
                                <w:i/>
                              </w:rPr>
                            </w:pPr>
                            <w:r>
                              <w:t xml:space="preserve">I wish this work to be embargoed until:  </w:t>
                            </w:r>
                          </w:p>
                          <w:p w14:paraId="6B9D42DF" w14:textId="77777777" w:rsidR="00E05EC9" w:rsidRDefault="00E05EC9" w:rsidP="002740BD">
                            <w:pPr>
                              <w:pStyle w:val="Normal1"/>
                            </w:pPr>
                            <w:r>
                              <w:t>Or</w:t>
                            </w:r>
                          </w:p>
                          <w:p w14:paraId="0B1B4BE4" w14:textId="77777777" w:rsidR="00E05EC9" w:rsidRDefault="00E05EC9" w:rsidP="002740BD">
                            <w:pPr>
                              <w:pStyle w:val="Normal1"/>
                            </w:pPr>
                            <w:r>
                              <w:t>I wish the following restrictions to be placed on this work:</w:t>
                            </w:r>
                          </w:p>
                          <w:p w14:paraId="313B2C71" w14:textId="77777777" w:rsidR="00E05EC9" w:rsidRPr="00C45961" w:rsidRDefault="00E05EC9" w:rsidP="002740BD">
                            <w:pPr>
                              <w:pStyle w:val="Normal1"/>
                            </w:pPr>
                            <w:r>
                              <w:t>&lt;insert appropriate restrictions. These may be required for Intellectual Property protection or security issues.&gt;</w:t>
                            </w:r>
                          </w:p>
                          <w:p w14:paraId="4624B0E2" w14:textId="74FBE553" w:rsidR="00E05EC9" w:rsidRDefault="00E05EC9" w:rsidP="002740BD">
                            <w:pPr>
                              <w:pStyle w:val="Normal1"/>
                            </w:pPr>
                            <w:r>
                              <w:t>_________________________</w:t>
                            </w:r>
                            <w:r>
                              <w:tab/>
                            </w:r>
                            <w:r>
                              <w:tab/>
                            </w:r>
                            <w:r>
                              <w:tab/>
                            </w:r>
                            <w:r>
                              <w:tab/>
                            </w:r>
                            <w:r>
                              <w:tab/>
                              <w:t xml:space="preserve">     ______________</w:t>
                            </w:r>
                          </w:p>
                          <w:p w14:paraId="08A2B309" w14:textId="172DBC73" w:rsidR="00E05EC9" w:rsidRDefault="00E05EC9" w:rsidP="002740BD">
                            <w:pPr>
                              <w:pStyle w:val="Normal1"/>
                            </w:pPr>
                            <w:r>
                              <w:t xml:space="preserve">Signature </w:t>
                            </w:r>
                            <w:r>
                              <w:tab/>
                            </w:r>
                            <w:r>
                              <w:tab/>
                            </w:r>
                            <w:r>
                              <w:tab/>
                            </w:r>
                            <w:r>
                              <w:tab/>
                            </w:r>
                            <w:r>
                              <w:tab/>
                            </w:r>
                            <w:r>
                              <w:tab/>
                            </w:r>
                            <w:r>
                              <w:tab/>
                            </w:r>
                            <w:r>
                              <w:tab/>
                            </w:r>
                            <w:r>
                              <w:tab/>
                            </w:r>
                            <w:r>
                              <w:tab/>
                              <w:t>Date</w:t>
                            </w:r>
                          </w:p>
                          <w:p w14:paraId="64BB0715" w14:textId="77777777" w:rsidR="00E05EC9" w:rsidRDefault="00E05EC9" w:rsidP="002740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0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E05EC9" w:rsidRDefault="00E05EC9" w:rsidP="002740BD">
                      <w:pPr>
                        <w:pStyle w:val="Normal1"/>
                      </w:pPr>
                      <w:r>
                        <w:t>Statement of Access</w:t>
                      </w:r>
                    </w:p>
                    <w:p w14:paraId="1E4DEFBA" w14:textId="77777777" w:rsidR="00E05EC9" w:rsidRDefault="00E05EC9" w:rsidP="002740BD">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05EC9" w:rsidRDefault="00E05EC9" w:rsidP="002740BD">
                      <w:pPr>
                        <w:pStyle w:val="Normal1"/>
                      </w:pPr>
                      <w:r>
                        <w:t>I understand that, as an unpublished work, a thesis has significant protection under the Copyright Act and</w:t>
                      </w:r>
                    </w:p>
                    <w:p w14:paraId="27862666" w14:textId="77777777" w:rsidR="00E05EC9" w:rsidRDefault="00E05EC9" w:rsidP="002740BD">
                      <w:pPr>
                        <w:pStyle w:val="Normal1"/>
                      </w:pPr>
                      <w:r>
                        <w:t>I do not wish to place any further restriction on access to this work.</w:t>
                      </w:r>
                    </w:p>
                    <w:p w14:paraId="607BE67A" w14:textId="77777777" w:rsidR="00E05EC9" w:rsidRDefault="00E05EC9" w:rsidP="002740BD">
                      <w:pPr>
                        <w:pStyle w:val="Normal1"/>
                      </w:pPr>
                      <w:r>
                        <w:t>Or</w:t>
                      </w:r>
                    </w:p>
                    <w:p w14:paraId="0C45C4D8" w14:textId="71ACAD03" w:rsidR="00E05EC9" w:rsidRPr="00C45961" w:rsidRDefault="00E05EC9" w:rsidP="002740BD">
                      <w:pPr>
                        <w:pStyle w:val="Normal1"/>
                        <w:rPr>
                          <w:i/>
                        </w:rPr>
                      </w:pPr>
                      <w:r>
                        <w:t xml:space="preserve">I wish this work to be embargoed until:  </w:t>
                      </w:r>
                    </w:p>
                    <w:p w14:paraId="6B9D42DF" w14:textId="77777777" w:rsidR="00E05EC9" w:rsidRDefault="00E05EC9" w:rsidP="002740BD">
                      <w:pPr>
                        <w:pStyle w:val="Normal1"/>
                      </w:pPr>
                      <w:r>
                        <w:t>Or</w:t>
                      </w:r>
                    </w:p>
                    <w:p w14:paraId="0B1B4BE4" w14:textId="77777777" w:rsidR="00E05EC9" w:rsidRDefault="00E05EC9" w:rsidP="002740BD">
                      <w:pPr>
                        <w:pStyle w:val="Normal1"/>
                      </w:pPr>
                      <w:r>
                        <w:t>I wish the following restrictions to be placed on this work:</w:t>
                      </w:r>
                    </w:p>
                    <w:p w14:paraId="313B2C71" w14:textId="77777777" w:rsidR="00E05EC9" w:rsidRPr="00C45961" w:rsidRDefault="00E05EC9" w:rsidP="002740BD">
                      <w:pPr>
                        <w:pStyle w:val="Normal1"/>
                      </w:pPr>
                      <w:r>
                        <w:t>&lt;insert appropriate restrictions. These may be required for Intellectual Property protection or security issues.&gt;</w:t>
                      </w:r>
                    </w:p>
                    <w:p w14:paraId="4624B0E2" w14:textId="74FBE553" w:rsidR="00E05EC9" w:rsidRDefault="00E05EC9" w:rsidP="002740BD">
                      <w:pPr>
                        <w:pStyle w:val="Normal1"/>
                      </w:pPr>
                      <w:r>
                        <w:t>_________________________</w:t>
                      </w:r>
                      <w:r>
                        <w:tab/>
                      </w:r>
                      <w:r>
                        <w:tab/>
                      </w:r>
                      <w:r>
                        <w:tab/>
                      </w:r>
                      <w:r>
                        <w:tab/>
                      </w:r>
                      <w:r>
                        <w:tab/>
                        <w:t xml:space="preserve">     ______________</w:t>
                      </w:r>
                    </w:p>
                    <w:p w14:paraId="08A2B309" w14:textId="172DBC73" w:rsidR="00E05EC9" w:rsidRDefault="00E05EC9" w:rsidP="002740BD">
                      <w:pPr>
                        <w:pStyle w:val="Normal1"/>
                      </w:pPr>
                      <w:r>
                        <w:t xml:space="preserve">Signature </w:t>
                      </w:r>
                      <w:r>
                        <w:tab/>
                      </w:r>
                      <w:r>
                        <w:tab/>
                      </w:r>
                      <w:r>
                        <w:tab/>
                      </w:r>
                      <w:r>
                        <w:tab/>
                      </w:r>
                      <w:r>
                        <w:tab/>
                      </w:r>
                      <w:r>
                        <w:tab/>
                      </w:r>
                      <w:r>
                        <w:tab/>
                      </w:r>
                      <w:r>
                        <w:tab/>
                      </w:r>
                      <w:r>
                        <w:tab/>
                      </w:r>
                      <w:r>
                        <w:tab/>
                        <w:t>Date</w:t>
                      </w:r>
                    </w:p>
                    <w:p w14:paraId="64BB0715" w14:textId="77777777" w:rsidR="00E05EC9" w:rsidRDefault="00E05EC9" w:rsidP="002740BD"/>
                  </w:txbxContent>
                </v:textbox>
                <w10:wrap type="topAndBottom"/>
              </v:shape>
            </w:pict>
          </mc:Fallback>
        </mc:AlternateContent>
      </w:r>
    </w:p>
    <w:p w14:paraId="1AE4F421" w14:textId="76A94AA0" w:rsidR="00F67766" w:rsidRPr="00E05EC9" w:rsidRDefault="00F67766" w:rsidP="002740BD">
      <w:r w:rsidRPr="00E05EC9">
        <w:br w:type="page"/>
      </w:r>
    </w:p>
    <w:p w14:paraId="1AE4F436" w14:textId="77777777" w:rsidR="00757724" w:rsidRPr="00E05EC9" w:rsidRDefault="00757724" w:rsidP="002740BD">
      <w:pPr>
        <w:sectPr w:rsidR="00757724" w:rsidRPr="00E05EC9"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4EAAA6DC" w:rsidR="00085DFC" w:rsidRPr="00E05EC9" w:rsidRDefault="00D344E4" w:rsidP="00764437">
      <w:pPr>
        <w:pStyle w:val="Heading1-NoNumber"/>
        <w:rPr>
          <w:lang w:val="en-AU"/>
        </w:rPr>
      </w:pPr>
      <w:r w:rsidRPr="00E05EC9">
        <w:rPr>
          <w:lang w:val="en-AU"/>
        </w:rPr>
        <w:lastRenderedPageBreak/>
        <w:t>Acknowledgements</w:t>
      </w:r>
    </w:p>
    <w:p w14:paraId="14DCF6F2" w14:textId="538A44F5" w:rsidR="00085DFC" w:rsidRPr="00E05EC9" w:rsidRDefault="00085DFC" w:rsidP="002740BD"/>
    <w:p w14:paraId="50C4A8A6" w14:textId="7B189FB2" w:rsidR="005B2131" w:rsidRPr="00E05EC9" w:rsidRDefault="00033D0F" w:rsidP="002740BD">
      <w:r w:rsidRPr="00E05EC9">
        <w:t>I would first</w:t>
      </w:r>
      <w:r w:rsidR="005B2131" w:rsidRPr="00E05EC9">
        <w:t xml:space="preserve"> like to thank my thesis supervisor</w:t>
      </w:r>
      <w:r w:rsidRPr="00E05EC9">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E05EC9">
        <w:t xml:space="preserve"> His efforts and replies to late night emails was always prompt and contributed greatly to this paper.</w:t>
      </w:r>
    </w:p>
    <w:p w14:paraId="27244C0D" w14:textId="2CE94670" w:rsidR="00085DFC" w:rsidRPr="00E05EC9" w:rsidRDefault="00085DFC" w:rsidP="002740BD"/>
    <w:p w14:paraId="0C3FF33C" w14:textId="2D4CB586" w:rsidR="00085DFC" w:rsidRPr="00E05EC9" w:rsidRDefault="00033D0F" w:rsidP="002740BD">
      <w:r w:rsidRPr="00E05EC9">
        <w:t xml:space="preserve">Thanks to </w:t>
      </w:r>
      <w:r w:rsidR="005B2131" w:rsidRPr="00E05EC9">
        <w:t>Kevin Smith from Kevin Smith Electrical for showing</w:t>
      </w:r>
      <w:r w:rsidR="008E46D2" w:rsidRPr="00E05EC9">
        <w:t xml:space="preserve"> me</w:t>
      </w:r>
      <w:r w:rsidR="005B2131" w:rsidRPr="00E05EC9">
        <w:t xml:space="preserve"> the current</w:t>
      </w:r>
      <w:r w:rsidR="004B1CB6" w:rsidRPr="00E05EC9">
        <w:t xml:space="preserve"> solar</w:t>
      </w:r>
      <w:r w:rsidR="005B2131" w:rsidRPr="00E05EC9">
        <w:t xml:space="preserve"> technology on the market and giving me the opportunity </w:t>
      </w:r>
      <w:r w:rsidR="008E46D2" w:rsidRPr="00E05EC9">
        <w:t>to</w:t>
      </w:r>
      <w:r w:rsidR="004B1CB6" w:rsidRPr="00E05EC9">
        <w:t xml:space="preserve"> install a</w:t>
      </w:r>
      <w:r w:rsidR="007E4190" w:rsidRPr="00E05EC9">
        <w:t xml:space="preserve"> </w:t>
      </w:r>
      <w:r w:rsidR="005B2131" w:rsidRPr="00E05EC9">
        <w:t>system.</w:t>
      </w:r>
    </w:p>
    <w:p w14:paraId="010BC871" w14:textId="3EE82FB5" w:rsidR="005B2131" w:rsidRPr="00E05EC9" w:rsidRDefault="005B2131" w:rsidP="002740BD"/>
    <w:p w14:paraId="58B49900" w14:textId="016B1E38" w:rsidR="00D344E4" w:rsidRPr="00E05EC9" w:rsidRDefault="00033D0F" w:rsidP="002740BD">
      <w:r w:rsidRPr="00E05EC9">
        <w:t>With a special mention to my family</w:t>
      </w:r>
      <w:r w:rsidR="001128D3" w:rsidRPr="00E05EC9">
        <w:t xml:space="preserve">, especially Susan Elliott and Jessica Zhuang for editing the draft. </w:t>
      </w:r>
    </w:p>
    <w:p w14:paraId="235E756F" w14:textId="5C1D88AA" w:rsidR="00D344E4" w:rsidRPr="00E05EC9" w:rsidRDefault="00D344E4" w:rsidP="002740BD"/>
    <w:p w14:paraId="7410B839" w14:textId="77777777" w:rsidR="005B2131" w:rsidRPr="00E05EC9" w:rsidRDefault="005B2131" w:rsidP="002740BD"/>
    <w:p w14:paraId="3014F5B8" w14:textId="44047486" w:rsidR="008E46D2" w:rsidRPr="00E05EC9" w:rsidRDefault="008E46D2" w:rsidP="002740BD"/>
    <w:p w14:paraId="79F70DF2" w14:textId="79C1713B" w:rsidR="008E46D2" w:rsidRPr="00E05EC9" w:rsidRDefault="008E46D2" w:rsidP="002740BD"/>
    <w:p w14:paraId="206BB510" w14:textId="02AC087A" w:rsidR="00D344E4" w:rsidRPr="00E05EC9" w:rsidRDefault="00D344E4" w:rsidP="002740BD">
      <w:r w:rsidRPr="00E05EC9">
        <w:br w:type="page"/>
      </w:r>
    </w:p>
    <w:p w14:paraId="1AE4F437" w14:textId="13705BDF" w:rsidR="000C451E" w:rsidRPr="00E05EC9" w:rsidRDefault="000C451E" w:rsidP="004913BB">
      <w:pPr>
        <w:pStyle w:val="Heading1-NoNumber"/>
        <w:rPr>
          <w:lang w:val="en-AU"/>
        </w:rPr>
      </w:pPr>
      <w:r w:rsidRPr="00E05EC9">
        <w:rPr>
          <w:lang w:val="en-AU"/>
        </w:rPr>
        <w:lastRenderedPageBreak/>
        <w:t xml:space="preserve">Abstract </w:t>
      </w:r>
    </w:p>
    <w:p w14:paraId="61614C08" w14:textId="29AA6038" w:rsidR="00085DFC" w:rsidRPr="00E05EC9" w:rsidRDefault="00085DFC" w:rsidP="002740BD"/>
    <w:p w14:paraId="608BDB81" w14:textId="77777777" w:rsidR="00827CD9" w:rsidRPr="00E05EC9" w:rsidRDefault="00827CD9" w:rsidP="002740BD">
      <w:bookmarkStart w:id="1" w:name="_Hlk493327023"/>
      <w:bookmarkStart w:id="2" w:name="_Hlk493327130"/>
      <w:bookmarkStart w:id="3" w:name="_Hlk493327755"/>
      <w:r w:rsidRPr="00E05EC9">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1"/>
      <w:r w:rsidRPr="00E05EC9">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2"/>
      <w:r w:rsidRPr="00E05EC9">
        <w:t>.</w:t>
      </w:r>
    </w:p>
    <w:p w14:paraId="7070DCB8" w14:textId="77777777" w:rsidR="00827CD9" w:rsidRPr="00E05EC9" w:rsidRDefault="00827CD9" w:rsidP="002740BD"/>
    <w:p w14:paraId="34D07E86" w14:textId="77777777" w:rsidR="00827CD9" w:rsidRPr="00E05EC9" w:rsidRDefault="00827CD9" w:rsidP="002740BD">
      <w:r w:rsidRPr="00E05EC9">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E05EC9" w:rsidRDefault="00827CD9" w:rsidP="002740BD"/>
    <w:p w14:paraId="35AE82F1" w14:textId="68321E40" w:rsidR="0094784E" w:rsidRPr="00E05EC9" w:rsidRDefault="00827CD9" w:rsidP="002740BD">
      <w:r w:rsidRPr="00E05EC9">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E05EC9">
        <w:t xml:space="preserve"> There are currently large-scale production sun farms being built around Australia, and there is potential for the export of this power to other countries.</w:t>
      </w:r>
    </w:p>
    <w:p w14:paraId="714EE56A" w14:textId="77777777" w:rsidR="00827CD9" w:rsidRPr="00E05EC9" w:rsidRDefault="00827CD9" w:rsidP="002740BD"/>
    <w:p w14:paraId="7AC3F7E9" w14:textId="7D06194D" w:rsidR="00827CD9" w:rsidRPr="00E05EC9" w:rsidRDefault="00827CD9" w:rsidP="002740BD">
      <w:r w:rsidRPr="00E05EC9">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E05EC9">
        <w:t>particularly</w:t>
      </w:r>
      <w:r w:rsidRPr="00E05EC9">
        <w:t>, northern</w:t>
      </w:r>
      <w:r w:rsidR="0094784E" w:rsidRPr="00E05EC9">
        <w:t xml:space="preserve"> parts of</w:t>
      </w:r>
      <w:r w:rsidRPr="00E05EC9">
        <w:t xml:space="preserve"> Australia and Townsville.</w:t>
      </w:r>
    </w:p>
    <w:p w14:paraId="4C823378" w14:textId="388090B6" w:rsidR="00771A4C" w:rsidRPr="00E05EC9" w:rsidRDefault="00771A4C" w:rsidP="002740BD"/>
    <w:bookmarkEnd w:id="3"/>
    <w:p w14:paraId="373C62EB" w14:textId="662C3EDA" w:rsidR="00771A4C" w:rsidRPr="00E05EC9" w:rsidRDefault="00771A4C" w:rsidP="002740BD"/>
    <w:p w14:paraId="4A740F9B" w14:textId="03163EA7" w:rsidR="00771A4C" w:rsidRPr="00E05EC9" w:rsidRDefault="00771A4C" w:rsidP="002740BD"/>
    <w:p w14:paraId="076E4F95" w14:textId="1B5FC352" w:rsidR="00771A4C" w:rsidRPr="00E05EC9" w:rsidRDefault="00771A4C" w:rsidP="002740BD"/>
    <w:p w14:paraId="43D4EF50" w14:textId="3205A9E8" w:rsidR="00771A4C" w:rsidRPr="00E05EC9" w:rsidRDefault="00771A4C" w:rsidP="002740BD"/>
    <w:p w14:paraId="1E53F230" w14:textId="1930BEFE" w:rsidR="00771A4C" w:rsidRPr="00E05EC9" w:rsidRDefault="00504A44" w:rsidP="002740BD">
      <w:r w:rsidRPr="00E05EC9">
        <w:t>Word Count: 19,786</w:t>
      </w:r>
    </w:p>
    <w:p w14:paraId="65855A29" w14:textId="2C41F8DC" w:rsidR="00771A4C" w:rsidRPr="00E05EC9" w:rsidRDefault="00771A4C" w:rsidP="002740BD"/>
    <w:p w14:paraId="79F4C98A" w14:textId="64639E34" w:rsidR="00771A4C" w:rsidRPr="00E05EC9" w:rsidRDefault="00771A4C" w:rsidP="002740BD"/>
    <w:p w14:paraId="5CB91E96" w14:textId="77777777" w:rsidR="00504A44" w:rsidRPr="00E05EC9" w:rsidRDefault="00504A44" w:rsidP="002740BD"/>
    <w:p w14:paraId="087A335B" w14:textId="77777777" w:rsidR="00771A4C" w:rsidRPr="00E05EC9" w:rsidRDefault="00771A4C" w:rsidP="002740BD"/>
    <w:p w14:paraId="4097B9B6" w14:textId="57288204" w:rsidR="003A0EF7" w:rsidRPr="00E05EC9" w:rsidRDefault="003A0EF7" w:rsidP="002740BD">
      <w:pPr>
        <w:sectPr w:rsidR="003A0EF7" w:rsidRPr="00E05EC9" w:rsidSect="006C4502">
          <w:endnotePr>
            <w:numRestart w:val="eachSect"/>
          </w:endnotePr>
          <w:pgSz w:w="11906" w:h="16838"/>
          <w:pgMar w:top="1440" w:right="1440" w:bottom="1440" w:left="1440" w:header="709" w:footer="709" w:gutter="0"/>
          <w:pgNumType w:fmt="lowerRoman"/>
          <w:cols w:space="708"/>
          <w:docGrid w:linePitch="360"/>
        </w:sectPr>
      </w:pPr>
    </w:p>
    <w:p w14:paraId="1AE4F44B" w14:textId="54E788EB" w:rsidR="00810CCA" w:rsidRPr="00E05EC9" w:rsidRDefault="00810CCA" w:rsidP="00DA60A6">
      <w:pPr>
        <w:pStyle w:val="Heading1-NoNumber"/>
        <w:rPr>
          <w:lang w:val="en-AU"/>
        </w:rPr>
      </w:pPr>
      <w:r w:rsidRPr="00E05EC9">
        <w:rPr>
          <w:lang w:val="en-AU"/>
        </w:rPr>
        <w:lastRenderedPageBreak/>
        <w:t>C</w:t>
      </w:r>
      <w:r w:rsidR="00877A21" w:rsidRPr="00E05EC9">
        <w:rPr>
          <w:lang w:val="en-AU"/>
        </w:rPr>
        <w:t>ontents</w:t>
      </w:r>
    </w:p>
    <w:p w14:paraId="6ED267CA" w14:textId="631E20ED" w:rsidR="00D911F0" w:rsidRPr="00E05EC9" w:rsidRDefault="00D911F0" w:rsidP="002740BD">
      <w:pPr>
        <w:pStyle w:val="TOC1"/>
        <w:rPr>
          <w:rFonts w:asciiTheme="minorHAnsi" w:eastAsiaTheme="minorEastAsia" w:hAnsiTheme="minorHAnsi" w:cstheme="minorBidi"/>
          <w:sz w:val="22"/>
          <w:szCs w:val="22"/>
          <w:lang w:eastAsia="zh-CN"/>
        </w:rPr>
      </w:pPr>
      <w:r w:rsidRPr="00E05EC9">
        <w:rPr>
          <w:iCs/>
        </w:rPr>
        <w:fldChar w:fldCharType="begin"/>
      </w:r>
      <w:r w:rsidRPr="00E05EC9">
        <w:rPr>
          <w:iCs/>
        </w:rPr>
        <w:instrText xml:space="preserve"> TOC \o "1-3" \h \z \t "Header,1" </w:instrText>
      </w:r>
      <w:r w:rsidRPr="00E05EC9">
        <w:rPr>
          <w:iCs/>
        </w:rPr>
        <w:fldChar w:fldCharType="separate"/>
      </w:r>
      <w:hyperlink w:anchor="_Toc493340784" w:history="1">
        <w:r w:rsidRPr="00E05EC9">
          <w:rPr>
            <w:rStyle w:val="Hyperlink"/>
          </w:rPr>
          <w:t>1 INTRODUCTION</w:t>
        </w:r>
        <w:r w:rsidRPr="00E05EC9">
          <w:rPr>
            <w:webHidden/>
          </w:rPr>
          <w:tab/>
        </w:r>
        <w:r w:rsidRPr="00E05EC9">
          <w:rPr>
            <w:webHidden/>
          </w:rPr>
          <w:fldChar w:fldCharType="begin"/>
        </w:r>
        <w:r w:rsidRPr="00E05EC9">
          <w:rPr>
            <w:webHidden/>
          </w:rPr>
          <w:instrText xml:space="preserve"> PAGEREF _Toc493340784 \h </w:instrText>
        </w:r>
        <w:r w:rsidRPr="00E05EC9">
          <w:rPr>
            <w:webHidden/>
          </w:rPr>
        </w:r>
        <w:r w:rsidRPr="00E05EC9">
          <w:rPr>
            <w:webHidden/>
          </w:rPr>
          <w:fldChar w:fldCharType="separate"/>
        </w:r>
        <w:r w:rsidRPr="00E05EC9">
          <w:rPr>
            <w:webHidden/>
          </w:rPr>
          <w:t>13</w:t>
        </w:r>
        <w:r w:rsidRPr="00E05EC9">
          <w:rPr>
            <w:webHidden/>
          </w:rPr>
          <w:fldChar w:fldCharType="end"/>
        </w:r>
      </w:hyperlink>
    </w:p>
    <w:p w14:paraId="18E4AB45" w14:textId="13E275EC" w:rsidR="00D911F0" w:rsidRPr="00E05EC9" w:rsidRDefault="00D911F0" w:rsidP="002740BD">
      <w:pPr>
        <w:pStyle w:val="TOC2"/>
        <w:rPr>
          <w:rFonts w:asciiTheme="minorHAnsi" w:eastAsiaTheme="minorEastAsia" w:hAnsiTheme="minorHAnsi" w:cstheme="minorBidi"/>
          <w:sz w:val="22"/>
          <w:szCs w:val="22"/>
          <w:lang w:eastAsia="zh-CN"/>
        </w:rPr>
      </w:pPr>
      <w:hyperlink w:anchor="_Toc493340785" w:history="1">
        <w:r w:rsidRPr="00E05EC9">
          <w:rPr>
            <w:rStyle w:val="Hyperlink"/>
          </w:rPr>
          <w:t>1.1 Overview</w:t>
        </w:r>
        <w:r w:rsidRPr="00E05EC9">
          <w:rPr>
            <w:webHidden/>
          </w:rPr>
          <w:tab/>
        </w:r>
        <w:r w:rsidRPr="00E05EC9">
          <w:rPr>
            <w:webHidden/>
          </w:rPr>
          <w:fldChar w:fldCharType="begin"/>
        </w:r>
        <w:r w:rsidRPr="00E05EC9">
          <w:rPr>
            <w:webHidden/>
          </w:rPr>
          <w:instrText xml:space="preserve"> PAGEREF _Toc493340785 \h </w:instrText>
        </w:r>
        <w:r w:rsidRPr="00E05EC9">
          <w:rPr>
            <w:webHidden/>
          </w:rPr>
        </w:r>
        <w:r w:rsidRPr="00E05EC9">
          <w:rPr>
            <w:webHidden/>
          </w:rPr>
          <w:fldChar w:fldCharType="separate"/>
        </w:r>
        <w:r w:rsidRPr="00E05EC9">
          <w:rPr>
            <w:webHidden/>
          </w:rPr>
          <w:t>13</w:t>
        </w:r>
        <w:r w:rsidRPr="00E05EC9">
          <w:rPr>
            <w:webHidden/>
          </w:rPr>
          <w:fldChar w:fldCharType="end"/>
        </w:r>
      </w:hyperlink>
    </w:p>
    <w:p w14:paraId="178B2559" w14:textId="5A2408D0" w:rsidR="00D911F0" w:rsidRPr="00E05EC9" w:rsidRDefault="00D911F0" w:rsidP="002740BD">
      <w:pPr>
        <w:pStyle w:val="TOC2"/>
        <w:rPr>
          <w:rFonts w:asciiTheme="minorHAnsi" w:eastAsiaTheme="minorEastAsia" w:hAnsiTheme="minorHAnsi" w:cstheme="minorBidi"/>
          <w:sz w:val="22"/>
          <w:szCs w:val="22"/>
          <w:lang w:eastAsia="zh-CN"/>
        </w:rPr>
      </w:pPr>
      <w:hyperlink w:anchor="_Toc493340786" w:history="1">
        <w:r w:rsidRPr="00E05EC9">
          <w:rPr>
            <w:rStyle w:val="Hyperlink"/>
          </w:rPr>
          <w:t>1.2 Research Aims</w:t>
        </w:r>
        <w:r w:rsidRPr="00E05EC9">
          <w:rPr>
            <w:webHidden/>
          </w:rPr>
          <w:tab/>
        </w:r>
        <w:r w:rsidRPr="00E05EC9">
          <w:rPr>
            <w:webHidden/>
          </w:rPr>
          <w:fldChar w:fldCharType="begin"/>
        </w:r>
        <w:r w:rsidRPr="00E05EC9">
          <w:rPr>
            <w:webHidden/>
          </w:rPr>
          <w:instrText xml:space="preserve"> PAGEREF _Toc493340786 \h </w:instrText>
        </w:r>
        <w:r w:rsidRPr="00E05EC9">
          <w:rPr>
            <w:webHidden/>
          </w:rPr>
        </w:r>
        <w:r w:rsidRPr="00E05EC9">
          <w:rPr>
            <w:webHidden/>
          </w:rPr>
          <w:fldChar w:fldCharType="separate"/>
        </w:r>
        <w:r w:rsidRPr="00E05EC9">
          <w:rPr>
            <w:webHidden/>
          </w:rPr>
          <w:t>15</w:t>
        </w:r>
        <w:r w:rsidRPr="00E05EC9">
          <w:rPr>
            <w:webHidden/>
          </w:rPr>
          <w:fldChar w:fldCharType="end"/>
        </w:r>
      </w:hyperlink>
    </w:p>
    <w:p w14:paraId="50249269" w14:textId="1094CA9D" w:rsidR="00D911F0" w:rsidRPr="00E05EC9" w:rsidRDefault="00D911F0" w:rsidP="002740BD">
      <w:pPr>
        <w:pStyle w:val="TOC2"/>
        <w:rPr>
          <w:rFonts w:asciiTheme="minorHAnsi" w:eastAsiaTheme="minorEastAsia" w:hAnsiTheme="minorHAnsi" w:cstheme="minorBidi"/>
          <w:sz w:val="22"/>
          <w:szCs w:val="22"/>
          <w:lang w:eastAsia="zh-CN"/>
        </w:rPr>
      </w:pPr>
      <w:hyperlink w:anchor="_Toc493340787" w:history="1">
        <w:r w:rsidRPr="00E05EC9">
          <w:rPr>
            <w:rStyle w:val="Hyperlink"/>
          </w:rPr>
          <w:t>1.3 Scope</w:t>
        </w:r>
        <w:r w:rsidRPr="00E05EC9">
          <w:rPr>
            <w:webHidden/>
          </w:rPr>
          <w:tab/>
        </w:r>
        <w:r w:rsidRPr="00E05EC9">
          <w:rPr>
            <w:webHidden/>
          </w:rPr>
          <w:fldChar w:fldCharType="begin"/>
        </w:r>
        <w:r w:rsidRPr="00E05EC9">
          <w:rPr>
            <w:webHidden/>
          </w:rPr>
          <w:instrText xml:space="preserve"> PAGEREF _Toc493340787 \h </w:instrText>
        </w:r>
        <w:r w:rsidRPr="00E05EC9">
          <w:rPr>
            <w:webHidden/>
          </w:rPr>
        </w:r>
        <w:r w:rsidRPr="00E05EC9">
          <w:rPr>
            <w:webHidden/>
          </w:rPr>
          <w:fldChar w:fldCharType="separate"/>
        </w:r>
        <w:r w:rsidRPr="00E05EC9">
          <w:rPr>
            <w:webHidden/>
          </w:rPr>
          <w:t>15</w:t>
        </w:r>
        <w:r w:rsidRPr="00E05EC9">
          <w:rPr>
            <w:webHidden/>
          </w:rPr>
          <w:fldChar w:fldCharType="end"/>
        </w:r>
      </w:hyperlink>
    </w:p>
    <w:p w14:paraId="2611A023" w14:textId="1036811F" w:rsidR="00D911F0" w:rsidRPr="00E05EC9" w:rsidRDefault="00D911F0" w:rsidP="002740BD">
      <w:pPr>
        <w:pStyle w:val="TOC1"/>
        <w:rPr>
          <w:rFonts w:asciiTheme="minorHAnsi" w:eastAsiaTheme="minorEastAsia" w:hAnsiTheme="minorHAnsi" w:cstheme="minorBidi"/>
          <w:sz w:val="22"/>
          <w:szCs w:val="22"/>
          <w:lang w:eastAsia="zh-CN"/>
        </w:rPr>
      </w:pPr>
      <w:hyperlink w:anchor="_Toc493340788" w:history="1">
        <w:r w:rsidRPr="00E05EC9">
          <w:rPr>
            <w:rStyle w:val="Hyperlink"/>
          </w:rPr>
          <w:t>2 LITERATURE REVIEW</w:t>
        </w:r>
        <w:r w:rsidRPr="00E05EC9">
          <w:rPr>
            <w:webHidden/>
          </w:rPr>
          <w:tab/>
        </w:r>
        <w:r w:rsidRPr="00E05EC9">
          <w:rPr>
            <w:webHidden/>
          </w:rPr>
          <w:fldChar w:fldCharType="begin"/>
        </w:r>
        <w:r w:rsidRPr="00E05EC9">
          <w:rPr>
            <w:webHidden/>
          </w:rPr>
          <w:instrText xml:space="preserve"> PAGEREF _Toc493340788 \h </w:instrText>
        </w:r>
        <w:r w:rsidRPr="00E05EC9">
          <w:rPr>
            <w:webHidden/>
          </w:rPr>
        </w:r>
        <w:r w:rsidRPr="00E05EC9">
          <w:rPr>
            <w:webHidden/>
          </w:rPr>
          <w:fldChar w:fldCharType="separate"/>
        </w:r>
        <w:r w:rsidRPr="00E05EC9">
          <w:rPr>
            <w:webHidden/>
          </w:rPr>
          <w:t>16</w:t>
        </w:r>
        <w:r w:rsidRPr="00E05EC9">
          <w:rPr>
            <w:webHidden/>
          </w:rPr>
          <w:fldChar w:fldCharType="end"/>
        </w:r>
      </w:hyperlink>
    </w:p>
    <w:p w14:paraId="0D3917F7" w14:textId="1D327594" w:rsidR="00D911F0" w:rsidRPr="00E05EC9" w:rsidRDefault="00D911F0" w:rsidP="002740BD">
      <w:pPr>
        <w:pStyle w:val="TOC2"/>
        <w:rPr>
          <w:rFonts w:asciiTheme="minorHAnsi" w:eastAsiaTheme="minorEastAsia" w:hAnsiTheme="minorHAnsi" w:cstheme="minorBidi"/>
          <w:sz w:val="22"/>
          <w:szCs w:val="22"/>
          <w:lang w:eastAsia="zh-CN"/>
        </w:rPr>
      </w:pPr>
      <w:hyperlink w:anchor="_Toc493340789" w:history="1">
        <w:r w:rsidRPr="00E05EC9">
          <w:rPr>
            <w:rStyle w:val="Hyperlink"/>
          </w:rPr>
          <w:t>2.1 Background</w:t>
        </w:r>
        <w:r w:rsidRPr="00E05EC9">
          <w:rPr>
            <w:webHidden/>
          </w:rPr>
          <w:tab/>
        </w:r>
        <w:r w:rsidRPr="00E05EC9">
          <w:rPr>
            <w:webHidden/>
          </w:rPr>
          <w:fldChar w:fldCharType="begin"/>
        </w:r>
        <w:r w:rsidRPr="00E05EC9">
          <w:rPr>
            <w:webHidden/>
          </w:rPr>
          <w:instrText xml:space="preserve"> PAGEREF _Toc493340789 \h </w:instrText>
        </w:r>
        <w:r w:rsidRPr="00E05EC9">
          <w:rPr>
            <w:webHidden/>
          </w:rPr>
        </w:r>
        <w:r w:rsidRPr="00E05EC9">
          <w:rPr>
            <w:webHidden/>
          </w:rPr>
          <w:fldChar w:fldCharType="separate"/>
        </w:r>
        <w:r w:rsidRPr="00E05EC9">
          <w:rPr>
            <w:webHidden/>
          </w:rPr>
          <w:t>16</w:t>
        </w:r>
        <w:r w:rsidRPr="00E05EC9">
          <w:rPr>
            <w:webHidden/>
          </w:rPr>
          <w:fldChar w:fldCharType="end"/>
        </w:r>
      </w:hyperlink>
    </w:p>
    <w:p w14:paraId="62590983" w14:textId="3427F3B1" w:rsidR="00D911F0" w:rsidRPr="00E05EC9" w:rsidRDefault="00D911F0" w:rsidP="002740BD">
      <w:pPr>
        <w:pStyle w:val="TOC2"/>
        <w:rPr>
          <w:rFonts w:asciiTheme="minorHAnsi" w:eastAsiaTheme="minorEastAsia" w:hAnsiTheme="minorHAnsi" w:cstheme="minorBidi"/>
          <w:sz w:val="22"/>
          <w:szCs w:val="22"/>
          <w:lang w:eastAsia="zh-CN"/>
        </w:rPr>
      </w:pPr>
      <w:hyperlink w:anchor="_Toc493340790" w:history="1">
        <w:r w:rsidRPr="00E05EC9">
          <w:rPr>
            <w:rStyle w:val="Hyperlink"/>
          </w:rPr>
          <w:t>2.2 Solar System Synopsis</w:t>
        </w:r>
        <w:r w:rsidRPr="00E05EC9">
          <w:rPr>
            <w:webHidden/>
          </w:rPr>
          <w:tab/>
        </w:r>
        <w:r w:rsidRPr="00E05EC9">
          <w:rPr>
            <w:webHidden/>
          </w:rPr>
          <w:fldChar w:fldCharType="begin"/>
        </w:r>
        <w:r w:rsidRPr="00E05EC9">
          <w:rPr>
            <w:webHidden/>
          </w:rPr>
          <w:instrText xml:space="preserve"> PAGEREF _Toc493340790 \h </w:instrText>
        </w:r>
        <w:r w:rsidRPr="00E05EC9">
          <w:rPr>
            <w:webHidden/>
          </w:rPr>
        </w:r>
        <w:r w:rsidRPr="00E05EC9">
          <w:rPr>
            <w:webHidden/>
          </w:rPr>
          <w:fldChar w:fldCharType="separate"/>
        </w:r>
        <w:r w:rsidRPr="00E05EC9">
          <w:rPr>
            <w:webHidden/>
          </w:rPr>
          <w:t>17</w:t>
        </w:r>
        <w:r w:rsidRPr="00E05EC9">
          <w:rPr>
            <w:webHidden/>
          </w:rPr>
          <w:fldChar w:fldCharType="end"/>
        </w:r>
      </w:hyperlink>
    </w:p>
    <w:p w14:paraId="0CCEDBEE" w14:textId="645F9848" w:rsidR="00D911F0" w:rsidRPr="00E05EC9" w:rsidRDefault="00D911F0" w:rsidP="002740BD">
      <w:pPr>
        <w:pStyle w:val="TOC2"/>
        <w:rPr>
          <w:rFonts w:asciiTheme="minorHAnsi" w:eastAsiaTheme="minorEastAsia" w:hAnsiTheme="minorHAnsi" w:cstheme="minorBidi"/>
          <w:sz w:val="22"/>
          <w:szCs w:val="22"/>
          <w:lang w:eastAsia="zh-CN"/>
        </w:rPr>
      </w:pPr>
      <w:hyperlink w:anchor="_Toc493340791" w:history="1">
        <w:r w:rsidRPr="00E05EC9">
          <w:rPr>
            <w:rStyle w:val="Hyperlink"/>
          </w:rPr>
          <w:t>2.3 Photovoltaic (PV) Systems</w:t>
        </w:r>
        <w:r w:rsidRPr="00E05EC9">
          <w:rPr>
            <w:webHidden/>
          </w:rPr>
          <w:tab/>
        </w:r>
        <w:r w:rsidRPr="00E05EC9">
          <w:rPr>
            <w:webHidden/>
          </w:rPr>
          <w:fldChar w:fldCharType="begin"/>
        </w:r>
        <w:r w:rsidRPr="00E05EC9">
          <w:rPr>
            <w:webHidden/>
          </w:rPr>
          <w:instrText xml:space="preserve"> PAGEREF _Toc493340791 \h </w:instrText>
        </w:r>
        <w:r w:rsidRPr="00E05EC9">
          <w:rPr>
            <w:webHidden/>
          </w:rPr>
        </w:r>
        <w:r w:rsidRPr="00E05EC9">
          <w:rPr>
            <w:webHidden/>
          </w:rPr>
          <w:fldChar w:fldCharType="separate"/>
        </w:r>
        <w:r w:rsidRPr="00E05EC9">
          <w:rPr>
            <w:webHidden/>
          </w:rPr>
          <w:t>18</w:t>
        </w:r>
        <w:r w:rsidRPr="00E05EC9">
          <w:rPr>
            <w:webHidden/>
          </w:rPr>
          <w:fldChar w:fldCharType="end"/>
        </w:r>
      </w:hyperlink>
    </w:p>
    <w:p w14:paraId="76D7FE2B" w14:textId="210FBC75" w:rsidR="00D911F0" w:rsidRPr="00E05EC9" w:rsidRDefault="00D911F0" w:rsidP="002740BD">
      <w:pPr>
        <w:pStyle w:val="TOC3"/>
        <w:rPr>
          <w:rFonts w:asciiTheme="minorHAnsi" w:eastAsiaTheme="minorEastAsia" w:hAnsiTheme="minorHAnsi" w:cstheme="minorBidi"/>
          <w:sz w:val="22"/>
          <w:szCs w:val="22"/>
          <w:lang w:eastAsia="zh-CN"/>
        </w:rPr>
      </w:pPr>
      <w:hyperlink w:anchor="_Toc493340792" w:history="1">
        <w:r w:rsidRPr="00E05EC9">
          <w:rPr>
            <w:rStyle w:val="Hyperlink"/>
          </w:rPr>
          <w:t>2.3.1 Review of PV</w:t>
        </w:r>
        <w:r w:rsidRPr="00E05EC9">
          <w:rPr>
            <w:webHidden/>
          </w:rPr>
          <w:tab/>
        </w:r>
        <w:r w:rsidRPr="00E05EC9">
          <w:rPr>
            <w:webHidden/>
          </w:rPr>
          <w:fldChar w:fldCharType="begin"/>
        </w:r>
        <w:r w:rsidRPr="00E05EC9">
          <w:rPr>
            <w:webHidden/>
          </w:rPr>
          <w:instrText xml:space="preserve"> PAGEREF _Toc493340792 \h </w:instrText>
        </w:r>
        <w:r w:rsidRPr="00E05EC9">
          <w:rPr>
            <w:webHidden/>
          </w:rPr>
        </w:r>
        <w:r w:rsidRPr="00E05EC9">
          <w:rPr>
            <w:webHidden/>
          </w:rPr>
          <w:fldChar w:fldCharType="separate"/>
        </w:r>
        <w:r w:rsidRPr="00E05EC9">
          <w:rPr>
            <w:webHidden/>
          </w:rPr>
          <w:t>18</w:t>
        </w:r>
        <w:r w:rsidRPr="00E05EC9">
          <w:rPr>
            <w:webHidden/>
          </w:rPr>
          <w:fldChar w:fldCharType="end"/>
        </w:r>
      </w:hyperlink>
    </w:p>
    <w:p w14:paraId="573EA71D" w14:textId="6FFBEF62" w:rsidR="00D911F0" w:rsidRPr="00E05EC9" w:rsidRDefault="00D911F0" w:rsidP="002740BD">
      <w:pPr>
        <w:pStyle w:val="TOC3"/>
        <w:rPr>
          <w:rFonts w:asciiTheme="minorHAnsi" w:eastAsiaTheme="minorEastAsia" w:hAnsiTheme="minorHAnsi" w:cstheme="minorBidi"/>
          <w:sz w:val="22"/>
          <w:szCs w:val="22"/>
          <w:lang w:eastAsia="zh-CN"/>
        </w:rPr>
      </w:pPr>
      <w:hyperlink w:anchor="_Toc493340793" w:history="1">
        <w:r w:rsidRPr="00E05EC9">
          <w:rPr>
            <w:rStyle w:val="Hyperlink"/>
          </w:rPr>
          <w:t>2.3.2 Types of PV</w:t>
        </w:r>
        <w:r w:rsidRPr="00E05EC9">
          <w:rPr>
            <w:webHidden/>
          </w:rPr>
          <w:tab/>
        </w:r>
        <w:r w:rsidRPr="00E05EC9">
          <w:rPr>
            <w:webHidden/>
          </w:rPr>
          <w:fldChar w:fldCharType="begin"/>
        </w:r>
        <w:r w:rsidRPr="00E05EC9">
          <w:rPr>
            <w:webHidden/>
          </w:rPr>
          <w:instrText xml:space="preserve"> PAGEREF _Toc493340793 \h </w:instrText>
        </w:r>
        <w:r w:rsidRPr="00E05EC9">
          <w:rPr>
            <w:webHidden/>
          </w:rPr>
        </w:r>
        <w:r w:rsidRPr="00E05EC9">
          <w:rPr>
            <w:webHidden/>
          </w:rPr>
          <w:fldChar w:fldCharType="separate"/>
        </w:r>
        <w:r w:rsidRPr="00E05EC9">
          <w:rPr>
            <w:webHidden/>
          </w:rPr>
          <w:t>20</w:t>
        </w:r>
        <w:r w:rsidRPr="00E05EC9">
          <w:rPr>
            <w:webHidden/>
          </w:rPr>
          <w:fldChar w:fldCharType="end"/>
        </w:r>
      </w:hyperlink>
    </w:p>
    <w:p w14:paraId="199DE82B" w14:textId="2AC5571F" w:rsidR="00D911F0" w:rsidRPr="00E05EC9" w:rsidRDefault="00D911F0" w:rsidP="002740BD">
      <w:pPr>
        <w:pStyle w:val="TOC3"/>
        <w:rPr>
          <w:rFonts w:asciiTheme="minorHAnsi" w:eastAsiaTheme="minorEastAsia" w:hAnsiTheme="minorHAnsi" w:cstheme="minorBidi"/>
          <w:sz w:val="22"/>
          <w:szCs w:val="22"/>
          <w:lang w:eastAsia="zh-CN"/>
        </w:rPr>
      </w:pPr>
      <w:hyperlink w:anchor="_Toc493340794" w:history="1">
        <w:r w:rsidRPr="00E05EC9">
          <w:rPr>
            <w:rStyle w:val="Hyperlink"/>
          </w:rPr>
          <w:t>2.3.3 Growth of PV</w:t>
        </w:r>
        <w:r w:rsidRPr="00E05EC9">
          <w:rPr>
            <w:webHidden/>
          </w:rPr>
          <w:tab/>
        </w:r>
        <w:r w:rsidRPr="00E05EC9">
          <w:rPr>
            <w:webHidden/>
          </w:rPr>
          <w:fldChar w:fldCharType="begin"/>
        </w:r>
        <w:r w:rsidRPr="00E05EC9">
          <w:rPr>
            <w:webHidden/>
          </w:rPr>
          <w:instrText xml:space="preserve"> PAGEREF _Toc493340794 \h </w:instrText>
        </w:r>
        <w:r w:rsidRPr="00E05EC9">
          <w:rPr>
            <w:webHidden/>
          </w:rPr>
        </w:r>
        <w:r w:rsidRPr="00E05EC9">
          <w:rPr>
            <w:webHidden/>
          </w:rPr>
          <w:fldChar w:fldCharType="separate"/>
        </w:r>
        <w:r w:rsidRPr="00E05EC9">
          <w:rPr>
            <w:webHidden/>
          </w:rPr>
          <w:t>21</w:t>
        </w:r>
        <w:r w:rsidRPr="00E05EC9">
          <w:rPr>
            <w:webHidden/>
          </w:rPr>
          <w:fldChar w:fldCharType="end"/>
        </w:r>
      </w:hyperlink>
    </w:p>
    <w:p w14:paraId="59E06AEC" w14:textId="6818EF30" w:rsidR="00D911F0" w:rsidRPr="00E05EC9" w:rsidRDefault="00D911F0" w:rsidP="002740BD">
      <w:pPr>
        <w:pStyle w:val="TOC3"/>
        <w:rPr>
          <w:rFonts w:asciiTheme="minorHAnsi" w:eastAsiaTheme="minorEastAsia" w:hAnsiTheme="minorHAnsi" w:cstheme="minorBidi"/>
          <w:sz w:val="22"/>
          <w:szCs w:val="22"/>
          <w:lang w:eastAsia="zh-CN"/>
        </w:rPr>
      </w:pPr>
      <w:hyperlink w:anchor="_Toc493340795" w:history="1">
        <w:r w:rsidRPr="00E05EC9">
          <w:rPr>
            <w:rStyle w:val="Hyperlink"/>
          </w:rPr>
          <w:t>2.3.4 Efficiency of PV</w:t>
        </w:r>
        <w:r w:rsidRPr="00E05EC9">
          <w:rPr>
            <w:webHidden/>
          </w:rPr>
          <w:tab/>
        </w:r>
        <w:r w:rsidRPr="00E05EC9">
          <w:rPr>
            <w:webHidden/>
          </w:rPr>
          <w:fldChar w:fldCharType="begin"/>
        </w:r>
        <w:r w:rsidRPr="00E05EC9">
          <w:rPr>
            <w:webHidden/>
          </w:rPr>
          <w:instrText xml:space="preserve"> PAGEREF _Toc493340795 \h </w:instrText>
        </w:r>
        <w:r w:rsidRPr="00E05EC9">
          <w:rPr>
            <w:webHidden/>
          </w:rPr>
        </w:r>
        <w:r w:rsidRPr="00E05EC9">
          <w:rPr>
            <w:webHidden/>
          </w:rPr>
          <w:fldChar w:fldCharType="separate"/>
        </w:r>
        <w:r w:rsidRPr="00E05EC9">
          <w:rPr>
            <w:webHidden/>
          </w:rPr>
          <w:t>25</w:t>
        </w:r>
        <w:r w:rsidRPr="00E05EC9">
          <w:rPr>
            <w:webHidden/>
          </w:rPr>
          <w:fldChar w:fldCharType="end"/>
        </w:r>
      </w:hyperlink>
    </w:p>
    <w:p w14:paraId="1172CD82" w14:textId="7E94DF3F" w:rsidR="00D911F0" w:rsidRPr="00E05EC9" w:rsidRDefault="00D911F0" w:rsidP="002740BD">
      <w:pPr>
        <w:pStyle w:val="TOC3"/>
        <w:rPr>
          <w:rFonts w:asciiTheme="minorHAnsi" w:eastAsiaTheme="minorEastAsia" w:hAnsiTheme="minorHAnsi" w:cstheme="minorBidi"/>
          <w:sz w:val="22"/>
          <w:szCs w:val="22"/>
          <w:lang w:eastAsia="zh-CN"/>
        </w:rPr>
      </w:pPr>
      <w:hyperlink w:anchor="_Toc493340796" w:history="1">
        <w:r w:rsidRPr="00E05EC9">
          <w:rPr>
            <w:rStyle w:val="Hyperlink"/>
          </w:rPr>
          <w:t>2.3.5 Modelling of PV</w:t>
        </w:r>
        <w:r w:rsidRPr="00E05EC9">
          <w:rPr>
            <w:webHidden/>
          </w:rPr>
          <w:tab/>
        </w:r>
        <w:r w:rsidRPr="00E05EC9">
          <w:rPr>
            <w:webHidden/>
          </w:rPr>
          <w:fldChar w:fldCharType="begin"/>
        </w:r>
        <w:r w:rsidRPr="00E05EC9">
          <w:rPr>
            <w:webHidden/>
          </w:rPr>
          <w:instrText xml:space="preserve"> PAGEREF _Toc493340796 \h </w:instrText>
        </w:r>
        <w:r w:rsidRPr="00E05EC9">
          <w:rPr>
            <w:webHidden/>
          </w:rPr>
        </w:r>
        <w:r w:rsidRPr="00E05EC9">
          <w:rPr>
            <w:webHidden/>
          </w:rPr>
          <w:fldChar w:fldCharType="separate"/>
        </w:r>
        <w:r w:rsidRPr="00E05EC9">
          <w:rPr>
            <w:webHidden/>
          </w:rPr>
          <w:t>26</w:t>
        </w:r>
        <w:r w:rsidRPr="00E05EC9">
          <w:rPr>
            <w:webHidden/>
          </w:rPr>
          <w:fldChar w:fldCharType="end"/>
        </w:r>
      </w:hyperlink>
    </w:p>
    <w:p w14:paraId="7C42ABAC" w14:textId="346F666C" w:rsidR="00D911F0" w:rsidRPr="00E05EC9" w:rsidRDefault="00D911F0" w:rsidP="002740BD">
      <w:pPr>
        <w:pStyle w:val="TOC3"/>
        <w:rPr>
          <w:rFonts w:asciiTheme="minorHAnsi" w:eastAsiaTheme="minorEastAsia" w:hAnsiTheme="minorHAnsi" w:cstheme="minorBidi"/>
          <w:sz w:val="22"/>
          <w:szCs w:val="22"/>
          <w:lang w:eastAsia="zh-CN"/>
        </w:rPr>
      </w:pPr>
      <w:hyperlink w:anchor="_Toc493340797" w:history="1">
        <w:r w:rsidRPr="00E05EC9">
          <w:rPr>
            <w:rStyle w:val="Hyperlink"/>
          </w:rPr>
          <w:t>2.3.6 Effects of Shadows on PV</w:t>
        </w:r>
        <w:r w:rsidRPr="00E05EC9">
          <w:rPr>
            <w:webHidden/>
          </w:rPr>
          <w:tab/>
        </w:r>
        <w:r w:rsidRPr="00E05EC9">
          <w:rPr>
            <w:webHidden/>
          </w:rPr>
          <w:fldChar w:fldCharType="begin"/>
        </w:r>
        <w:r w:rsidRPr="00E05EC9">
          <w:rPr>
            <w:webHidden/>
          </w:rPr>
          <w:instrText xml:space="preserve"> PAGEREF _Toc493340797 \h </w:instrText>
        </w:r>
        <w:r w:rsidRPr="00E05EC9">
          <w:rPr>
            <w:webHidden/>
          </w:rPr>
        </w:r>
        <w:r w:rsidRPr="00E05EC9">
          <w:rPr>
            <w:webHidden/>
          </w:rPr>
          <w:fldChar w:fldCharType="separate"/>
        </w:r>
        <w:r w:rsidRPr="00E05EC9">
          <w:rPr>
            <w:webHidden/>
          </w:rPr>
          <w:t>29</w:t>
        </w:r>
        <w:r w:rsidRPr="00E05EC9">
          <w:rPr>
            <w:webHidden/>
          </w:rPr>
          <w:fldChar w:fldCharType="end"/>
        </w:r>
      </w:hyperlink>
    </w:p>
    <w:p w14:paraId="24C0CF36" w14:textId="38B91204" w:rsidR="00D911F0" w:rsidRPr="00E05EC9" w:rsidRDefault="00D911F0" w:rsidP="002740BD">
      <w:pPr>
        <w:pStyle w:val="TOC3"/>
        <w:rPr>
          <w:rFonts w:asciiTheme="minorHAnsi" w:eastAsiaTheme="minorEastAsia" w:hAnsiTheme="minorHAnsi" w:cstheme="minorBidi"/>
          <w:sz w:val="22"/>
          <w:szCs w:val="22"/>
          <w:lang w:eastAsia="zh-CN"/>
        </w:rPr>
      </w:pPr>
      <w:hyperlink w:anchor="_Toc493340798" w:history="1">
        <w:r w:rsidRPr="00E05EC9">
          <w:rPr>
            <w:rStyle w:val="Hyperlink"/>
          </w:rPr>
          <w:t>2.3.7 Effects of Dust</w:t>
        </w:r>
        <w:r w:rsidRPr="00E05EC9">
          <w:rPr>
            <w:webHidden/>
          </w:rPr>
          <w:tab/>
        </w:r>
        <w:r w:rsidRPr="00E05EC9">
          <w:rPr>
            <w:webHidden/>
          </w:rPr>
          <w:fldChar w:fldCharType="begin"/>
        </w:r>
        <w:r w:rsidRPr="00E05EC9">
          <w:rPr>
            <w:webHidden/>
          </w:rPr>
          <w:instrText xml:space="preserve"> PAGEREF _Toc493340798 \h </w:instrText>
        </w:r>
        <w:r w:rsidRPr="00E05EC9">
          <w:rPr>
            <w:webHidden/>
          </w:rPr>
        </w:r>
        <w:r w:rsidRPr="00E05EC9">
          <w:rPr>
            <w:webHidden/>
          </w:rPr>
          <w:fldChar w:fldCharType="separate"/>
        </w:r>
        <w:r w:rsidRPr="00E05EC9">
          <w:rPr>
            <w:webHidden/>
          </w:rPr>
          <w:t>32</w:t>
        </w:r>
        <w:r w:rsidRPr="00E05EC9">
          <w:rPr>
            <w:webHidden/>
          </w:rPr>
          <w:fldChar w:fldCharType="end"/>
        </w:r>
      </w:hyperlink>
    </w:p>
    <w:p w14:paraId="13DA097C" w14:textId="73C06DD1" w:rsidR="00D911F0" w:rsidRPr="00E05EC9" w:rsidRDefault="00D911F0" w:rsidP="002740BD">
      <w:pPr>
        <w:pStyle w:val="TOC3"/>
        <w:rPr>
          <w:rFonts w:asciiTheme="minorHAnsi" w:eastAsiaTheme="minorEastAsia" w:hAnsiTheme="minorHAnsi" w:cstheme="minorBidi"/>
          <w:sz w:val="22"/>
          <w:szCs w:val="22"/>
          <w:lang w:eastAsia="zh-CN"/>
        </w:rPr>
      </w:pPr>
      <w:hyperlink w:anchor="_Toc493340799" w:history="1">
        <w:r w:rsidRPr="00E05EC9">
          <w:rPr>
            <w:rStyle w:val="Hyperlink"/>
          </w:rPr>
          <w:t>2.3.8 Costs of PV</w:t>
        </w:r>
        <w:r w:rsidRPr="00E05EC9">
          <w:rPr>
            <w:webHidden/>
          </w:rPr>
          <w:tab/>
        </w:r>
        <w:r w:rsidRPr="00E05EC9">
          <w:rPr>
            <w:webHidden/>
          </w:rPr>
          <w:fldChar w:fldCharType="begin"/>
        </w:r>
        <w:r w:rsidRPr="00E05EC9">
          <w:rPr>
            <w:webHidden/>
          </w:rPr>
          <w:instrText xml:space="preserve"> PAGEREF _Toc493340799 \h </w:instrText>
        </w:r>
        <w:r w:rsidRPr="00E05EC9">
          <w:rPr>
            <w:webHidden/>
          </w:rPr>
        </w:r>
        <w:r w:rsidRPr="00E05EC9">
          <w:rPr>
            <w:webHidden/>
          </w:rPr>
          <w:fldChar w:fldCharType="separate"/>
        </w:r>
        <w:r w:rsidRPr="00E05EC9">
          <w:rPr>
            <w:webHidden/>
          </w:rPr>
          <w:t>33</w:t>
        </w:r>
        <w:r w:rsidRPr="00E05EC9">
          <w:rPr>
            <w:webHidden/>
          </w:rPr>
          <w:fldChar w:fldCharType="end"/>
        </w:r>
      </w:hyperlink>
    </w:p>
    <w:p w14:paraId="2EAA9CBC" w14:textId="0C66EF8B" w:rsidR="00D911F0" w:rsidRPr="00E05EC9" w:rsidRDefault="00D911F0" w:rsidP="002740BD">
      <w:pPr>
        <w:pStyle w:val="TOC3"/>
        <w:rPr>
          <w:rFonts w:asciiTheme="minorHAnsi" w:eastAsiaTheme="minorEastAsia" w:hAnsiTheme="minorHAnsi" w:cstheme="minorBidi"/>
          <w:sz w:val="22"/>
          <w:szCs w:val="22"/>
          <w:lang w:eastAsia="zh-CN"/>
        </w:rPr>
      </w:pPr>
      <w:hyperlink w:anchor="_Toc493340800" w:history="1">
        <w:r w:rsidRPr="00E05EC9">
          <w:rPr>
            <w:rStyle w:val="Hyperlink"/>
          </w:rPr>
          <w:t>2.3.9 Payback of PV</w:t>
        </w:r>
        <w:r w:rsidRPr="00E05EC9">
          <w:rPr>
            <w:webHidden/>
          </w:rPr>
          <w:tab/>
        </w:r>
        <w:r w:rsidRPr="00E05EC9">
          <w:rPr>
            <w:webHidden/>
          </w:rPr>
          <w:fldChar w:fldCharType="begin"/>
        </w:r>
        <w:r w:rsidRPr="00E05EC9">
          <w:rPr>
            <w:webHidden/>
          </w:rPr>
          <w:instrText xml:space="preserve"> PAGEREF _Toc493340800 \h </w:instrText>
        </w:r>
        <w:r w:rsidRPr="00E05EC9">
          <w:rPr>
            <w:webHidden/>
          </w:rPr>
        </w:r>
        <w:r w:rsidRPr="00E05EC9">
          <w:rPr>
            <w:webHidden/>
          </w:rPr>
          <w:fldChar w:fldCharType="separate"/>
        </w:r>
        <w:r w:rsidRPr="00E05EC9">
          <w:rPr>
            <w:webHidden/>
          </w:rPr>
          <w:t>34</w:t>
        </w:r>
        <w:r w:rsidRPr="00E05EC9">
          <w:rPr>
            <w:webHidden/>
          </w:rPr>
          <w:fldChar w:fldCharType="end"/>
        </w:r>
      </w:hyperlink>
    </w:p>
    <w:p w14:paraId="624BA519" w14:textId="0CCC4E59" w:rsidR="00D911F0" w:rsidRPr="00E05EC9" w:rsidRDefault="00D911F0" w:rsidP="002740BD">
      <w:pPr>
        <w:pStyle w:val="TOC2"/>
        <w:rPr>
          <w:rFonts w:asciiTheme="minorHAnsi" w:eastAsiaTheme="minorEastAsia" w:hAnsiTheme="minorHAnsi" w:cstheme="minorBidi"/>
          <w:sz w:val="22"/>
          <w:szCs w:val="22"/>
          <w:lang w:eastAsia="zh-CN"/>
        </w:rPr>
      </w:pPr>
      <w:hyperlink w:anchor="_Toc493340801" w:history="1">
        <w:r w:rsidRPr="00E05EC9">
          <w:rPr>
            <w:rStyle w:val="Hyperlink"/>
          </w:rPr>
          <w:t>2.4 Inverter System Technologies</w:t>
        </w:r>
        <w:r w:rsidRPr="00E05EC9">
          <w:rPr>
            <w:webHidden/>
          </w:rPr>
          <w:tab/>
        </w:r>
        <w:r w:rsidRPr="00E05EC9">
          <w:rPr>
            <w:webHidden/>
          </w:rPr>
          <w:fldChar w:fldCharType="begin"/>
        </w:r>
        <w:r w:rsidRPr="00E05EC9">
          <w:rPr>
            <w:webHidden/>
          </w:rPr>
          <w:instrText xml:space="preserve"> PAGEREF _Toc493340801 \h </w:instrText>
        </w:r>
        <w:r w:rsidRPr="00E05EC9">
          <w:rPr>
            <w:webHidden/>
          </w:rPr>
        </w:r>
        <w:r w:rsidRPr="00E05EC9">
          <w:rPr>
            <w:webHidden/>
          </w:rPr>
          <w:fldChar w:fldCharType="separate"/>
        </w:r>
        <w:r w:rsidRPr="00E05EC9">
          <w:rPr>
            <w:webHidden/>
          </w:rPr>
          <w:t>35</w:t>
        </w:r>
        <w:r w:rsidRPr="00E05EC9">
          <w:rPr>
            <w:webHidden/>
          </w:rPr>
          <w:fldChar w:fldCharType="end"/>
        </w:r>
      </w:hyperlink>
    </w:p>
    <w:p w14:paraId="0B0990E5" w14:textId="3F65C2FD" w:rsidR="00D911F0" w:rsidRPr="00E05EC9" w:rsidRDefault="00D911F0" w:rsidP="002740BD">
      <w:pPr>
        <w:pStyle w:val="TOC2"/>
        <w:rPr>
          <w:rFonts w:asciiTheme="minorHAnsi" w:eastAsiaTheme="minorEastAsia" w:hAnsiTheme="minorHAnsi" w:cstheme="minorBidi"/>
          <w:sz w:val="22"/>
          <w:szCs w:val="22"/>
          <w:lang w:eastAsia="zh-CN"/>
        </w:rPr>
      </w:pPr>
      <w:hyperlink w:anchor="_Toc493340802" w:history="1">
        <w:r w:rsidRPr="00E05EC9">
          <w:rPr>
            <w:rStyle w:val="Hyperlink"/>
          </w:rPr>
          <w:t>2.5 Battery Energy Storage (BES) Systems</w:t>
        </w:r>
        <w:r w:rsidRPr="00E05EC9">
          <w:rPr>
            <w:webHidden/>
          </w:rPr>
          <w:tab/>
        </w:r>
        <w:r w:rsidRPr="00E05EC9">
          <w:rPr>
            <w:webHidden/>
          </w:rPr>
          <w:fldChar w:fldCharType="begin"/>
        </w:r>
        <w:r w:rsidRPr="00E05EC9">
          <w:rPr>
            <w:webHidden/>
          </w:rPr>
          <w:instrText xml:space="preserve"> PAGEREF _Toc493340802 \h </w:instrText>
        </w:r>
        <w:r w:rsidRPr="00E05EC9">
          <w:rPr>
            <w:webHidden/>
          </w:rPr>
        </w:r>
        <w:r w:rsidRPr="00E05EC9">
          <w:rPr>
            <w:webHidden/>
          </w:rPr>
          <w:fldChar w:fldCharType="separate"/>
        </w:r>
        <w:r w:rsidRPr="00E05EC9">
          <w:rPr>
            <w:webHidden/>
          </w:rPr>
          <w:t>37</w:t>
        </w:r>
        <w:r w:rsidRPr="00E05EC9">
          <w:rPr>
            <w:webHidden/>
          </w:rPr>
          <w:fldChar w:fldCharType="end"/>
        </w:r>
      </w:hyperlink>
    </w:p>
    <w:p w14:paraId="09084862" w14:textId="3E4D9600" w:rsidR="00D911F0" w:rsidRPr="00E05EC9" w:rsidRDefault="00D911F0" w:rsidP="002740BD">
      <w:pPr>
        <w:pStyle w:val="TOC3"/>
        <w:rPr>
          <w:rFonts w:asciiTheme="minorHAnsi" w:eastAsiaTheme="minorEastAsia" w:hAnsiTheme="minorHAnsi" w:cstheme="minorBidi"/>
          <w:sz w:val="22"/>
          <w:szCs w:val="22"/>
          <w:lang w:eastAsia="zh-CN"/>
        </w:rPr>
      </w:pPr>
      <w:hyperlink w:anchor="_Toc493340803" w:history="1">
        <w:r w:rsidRPr="00E05EC9">
          <w:rPr>
            <w:rStyle w:val="Hyperlink"/>
          </w:rPr>
          <w:t>2.5.1 BES Utility &amp; Capital</w:t>
        </w:r>
        <w:r w:rsidRPr="00E05EC9">
          <w:rPr>
            <w:webHidden/>
          </w:rPr>
          <w:tab/>
        </w:r>
        <w:r w:rsidRPr="00E05EC9">
          <w:rPr>
            <w:webHidden/>
          </w:rPr>
          <w:fldChar w:fldCharType="begin"/>
        </w:r>
        <w:r w:rsidRPr="00E05EC9">
          <w:rPr>
            <w:webHidden/>
          </w:rPr>
          <w:instrText xml:space="preserve"> PAGEREF _Toc493340803 \h </w:instrText>
        </w:r>
        <w:r w:rsidRPr="00E05EC9">
          <w:rPr>
            <w:webHidden/>
          </w:rPr>
        </w:r>
        <w:r w:rsidRPr="00E05EC9">
          <w:rPr>
            <w:webHidden/>
          </w:rPr>
          <w:fldChar w:fldCharType="separate"/>
        </w:r>
        <w:r w:rsidRPr="00E05EC9">
          <w:rPr>
            <w:webHidden/>
          </w:rPr>
          <w:t>37</w:t>
        </w:r>
        <w:r w:rsidRPr="00E05EC9">
          <w:rPr>
            <w:webHidden/>
          </w:rPr>
          <w:fldChar w:fldCharType="end"/>
        </w:r>
      </w:hyperlink>
    </w:p>
    <w:p w14:paraId="1DCD8B01" w14:textId="1BB034C7" w:rsidR="00D911F0" w:rsidRPr="00E05EC9" w:rsidRDefault="00D911F0" w:rsidP="002740BD">
      <w:pPr>
        <w:pStyle w:val="TOC3"/>
        <w:rPr>
          <w:rFonts w:asciiTheme="minorHAnsi" w:eastAsiaTheme="minorEastAsia" w:hAnsiTheme="minorHAnsi" w:cstheme="minorBidi"/>
          <w:sz w:val="22"/>
          <w:szCs w:val="22"/>
          <w:lang w:eastAsia="zh-CN"/>
        </w:rPr>
      </w:pPr>
      <w:hyperlink w:anchor="_Toc493340804" w:history="1">
        <w:r w:rsidRPr="00E05EC9">
          <w:rPr>
            <w:rStyle w:val="Hyperlink"/>
          </w:rPr>
          <w:t>2.5.2 Modelling of BES</w:t>
        </w:r>
        <w:r w:rsidRPr="00E05EC9">
          <w:rPr>
            <w:webHidden/>
          </w:rPr>
          <w:tab/>
        </w:r>
        <w:r w:rsidRPr="00E05EC9">
          <w:rPr>
            <w:webHidden/>
          </w:rPr>
          <w:fldChar w:fldCharType="begin"/>
        </w:r>
        <w:r w:rsidRPr="00E05EC9">
          <w:rPr>
            <w:webHidden/>
          </w:rPr>
          <w:instrText xml:space="preserve"> PAGEREF _Toc493340804 \h </w:instrText>
        </w:r>
        <w:r w:rsidRPr="00E05EC9">
          <w:rPr>
            <w:webHidden/>
          </w:rPr>
        </w:r>
        <w:r w:rsidRPr="00E05EC9">
          <w:rPr>
            <w:webHidden/>
          </w:rPr>
          <w:fldChar w:fldCharType="separate"/>
        </w:r>
        <w:r w:rsidRPr="00E05EC9">
          <w:rPr>
            <w:webHidden/>
          </w:rPr>
          <w:t>38</w:t>
        </w:r>
        <w:r w:rsidRPr="00E05EC9">
          <w:rPr>
            <w:webHidden/>
          </w:rPr>
          <w:fldChar w:fldCharType="end"/>
        </w:r>
      </w:hyperlink>
    </w:p>
    <w:p w14:paraId="715A7010" w14:textId="60665B36" w:rsidR="00D911F0" w:rsidRPr="00E05EC9" w:rsidRDefault="00D911F0" w:rsidP="002740BD">
      <w:pPr>
        <w:pStyle w:val="TOC2"/>
        <w:rPr>
          <w:rFonts w:asciiTheme="minorHAnsi" w:eastAsiaTheme="minorEastAsia" w:hAnsiTheme="minorHAnsi" w:cstheme="minorBidi"/>
          <w:sz w:val="22"/>
          <w:szCs w:val="22"/>
          <w:lang w:eastAsia="zh-CN"/>
        </w:rPr>
      </w:pPr>
      <w:hyperlink w:anchor="_Toc493340805" w:history="1">
        <w:r w:rsidRPr="00E05EC9">
          <w:rPr>
            <w:rStyle w:val="Hyperlink"/>
          </w:rPr>
          <w:t>2.6 North Queensland Solar Radiation</w:t>
        </w:r>
        <w:r w:rsidRPr="00E05EC9">
          <w:rPr>
            <w:webHidden/>
          </w:rPr>
          <w:tab/>
        </w:r>
        <w:r w:rsidRPr="00E05EC9">
          <w:rPr>
            <w:webHidden/>
          </w:rPr>
          <w:fldChar w:fldCharType="begin"/>
        </w:r>
        <w:r w:rsidRPr="00E05EC9">
          <w:rPr>
            <w:webHidden/>
          </w:rPr>
          <w:instrText xml:space="preserve"> PAGEREF _Toc493340805 \h </w:instrText>
        </w:r>
        <w:r w:rsidRPr="00E05EC9">
          <w:rPr>
            <w:webHidden/>
          </w:rPr>
        </w:r>
        <w:r w:rsidRPr="00E05EC9">
          <w:rPr>
            <w:webHidden/>
          </w:rPr>
          <w:fldChar w:fldCharType="separate"/>
        </w:r>
        <w:r w:rsidRPr="00E05EC9">
          <w:rPr>
            <w:webHidden/>
          </w:rPr>
          <w:t>40</w:t>
        </w:r>
        <w:r w:rsidRPr="00E05EC9">
          <w:rPr>
            <w:webHidden/>
          </w:rPr>
          <w:fldChar w:fldCharType="end"/>
        </w:r>
      </w:hyperlink>
    </w:p>
    <w:p w14:paraId="358A19B0" w14:textId="77D1FB09" w:rsidR="00D911F0" w:rsidRPr="00E05EC9" w:rsidRDefault="00D911F0" w:rsidP="002740BD">
      <w:pPr>
        <w:pStyle w:val="TOC3"/>
        <w:rPr>
          <w:rFonts w:asciiTheme="minorHAnsi" w:eastAsiaTheme="minorEastAsia" w:hAnsiTheme="minorHAnsi" w:cstheme="minorBidi"/>
          <w:sz w:val="22"/>
          <w:szCs w:val="22"/>
          <w:lang w:eastAsia="zh-CN"/>
        </w:rPr>
      </w:pPr>
      <w:hyperlink w:anchor="_Toc493340806" w:history="1">
        <w:r w:rsidRPr="00E05EC9">
          <w:rPr>
            <w:rStyle w:val="Hyperlink"/>
          </w:rPr>
          <w:t>2.6.1 PSH Conversion</w:t>
        </w:r>
        <w:r w:rsidRPr="00E05EC9">
          <w:rPr>
            <w:webHidden/>
          </w:rPr>
          <w:tab/>
        </w:r>
        <w:r w:rsidRPr="00E05EC9">
          <w:rPr>
            <w:webHidden/>
          </w:rPr>
          <w:fldChar w:fldCharType="begin"/>
        </w:r>
        <w:r w:rsidRPr="00E05EC9">
          <w:rPr>
            <w:webHidden/>
          </w:rPr>
          <w:instrText xml:space="preserve"> PAGEREF _Toc493340806 \h </w:instrText>
        </w:r>
        <w:r w:rsidRPr="00E05EC9">
          <w:rPr>
            <w:webHidden/>
          </w:rPr>
        </w:r>
        <w:r w:rsidRPr="00E05EC9">
          <w:rPr>
            <w:webHidden/>
          </w:rPr>
          <w:fldChar w:fldCharType="separate"/>
        </w:r>
        <w:r w:rsidRPr="00E05EC9">
          <w:rPr>
            <w:webHidden/>
          </w:rPr>
          <w:t>41</w:t>
        </w:r>
        <w:r w:rsidRPr="00E05EC9">
          <w:rPr>
            <w:webHidden/>
          </w:rPr>
          <w:fldChar w:fldCharType="end"/>
        </w:r>
      </w:hyperlink>
    </w:p>
    <w:p w14:paraId="0E0842CB" w14:textId="6C36DEB1" w:rsidR="00D911F0" w:rsidRPr="00E05EC9" w:rsidRDefault="00D911F0" w:rsidP="002740BD">
      <w:pPr>
        <w:pStyle w:val="TOC2"/>
        <w:rPr>
          <w:rFonts w:asciiTheme="minorHAnsi" w:eastAsiaTheme="minorEastAsia" w:hAnsiTheme="minorHAnsi" w:cstheme="minorBidi"/>
          <w:sz w:val="22"/>
          <w:szCs w:val="22"/>
          <w:lang w:eastAsia="zh-CN"/>
        </w:rPr>
      </w:pPr>
      <w:hyperlink w:anchor="_Toc493340807" w:history="1">
        <w:r w:rsidRPr="00E05EC9">
          <w:rPr>
            <w:rStyle w:val="Hyperlink"/>
          </w:rPr>
          <w:t>2.7 Optimal Roof Tilt Angle &amp; Orientation</w:t>
        </w:r>
        <w:r w:rsidRPr="00E05EC9">
          <w:rPr>
            <w:webHidden/>
          </w:rPr>
          <w:tab/>
        </w:r>
        <w:r w:rsidRPr="00E05EC9">
          <w:rPr>
            <w:webHidden/>
          </w:rPr>
          <w:fldChar w:fldCharType="begin"/>
        </w:r>
        <w:r w:rsidRPr="00E05EC9">
          <w:rPr>
            <w:webHidden/>
          </w:rPr>
          <w:instrText xml:space="preserve"> PAGEREF _Toc493340807 \h </w:instrText>
        </w:r>
        <w:r w:rsidRPr="00E05EC9">
          <w:rPr>
            <w:webHidden/>
          </w:rPr>
        </w:r>
        <w:r w:rsidRPr="00E05EC9">
          <w:rPr>
            <w:webHidden/>
          </w:rPr>
          <w:fldChar w:fldCharType="separate"/>
        </w:r>
        <w:r w:rsidRPr="00E05EC9">
          <w:rPr>
            <w:webHidden/>
          </w:rPr>
          <w:t>42</w:t>
        </w:r>
        <w:r w:rsidRPr="00E05EC9">
          <w:rPr>
            <w:webHidden/>
          </w:rPr>
          <w:fldChar w:fldCharType="end"/>
        </w:r>
      </w:hyperlink>
    </w:p>
    <w:p w14:paraId="6DF70EA8" w14:textId="67098D47" w:rsidR="00D911F0" w:rsidRPr="00E05EC9" w:rsidRDefault="00D911F0" w:rsidP="002740BD">
      <w:pPr>
        <w:pStyle w:val="TOC2"/>
        <w:rPr>
          <w:rFonts w:asciiTheme="minorHAnsi" w:eastAsiaTheme="minorEastAsia" w:hAnsiTheme="minorHAnsi" w:cstheme="minorBidi"/>
          <w:sz w:val="22"/>
          <w:szCs w:val="22"/>
          <w:lang w:eastAsia="zh-CN"/>
        </w:rPr>
      </w:pPr>
      <w:hyperlink w:anchor="_Toc493340808" w:history="1">
        <w:r w:rsidRPr="00E05EC9">
          <w:rPr>
            <w:rStyle w:val="Hyperlink"/>
          </w:rPr>
          <w:t>2.8 The Electricity Network (Grid)</w:t>
        </w:r>
        <w:r w:rsidRPr="00E05EC9">
          <w:rPr>
            <w:webHidden/>
          </w:rPr>
          <w:tab/>
        </w:r>
        <w:r w:rsidRPr="00E05EC9">
          <w:rPr>
            <w:webHidden/>
          </w:rPr>
          <w:fldChar w:fldCharType="begin"/>
        </w:r>
        <w:r w:rsidRPr="00E05EC9">
          <w:rPr>
            <w:webHidden/>
          </w:rPr>
          <w:instrText xml:space="preserve"> PAGEREF _Toc493340808 \h </w:instrText>
        </w:r>
        <w:r w:rsidRPr="00E05EC9">
          <w:rPr>
            <w:webHidden/>
          </w:rPr>
        </w:r>
        <w:r w:rsidRPr="00E05EC9">
          <w:rPr>
            <w:webHidden/>
          </w:rPr>
          <w:fldChar w:fldCharType="separate"/>
        </w:r>
        <w:r w:rsidRPr="00E05EC9">
          <w:rPr>
            <w:webHidden/>
          </w:rPr>
          <w:t>45</w:t>
        </w:r>
        <w:r w:rsidRPr="00E05EC9">
          <w:rPr>
            <w:webHidden/>
          </w:rPr>
          <w:fldChar w:fldCharType="end"/>
        </w:r>
      </w:hyperlink>
    </w:p>
    <w:p w14:paraId="39FA239D" w14:textId="04F8B054" w:rsidR="00D911F0" w:rsidRPr="00E05EC9" w:rsidRDefault="00D911F0" w:rsidP="002740BD">
      <w:pPr>
        <w:pStyle w:val="TOC2"/>
        <w:rPr>
          <w:rFonts w:asciiTheme="minorHAnsi" w:eastAsiaTheme="minorEastAsia" w:hAnsiTheme="minorHAnsi" w:cstheme="minorBidi"/>
          <w:sz w:val="22"/>
          <w:szCs w:val="22"/>
          <w:lang w:eastAsia="zh-CN"/>
        </w:rPr>
      </w:pPr>
      <w:hyperlink w:anchor="_Toc493340809" w:history="1">
        <w:r w:rsidRPr="00E05EC9">
          <w:rPr>
            <w:rStyle w:val="Hyperlink"/>
          </w:rPr>
          <w:t>2.9 Load Profile</w:t>
        </w:r>
        <w:r w:rsidRPr="00E05EC9">
          <w:rPr>
            <w:webHidden/>
          </w:rPr>
          <w:tab/>
        </w:r>
        <w:r w:rsidRPr="00E05EC9">
          <w:rPr>
            <w:webHidden/>
          </w:rPr>
          <w:fldChar w:fldCharType="begin"/>
        </w:r>
        <w:r w:rsidRPr="00E05EC9">
          <w:rPr>
            <w:webHidden/>
          </w:rPr>
          <w:instrText xml:space="preserve"> PAGEREF _Toc493340809 \h </w:instrText>
        </w:r>
        <w:r w:rsidRPr="00E05EC9">
          <w:rPr>
            <w:webHidden/>
          </w:rPr>
        </w:r>
        <w:r w:rsidRPr="00E05EC9">
          <w:rPr>
            <w:webHidden/>
          </w:rPr>
          <w:fldChar w:fldCharType="separate"/>
        </w:r>
        <w:r w:rsidRPr="00E05EC9">
          <w:rPr>
            <w:webHidden/>
          </w:rPr>
          <w:t>46</w:t>
        </w:r>
        <w:r w:rsidRPr="00E05EC9">
          <w:rPr>
            <w:webHidden/>
          </w:rPr>
          <w:fldChar w:fldCharType="end"/>
        </w:r>
      </w:hyperlink>
    </w:p>
    <w:p w14:paraId="4C351D1E" w14:textId="2473ED82" w:rsidR="00D911F0" w:rsidRPr="00E05EC9" w:rsidRDefault="00D911F0" w:rsidP="002740BD">
      <w:pPr>
        <w:pStyle w:val="TOC2"/>
        <w:rPr>
          <w:rFonts w:asciiTheme="minorHAnsi" w:eastAsiaTheme="minorEastAsia" w:hAnsiTheme="minorHAnsi" w:cstheme="minorBidi"/>
          <w:sz w:val="22"/>
          <w:szCs w:val="22"/>
          <w:lang w:eastAsia="zh-CN"/>
        </w:rPr>
      </w:pPr>
      <w:hyperlink w:anchor="_Toc493340810" w:history="1">
        <w:r w:rsidRPr="00E05EC9">
          <w:rPr>
            <w:rStyle w:val="Hyperlink"/>
          </w:rPr>
          <w:t>2.10 Network Demand Challenges</w:t>
        </w:r>
        <w:r w:rsidRPr="00E05EC9">
          <w:rPr>
            <w:webHidden/>
          </w:rPr>
          <w:tab/>
        </w:r>
        <w:r w:rsidRPr="00E05EC9">
          <w:rPr>
            <w:webHidden/>
          </w:rPr>
          <w:fldChar w:fldCharType="begin"/>
        </w:r>
        <w:r w:rsidRPr="00E05EC9">
          <w:rPr>
            <w:webHidden/>
          </w:rPr>
          <w:instrText xml:space="preserve"> PAGEREF _Toc493340810 \h </w:instrText>
        </w:r>
        <w:r w:rsidRPr="00E05EC9">
          <w:rPr>
            <w:webHidden/>
          </w:rPr>
        </w:r>
        <w:r w:rsidRPr="00E05EC9">
          <w:rPr>
            <w:webHidden/>
          </w:rPr>
          <w:fldChar w:fldCharType="separate"/>
        </w:r>
        <w:r w:rsidRPr="00E05EC9">
          <w:rPr>
            <w:webHidden/>
          </w:rPr>
          <w:t>48</w:t>
        </w:r>
        <w:r w:rsidRPr="00E05EC9">
          <w:rPr>
            <w:webHidden/>
          </w:rPr>
          <w:fldChar w:fldCharType="end"/>
        </w:r>
      </w:hyperlink>
    </w:p>
    <w:p w14:paraId="2CAAF4FF" w14:textId="187E3871" w:rsidR="00D911F0" w:rsidRPr="00E05EC9" w:rsidRDefault="00D911F0" w:rsidP="002740BD">
      <w:pPr>
        <w:pStyle w:val="TOC2"/>
        <w:rPr>
          <w:rFonts w:asciiTheme="minorHAnsi" w:eastAsiaTheme="minorEastAsia" w:hAnsiTheme="minorHAnsi" w:cstheme="minorBidi"/>
          <w:sz w:val="22"/>
          <w:szCs w:val="22"/>
          <w:lang w:eastAsia="zh-CN"/>
        </w:rPr>
      </w:pPr>
      <w:hyperlink w:anchor="_Toc493340811" w:history="1">
        <w:r w:rsidRPr="00E05EC9">
          <w:rPr>
            <w:rStyle w:val="Hyperlink"/>
          </w:rPr>
          <w:t>2.11 Tariffs and Rebate Change</w:t>
        </w:r>
        <w:r w:rsidRPr="00E05EC9">
          <w:rPr>
            <w:webHidden/>
          </w:rPr>
          <w:tab/>
        </w:r>
        <w:r w:rsidRPr="00E05EC9">
          <w:rPr>
            <w:webHidden/>
          </w:rPr>
          <w:fldChar w:fldCharType="begin"/>
        </w:r>
        <w:r w:rsidRPr="00E05EC9">
          <w:rPr>
            <w:webHidden/>
          </w:rPr>
          <w:instrText xml:space="preserve"> PAGEREF _Toc493340811 \h </w:instrText>
        </w:r>
        <w:r w:rsidRPr="00E05EC9">
          <w:rPr>
            <w:webHidden/>
          </w:rPr>
        </w:r>
        <w:r w:rsidRPr="00E05EC9">
          <w:rPr>
            <w:webHidden/>
          </w:rPr>
          <w:fldChar w:fldCharType="separate"/>
        </w:r>
        <w:r w:rsidRPr="00E05EC9">
          <w:rPr>
            <w:webHidden/>
          </w:rPr>
          <w:t>49</w:t>
        </w:r>
        <w:r w:rsidRPr="00E05EC9">
          <w:rPr>
            <w:webHidden/>
          </w:rPr>
          <w:fldChar w:fldCharType="end"/>
        </w:r>
      </w:hyperlink>
    </w:p>
    <w:p w14:paraId="3585A019" w14:textId="03A86CB8" w:rsidR="00D911F0" w:rsidRPr="00E05EC9" w:rsidRDefault="00D911F0" w:rsidP="002740BD">
      <w:pPr>
        <w:pStyle w:val="TOC2"/>
        <w:rPr>
          <w:rFonts w:asciiTheme="minorHAnsi" w:eastAsiaTheme="minorEastAsia" w:hAnsiTheme="minorHAnsi" w:cstheme="minorBidi"/>
          <w:sz w:val="22"/>
          <w:szCs w:val="22"/>
          <w:lang w:eastAsia="zh-CN"/>
        </w:rPr>
      </w:pPr>
      <w:hyperlink w:anchor="_Toc493340812" w:history="1">
        <w:r w:rsidRPr="00E05EC9">
          <w:rPr>
            <w:rStyle w:val="Hyperlink"/>
          </w:rPr>
          <w:t>2.12 Economics of PV &amp; BES System</w:t>
        </w:r>
        <w:r w:rsidRPr="00E05EC9">
          <w:rPr>
            <w:webHidden/>
          </w:rPr>
          <w:tab/>
        </w:r>
        <w:r w:rsidRPr="00E05EC9">
          <w:rPr>
            <w:webHidden/>
          </w:rPr>
          <w:fldChar w:fldCharType="begin"/>
        </w:r>
        <w:r w:rsidRPr="00E05EC9">
          <w:rPr>
            <w:webHidden/>
          </w:rPr>
          <w:instrText xml:space="preserve"> PAGEREF _Toc493340812 \h </w:instrText>
        </w:r>
        <w:r w:rsidRPr="00E05EC9">
          <w:rPr>
            <w:webHidden/>
          </w:rPr>
        </w:r>
        <w:r w:rsidRPr="00E05EC9">
          <w:rPr>
            <w:webHidden/>
          </w:rPr>
          <w:fldChar w:fldCharType="separate"/>
        </w:r>
        <w:r w:rsidRPr="00E05EC9">
          <w:rPr>
            <w:webHidden/>
          </w:rPr>
          <w:t>51</w:t>
        </w:r>
        <w:r w:rsidRPr="00E05EC9">
          <w:rPr>
            <w:webHidden/>
          </w:rPr>
          <w:fldChar w:fldCharType="end"/>
        </w:r>
      </w:hyperlink>
    </w:p>
    <w:p w14:paraId="625BA12B" w14:textId="79A7EE9E" w:rsidR="00D911F0" w:rsidRPr="00E05EC9" w:rsidRDefault="00D911F0" w:rsidP="002740BD">
      <w:pPr>
        <w:pStyle w:val="TOC2"/>
        <w:rPr>
          <w:rFonts w:asciiTheme="minorHAnsi" w:eastAsiaTheme="minorEastAsia" w:hAnsiTheme="minorHAnsi" w:cstheme="minorBidi"/>
          <w:sz w:val="22"/>
          <w:szCs w:val="22"/>
          <w:lang w:eastAsia="zh-CN"/>
        </w:rPr>
      </w:pPr>
      <w:hyperlink w:anchor="_Toc493340813" w:history="1">
        <w:r w:rsidRPr="00E05EC9">
          <w:rPr>
            <w:rStyle w:val="Hyperlink"/>
          </w:rPr>
          <w:t>2.13 Market Software Competitors</w:t>
        </w:r>
        <w:r w:rsidRPr="00E05EC9">
          <w:rPr>
            <w:webHidden/>
          </w:rPr>
          <w:tab/>
        </w:r>
        <w:r w:rsidRPr="00E05EC9">
          <w:rPr>
            <w:webHidden/>
          </w:rPr>
          <w:fldChar w:fldCharType="begin"/>
        </w:r>
        <w:r w:rsidRPr="00E05EC9">
          <w:rPr>
            <w:webHidden/>
          </w:rPr>
          <w:instrText xml:space="preserve"> PAGEREF _Toc493340813 \h </w:instrText>
        </w:r>
        <w:r w:rsidRPr="00E05EC9">
          <w:rPr>
            <w:webHidden/>
          </w:rPr>
        </w:r>
        <w:r w:rsidRPr="00E05EC9">
          <w:rPr>
            <w:webHidden/>
          </w:rPr>
          <w:fldChar w:fldCharType="separate"/>
        </w:r>
        <w:r w:rsidRPr="00E05EC9">
          <w:rPr>
            <w:webHidden/>
          </w:rPr>
          <w:t>52</w:t>
        </w:r>
        <w:r w:rsidRPr="00E05EC9">
          <w:rPr>
            <w:webHidden/>
          </w:rPr>
          <w:fldChar w:fldCharType="end"/>
        </w:r>
      </w:hyperlink>
    </w:p>
    <w:p w14:paraId="7042D066" w14:textId="34B41928" w:rsidR="00D911F0" w:rsidRPr="00E05EC9" w:rsidRDefault="00D911F0" w:rsidP="002740BD">
      <w:pPr>
        <w:pStyle w:val="TOC3"/>
        <w:rPr>
          <w:rFonts w:asciiTheme="minorHAnsi" w:eastAsiaTheme="minorEastAsia" w:hAnsiTheme="minorHAnsi" w:cstheme="minorBidi"/>
          <w:sz w:val="22"/>
          <w:szCs w:val="22"/>
          <w:lang w:eastAsia="zh-CN"/>
        </w:rPr>
      </w:pPr>
      <w:hyperlink w:anchor="_Toc493340814" w:history="1">
        <w:r w:rsidRPr="00E05EC9">
          <w:rPr>
            <w:rStyle w:val="Hyperlink"/>
          </w:rPr>
          <w:t>2.13.1 Solar Power Calculator</w:t>
        </w:r>
        <w:r w:rsidRPr="00E05EC9">
          <w:rPr>
            <w:webHidden/>
          </w:rPr>
          <w:tab/>
        </w:r>
        <w:r w:rsidRPr="00E05EC9">
          <w:rPr>
            <w:webHidden/>
          </w:rPr>
          <w:fldChar w:fldCharType="begin"/>
        </w:r>
        <w:r w:rsidRPr="00E05EC9">
          <w:rPr>
            <w:webHidden/>
          </w:rPr>
          <w:instrText xml:space="preserve"> PAGEREF _Toc493340814 \h </w:instrText>
        </w:r>
        <w:r w:rsidRPr="00E05EC9">
          <w:rPr>
            <w:webHidden/>
          </w:rPr>
        </w:r>
        <w:r w:rsidRPr="00E05EC9">
          <w:rPr>
            <w:webHidden/>
          </w:rPr>
          <w:fldChar w:fldCharType="separate"/>
        </w:r>
        <w:r w:rsidRPr="00E05EC9">
          <w:rPr>
            <w:webHidden/>
          </w:rPr>
          <w:t>52</w:t>
        </w:r>
        <w:r w:rsidRPr="00E05EC9">
          <w:rPr>
            <w:webHidden/>
          </w:rPr>
          <w:fldChar w:fldCharType="end"/>
        </w:r>
      </w:hyperlink>
    </w:p>
    <w:p w14:paraId="4E41DAD4" w14:textId="12DC7A26" w:rsidR="00D911F0" w:rsidRPr="00E05EC9" w:rsidRDefault="00D911F0" w:rsidP="002740BD">
      <w:pPr>
        <w:pStyle w:val="TOC3"/>
        <w:rPr>
          <w:rFonts w:asciiTheme="minorHAnsi" w:eastAsiaTheme="minorEastAsia" w:hAnsiTheme="minorHAnsi" w:cstheme="minorBidi"/>
          <w:sz w:val="22"/>
          <w:szCs w:val="22"/>
          <w:lang w:eastAsia="zh-CN"/>
        </w:rPr>
      </w:pPr>
      <w:hyperlink w:anchor="_Toc493340815" w:history="1">
        <w:r w:rsidRPr="00E05EC9">
          <w:rPr>
            <w:rStyle w:val="Hyperlink"/>
          </w:rPr>
          <w:t>2.13.2 Solar Choice Solar &amp; Battery Storage Sizing &amp; Payback Calculator</w:t>
        </w:r>
        <w:r w:rsidRPr="00E05EC9">
          <w:rPr>
            <w:webHidden/>
          </w:rPr>
          <w:tab/>
        </w:r>
        <w:r w:rsidRPr="00E05EC9">
          <w:rPr>
            <w:webHidden/>
          </w:rPr>
          <w:fldChar w:fldCharType="begin"/>
        </w:r>
        <w:r w:rsidRPr="00E05EC9">
          <w:rPr>
            <w:webHidden/>
          </w:rPr>
          <w:instrText xml:space="preserve"> PAGEREF _Toc493340815 \h </w:instrText>
        </w:r>
        <w:r w:rsidRPr="00E05EC9">
          <w:rPr>
            <w:webHidden/>
          </w:rPr>
        </w:r>
        <w:r w:rsidRPr="00E05EC9">
          <w:rPr>
            <w:webHidden/>
          </w:rPr>
          <w:fldChar w:fldCharType="separate"/>
        </w:r>
        <w:r w:rsidRPr="00E05EC9">
          <w:rPr>
            <w:webHidden/>
          </w:rPr>
          <w:t>53</w:t>
        </w:r>
        <w:r w:rsidRPr="00E05EC9">
          <w:rPr>
            <w:webHidden/>
          </w:rPr>
          <w:fldChar w:fldCharType="end"/>
        </w:r>
      </w:hyperlink>
    </w:p>
    <w:p w14:paraId="4F74E7EF" w14:textId="1D96E1BD" w:rsidR="00D911F0" w:rsidRPr="00E05EC9" w:rsidRDefault="00D911F0" w:rsidP="002740BD">
      <w:pPr>
        <w:pStyle w:val="TOC3"/>
        <w:rPr>
          <w:rFonts w:asciiTheme="minorHAnsi" w:eastAsiaTheme="minorEastAsia" w:hAnsiTheme="minorHAnsi" w:cstheme="minorBidi"/>
          <w:sz w:val="22"/>
          <w:szCs w:val="22"/>
          <w:lang w:eastAsia="zh-CN"/>
        </w:rPr>
      </w:pPr>
      <w:hyperlink w:anchor="_Toc493340816" w:history="1">
        <w:r w:rsidRPr="00E05EC9">
          <w:rPr>
            <w:rStyle w:val="Hyperlink"/>
          </w:rPr>
          <w:t>2.13.3 Solar Savings Calculator</w:t>
        </w:r>
        <w:r w:rsidRPr="00E05EC9">
          <w:rPr>
            <w:webHidden/>
          </w:rPr>
          <w:tab/>
        </w:r>
        <w:r w:rsidRPr="00E05EC9">
          <w:rPr>
            <w:webHidden/>
          </w:rPr>
          <w:fldChar w:fldCharType="begin"/>
        </w:r>
        <w:r w:rsidRPr="00E05EC9">
          <w:rPr>
            <w:webHidden/>
          </w:rPr>
          <w:instrText xml:space="preserve"> PAGEREF _Toc493340816 \h </w:instrText>
        </w:r>
        <w:r w:rsidRPr="00E05EC9">
          <w:rPr>
            <w:webHidden/>
          </w:rPr>
        </w:r>
        <w:r w:rsidRPr="00E05EC9">
          <w:rPr>
            <w:webHidden/>
          </w:rPr>
          <w:fldChar w:fldCharType="separate"/>
        </w:r>
        <w:r w:rsidRPr="00E05EC9">
          <w:rPr>
            <w:webHidden/>
          </w:rPr>
          <w:t>53</w:t>
        </w:r>
        <w:r w:rsidRPr="00E05EC9">
          <w:rPr>
            <w:webHidden/>
          </w:rPr>
          <w:fldChar w:fldCharType="end"/>
        </w:r>
      </w:hyperlink>
    </w:p>
    <w:p w14:paraId="52F28B66" w14:textId="10A586A8" w:rsidR="00D911F0" w:rsidRPr="00E05EC9" w:rsidRDefault="00D911F0" w:rsidP="002740BD">
      <w:pPr>
        <w:pStyle w:val="TOC3"/>
        <w:rPr>
          <w:rFonts w:asciiTheme="minorHAnsi" w:eastAsiaTheme="minorEastAsia" w:hAnsiTheme="minorHAnsi" w:cstheme="minorBidi"/>
          <w:sz w:val="22"/>
          <w:szCs w:val="22"/>
          <w:lang w:eastAsia="zh-CN"/>
        </w:rPr>
      </w:pPr>
      <w:hyperlink w:anchor="_Toc493340817" w:history="1">
        <w:r w:rsidRPr="00E05EC9">
          <w:rPr>
            <w:rStyle w:val="Hyperlink"/>
          </w:rPr>
          <w:t>2.13.4 Hybrid Optimization Model for Multiple Energy Resources</w:t>
        </w:r>
        <w:r w:rsidRPr="00E05EC9">
          <w:rPr>
            <w:webHidden/>
          </w:rPr>
          <w:tab/>
        </w:r>
        <w:r w:rsidRPr="00E05EC9">
          <w:rPr>
            <w:webHidden/>
          </w:rPr>
          <w:fldChar w:fldCharType="begin"/>
        </w:r>
        <w:r w:rsidRPr="00E05EC9">
          <w:rPr>
            <w:webHidden/>
          </w:rPr>
          <w:instrText xml:space="preserve"> PAGEREF _Toc493340817 \h </w:instrText>
        </w:r>
        <w:r w:rsidRPr="00E05EC9">
          <w:rPr>
            <w:webHidden/>
          </w:rPr>
        </w:r>
        <w:r w:rsidRPr="00E05EC9">
          <w:rPr>
            <w:webHidden/>
          </w:rPr>
          <w:fldChar w:fldCharType="separate"/>
        </w:r>
        <w:r w:rsidRPr="00E05EC9">
          <w:rPr>
            <w:webHidden/>
          </w:rPr>
          <w:t>54</w:t>
        </w:r>
        <w:r w:rsidRPr="00E05EC9">
          <w:rPr>
            <w:webHidden/>
          </w:rPr>
          <w:fldChar w:fldCharType="end"/>
        </w:r>
      </w:hyperlink>
    </w:p>
    <w:p w14:paraId="3DDA9E26" w14:textId="352D5E46" w:rsidR="00D911F0" w:rsidRPr="00E05EC9" w:rsidRDefault="00D911F0" w:rsidP="002740BD">
      <w:pPr>
        <w:pStyle w:val="TOC2"/>
        <w:rPr>
          <w:rFonts w:asciiTheme="minorHAnsi" w:eastAsiaTheme="minorEastAsia" w:hAnsiTheme="minorHAnsi" w:cstheme="minorBidi"/>
          <w:sz w:val="22"/>
          <w:szCs w:val="22"/>
          <w:lang w:eastAsia="zh-CN"/>
        </w:rPr>
      </w:pPr>
      <w:hyperlink w:anchor="_Toc493340818" w:history="1">
        <w:r w:rsidRPr="00E05EC9">
          <w:rPr>
            <w:rStyle w:val="Hyperlink"/>
          </w:rPr>
          <w:t>2.14 Summary of Findings</w:t>
        </w:r>
        <w:r w:rsidRPr="00E05EC9">
          <w:rPr>
            <w:webHidden/>
          </w:rPr>
          <w:tab/>
        </w:r>
        <w:r w:rsidRPr="00E05EC9">
          <w:rPr>
            <w:webHidden/>
          </w:rPr>
          <w:fldChar w:fldCharType="begin"/>
        </w:r>
        <w:r w:rsidRPr="00E05EC9">
          <w:rPr>
            <w:webHidden/>
          </w:rPr>
          <w:instrText xml:space="preserve"> PAGEREF _Toc493340818 \h </w:instrText>
        </w:r>
        <w:r w:rsidRPr="00E05EC9">
          <w:rPr>
            <w:webHidden/>
          </w:rPr>
        </w:r>
        <w:r w:rsidRPr="00E05EC9">
          <w:rPr>
            <w:webHidden/>
          </w:rPr>
          <w:fldChar w:fldCharType="separate"/>
        </w:r>
        <w:r w:rsidRPr="00E05EC9">
          <w:rPr>
            <w:webHidden/>
          </w:rPr>
          <w:t>55</w:t>
        </w:r>
        <w:r w:rsidRPr="00E05EC9">
          <w:rPr>
            <w:webHidden/>
          </w:rPr>
          <w:fldChar w:fldCharType="end"/>
        </w:r>
      </w:hyperlink>
    </w:p>
    <w:p w14:paraId="06F1E655" w14:textId="7B94C4F4" w:rsidR="00D911F0" w:rsidRPr="00E05EC9" w:rsidRDefault="00D911F0" w:rsidP="002740BD">
      <w:pPr>
        <w:pStyle w:val="TOC1"/>
        <w:rPr>
          <w:rFonts w:asciiTheme="minorHAnsi" w:eastAsiaTheme="minorEastAsia" w:hAnsiTheme="minorHAnsi" w:cstheme="minorBidi"/>
          <w:sz w:val="22"/>
          <w:szCs w:val="22"/>
          <w:lang w:eastAsia="zh-CN"/>
        </w:rPr>
      </w:pPr>
      <w:hyperlink w:anchor="_Toc493340819" w:history="1">
        <w:r w:rsidRPr="00E05EC9">
          <w:rPr>
            <w:rStyle w:val="Hyperlink"/>
          </w:rPr>
          <w:t>3 METHODOLOGY</w:t>
        </w:r>
        <w:r w:rsidRPr="00E05EC9">
          <w:rPr>
            <w:webHidden/>
          </w:rPr>
          <w:tab/>
        </w:r>
        <w:r w:rsidRPr="00E05EC9">
          <w:rPr>
            <w:webHidden/>
          </w:rPr>
          <w:fldChar w:fldCharType="begin"/>
        </w:r>
        <w:r w:rsidRPr="00E05EC9">
          <w:rPr>
            <w:webHidden/>
          </w:rPr>
          <w:instrText xml:space="preserve"> PAGEREF _Toc493340819 \h </w:instrText>
        </w:r>
        <w:r w:rsidRPr="00E05EC9">
          <w:rPr>
            <w:webHidden/>
          </w:rPr>
        </w:r>
        <w:r w:rsidRPr="00E05EC9">
          <w:rPr>
            <w:webHidden/>
          </w:rPr>
          <w:fldChar w:fldCharType="separate"/>
        </w:r>
        <w:r w:rsidRPr="00E05EC9">
          <w:rPr>
            <w:webHidden/>
          </w:rPr>
          <w:t>57</w:t>
        </w:r>
        <w:r w:rsidRPr="00E05EC9">
          <w:rPr>
            <w:webHidden/>
          </w:rPr>
          <w:fldChar w:fldCharType="end"/>
        </w:r>
      </w:hyperlink>
    </w:p>
    <w:p w14:paraId="091E0C25" w14:textId="154458C9" w:rsidR="00D911F0" w:rsidRPr="00E05EC9" w:rsidRDefault="00D911F0" w:rsidP="002740BD">
      <w:pPr>
        <w:pStyle w:val="TOC2"/>
        <w:rPr>
          <w:rFonts w:asciiTheme="minorHAnsi" w:eastAsiaTheme="minorEastAsia" w:hAnsiTheme="minorHAnsi" w:cstheme="minorBidi"/>
          <w:sz w:val="22"/>
          <w:szCs w:val="22"/>
          <w:lang w:eastAsia="zh-CN"/>
        </w:rPr>
      </w:pPr>
      <w:hyperlink w:anchor="_Toc493340820" w:history="1">
        <w:r w:rsidRPr="00E05EC9">
          <w:rPr>
            <w:rStyle w:val="Hyperlink"/>
          </w:rPr>
          <w:t>3.1 Matrix Laboratory (MATLAB)</w:t>
        </w:r>
        <w:r w:rsidRPr="00E05EC9">
          <w:rPr>
            <w:webHidden/>
          </w:rPr>
          <w:tab/>
        </w:r>
        <w:r w:rsidRPr="00E05EC9">
          <w:rPr>
            <w:webHidden/>
          </w:rPr>
          <w:fldChar w:fldCharType="begin"/>
        </w:r>
        <w:r w:rsidRPr="00E05EC9">
          <w:rPr>
            <w:webHidden/>
          </w:rPr>
          <w:instrText xml:space="preserve"> PAGEREF _Toc493340820 \h </w:instrText>
        </w:r>
        <w:r w:rsidRPr="00E05EC9">
          <w:rPr>
            <w:webHidden/>
          </w:rPr>
        </w:r>
        <w:r w:rsidRPr="00E05EC9">
          <w:rPr>
            <w:webHidden/>
          </w:rPr>
          <w:fldChar w:fldCharType="separate"/>
        </w:r>
        <w:r w:rsidRPr="00E05EC9">
          <w:rPr>
            <w:webHidden/>
          </w:rPr>
          <w:t>58</w:t>
        </w:r>
        <w:r w:rsidRPr="00E05EC9">
          <w:rPr>
            <w:webHidden/>
          </w:rPr>
          <w:fldChar w:fldCharType="end"/>
        </w:r>
      </w:hyperlink>
    </w:p>
    <w:p w14:paraId="60C4A2EF" w14:textId="4B145812" w:rsidR="00D911F0" w:rsidRPr="00E05EC9" w:rsidRDefault="00D911F0" w:rsidP="002740BD">
      <w:pPr>
        <w:pStyle w:val="TOC2"/>
        <w:rPr>
          <w:rFonts w:asciiTheme="minorHAnsi" w:eastAsiaTheme="minorEastAsia" w:hAnsiTheme="minorHAnsi" w:cstheme="minorBidi"/>
          <w:sz w:val="22"/>
          <w:szCs w:val="22"/>
          <w:lang w:eastAsia="zh-CN"/>
        </w:rPr>
      </w:pPr>
      <w:hyperlink w:anchor="_Toc493340821" w:history="1">
        <w:r w:rsidRPr="00E05EC9">
          <w:rPr>
            <w:rStyle w:val="Hyperlink"/>
          </w:rPr>
          <w:t>3.2 Graphical User Interface</w:t>
        </w:r>
        <w:r w:rsidRPr="00E05EC9">
          <w:rPr>
            <w:webHidden/>
          </w:rPr>
          <w:tab/>
        </w:r>
        <w:r w:rsidRPr="00E05EC9">
          <w:rPr>
            <w:webHidden/>
          </w:rPr>
          <w:fldChar w:fldCharType="begin"/>
        </w:r>
        <w:r w:rsidRPr="00E05EC9">
          <w:rPr>
            <w:webHidden/>
          </w:rPr>
          <w:instrText xml:space="preserve"> PAGEREF _Toc493340821 \h </w:instrText>
        </w:r>
        <w:r w:rsidRPr="00E05EC9">
          <w:rPr>
            <w:webHidden/>
          </w:rPr>
        </w:r>
        <w:r w:rsidRPr="00E05EC9">
          <w:rPr>
            <w:webHidden/>
          </w:rPr>
          <w:fldChar w:fldCharType="separate"/>
        </w:r>
        <w:r w:rsidRPr="00E05EC9">
          <w:rPr>
            <w:webHidden/>
          </w:rPr>
          <w:t>58</w:t>
        </w:r>
        <w:r w:rsidRPr="00E05EC9">
          <w:rPr>
            <w:webHidden/>
          </w:rPr>
          <w:fldChar w:fldCharType="end"/>
        </w:r>
      </w:hyperlink>
    </w:p>
    <w:p w14:paraId="72AB8D34" w14:textId="7904A634" w:rsidR="00D911F0" w:rsidRPr="00E05EC9" w:rsidRDefault="00D911F0" w:rsidP="002740BD">
      <w:pPr>
        <w:pStyle w:val="TOC2"/>
        <w:rPr>
          <w:rFonts w:asciiTheme="minorHAnsi" w:eastAsiaTheme="minorEastAsia" w:hAnsiTheme="minorHAnsi" w:cstheme="minorBidi"/>
          <w:sz w:val="22"/>
          <w:szCs w:val="22"/>
          <w:lang w:eastAsia="zh-CN"/>
        </w:rPr>
      </w:pPr>
      <w:hyperlink w:anchor="_Toc493340822" w:history="1">
        <w:r w:rsidRPr="00E05EC9">
          <w:rPr>
            <w:rStyle w:val="Hyperlink"/>
          </w:rPr>
          <w:t>3.3 Description of Functionality</w:t>
        </w:r>
        <w:r w:rsidRPr="00E05EC9">
          <w:rPr>
            <w:webHidden/>
          </w:rPr>
          <w:tab/>
        </w:r>
        <w:r w:rsidRPr="00E05EC9">
          <w:rPr>
            <w:webHidden/>
          </w:rPr>
          <w:fldChar w:fldCharType="begin"/>
        </w:r>
        <w:r w:rsidRPr="00E05EC9">
          <w:rPr>
            <w:webHidden/>
          </w:rPr>
          <w:instrText xml:space="preserve"> PAGEREF _Toc493340822 \h </w:instrText>
        </w:r>
        <w:r w:rsidRPr="00E05EC9">
          <w:rPr>
            <w:webHidden/>
          </w:rPr>
        </w:r>
        <w:r w:rsidRPr="00E05EC9">
          <w:rPr>
            <w:webHidden/>
          </w:rPr>
          <w:fldChar w:fldCharType="separate"/>
        </w:r>
        <w:r w:rsidRPr="00E05EC9">
          <w:rPr>
            <w:webHidden/>
          </w:rPr>
          <w:t>59</w:t>
        </w:r>
        <w:r w:rsidRPr="00E05EC9">
          <w:rPr>
            <w:webHidden/>
          </w:rPr>
          <w:fldChar w:fldCharType="end"/>
        </w:r>
      </w:hyperlink>
    </w:p>
    <w:p w14:paraId="3A54F0B0" w14:textId="6F002874" w:rsidR="00D911F0" w:rsidRPr="00E05EC9" w:rsidRDefault="00D911F0" w:rsidP="002740BD">
      <w:pPr>
        <w:pStyle w:val="TOC2"/>
        <w:rPr>
          <w:rFonts w:asciiTheme="minorHAnsi" w:eastAsiaTheme="minorEastAsia" w:hAnsiTheme="minorHAnsi" w:cstheme="minorBidi"/>
          <w:sz w:val="22"/>
          <w:szCs w:val="22"/>
          <w:lang w:eastAsia="zh-CN"/>
        </w:rPr>
      </w:pPr>
      <w:hyperlink w:anchor="_Toc493340823" w:history="1">
        <w:r w:rsidRPr="00E05EC9">
          <w:rPr>
            <w:rStyle w:val="Hyperlink"/>
          </w:rPr>
          <w:t>3.4 Data Sourcing</w:t>
        </w:r>
        <w:r w:rsidRPr="00E05EC9">
          <w:rPr>
            <w:webHidden/>
          </w:rPr>
          <w:tab/>
        </w:r>
        <w:r w:rsidRPr="00E05EC9">
          <w:rPr>
            <w:webHidden/>
          </w:rPr>
          <w:fldChar w:fldCharType="begin"/>
        </w:r>
        <w:r w:rsidRPr="00E05EC9">
          <w:rPr>
            <w:webHidden/>
          </w:rPr>
          <w:instrText xml:space="preserve"> PAGEREF _Toc493340823 \h </w:instrText>
        </w:r>
        <w:r w:rsidRPr="00E05EC9">
          <w:rPr>
            <w:webHidden/>
          </w:rPr>
        </w:r>
        <w:r w:rsidRPr="00E05EC9">
          <w:rPr>
            <w:webHidden/>
          </w:rPr>
          <w:fldChar w:fldCharType="separate"/>
        </w:r>
        <w:r w:rsidRPr="00E05EC9">
          <w:rPr>
            <w:webHidden/>
          </w:rPr>
          <w:t>59</w:t>
        </w:r>
        <w:r w:rsidRPr="00E05EC9">
          <w:rPr>
            <w:webHidden/>
          </w:rPr>
          <w:fldChar w:fldCharType="end"/>
        </w:r>
      </w:hyperlink>
    </w:p>
    <w:p w14:paraId="67A25FE2" w14:textId="60EDA938" w:rsidR="00D911F0" w:rsidRPr="00E05EC9" w:rsidRDefault="00D911F0" w:rsidP="002740BD">
      <w:pPr>
        <w:pStyle w:val="TOC2"/>
        <w:rPr>
          <w:rFonts w:asciiTheme="minorHAnsi" w:eastAsiaTheme="minorEastAsia" w:hAnsiTheme="minorHAnsi" w:cstheme="minorBidi"/>
          <w:sz w:val="22"/>
          <w:szCs w:val="22"/>
          <w:lang w:eastAsia="zh-CN"/>
        </w:rPr>
      </w:pPr>
      <w:hyperlink w:anchor="_Toc493340824" w:history="1">
        <w:r w:rsidRPr="00E05EC9">
          <w:rPr>
            <w:rStyle w:val="Hyperlink"/>
          </w:rPr>
          <w:t>3.5 User Parameters</w:t>
        </w:r>
        <w:r w:rsidRPr="00E05EC9">
          <w:rPr>
            <w:webHidden/>
          </w:rPr>
          <w:tab/>
        </w:r>
        <w:r w:rsidRPr="00E05EC9">
          <w:rPr>
            <w:webHidden/>
          </w:rPr>
          <w:fldChar w:fldCharType="begin"/>
        </w:r>
        <w:r w:rsidRPr="00E05EC9">
          <w:rPr>
            <w:webHidden/>
          </w:rPr>
          <w:instrText xml:space="preserve"> PAGEREF _Toc493340824 \h </w:instrText>
        </w:r>
        <w:r w:rsidRPr="00E05EC9">
          <w:rPr>
            <w:webHidden/>
          </w:rPr>
        </w:r>
        <w:r w:rsidRPr="00E05EC9">
          <w:rPr>
            <w:webHidden/>
          </w:rPr>
          <w:fldChar w:fldCharType="separate"/>
        </w:r>
        <w:r w:rsidRPr="00E05EC9">
          <w:rPr>
            <w:webHidden/>
          </w:rPr>
          <w:t>60</w:t>
        </w:r>
        <w:r w:rsidRPr="00E05EC9">
          <w:rPr>
            <w:webHidden/>
          </w:rPr>
          <w:fldChar w:fldCharType="end"/>
        </w:r>
      </w:hyperlink>
    </w:p>
    <w:p w14:paraId="5B455A09" w14:textId="668B8E39" w:rsidR="00D911F0" w:rsidRPr="00E05EC9" w:rsidRDefault="00D911F0" w:rsidP="002740BD">
      <w:pPr>
        <w:pStyle w:val="TOC3"/>
        <w:rPr>
          <w:rFonts w:asciiTheme="minorHAnsi" w:eastAsiaTheme="minorEastAsia" w:hAnsiTheme="minorHAnsi" w:cstheme="minorBidi"/>
          <w:sz w:val="22"/>
          <w:szCs w:val="22"/>
          <w:lang w:eastAsia="zh-CN"/>
        </w:rPr>
      </w:pPr>
      <w:hyperlink w:anchor="_Toc493340825" w:history="1">
        <w:r w:rsidRPr="00E05EC9">
          <w:rPr>
            <w:rStyle w:val="Hyperlink"/>
          </w:rPr>
          <w:t>3.5.1 Input Parameters</w:t>
        </w:r>
        <w:r w:rsidRPr="00E05EC9">
          <w:rPr>
            <w:webHidden/>
          </w:rPr>
          <w:tab/>
        </w:r>
        <w:r w:rsidRPr="00E05EC9">
          <w:rPr>
            <w:webHidden/>
          </w:rPr>
          <w:fldChar w:fldCharType="begin"/>
        </w:r>
        <w:r w:rsidRPr="00E05EC9">
          <w:rPr>
            <w:webHidden/>
          </w:rPr>
          <w:instrText xml:space="preserve"> PAGEREF _Toc493340825 \h </w:instrText>
        </w:r>
        <w:r w:rsidRPr="00E05EC9">
          <w:rPr>
            <w:webHidden/>
          </w:rPr>
        </w:r>
        <w:r w:rsidRPr="00E05EC9">
          <w:rPr>
            <w:webHidden/>
          </w:rPr>
          <w:fldChar w:fldCharType="separate"/>
        </w:r>
        <w:r w:rsidRPr="00E05EC9">
          <w:rPr>
            <w:webHidden/>
          </w:rPr>
          <w:t>60</w:t>
        </w:r>
        <w:r w:rsidRPr="00E05EC9">
          <w:rPr>
            <w:webHidden/>
          </w:rPr>
          <w:fldChar w:fldCharType="end"/>
        </w:r>
      </w:hyperlink>
    </w:p>
    <w:p w14:paraId="0E9BEB8E" w14:textId="79D74926" w:rsidR="00D911F0" w:rsidRPr="00E05EC9" w:rsidRDefault="00D911F0" w:rsidP="002740BD">
      <w:pPr>
        <w:pStyle w:val="TOC3"/>
        <w:rPr>
          <w:rFonts w:asciiTheme="minorHAnsi" w:eastAsiaTheme="minorEastAsia" w:hAnsiTheme="minorHAnsi" w:cstheme="minorBidi"/>
          <w:sz w:val="22"/>
          <w:szCs w:val="22"/>
          <w:lang w:eastAsia="zh-CN"/>
        </w:rPr>
      </w:pPr>
      <w:hyperlink w:anchor="_Toc493340826" w:history="1">
        <w:r w:rsidRPr="00E05EC9">
          <w:rPr>
            <w:rStyle w:val="Hyperlink"/>
          </w:rPr>
          <w:t>3.5.2 Output Parameters</w:t>
        </w:r>
        <w:r w:rsidRPr="00E05EC9">
          <w:rPr>
            <w:webHidden/>
          </w:rPr>
          <w:tab/>
        </w:r>
        <w:r w:rsidRPr="00E05EC9">
          <w:rPr>
            <w:webHidden/>
          </w:rPr>
          <w:fldChar w:fldCharType="begin"/>
        </w:r>
        <w:r w:rsidRPr="00E05EC9">
          <w:rPr>
            <w:webHidden/>
          </w:rPr>
          <w:instrText xml:space="preserve"> PAGEREF _Toc493340826 \h </w:instrText>
        </w:r>
        <w:r w:rsidRPr="00E05EC9">
          <w:rPr>
            <w:webHidden/>
          </w:rPr>
        </w:r>
        <w:r w:rsidRPr="00E05EC9">
          <w:rPr>
            <w:webHidden/>
          </w:rPr>
          <w:fldChar w:fldCharType="separate"/>
        </w:r>
        <w:r w:rsidRPr="00E05EC9">
          <w:rPr>
            <w:webHidden/>
          </w:rPr>
          <w:t>60</w:t>
        </w:r>
        <w:r w:rsidRPr="00E05EC9">
          <w:rPr>
            <w:webHidden/>
          </w:rPr>
          <w:fldChar w:fldCharType="end"/>
        </w:r>
      </w:hyperlink>
    </w:p>
    <w:p w14:paraId="0EA869BA" w14:textId="508BEE99" w:rsidR="00D911F0" w:rsidRPr="00E05EC9" w:rsidRDefault="00D911F0" w:rsidP="002740BD">
      <w:pPr>
        <w:pStyle w:val="TOC2"/>
        <w:rPr>
          <w:rFonts w:asciiTheme="minorHAnsi" w:eastAsiaTheme="minorEastAsia" w:hAnsiTheme="minorHAnsi" w:cstheme="minorBidi"/>
          <w:sz w:val="22"/>
          <w:szCs w:val="22"/>
          <w:lang w:eastAsia="zh-CN"/>
        </w:rPr>
      </w:pPr>
      <w:hyperlink w:anchor="_Toc493340827" w:history="1">
        <w:r w:rsidRPr="00E05EC9">
          <w:rPr>
            <w:rStyle w:val="Hyperlink"/>
          </w:rPr>
          <w:t>3.6 Production Calculations</w:t>
        </w:r>
        <w:r w:rsidRPr="00E05EC9">
          <w:rPr>
            <w:webHidden/>
          </w:rPr>
          <w:tab/>
        </w:r>
        <w:r w:rsidRPr="00E05EC9">
          <w:rPr>
            <w:webHidden/>
          </w:rPr>
          <w:fldChar w:fldCharType="begin"/>
        </w:r>
        <w:r w:rsidRPr="00E05EC9">
          <w:rPr>
            <w:webHidden/>
          </w:rPr>
          <w:instrText xml:space="preserve"> PAGEREF _Toc493340827 \h </w:instrText>
        </w:r>
        <w:r w:rsidRPr="00E05EC9">
          <w:rPr>
            <w:webHidden/>
          </w:rPr>
        </w:r>
        <w:r w:rsidRPr="00E05EC9">
          <w:rPr>
            <w:webHidden/>
          </w:rPr>
          <w:fldChar w:fldCharType="separate"/>
        </w:r>
        <w:r w:rsidRPr="00E05EC9">
          <w:rPr>
            <w:webHidden/>
          </w:rPr>
          <w:t>61</w:t>
        </w:r>
        <w:r w:rsidRPr="00E05EC9">
          <w:rPr>
            <w:webHidden/>
          </w:rPr>
          <w:fldChar w:fldCharType="end"/>
        </w:r>
      </w:hyperlink>
    </w:p>
    <w:p w14:paraId="6DECAE74" w14:textId="2E2082E9" w:rsidR="00D911F0" w:rsidRPr="00E05EC9" w:rsidRDefault="00D911F0" w:rsidP="002740BD">
      <w:pPr>
        <w:pStyle w:val="TOC3"/>
        <w:rPr>
          <w:rFonts w:asciiTheme="minorHAnsi" w:eastAsiaTheme="minorEastAsia" w:hAnsiTheme="minorHAnsi" w:cstheme="minorBidi"/>
          <w:sz w:val="22"/>
          <w:szCs w:val="22"/>
          <w:lang w:eastAsia="zh-CN"/>
        </w:rPr>
      </w:pPr>
      <w:hyperlink w:anchor="_Toc493340828" w:history="1">
        <w:r w:rsidRPr="00E05EC9">
          <w:rPr>
            <w:rStyle w:val="Hyperlink"/>
          </w:rPr>
          <w:t>3.6.1 Linear Tilt Approximation</w:t>
        </w:r>
        <w:r w:rsidRPr="00E05EC9">
          <w:rPr>
            <w:webHidden/>
          </w:rPr>
          <w:tab/>
        </w:r>
        <w:r w:rsidRPr="00E05EC9">
          <w:rPr>
            <w:webHidden/>
          </w:rPr>
          <w:fldChar w:fldCharType="begin"/>
        </w:r>
        <w:r w:rsidRPr="00E05EC9">
          <w:rPr>
            <w:webHidden/>
          </w:rPr>
          <w:instrText xml:space="preserve"> PAGEREF _Toc493340828 \h </w:instrText>
        </w:r>
        <w:r w:rsidRPr="00E05EC9">
          <w:rPr>
            <w:webHidden/>
          </w:rPr>
        </w:r>
        <w:r w:rsidRPr="00E05EC9">
          <w:rPr>
            <w:webHidden/>
          </w:rPr>
          <w:fldChar w:fldCharType="separate"/>
        </w:r>
        <w:r w:rsidRPr="00E05EC9">
          <w:rPr>
            <w:webHidden/>
          </w:rPr>
          <w:t>61</w:t>
        </w:r>
        <w:r w:rsidRPr="00E05EC9">
          <w:rPr>
            <w:webHidden/>
          </w:rPr>
          <w:fldChar w:fldCharType="end"/>
        </w:r>
      </w:hyperlink>
    </w:p>
    <w:p w14:paraId="2BED8696" w14:textId="71513E79" w:rsidR="00D911F0" w:rsidRPr="00E05EC9" w:rsidRDefault="00D911F0" w:rsidP="002740BD">
      <w:pPr>
        <w:pStyle w:val="TOC3"/>
        <w:rPr>
          <w:rFonts w:asciiTheme="minorHAnsi" w:eastAsiaTheme="minorEastAsia" w:hAnsiTheme="minorHAnsi" w:cstheme="minorBidi"/>
          <w:sz w:val="22"/>
          <w:szCs w:val="22"/>
          <w:lang w:eastAsia="zh-CN"/>
        </w:rPr>
      </w:pPr>
      <w:hyperlink w:anchor="_Toc493340829" w:history="1">
        <w:r w:rsidRPr="00E05EC9">
          <w:rPr>
            <w:rStyle w:val="Hyperlink"/>
          </w:rPr>
          <w:t>3.6.2 kW Production</w:t>
        </w:r>
        <w:r w:rsidRPr="00E05EC9">
          <w:rPr>
            <w:webHidden/>
          </w:rPr>
          <w:tab/>
        </w:r>
        <w:r w:rsidRPr="00E05EC9">
          <w:rPr>
            <w:webHidden/>
          </w:rPr>
          <w:fldChar w:fldCharType="begin"/>
        </w:r>
        <w:r w:rsidRPr="00E05EC9">
          <w:rPr>
            <w:webHidden/>
          </w:rPr>
          <w:instrText xml:space="preserve"> PAGEREF _Toc493340829 \h </w:instrText>
        </w:r>
        <w:r w:rsidRPr="00E05EC9">
          <w:rPr>
            <w:webHidden/>
          </w:rPr>
        </w:r>
        <w:r w:rsidRPr="00E05EC9">
          <w:rPr>
            <w:webHidden/>
          </w:rPr>
          <w:fldChar w:fldCharType="separate"/>
        </w:r>
        <w:r w:rsidRPr="00E05EC9">
          <w:rPr>
            <w:webHidden/>
          </w:rPr>
          <w:t>61</w:t>
        </w:r>
        <w:r w:rsidRPr="00E05EC9">
          <w:rPr>
            <w:webHidden/>
          </w:rPr>
          <w:fldChar w:fldCharType="end"/>
        </w:r>
      </w:hyperlink>
    </w:p>
    <w:p w14:paraId="5250F871" w14:textId="43DAE183" w:rsidR="00D911F0" w:rsidRPr="00E05EC9" w:rsidRDefault="00D911F0" w:rsidP="002740BD">
      <w:pPr>
        <w:pStyle w:val="TOC2"/>
        <w:rPr>
          <w:rFonts w:asciiTheme="minorHAnsi" w:eastAsiaTheme="minorEastAsia" w:hAnsiTheme="minorHAnsi" w:cstheme="minorBidi"/>
          <w:sz w:val="22"/>
          <w:szCs w:val="22"/>
          <w:lang w:eastAsia="zh-CN"/>
        </w:rPr>
      </w:pPr>
      <w:hyperlink w:anchor="_Toc493340830" w:history="1">
        <w:r w:rsidRPr="00E05EC9">
          <w:rPr>
            <w:rStyle w:val="Hyperlink"/>
          </w:rPr>
          <w:t>3.7 Economic Calculations</w:t>
        </w:r>
        <w:r w:rsidRPr="00E05EC9">
          <w:rPr>
            <w:webHidden/>
          </w:rPr>
          <w:tab/>
        </w:r>
        <w:r w:rsidRPr="00E05EC9">
          <w:rPr>
            <w:webHidden/>
          </w:rPr>
          <w:fldChar w:fldCharType="begin"/>
        </w:r>
        <w:r w:rsidRPr="00E05EC9">
          <w:rPr>
            <w:webHidden/>
          </w:rPr>
          <w:instrText xml:space="preserve"> PAGEREF _Toc493340830 \h </w:instrText>
        </w:r>
        <w:r w:rsidRPr="00E05EC9">
          <w:rPr>
            <w:webHidden/>
          </w:rPr>
        </w:r>
        <w:r w:rsidRPr="00E05EC9">
          <w:rPr>
            <w:webHidden/>
          </w:rPr>
          <w:fldChar w:fldCharType="separate"/>
        </w:r>
        <w:r w:rsidRPr="00E05EC9">
          <w:rPr>
            <w:webHidden/>
          </w:rPr>
          <w:t>62</w:t>
        </w:r>
        <w:r w:rsidRPr="00E05EC9">
          <w:rPr>
            <w:webHidden/>
          </w:rPr>
          <w:fldChar w:fldCharType="end"/>
        </w:r>
      </w:hyperlink>
    </w:p>
    <w:p w14:paraId="0757D9A0" w14:textId="082A9B06" w:rsidR="00D911F0" w:rsidRPr="00E05EC9" w:rsidRDefault="00D911F0" w:rsidP="002740BD">
      <w:pPr>
        <w:pStyle w:val="TOC3"/>
        <w:rPr>
          <w:rFonts w:asciiTheme="minorHAnsi" w:eastAsiaTheme="minorEastAsia" w:hAnsiTheme="minorHAnsi" w:cstheme="minorBidi"/>
          <w:sz w:val="22"/>
          <w:szCs w:val="22"/>
          <w:lang w:eastAsia="zh-CN"/>
        </w:rPr>
      </w:pPr>
      <w:hyperlink w:anchor="_Toc493340831" w:history="1">
        <w:r w:rsidRPr="00E05EC9">
          <w:rPr>
            <w:rStyle w:val="Hyperlink"/>
          </w:rPr>
          <w:t>3.7.1 Life Cycle Costing</w:t>
        </w:r>
        <w:r w:rsidRPr="00E05EC9">
          <w:rPr>
            <w:webHidden/>
          </w:rPr>
          <w:tab/>
        </w:r>
        <w:r w:rsidRPr="00E05EC9">
          <w:rPr>
            <w:webHidden/>
          </w:rPr>
          <w:fldChar w:fldCharType="begin"/>
        </w:r>
        <w:r w:rsidRPr="00E05EC9">
          <w:rPr>
            <w:webHidden/>
          </w:rPr>
          <w:instrText xml:space="preserve"> PAGEREF _Toc493340831 \h </w:instrText>
        </w:r>
        <w:r w:rsidRPr="00E05EC9">
          <w:rPr>
            <w:webHidden/>
          </w:rPr>
        </w:r>
        <w:r w:rsidRPr="00E05EC9">
          <w:rPr>
            <w:webHidden/>
          </w:rPr>
          <w:fldChar w:fldCharType="separate"/>
        </w:r>
        <w:r w:rsidRPr="00E05EC9">
          <w:rPr>
            <w:webHidden/>
          </w:rPr>
          <w:t>63</w:t>
        </w:r>
        <w:r w:rsidRPr="00E05EC9">
          <w:rPr>
            <w:webHidden/>
          </w:rPr>
          <w:fldChar w:fldCharType="end"/>
        </w:r>
      </w:hyperlink>
    </w:p>
    <w:p w14:paraId="5044890B" w14:textId="3DA6305B" w:rsidR="00D911F0" w:rsidRPr="00E05EC9" w:rsidRDefault="00D911F0" w:rsidP="002740BD">
      <w:pPr>
        <w:pStyle w:val="TOC3"/>
        <w:rPr>
          <w:rFonts w:asciiTheme="minorHAnsi" w:eastAsiaTheme="minorEastAsia" w:hAnsiTheme="minorHAnsi" w:cstheme="minorBidi"/>
          <w:sz w:val="22"/>
          <w:szCs w:val="22"/>
          <w:lang w:eastAsia="zh-CN"/>
        </w:rPr>
      </w:pPr>
      <w:hyperlink w:anchor="_Toc493340832" w:history="1">
        <w:r w:rsidRPr="00E05EC9">
          <w:rPr>
            <w:rStyle w:val="Hyperlink"/>
          </w:rPr>
          <w:t>3.7.2 Annualized Life Cycle Cost</w:t>
        </w:r>
        <w:r w:rsidRPr="00E05EC9">
          <w:rPr>
            <w:webHidden/>
          </w:rPr>
          <w:tab/>
        </w:r>
        <w:r w:rsidRPr="00E05EC9">
          <w:rPr>
            <w:webHidden/>
          </w:rPr>
          <w:fldChar w:fldCharType="begin"/>
        </w:r>
        <w:r w:rsidRPr="00E05EC9">
          <w:rPr>
            <w:webHidden/>
          </w:rPr>
          <w:instrText xml:space="preserve"> PAGEREF _Toc493340832 \h </w:instrText>
        </w:r>
        <w:r w:rsidRPr="00E05EC9">
          <w:rPr>
            <w:webHidden/>
          </w:rPr>
        </w:r>
        <w:r w:rsidRPr="00E05EC9">
          <w:rPr>
            <w:webHidden/>
          </w:rPr>
          <w:fldChar w:fldCharType="separate"/>
        </w:r>
        <w:r w:rsidRPr="00E05EC9">
          <w:rPr>
            <w:webHidden/>
          </w:rPr>
          <w:t>64</w:t>
        </w:r>
        <w:r w:rsidRPr="00E05EC9">
          <w:rPr>
            <w:webHidden/>
          </w:rPr>
          <w:fldChar w:fldCharType="end"/>
        </w:r>
      </w:hyperlink>
    </w:p>
    <w:p w14:paraId="704A547E" w14:textId="7632C5D6" w:rsidR="00D911F0" w:rsidRPr="00E05EC9" w:rsidRDefault="00D911F0" w:rsidP="002740BD">
      <w:pPr>
        <w:pStyle w:val="TOC3"/>
        <w:rPr>
          <w:rFonts w:asciiTheme="minorHAnsi" w:eastAsiaTheme="minorEastAsia" w:hAnsiTheme="minorHAnsi" w:cstheme="minorBidi"/>
          <w:sz w:val="22"/>
          <w:szCs w:val="22"/>
          <w:lang w:eastAsia="zh-CN"/>
        </w:rPr>
      </w:pPr>
      <w:hyperlink w:anchor="_Toc493340833" w:history="1">
        <w:r w:rsidRPr="00E05EC9">
          <w:rPr>
            <w:rStyle w:val="Hyperlink"/>
          </w:rPr>
          <w:t>3.7.3 Annual Payment</w:t>
        </w:r>
        <w:r w:rsidRPr="00E05EC9">
          <w:rPr>
            <w:webHidden/>
          </w:rPr>
          <w:tab/>
        </w:r>
        <w:r w:rsidRPr="00E05EC9">
          <w:rPr>
            <w:webHidden/>
          </w:rPr>
          <w:fldChar w:fldCharType="begin"/>
        </w:r>
        <w:r w:rsidRPr="00E05EC9">
          <w:rPr>
            <w:webHidden/>
          </w:rPr>
          <w:instrText xml:space="preserve"> PAGEREF _Toc493340833 \h </w:instrText>
        </w:r>
        <w:r w:rsidRPr="00E05EC9">
          <w:rPr>
            <w:webHidden/>
          </w:rPr>
        </w:r>
        <w:r w:rsidRPr="00E05EC9">
          <w:rPr>
            <w:webHidden/>
          </w:rPr>
          <w:fldChar w:fldCharType="separate"/>
        </w:r>
        <w:r w:rsidRPr="00E05EC9">
          <w:rPr>
            <w:webHidden/>
          </w:rPr>
          <w:t>64</w:t>
        </w:r>
        <w:r w:rsidRPr="00E05EC9">
          <w:rPr>
            <w:webHidden/>
          </w:rPr>
          <w:fldChar w:fldCharType="end"/>
        </w:r>
      </w:hyperlink>
    </w:p>
    <w:p w14:paraId="6E985C62" w14:textId="5FA4C04B" w:rsidR="00D911F0" w:rsidRPr="00E05EC9" w:rsidRDefault="00D911F0" w:rsidP="002740BD">
      <w:pPr>
        <w:pStyle w:val="TOC3"/>
        <w:rPr>
          <w:rFonts w:asciiTheme="minorHAnsi" w:eastAsiaTheme="minorEastAsia" w:hAnsiTheme="minorHAnsi" w:cstheme="minorBidi"/>
          <w:sz w:val="22"/>
          <w:szCs w:val="22"/>
          <w:lang w:eastAsia="zh-CN"/>
        </w:rPr>
      </w:pPr>
      <w:hyperlink w:anchor="_Toc493340834" w:history="1">
        <w:r w:rsidRPr="00E05EC9">
          <w:rPr>
            <w:rStyle w:val="Hyperlink"/>
          </w:rPr>
          <w:t>3.7.4 Present Value</w:t>
        </w:r>
        <w:r w:rsidRPr="00E05EC9">
          <w:rPr>
            <w:webHidden/>
          </w:rPr>
          <w:tab/>
        </w:r>
        <w:r w:rsidRPr="00E05EC9">
          <w:rPr>
            <w:webHidden/>
          </w:rPr>
          <w:fldChar w:fldCharType="begin"/>
        </w:r>
        <w:r w:rsidRPr="00E05EC9">
          <w:rPr>
            <w:webHidden/>
          </w:rPr>
          <w:instrText xml:space="preserve"> PAGEREF _Toc493340834 \h </w:instrText>
        </w:r>
        <w:r w:rsidRPr="00E05EC9">
          <w:rPr>
            <w:webHidden/>
          </w:rPr>
        </w:r>
        <w:r w:rsidRPr="00E05EC9">
          <w:rPr>
            <w:webHidden/>
          </w:rPr>
          <w:fldChar w:fldCharType="separate"/>
        </w:r>
        <w:r w:rsidRPr="00E05EC9">
          <w:rPr>
            <w:webHidden/>
          </w:rPr>
          <w:t>65</w:t>
        </w:r>
        <w:r w:rsidRPr="00E05EC9">
          <w:rPr>
            <w:webHidden/>
          </w:rPr>
          <w:fldChar w:fldCharType="end"/>
        </w:r>
      </w:hyperlink>
    </w:p>
    <w:p w14:paraId="661D0A1E" w14:textId="01E4616E" w:rsidR="00D911F0" w:rsidRPr="00E05EC9" w:rsidRDefault="00D911F0" w:rsidP="002740BD">
      <w:pPr>
        <w:pStyle w:val="TOC3"/>
        <w:rPr>
          <w:rFonts w:asciiTheme="minorHAnsi" w:eastAsiaTheme="minorEastAsia" w:hAnsiTheme="minorHAnsi" w:cstheme="minorBidi"/>
          <w:sz w:val="22"/>
          <w:szCs w:val="22"/>
          <w:lang w:eastAsia="zh-CN"/>
        </w:rPr>
      </w:pPr>
      <w:hyperlink w:anchor="_Toc493340835" w:history="1">
        <w:r w:rsidRPr="00E05EC9">
          <w:rPr>
            <w:rStyle w:val="Hyperlink"/>
          </w:rPr>
          <w:t>3.7.5 Net Present Value</w:t>
        </w:r>
        <w:r w:rsidRPr="00E05EC9">
          <w:rPr>
            <w:webHidden/>
          </w:rPr>
          <w:tab/>
        </w:r>
        <w:r w:rsidRPr="00E05EC9">
          <w:rPr>
            <w:webHidden/>
          </w:rPr>
          <w:fldChar w:fldCharType="begin"/>
        </w:r>
        <w:r w:rsidRPr="00E05EC9">
          <w:rPr>
            <w:webHidden/>
          </w:rPr>
          <w:instrText xml:space="preserve"> PAGEREF _Toc493340835 \h </w:instrText>
        </w:r>
        <w:r w:rsidRPr="00E05EC9">
          <w:rPr>
            <w:webHidden/>
          </w:rPr>
        </w:r>
        <w:r w:rsidRPr="00E05EC9">
          <w:rPr>
            <w:webHidden/>
          </w:rPr>
          <w:fldChar w:fldCharType="separate"/>
        </w:r>
        <w:r w:rsidRPr="00E05EC9">
          <w:rPr>
            <w:webHidden/>
          </w:rPr>
          <w:t>65</w:t>
        </w:r>
        <w:r w:rsidRPr="00E05EC9">
          <w:rPr>
            <w:webHidden/>
          </w:rPr>
          <w:fldChar w:fldCharType="end"/>
        </w:r>
      </w:hyperlink>
    </w:p>
    <w:p w14:paraId="031A1E1C" w14:textId="7FA1FBBC" w:rsidR="00D911F0" w:rsidRPr="00E05EC9" w:rsidRDefault="00D911F0" w:rsidP="002740BD">
      <w:pPr>
        <w:pStyle w:val="TOC3"/>
        <w:rPr>
          <w:rFonts w:asciiTheme="minorHAnsi" w:eastAsiaTheme="minorEastAsia" w:hAnsiTheme="minorHAnsi" w:cstheme="minorBidi"/>
          <w:sz w:val="22"/>
          <w:szCs w:val="22"/>
          <w:lang w:eastAsia="zh-CN"/>
        </w:rPr>
      </w:pPr>
      <w:hyperlink w:anchor="_Toc493340836" w:history="1">
        <w:r w:rsidRPr="00E05EC9">
          <w:rPr>
            <w:rStyle w:val="Hyperlink"/>
          </w:rPr>
          <w:t>3.7.6 Internal Rate of Return</w:t>
        </w:r>
        <w:r w:rsidRPr="00E05EC9">
          <w:rPr>
            <w:webHidden/>
          </w:rPr>
          <w:tab/>
        </w:r>
        <w:r w:rsidRPr="00E05EC9">
          <w:rPr>
            <w:webHidden/>
          </w:rPr>
          <w:fldChar w:fldCharType="begin"/>
        </w:r>
        <w:r w:rsidRPr="00E05EC9">
          <w:rPr>
            <w:webHidden/>
          </w:rPr>
          <w:instrText xml:space="preserve"> PAGEREF _Toc493340836 \h </w:instrText>
        </w:r>
        <w:r w:rsidRPr="00E05EC9">
          <w:rPr>
            <w:webHidden/>
          </w:rPr>
        </w:r>
        <w:r w:rsidRPr="00E05EC9">
          <w:rPr>
            <w:webHidden/>
          </w:rPr>
          <w:fldChar w:fldCharType="separate"/>
        </w:r>
        <w:r w:rsidRPr="00E05EC9">
          <w:rPr>
            <w:webHidden/>
          </w:rPr>
          <w:t>66</w:t>
        </w:r>
        <w:r w:rsidRPr="00E05EC9">
          <w:rPr>
            <w:webHidden/>
          </w:rPr>
          <w:fldChar w:fldCharType="end"/>
        </w:r>
      </w:hyperlink>
    </w:p>
    <w:p w14:paraId="1C01B94B" w14:textId="261052B9" w:rsidR="00D911F0" w:rsidRPr="00E05EC9" w:rsidRDefault="00D911F0" w:rsidP="002740BD">
      <w:pPr>
        <w:pStyle w:val="TOC3"/>
        <w:rPr>
          <w:rFonts w:asciiTheme="minorHAnsi" w:eastAsiaTheme="minorEastAsia" w:hAnsiTheme="minorHAnsi" w:cstheme="minorBidi"/>
          <w:sz w:val="22"/>
          <w:szCs w:val="22"/>
          <w:lang w:eastAsia="zh-CN"/>
        </w:rPr>
      </w:pPr>
      <w:hyperlink w:anchor="_Toc493340837" w:history="1">
        <w:r w:rsidRPr="00E05EC9">
          <w:rPr>
            <w:rStyle w:val="Hyperlink"/>
          </w:rPr>
          <w:t>3.7.7 Return on Investment</w:t>
        </w:r>
        <w:r w:rsidRPr="00E05EC9">
          <w:rPr>
            <w:webHidden/>
          </w:rPr>
          <w:tab/>
        </w:r>
        <w:r w:rsidRPr="00E05EC9">
          <w:rPr>
            <w:webHidden/>
          </w:rPr>
          <w:fldChar w:fldCharType="begin"/>
        </w:r>
        <w:r w:rsidRPr="00E05EC9">
          <w:rPr>
            <w:webHidden/>
          </w:rPr>
          <w:instrText xml:space="preserve"> PAGEREF _Toc493340837 \h </w:instrText>
        </w:r>
        <w:r w:rsidRPr="00E05EC9">
          <w:rPr>
            <w:webHidden/>
          </w:rPr>
        </w:r>
        <w:r w:rsidRPr="00E05EC9">
          <w:rPr>
            <w:webHidden/>
          </w:rPr>
          <w:fldChar w:fldCharType="separate"/>
        </w:r>
        <w:r w:rsidRPr="00E05EC9">
          <w:rPr>
            <w:webHidden/>
          </w:rPr>
          <w:t>66</w:t>
        </w:r>
        <w:r w:rsidRPr="00E05EC9">
          <w:rPr>
            <w:webHidden/>
          </w:rPr>
          <w:fldChar w:fldCharType="end"/>
        </w:r>
      </w:hyperlink>
    </w:p>
    <w:p w14:paraId="092E30AB" w14:textId="63E50354" w:rsidR="00D911F0" w:rsidRPr="00E05EC9" w:rsidRDefault="00D911F0" w:rsidP="002740BD">
      <w:pPr>
        <w:pStyle w:val="TOC3"/>
        <w:rPr>
          <w:rFonts w:asciiTheme="minorHAnsi" w:eastAsiaTheme="minorEastAsia" w:hAnsiTheme="minorHAnsi" w:cstheme="minorBidi"/>
          <w:sz w:val="22"/>
          <w:szCs w:val="22"/>
          <w:lang w:eastAsia="zh-CN"/>
        </w:rPr>
      </w:pPr>
      <w:hyperlink w:anchor="_Toc493340838" w:history="1">
        <w:r w:rsidRPr="00E05EC9">
          <w:rPr>
            <w:rStyle w:val="Hyperlink"/>
          </w:rPr>
          <w:t>3.7.8 Simple Payback Period</w:t>
        </w:r>
        <w:r w:rsidRPr="00E05EC9">
          <w:rPr>
            <w:webHidden/>
          </w:rPr>
          <w:tab/>
        </w:r>
        <w:r w:rsidRPr="00E05EC9">
          <w:rPr>
            <w:webHidden/>
          </w:rPr>
          <w:fldChar w:fldCharType="begin"/>
        </w:r>
        <w:r w:rsidRPr="00E05EC9">
          <w:rPr>
            <w:webHidden/>
          </w:rPr>
          <w:instrText xml:space="preserve"> PAGEREF _Toc493340838 \h </w:instrText>
        </w:r>
        <w:r w:rsidRPr="00E05EC9">
          <w:rPr>
            <w:webHidden/>
          </w:rPr>
        </w:r>
        <w:r w:rsidRPr="00E05EC9">
          <w:rPr>
            <w:webHidden/>
          </w:rPr>
          <w:fldChar w:fldCharType="separate"/>
        </w:r>
        <w:r w:rsidRPr="00E05EC9">
          <w:rPr>
            <w:webHidden/>
          </w:rPr>
          <w:t>66</w:t>
        </w:r>
        <w:r w:rsidRPr="00E05EC9">
          <w:rPr>
            <w:webHidden/>
          </w:rPr>
          <w:fldChar w:fldCharType="end"/>
        </w:r>
      </w:hyperlink>
    </w:p>
    <w:p w14:paraId="4C0DC000" w14:textId="7C07E323" w:rsidR="00D911F0" w:rsidRPr="00E05EC9" w:rsidRDefault="00D911F0" w:rsidP="002740BD">
      <w:pPr>
        <w:pStyle w:val="TOC2"/>
        <w:rPr>
          <w:rFonts w:asciiTheme="minorHAnsi" w:eastAsiaTheme="minorEastAsia" w:hAnsiTheme="minorHAnsi" w:cstheme="minorBidi"/>
          <w:sz w:val="22"/>
          <w:szCs w:val="22"/>
          <w:lang w:eastAsia="zh-CN"/>
        </w:rPr>
      </w:pPr>
      <w:hyperlink w:anchor="_Toc493340839" w:history="1">
        <w:r w:rsidRPr="00E05EC9">
          <w:rPr>
            <w:rStyle w:val="Hyperlink"/>
          </w:rPr>
          <w:t>3.8 Risk Assessment</w:t>
        </w:r>
        <w:r w:rsidRPr="00E05EC9">
          <w:rPr>
            <w:webHidden/>
          </w:rPr>
          <w:tab/>
        </w:r>
        <w:r w:rsidRPr="00E05EC9">
          <w:rPr>
            <w:webHidden/>
          </w:rPr>
          <w:fldChar w:fldCharType="begin"/>
        </w:r>
        <w:r w:rsidRPr="00E05EC9">
          <w:rPr>
            <w:webHidden/>
          </w:rPr>
          <w:instrText xml:space="preserve"> PAGEREF _Toc493340839 \h </w:instrText>
        </w:r>
        <w:r w:rsidRPr="00E05EC9">
          <w:rPr>
            <w:webHidden/>
          </w:rPr>
        </w:r>
        <w:r w:rsidRPr="00E05EC9">
          <w:rPr>
            <w:webHidden/>
          </w:rPr>
          <w:fldChar w:fldCharType="separate"/>
        </w:r>
        <w:r w:rsidRPr="00E05EC9">
          <w:rPr>
            <w:webHidden/>
          </w:rPr>
          <w:t>67</w:t>
        </w:r>
        <w:r w:rsidRPr="00E05EC9">
          <w:rPr>
            <w:webHidden/>
          </w:rPr>
          <w:fldChar w:fldCharType="end"/>
        </w:r>
      </w:hyperlink>
    </w:p>
    <w:p w14:paraId="468B9C76" w14:textId="1650DDF3" w:rsidR="00D911F0" w:rsidRPr="00E05EC9" w:rsidRDefault="00D911F0" w:rsidP="002740BD">
      <w:pPr>
        <w:pStyle w:val="TOC2"/>
        <w:rPr>
          <w:rFonts w:asciiTheme="minorHAnsi" w:eastAsiaTheme="minorEastAsia" w:hAnsiTheme="minorHAnsi" w:cstheme="minorBidi"/>
          <w:sz w:val="22"/>
          <w:szCs w:val="22"/>
          <w:lang w:eastAsia="zh-CN"/>
        </w:rPr>
      </w:pPr>
      <w:hyperlink w:anchor="_Toc493340840" w:history="1">
        <w:r w:rsidRPr="00E05EC9">
          <w:rPr>
            <w:rStyle w:val="Hyperlink"/>
          </w:rPr>
          <w:t>3.9 Project Funding</w:t>
        </w:r>
        <w:r w:rsidRPr="00E05EC9">
          <w:rPr>
            <w:webHidden/>
          </w:rPr>
          <w:tab/>
        </w:r>
        <w:r w:rsidRPr="00E05EC9">
          <w:rPr>
            <w:webHidden/>
          </w:rPr>
          <w:fldChar w:fldCharType="begin"/>
        </w:r>
        <w:r w:rsidRPr="00E05EC9">
          <w:rPr>
            <w:webHidden/>
          </w:rPr>
          <w:instrText xml:space="preserve"> PAGEREF _Toc493340840 \h </w:instrText>
        </w:r>
        <w:r w:rsidRPr="00E05EC9">
          <w:rPr>
            <w:webHidden/>
          </w:rPr>
        </w:r>
        <w:r w:rsidRPr="00E05EC9">
          <w:rPr>
            <w:webHidden/>
          </w:rPr>
          <w:fldChar w:fldCharType="separate"/>
        </w:r>
        <w:r w:rsidRPr="00E05EC9">
          <w:rPr>
            <w:webHidden/>
          </w:rPr>
          <w:t>67</w:t>
        </w:r>
        <w:r w:rsidRPr="00E05EC9">
          <w:rPr>
            <w:webHidden/>
          </w:rPr>
          <w:fldChar w:fldCharType="end"/>
        </w:r>
      </w:hyperlink>
    </w:p>
    <w:p w14:paraId="74FE3A3F" w14:textId="50368398" w:rsidR="00D911F0" w:rsidRPr="00E05EC9" w:rsidRDefault="00D911F0" w:rsidP="002740BD">
      <w:pPr>
        <w:pStyle w:val="TOC2"/>
        <w:rPr>
          <w:rFonts w:asciiTheme="minorHAnsi" w:eastAsiaTheme="minorEastAsia" w:hAnsiTheme="minorHAnsi" w:cstheme="minorBidi"/>
          <w:sz w:val="22"/>
          <w:szCs w:val="22"/>
          <w:lang w:eastAsia="zh-CN"/>
        </w:rPr>
      </w:pPr>
      <w:hyperlink w:anchor="_Toc493340841" w:history="1">
        <w:r w:rsidRPr="00E05EC9">
          <w:rPr>
            <w:rStyle w:val="Hyperlink"/>
          </w:rPr>
          <w:t>3.10 Gantt Chart</w:t>
        </w:r>
        <w:r w:rsidRPr="00E05EC9">
          <w:rPr>
            <w:webHidden/>
          </w:rPr>
          <w:tab/>
        </w:r>
        <w:r w:rsidRPr="00E05EC9">
          <w:rPr>
            <w:webHidden/>
          </w:rPr>
          <w:fldChar w:fldCharType="begin"/>
        </w:r>
        <w:r w:rsidRPr="00E05EC9">
          <w:rPr>
            <w:webHidden/>
          </w:rPr>
          <w:instrText xml:space="preserve"> PAGEREF _Toc493340841 \h </w:instrText>
        </w:r>
        <w:r w:rsidRPr="00E05EC9">
          <w:rPr>
            <w:webHidden/>
          </w:rPr>
        </w:r>
        <w:r w:rsidRPr="00E05EC9">
          <w:rPr>
            <w:webHidden/>
          </w:rPr>
          <w:fldChar w:fldCharType="separate"/>
        </w:r>
        <w:r w:rsidRPr="00E05EC9">
          <w:rPr>
            <w:webHidden/>
          </w:rPr>
          <w:t>67</w:t>
        </w:r>
        <w:r w:rsidRPr="00E05EC9">
          <w:rPr>
            <w:webHidden/>
          </w:rPr>
          <w:fldChar w:fldCharType="end"/>
        </w:r>
      </w:hyperlink>
    </w:p>
    <w:p w14:paraId="580D8BDB" w14:textId="64007DE7" w:rsidR="00D911F0" w:rsidRPr="00E05EC9" w:rsidRDefault="00D911F0" w:rsidP="002740BD">
      <w:pPr>
        <w:pStyle w:val="TOC1"/>
        <w:rPr>
          <w:rFonts w:asciiTheme="minorHAnsi" w:eastAsiaTheme="minorEastAsia" w:hAnsiTheme="minorHAnsi" w:cstheme="minorBidi"/>
          <w:sz w:val="22"/>
          <w:szCs w:val="22"/>
          <w:lang w:eastAsia="zh-CN"/>
        </w:rPr>
      </w:pPr>
      <w:hyperlink w:anchor="_Toc493340842" w:history="1">
        <w:r w:rsidRPr="00E05EC9">
          <w:rPr>
            <w:rStyle w:val="Hyperlink"/>
          </w:rPr>
          <w:t>4 MATLAB GUI PROGRAM</w:t>
        </w:r>
        <w:r w:rsidRPr="00E05EC9">
          <w:rPr>
            <w:webHidden/>
          </w:rPr>
          <w:tab/>
        </w:r>
        <w:r w:rsidRPr="00E05EC9">
          <w:rPr>
            <w:webHidden/>
          </w:rPr>
          <w:fldChar w:fldCharType="begin"/>
        </w:r>
        <w:r w:rsidRPr="00E05EC9">
          <w:rPr>
            <w:webHidden/>
          </w:rPr>
          <w:instrText xml:space="preserve"> PAGEREF _Toc493340842 \h </w:instrText>
        </w:r>
        <w:r w:rsidRPr="00E05EC9">
          <w:rPr>
            <w:webHidden/>
          </w:rPr>
        </w:r>
        <w:r w:rsidRPr="00E05EC9">
          <w:rPr>
            <w:webHidden/>
          </w:rPr>
          <w:fldChar w:fldCharType="separate"/>
        </w:r>
        <w:r w:rsidRPr="00E05EC9">
          <w:rPr>
            <w:webHidden/>
          </w:rPr>
          <w:t>68</w:t>
        </w:r>
        <w:r w:rsidRPr="00E05EC9">
          <w:rPr>
            <w:webHidden/>
          </w:rPr>
          <w:fldChar w:fldCharType="end"/>
        </w:r>
      </w:hyperlink>
    </w:p>
    <w:p w14:paraId="1ABB2BE6" w14:textId="207EBD12" w:rsidR="00D911F0" w:rsidRPr="00E05EC9" w:rsidRDefault="00D911F0" w:rsidP="002740BD">
      <w:pPr>
        <w:pStyle w:val="TOC2"/>
        <w:rPr>
          <w:rFonts w:asciiTheme="minorHAnsi" w:eastAsiaTheme="minorEastAsia" w:hAnsiTheme="minorHAnsi" w:cstheme="minorBidi"/>
          <w:sz w:val="22"/>
          <w:szCs w:val="22"/>
          <w:lang w:eastAsia="zh-CN"/>
        </w:rPr>
      </w:pPr>
      <w:hyperlink w:anchor="_Toc493340843" w:history="1">
        <w:r w:rsidRPr="00E05EC9">
          <w:rPr>
            <w:rStyle w:val="Hyperlink"/>
          </w:rPr>
          <w:t>4.1 Data Acquisition</w:t>
        </w:r>
        <w:r w:rsidRPr="00E05EC9">
          <w:rPr>
            <w:webHidden/>
          </w:rPr>
          <w:tab/>
        </w:r>
        <w:r w:rsidRPr="00E05EC9">
          <w:rPr>
            <w:webHidden/>
          </w:rPr>
          <w:fldChar w:fldCharType="begin"/>
        </w:r>
        <w:r w:rsidRPr="00E05EC9">
          <w:rPr>
            <w:webHidden/>
          </w:rPr>
          <w:instrText xml:space="preserve"> PAGEREF _Toc493340843 \h </w:instrText>
        </w:r>
        <w:r w:rsidRPr="00E05EC9">
          <w:rPr>
            <w:webHidden/>
          </w:rPr>
        </w:r>
        <w:r w:rsidRPr="00E05EC9">
          <w:rPr>
            <w:webHidden/>
          </w:rPr>
          <w:fldChar w:fldCharType="separate"/>
        </w:r>
        <w:r w:rsidRPr="00E05EC9">
          <w:rPr>
            <w:webHidden/>
          </w:rPr>
          <w:t>68</w:t>
        </w:r>
        <w:r w:rsidRPr="00E05EC9">
          <w:rPr>
            <w:webHidden/>
          </w:rPr>
          <w:fldChar w:fldCharType="end"/>
        </w:r>
      </w:hyperlink>
    </w:p>
    <w:p w14:paraId="198FDA25" w14:textId="7F8FAF92" w:rsidR="00D911F0" w:rsidRPr="00E05EC9" w:rsidRDefault="00D911F0" w:rsidP="002740BD">
      <w:pPr>
        <w:pStyle w:val="TOC2"/>
        <w:rPr>
          <w:rFonts w:asciiTheme="minorHAnsi" w:eastAsiaTheme="minorEastAsia" w:hAnsiTheme="minorHAnsi" w:cstheme="minorBidi"/>
          <w:sz w:val="22"/>
          <w:szCs w:val="22"/>
          <w:lang w:eastAsia="zh-CN"/>
        </w:rPr>
      </w:pPr>
      <w:hyperlink w:anchor="_Toc493340844" w:history="1">
        <w:r w:rsidRPr="00E05EC9">
          <w:rPr>
            <w:rStyle w:val="Hyperlink"/>
          </w:rPr>
          <w:t>4.2 Input Data</w:t>
        </w:r>
        <w:r w:rsidRPr="00E05EC9">
          <w:rPr>
            <w:webHidden/>
          </w:rPr>
          <w:tab/>
        </w:r>
        <w:r w:rsidRPr="00E05EC9">
          <w:rPr>
            <w:webHidden/>
          </w:rPr>
          <w:fldChar w:fldCharType="begin"/>
        </w:r>
        <w:r w:rsidRPr="00E05EC9">
          <w:rPr>
            <w:webHidden/>
          </w:rPr>
          <w:instrText xml:space="preserve"> PAGEREF _Toc493340844 \h </w:instrText>
        </w:r>
        <w:r w:rsidRPr="00E05EC9">
          <w:rPr>
            <w:webHidden/>
          </w:rPr>
        </w:r>
        <w:r w:rsidRPr="00E05EC9">
          <w:rPr>
            <w:webHidden/>
          </w:rPr>
          <w:fldChar w:fldCharType="separate"/>
        </w:r>
        <w:r w:rsidRPr="00E05EC9">
          <w:rPr>
            <w:webHidden/>
          </w:rPr>
          <w:t>71</w:t>
        </w:r>
        <w:r w:rsidRPr="00E05EC9">
          <w:rPr>
            <w:webHidden/>
          </w:rPr>
          <w:fldChar w:fldCharType="end"/>
        </w:r>
      </w:hyperlink>
    </w:p>
    <w:p w14:paraId="3EB06AC6" w14:textId="6D74A036" w:rsidR="00D911F0" w:rsidRPr="00E05EC9" w:rsidRDefault="00D911F0" w:rsidP="002740BD">
      <w:pPr>
        <w:pStyle w:val="TOC2"/>
        <w:rPr>
          <w:rFonts w:asciiTheme="minorHAnsi" w:eastAsiaTheme="minorEastAsia" w:hAnsiTheme="minorHAnsi" w:cstheme="minorBidi"/>
          <w:sz w:val="22"/>
          <w:szCs w:val="22"/>
          <w:lang w:eastAsia="zh-CN"/>
        </w:rPr>
      </w:pPr>
      <w:hyperlink w:anchor="_Toc493340845" w:history="1">
        <w:r w:rsidRPr="00E05EC9">
          <w:rPr>
            <w:rStyle w:val="Hyperlink"/>
          </w:rPr>
          <w:t>4.3 Estimated Production</w:t>
        </w:r>
        <w:r w:rsidRPr="00E05EC9">
          <w:rPr>
            <w:webHidden/>
          </w:rPr>
          <w:tab/>
        </w:r>
        <w:r w:rsidRPr="00E05EC9">
          <w:rPr>
            <w:webHidden/>
          </w:rPr>
          <w:fldChar w:fldCharType="begin"/>
        </w:r>
        <w:r w:rsidRPr="00E05EC9">
          <w:rPr>
            <w:webHidden/>
          </w:rPr>
          <w:instrText xml:space="preserve"> PAGEREF _Toc493340845 \h </w:instrText>
        </w:r>
        <w:r w:rsidRPr="00E05EC9">
          <w:rPr>
            <w:webHidden/>
          </w:rPr>
        </w:r>
        <w:r w:rsidRPr="00E05EC9">
          <w:rPr>
            <w:webHidden/>
          </w:rPr>
          <w:fldChar w:fldCharType="separate"/>
        </w:r>
        <w:r w:rsidRPr="00E05EC9">
          <w:rPr>
            <w:webHidden/>
          </w:rPr>
          <w:t>71</w:t>
        </w:r>
        <w:r w:rsidRPr="00E05EC9">
          <w:rPr>
            <w:webHidden/>
          </w:rPr>
          <w:fldChar w:fldCharType="end"/>
        </w:r>
      </w:hyperlink>
    </w:p>
    <w:p w14:paraId="10FD03A7" w14:textId="2265BD91" w:rsidR="00D911F0" w:rsidRPr="00E05EC9" w:rsidRDefault="00D911F0" w:rsidP="002740BD">
      <w:pPr>
        <w:pStyle w:val="TOC2"/>
        <w:rPr>
          <w:rFonts w:asciiTheme="minorHAnsi" w:eastAsiaTheme="minorEastAsia" w:hAnsiTheme="minorHAnsi" w:cstheme="minorBidi"/>
          <w:sz w:val="22"/>
          <w:szCs w:val="22"/>
          <w:lang w:eastAsia="zh-CN"/>
        </w:rPr>
      </w:pPr>
      <w:hyperlink w:anchor="_Toc493340846" w:history="1">
        <w:r w:rsidRPr="00E05EC9">
          <w:rPr>
            <w:rStyle w:val="Hyperlink"/>
          </w:rPr>
          <w:t>4.4 Finance Options</w:t>
        </w:r>
        <w:r w:rsidRPr="00E05EC9">
          <w:rPr>
            <w:webHidden/>
          </w:rPr>
          <w:tab/>
        </w:r>
        <w:r w:rsidRPr="00E05EC9">
          <w:rPr>
            <w:webHidden/>
          </w:rPr>
          <w:fldChar w:fldCharType="begin"/>
        </w:r>
        <w:r w:rsidRPr="00E05EC9">
          <w:rPr>
            <w:webHidden/>
          </w:rPr>
          <w:instrText xml:space="preserve"> PAGEREF _Toc493340846 \h </w:instrText>
        </w:r>
        <w:r w:rsidRPr="00E05EC9">
          <w:rPr>
            <w:webHidden/>
          </w:rPr>
        </w:r>
        <w:r w:rsidRPr="00E05EC9">
          <w:rPr>
            <w:webHidden/>
          </w:rPr>
          <w:fldChar w:fldCharType="separate"/>
        </w:r>
        <w:r w:rsidRPr="00E05EC9">
          <w:rPr>
            <w:webHidden/>
          </w:rPr>
          <w:t>72</w:t>
        </w:r>
        <w:r w:rsidRPr="00E05EC9">
          <w:rPr>
            <w:webHidden/>
          </w:rPr>
          <w:fldChar w:fldCharType="end"/>
        </w:r>
      </w:hyperlink>
    </w:p>
    <w:p w14:paraId="5581C95A" w14:textId="0D0B5478" w:rsidR="00D911F0" w:rsidRPr="00E05EC9" w:rsidRDefault="00D911F0" w:rsidP="002740BD">
      <w:pPr>
        <w:pStyle w:val="TOC2"/>
        <w:rPr>
          <w:rFonts w:asciiTheme="minorHAnsi" w:eastAsiaTheme="minorEastAsia" w:hAnsiTheme="minorHAnsi" w:cstheme="minorBidi"/>
          <w:sz w:val="22"/>
          <w:szCs w:val="22"/>
          <w:lang w:eastAsia="zh-CN"/>
        </w:rPr>
      </w:pPr>
      <w:hyperlink w:anchor="_Toc493340847" w:history="1">
        <w:r w:rsidRPr="00E05EC9">
          <w:rPr>
            <w:rStyle w:val="Hyperlink"/>
          </w:rPr>
          <w:t>4.5 Display</w:t>
        </w:r>
        <w:r w:rsidRPr="00E05EC9">
          <w:rPr>
            <w:webHidden/>
          </w:rPr>
          <w:tab/>
        </w:r>
        <w:r w:rsidRPr="00E05EC9">
          <w:rPr>
            <w:webHidden/>
          </w:rPr>
          <w:fldChar w:fldCharType="begin"/>
        </w:r>
        <w:r w:rsidRPr="00E05EC9">
          <w:rPr>
            <w:webHidden/>
          </w:rPr>
          <w:instrText xml:space="preserve"> PAGEREF _Toc493340847 \h </w:instrText>
        </w:r>
        <w:r w:rsidRPr="00E05EC9">
          <w:rPr>
            <w:webHidden/>
          </w:rPr>
        </w:r>
        <w:r w:rsidRPr="00E05EC9">
          <w:rPr>
            <w:webHidden/>
          </w:rPr>
          <w:fldChar w:fldCharType="separate"/>
        </w:r>
        <w:r w:rsidRPr="00E05EC9">
          <w:rPr>
            <w:webHidden/>
          </w:rPr>
          <w:t>73</w:t>
        </w:r>
        <w:r w:rsidRPr="00E05EC9">
          <w:rPr>
            <w:webHidden/>
          </w:rPr>
          <w:fldChar w:fldCharType="end"/>
        </w:r>
      </w:hyperlink>
    </w:p>
    <w:p w14:paraId="6F165790" w14:textId="5DC0EC64" w:rsidR="00D911F0" w:rsidRPr="00E05EC9" w:rsidRDefault="00D911F0" w:rsidP="002740BD">
      <w:pPr>
        <w:pStyle w:val="TOC2"/>
        <w:rPr>
          <w:rFonts w:asciiTheme="minorHAnsi" w:eastAsiaTheme="minorEastAsia" w:hAnsiTheme="minorHAnsi" w:cstheme="minorBidi"/>
          <w:sz w:val="22"/>
          <w:szCs w:val="22"/>
          <w:lang w:eastAsia="zh-CN"/>
        </w:rPr>
      </w:pPr>
      <w:hyperlink w:anchor="_Toc493340848" w:history="1">
        <w:r w:rsidRPr="00E05EC9">
          <w:rPr>
            <w:rStyle w:val="Hyperlink"/>
          </w:rPr>
          <w:t>4.6 Additional Features</w:t>
        </w:r>
        <w:r w:rsidRPr="00E05EC9">
          <w:rPr>
            <w:webHidden/>
          </w:rPr>
          <w:tab/>
        </w:r>
        <w:r w:rsidRPr="00E05EC9">
          <w:rPr>
            <w:webHidden/>
          </w:rPr>
          <w:fldChar w:fldCharType="begin"/>
        </w:r>
        <w:r w:rsidRPr="00E05EC9">
          <w:rPr>
            <w:webHidden/>
          </w:rPr>
          <w:instrText xml:space="preserve"> PAGEREF _Toc493340848 \h </w:instrText>
        </w:r>
        <w:r w:rsidRPr="00E05EC9">
          <w:rPr>
            <w:webHidden/>
          </w:rPr>
        </w:r>
        <w:r w:rsidRPr="00E05EC9">
          <w:rPr>
            <w:webHidden/>
          </w:rPr>
          <w:fldChar w:fldCharType="separate"/>
        </w:r>
        <w:r w:rsidRPr="00E05EC9">
          <w:rPr>
            <w:webHidden/>
          </w:rPr>
          <w:t>74</w:t>
        </w:r>
        <w:r w:rsidRPr="00E05EC9">
          <w:rPr>
            <w:webHidden/>
          </w:rPr>
          <w:fldChar w:fldCharType="end"/>
        </w:r>
      </w:hyperlink>
    </w:p>
    <w:p w14:paraId="472A0F4C" w14:textId="42259790" w:rsidR="00D911F0" w:rsidRPr="00E05EC9" w:rsidRDefault="00D911F0" w:rsidP="002740BD">
      <w:pPr>
        <w:pStyle w:val="TOC1"/>
        <w:rPr>
          <w:rFonts w:asciiTheme="minorHAnsi" w:eastAsiaTheme="minorEastAsia" w:hAnsiTheme="minorHAnsi" w:cstheme="minorBidi"/>
          <w:sz w:val="22"/>
          <w:szCs w:val="22"/>
          <w:lang w:eastAsia="zh-CN"/>
        </w:rPr>
      </w:pPr>
      <w:hyperlink w:anchor="_Toc493340849" w:history="1">
        <w:r w:rsidRPr="00E05EC9">
          <w:rPr>
            <w:rStyle w:val="Hyperlink"/>
          </w:rPr>
          <w:t>5 RESULTS</w:t>
        </w:r>
        <w:r w:rsidRPr="00E05EC9">
          <w:rPr>
            <w:webHidden/>
          </w:rPr>
          <w:tab/>
        </w:r>
        <w:r w:rsidRPr="00E05EC9">
          <w:rPr>
            <w:webHidden/>
          </w:rPr>
          <w:fldChar w:fldCharType="begin"/>
        </w:r>
        <w:r w:rsidRPr="00E05EC9">
          <w:rPr>
            <w:webHidden/>
          </w:rPr>
          <w:instrText xml:space="preserve"> PAGEREF _Toc493340849 \h </w:instrText>
        </w:r>
        <w:r w:rsidRPr="00E05EC9">
          <w:rPr>
            <w:webHidden/>
          </w:rPr>
        </w:r>
        <w:r w:rsidRPr="00E05EC9">
          <w:rPr>
            <w:webHidden/>
          </w:rPr>
          <w:fldChar w:fldCharType="separate"/>
        </w:r>
        <w:r w:rsidRPr="00E05EC9">
          <w:rPr>
            <w:webHidden/>
          </w:rPr>
          <w:t>75</w:t>
        </w:r>
        <w:r w:rsidRPr="00E05EC9">
          <w:rPr>
            <w:webHidden/>
          </w:rPr>
          <w:fldChar w:fldCharType="end"/>
        </w:r>
      </w:hyperlink>
    </w:p>
    <w:p w14:paraId="3399A450" w14:textId="27752EB1" w:rsidR="00D911F0" w:rsidRPr="00E05EC9" w:rsidRDefault="00D911F0" w:rsidP="002740BD">
      <w:pPr>
        <w:pStyle w:val="TOC2"/>
        <w:rPr>
          <w:rFonts w:asciiTheme="minorHAnsi" w:eastAsiaTheme="minorEastAsia" w:hAnsiTheme="minorHAnsi" w:cstheme="minorBidi"/>
          <w:sz w:val="22"/>
          <w:szCs w:val="22"/>
          <w:lang w:eastAsia="zh-CN"/>
        </w:rPr>
      </w:pPr>
      <w:hyperlink w:anchor="_Toc493340850" w:history="1">
        <w:r w:rsidRPr="00E05EC9">
          <w:rPr>
            <w:rStyle w:val="Hyperlink"/>
          </w:rPr>
          <w:t>5.1 Constant Parameters</w:t>
        </w:r>
        <w:r w:rsidRPr="00E05EC9">
          <w:rPr>
            <w:webHidden/>
          </w:rPr>
          <w:tab/>
        </w:r>
        <w:r w:rsidRPr="00E05EC9">
          <w:rPr>
            <w:webHidden/>
          </w:rPr>
          <w:fldChar w:fldCharType="begin"/>
        </w:r>
        <w:r w:rsidRPr="00E05EC9">
          <w:rPr>
            <w:webHidden/>
          </w:rPr>
          <w:instrText xml:space="preserve"> PAGEREF _Toc493340850 \h </w:instrText>
        </w:r>
        <w:r w:rsidRPr="00E05EC9">
          <w:rPr>
            <w:webHidden/>
          </w:rPr>
        </w:r>
        <w:r w:rsidRPr="00E05EC9">
          <w:rPr>
            <w:webHidden/>
          </w:rPr>
          <w:fldChar w:fldCharType="separate"/>
        </w:r>
        <w:r w:rsidRPr="00E05EC9">
          <w:rPr>
            <w:webHidden/>
          </w:rPr>
          <w:t>76</w:t>
        </w:r>
        <w:r w:rsidRPr="00E05EC9">
          <w:rPr>
            <w:webHidden/>
          </w:rPr>
          <w:fldChar w:fldCharType="end"/>
        </w:r>
      </w:hyperlink>
    </w:p>
    <w:p w14:paraId="28415267" w14:textId="6FD64E46" w:rsidR="00D911F0" w:rsidRPr="00E05EC9" w:rsidRDefault="00D911F0" w:rsidP="002740BD">
      <w:pPr>
        <w:pStyle w:val="TOC2"/>
        <w:rPr>
          <w:rFonts w:asciiTheme="minorHAnsi" w:eastAsiaTheme="minorEastAsia" w:hAnsiTheme="minorHAnsi" w:cstheme="minorBidi"/>
          <w:sz w:val="22"/>
          <w:szCs w:val="22"/>
          <w:lang w:eastAsia="zh-CN"/>
        </w:rPr>
      </w:pPr>
      <w:hyperlink w:anchor="_Toc493340851" w:history="1">
        <w:r w:rsidRPr="00E05EC9">
          <w:rPr>
            <w:rStyle w:val="Hyperlink"/>
          </w:rPr>
          <w:t>5.2 Output Production Figures</w:t>
        </w:r>
        <w:r w:rsidRPr="00E05EC9">
          <w:rPr>
            <w:webHidden/>
          </w:rPr>
          <w:tab/>
        </w:r>
        <w:r w:rsidRPr="00E05EC9">
          <w:rPr>
            <w:webHidden/>
          </w:rPr>
          <w:fldChar w:fldCharType="begin"/>
        </w:r>
        <w:r w:rsidRPr="00E05EC9">
          <w:rPr>
            <w:webHidden/>
          </w:rPr>
          <w:instrText xml:space="preserve"> PAGEREF _Toc493340851 \h </w:instrText>
        </w:r>
        <w:r w:rsidRPr="00E05EC9">
          <w:rPr>
            <w:webHidden/>
          </w:rPr>
        </w:r>
        <w:r w:rsidRPr="00E05EC9">
          <w:rPr>
            <w:webHidden/>
          </w:rPr>
          <w:fldChar w:fldCharType="separate"/>
        </w:r>
        <w:r w:rsidRPr="00E05EC9">
          <w:rPr>
            <w:webHidden/>
          </w:rPr>
          <w:t>77</w:t>
        </w:r>
        <w:r w:rsidRPr="00E05EC9">
          <w:rPr>
            <w:webHidden/>
          </w:rPr>
          <w:fldChar w:fldCharType="end"/>
        </w:r>
      </w:hyperlink>
    </w:p>
    <w:p w14:paraId="6D02FBE0" w14:textId="6FABE9A7" w:rsidR="00D911F0" w:rsidRPr="00E05EC9" w:rsidRDefault="00D911F0" w:rsidP="002740BD">
      <w:pPr>
        <w:pStyle w:val="TOC2"/>
        <w:rPr>
          <w:rFonts w:asciiTheme="minorHAnsi" w:eastAsiaTheme="minorEastAsia" w:hAnsiTheme="minorHAnsi" w:cstheme="minorBidi"/>
          <w:sz w:val="22"/>
          <w:szCs w:val="22"/>
          <w:lang w:eastAsia="zh-CN"/>
        </w:rPr>
      </w:pPr>
      <w:hyperlink w:anchor="_Toc493340852" w:history="1">
        <w:r w:rsidRPr="00E05EC9">
          <w:rPr>
            <w:rStyle w:val="Hyperlink"/>
          </w:rPr>
          <w:t>5.3 Output Finance Figures</w:t>
        </w:r>
        <w:r w:rsidRPr="00E05EC9">
          <w:rPr>
            <w:webHidden/>
          </w:rPr>
          <w:tab/>
        </w:r>
        <w:r w:rsidRPr="00E05EC9">
          <w:rPr>
            <w:webHidden/>
          </w:rPr>
          <w:fldChar w:fldCharType="begin"/>
        </w:r>
        <w:r w:rsidRPr="00E05EC9">
          <w:rPr>
            <w:webHidden/>
          </w:rPr>
          <w:instrText xml:space="preserve"> PAGEREF _Toc493340852 \h </w:instrText>
        </w:r>
        <w:r w:rsidRPr="00E05EC9">
          <w:rPr>
            <w:webHidden/>
          </w:rPr>
        </w:r>
        <w:r w:rsidRPr="00E05EC9">
          <w:rPr>
            <w:webHidden/>
          </w:rPr>
          <w:fldChar w:fldCharType="separate"/>
        </w:r>
        <w:r w:rsidRPr="00E05EC9">
          <w:rPr>
            <w:webHidden/>
          </w:rPr>
          <w:t>78</w:t>
        </w:r>
        <w:r w:rsidRPr="00E05EC9">
          <w:rPr>
            <w:webHidden/>
          </w:rPr>
          <w:fldChar w:fldCharType="end"/>
        </w:r>
      </w:hyperlink>
    </w:p>
    <w:p w14:paraId="2685C500" w14:textId="254D9CBF" w:rsidR="00D911F0" w:rsidRPr="00E05EC9" w:rsidRDefault="00D911F0" w:rsidP="002740BD">
      <w:pPr>
        <w:pStyle w:val="TOC2"/>
        <w:rPr>
          <w:rFonts w:asciiTheme="minorHAnsi" w:eastAsiaTheme="minorEastAsia" w:hAnsiTheme="minorHAnsi" w:cstheme="minorBidi"/>
          <w:sz w:val="22"/>
          <w:szCs w:val="22"/>
          <w:lang w:eastAsia="zh-CN"/>
        </w:rPr>
      </w:pPr>
      <w:hyperlink w:anchor="_Toc493340853" w:history="1">
        <w:r w:rsidRPr="00E05EC9">
          <w:rPr>
            <w:rStyle w:val="Hyperlink"/>
          </w:rPr>
          <w:t>5.4 Monthly kWhr Production Graphs</w:t>
        </w:r>
        <w:r w:rsidRPr="00E05EC9">
          <w:rPr>
            <w:webHidden/>
          </w:rPr>
          <w:tab/>
        </w:r>
        <w:r w:rsidRPr="00E05EC9">
          <w:rPr>
            <w:webHidden/>
          </w:rPr>
          <w:fldChar w:fldCharType="begin"/>
        </w:r>
        <w:r w:rsidRPr="00E05EC9">
          <w:rPr>
            <w:webHidden/>
          </w:rPr>
          <w:instrText xml:space="preserve"> PAGEREF _Toc493340853 \h </w:instrText>
        </w:r>
        <w:r w:rsidRPr="00E05EC9">
          <w:rPr>
            <w:webHidden/>
          </w:rPr>
        </w:r>
        <w:r w:rsidRPr="00E05EC9">
          <w:rPr>
            <w:webHidden/>
          </w:rPr>
          <w:fldChar w:fldCharType="separate"/>
        </w:r>
        <w:r w:rsidRPr="00E05EC9">
          <w:rPr>
            <w:webHidden/>
          </w:rPr>
          <w:t>79</w:t>
        </w:r>
        <w:r w:rsidRPr="00E05EC9">
          <w:rPr>
            <w:webHidden/>
          </w:rPr>
          <w:fldChar w:fldCharType="end"/>
        </w:r>
      </w:hyperlink>
    </w:p>
    <w:p w14:paraId="74E357F4" w14:textId="2700F1D5" w:rsidR="00D911F0" w:rsidRPr="00E05EC9" w:rsidRDefault="00D911F0" w:rsidP="002740BD">
      <w:pPr>
        <w:pStyle w:val="TOC2"/>
        <w:rPr>
          <w:rFonts w:asciiTheme="minorHAnsi" w:eastAsiaTheme="minorEastAsia" w:hAnsiTheme="minorHAnsi" w:cstheme="minorBidi"/>
          <w:sz w:val="22"/>
          <w:szCs w:val="22"/>
          <w:lang w:eastAsia="zh-CN"/>
        </w:rPr>
      </w:pPr>
      <w:hyperlink w:anchor="_Toc493340854" w:history="1">
        <w:r w:rsidRPr="00E05EC9">
          <w:rPr>
            <w:rStyle w:val="Hyperlink"/>
          </w:rPr>
          <w:t>5.5 Yearly Saving Plots</w:t>
        </w:r>
        <w:r w:rsidRPr="00E05EC9">
          <w:rPr>
            <w:webHidden/>
          </w:rPr>
          <w:tab/>
        </w:r>
        <w:r w:rsidRPr="00E05EC9">
          <w:rPr>
            <w:webHidden/>
          </w:rPr>
          <w:fldChar w:fldCharType="begin"/>
        </w:r>
        <w:r w:rsidRPr="00E05EC9">
          <w:rPr>
            <w:webHidden/>
          </w:rPr>
          <w:instrText xml:space="preserve"> PAGEREF _Toc493340854 \h </w:instrText>
        </w:r>
        <w:r w:rsidRPr="00E05EC9">
          <w:rPr>
            <w:webHidden/>
          </w:rPr>
        </w:r>
        <w:r w:rsidRPr="00E05EC9">
          <w:rPr>
            <w:webHidden/>
          </w:rPr>
          <w:fldChar w:fldCharType="separate"/>
        </w:r>
        <w:r w:rsidRPr="00E05EC9">
          <w:rPr>
            <w:webHidden/>
          </w:rPr>
          <w:t>80</w:t>
        </w:r>
        <w:r w:rsidRPr="00E05EC9">
          <w:rPr>
            <w:webHidden/>
          </w:rPr>
          <w:fldChar w:fldCharType="end"/>
        </w:r>
      </w:hyperlink>
    </w:p>
    <w:p w14:paraId="50B22C5E" w14:textId="2CBD88D0" w:rsidR="00D911F0" w:rsidRPr="00E05EC9" w:rsidRDefault="00D911F0" w:rsidP="002740BD">
      <w:pPr>
        <w:pStyle w:val="TOC2"/>
        <w:rPr>
          <w:rFonts w:asciiTheme="minorHAnsi" w:eastAsiaTheme="minorEastAsia" w:hAnsiTheme="minorHAnsi" w:cstheme="minorBidi"/>
          <w:sz w:val="22"/>
          <w:szCs w:val="22"/>
          <w:lang w:eastAsia="zh-CN"/>
        </w:rPr>
      </w:pPr>
      <w:hyperlink w:anchor="_Toc493340855" w:history="1">
        <w:r w:rsidRPr="00E05EC9">
          <w:rPr>
            <w:rStyle w:val="Hyperlink"/>
          </w:rPr>
          <w:t>5.6 Daily Energy Sources Charts</w:t>
        </w:r>
        <w:r w:rsidRPr="00E05EC9">
          <w:rPr>
            <w:webHidden/>
          </w:rPr>
          <w:tab/>
        </w:r>
        <w:r w:rsidRPr="00E05EC9">
          <w:rPr>
            <w:webHidden/>
          </w:rPr>
          <w:fldChar w:fldCharType="begin"/>
        </w:r>
        <w:r w:rsidRPr="00E05EC9">
          <w:rPr>
            <w:webHidden/>
          </w:rPr>
          <w:instrText xml:space="preserve"> PAGEREF _Toc493340855 \h </w:instrText>
        </w:r>
        <w:r w:rsidRPr="00E05EC9">
          <w:rPr>
            <w:webHidden/>
          </w:rPr>
        </w:r>
        <w:r w:rsidRPr="00E05EC9">
          <w:rPr>
            <w:webHidden/>
          </w:rPr>
          <w:fldChar w:fldCharType="separate"/>
        </w:r>
        <w:r w:rsidRPr="00E05EC9">
          <w:rPr>
            <w:webHidden/>
          </w:rPr>
          <w:t>81</w:t>
        </w:r>
        <w:r w:rsidRPr="00E05EC9">
          <w:rPr>
            <w:webHidden/>
          </w:rPr>
          <w:fldChar w:fldCharType="end"/>
        </w:r>
      </w:hyperlink>
    </w:p>
    <w:p w14:paraId="5E5CEE62" w14:textId="71630492" w:rsidR="00D911F0" w:rsidRPr="00E05EC9" w:rsidRDefault="00D911F0" w:rsidP="002740BD">
      <w:pPr>
        <w:pStyle w:val="TOC1"/>
        <w:rPr>
          <w:rFonts w:asciiTheme="minorHAnsi" w:eastAsiaTheme="minorEastAsia" w:hAnsiTheme="minorHAnsi" w:cstheme="minorBidi"/>
          <w:sz w:val="22"/>
          <w:szCs w:val="22"/>
          <w:lang w:eastAsia="zh-CN"/>
        </w:rPr>
      </w:pPr>
      <w:hyperlink w:anchor="_Toc493340856" w:history="1">
        <w:r w:rsidRPr="00E05EC9">
          <w:rPr>
            <w:rStyle w:val="Hyperlink"/>
          </w:rPr>
          <w:t>6 DISCUSSION</w:t>
        </w:r>
        <w:r w:rsidRPr="00E05EC9">
          <w:rPr>
            <w:webHidden/>
          </w:rPr>
          <w:tab/>
        </w:r>
        <w:r w:rsidRPr="00E05EC9">
          <w:rPr>
            <w:webHidden/>
          </w:rPr>
          <w:fldChar w:fldCharType="begin"/>
        </w:r>
        <w:r w:rsidRPr="00E05EC9">
          <w:rPr>
            <w:webHidden/>
          </w:rPr>
          <w:instrText xml:space="preserve"> PAGEREF _Toc493340856 \h </w:instrText>
        </w:r>
        <w:r w:rsidRPr="00E05EC9">
          <w:rPr>
            <w:webHidden/>
          </w:rPr>
        </w:r>
        <w:r w:rsidRPr="00E05EC9">
          <w:rPr>
            <w:webHidden/>
          </w:rPr>
          <w:fldChar w:fldCharType="separate"/>
        </w:r>
        <w:r w:rsidRPr="00E05EC9">
          <w:rPr>
            <w:webHidden/>
          </w:rPr>
          <w:t>82</w:t>
        </w:r>
        <w:r w:rsidRPr="00E05EC9">
          <w:rPr>
            <w:webHidden/>
          </w:rPr>
          <w:fldChar w:fldCharType="end"/>
        </w:r>
      </w:hyperlink>
    </w:p>
    <w:p w14:paraId="2E321672" w14:textId="66738728" w:rsidR="00D911F0" w:rsidRPr="00E05EC9" w:rsidRDefault="00D911F0" w:rsidP="002740BD">
      <w:pPr>
        <w:pStyle w:val="TOC2"/>
        <w:rPr>
          <w:rFonts w:asciiTheme="minorHAnsi" w:eastAsiaTheme="minorEastAsia" w:hAnsiTheme="minorHAnsi" w:cstheme="minorBidi"/>
          <w:sz w:val="22"/>
          <w:szCs w:val="22"/>
          <w:lang w:eastAsia="zh-CN"/>
        </w:rPr>
      </w:pPr>
      <w:hyperlink w:anchor="_Toc493340857" w:history="1">
        <w:r w:rsidRPr="00E05EC9">
          <w:rPr>
            <w:rStyle w:val="Hyperlink"/>
          </w:rPr>
          <w:t>6.1 Effects of Selected Location &amp; Constant Parameters</w:t>
        </w:r>
        <w:r w:rsidRPr="00E05EC9">
          <w:rPr>
            <w:webHidden/>
          </w:rPr>
          <w:tab/>
        </w:r>
        <w:r w:rsidRPr="00E05EC9">
          <w:rPr>
            <w:webHidden/>
          </w:rPr>
          <w:fldChar w:fldCharType="begin"/>
        </w:r>
        <w:r w:rsidRPr="00E05EC9">
          <w:rPr>
            <w:webHidden/>
          </w:rPr>
          <w:instrText xml:space="preserve"> PAGEREF _Toc493340857 \h </w:instrText>
        </w:r>
        <w:r w:rsidRPr="00E05EC9">
          <w:rPr>
            <w:webHidden/>
          </w:rPr>
        </w:r>
        <w:r w:rsidRPr="00E05EC9">
          <w:rPr>
            <w:webHidden/>
          </w:rPr>
          <w:fldChar w:fldCharType="separate"/>
        </w:r>
        <w:r w:rsidRPr="00E05EC9">
          <w:rPr>
            <w:webHidden/>
          </w:rPr>
          <w:t>82</w:t>
        </w:r>
        <w:r w:rsidRPr="00E05EC9">
          <w:rPr>
            <w:webHidden/>
          </w:rPr>
          <w:fldChar w:fldCharType="end"/>
        </w:r>
      </w:hyperlink>
    </w:p>
    <w:p w14:paraId="5293DC05" w14:textId="44A2AAD2" w:rsidR="00D911F0" w:rsidRPr="00E05EC9" w:rsidRDefault="00D911F0" w:rsidP="002740BD">
      <w:pPr>
        <w:pStyle w:val="TOC2"/>
        <w:rPr>
          <w:rFonts w:asciiTheme="minorHAnsi" w:eastAsiaTheme="minorEastAsia" w:hAnsiTheme="minorHAnsi" w:cstheme="minorBidi"/>
          <w:sz w:val="22"/>
          <w:szCs w:val="22"/>
          <w:lang w:eastAsia="zh-CN"/>
        </w:rPr>
      </w:pPr>
      <w:hyperlink w:anchor="_Toc493340858" w:history="1">
        <w:r w:rsidRPr="00E05EC9">
          <w:rPr>
            <w:rStyle w:val="Hyperlink"/>
          </w:rPr>
          <w:t>6.2 Energy Production Feasibility Calculations</w:t>
        </w:r>
        <w:r w:rsidRPr="00E05EC9">
          <w:rPr>
            <w:webHidden/>
          </w:rPr>
          <w:tab/>
        </w:r>
        <w:r w:rsidRPr="00E05EC9">
          <w:rPr>
            <w:webHidden/>
          </w:rPr>
          <w:fldChar w:fldCharType="begin"/>
        </w:r>
        <w:r w:rsidRPr="00E05EC9">
          <w:rPr>
            <w:webHidden/>
          </w:rPr>
          <w:instrText xml:space="preserve"> PAGEREF _Toc493340858 \h </w:instrText>
        </w:r>
        <w:r w:rsidRPr="00E05EC9">
          <w:rPr>
            <w:webHidden/>
          </w:rPr>
        </w:r>
        <w:r w:rsidRPr="00E05EC9">
          <w:rPr>
            <w:webHidden/>
          </w:rPr>
          <w:fldChar w:fldCharType="separate"/>
        </w:r>
        <w:r w:rsidRPr="00E05EC9">
          <w:rPr>
            <w:webHidden/>
          </w:rPr>
          <w:t>83</w:t>
        </w:r>
        <w:r w:rsidRPr="00E05EC9">
          <w:rPr>
            <w:webHidden/>
          </w:rPr>
          <w:fldChar w:fldCharType="end"/>
        </w:r>
      </w:hyperlink>
    </w:p>
    <w:p w14:paraId="0D6C8609" w14:textId="741B56A3" w:rsidR="00D911F0" w:rsidRPr="00E05EC9" w:rsidRDefault="00D911F0" w:rsidP="002740BD">
      <w:pPr>
        <w:pStyle w:val="TOC2"/>
        <w:rPr>
          <w:rFonts w:asciiTheme="minorHAnsi" w:eastAsiaTheme="minorEastAsia" w:hAnsiTheme="minorHAnsi" w:cstheme="minorBidi"/>
          <w:sz w:val="22"/>
          <w:szCs w:val="22"/>
          <w:lang w:eastAsia="zh-CN"/>
        </w:rPr>
      </w:pPr>
      <w:hyperlink w:anchor="_Toc493340859" w:history="1">
        <w:r w:rsidRPr="00E05EC9">
          <w:rPr>
            <w:rStyle w:val="Hyperlink"/>
          </w:rPr>
          <w:t>6.3 Economic Payback Potential</w:t>
        </w:r>
        <w:r w:rsidRPr="00E05EC9">
          <w:rPr>
            <w:webHidden/>
          </w:rPr>
          <w:tab/>
        </w:r>
        <w:r w:rsidRPr="00E05EC9">
          <w:rPr>
            <w:webHidden/>
          </w:rPr>
          <w:fldChar w:fldCharType="begin"/>
        </w:r>
        <w:r w:rsidRPr="00E05EC9">
          <w:rPr>
            <w:webHidden/>
          </w:rPr>
          <w:instrText xml:space="preserve"> PAGEREF _Toc493340859 \h </w:instrText>
        </w:r>
        <w:r w:rsidRPr="00E05EC9">
          <w:rPr>
            <w:webHidden/>
          </w:rPr>
        </w:r>
        <w:r w:rsidRPr="00E05EC9">
          <w:rPr>
            <w:webHidden/>
          </w:rPr>
          <w:fldChar w:fldCharType="separate"/>
        </w:r>
        <w:r w:rsidRPr="00E05EC9">
          <w:rPr>
            <w:webHidden/>
          </w:rPr>
          <w:t>85</w:t>
        </w:r>
        <w:r w:rsidRPr="00E05EC9">
          <w:rPr>
            <w:webHidden/>
          </w:rPr>
          <w:fldChar w:fldCharType="end"/>
        </w:r>
      </w:hyperlink>
    </w:p>
    <w:p w14:paraId="175EAF0F" w14:textId="6FA16DF7" w:rsidR="00D911F0" w:rsidRPr="00E05EC9" w:rsidRDefault="00D911F0" w:rsidP="002740BD">
      <w:pPr>
        <w:pStyle w:val="TOC2"/>
        <w:rPr>
          <w:rFonts w:asciiTheme="minorHAnsi" w:eastAsiaTheme="minorEastAsia" w:hAnsiTheme="minorHAnsi" w:cstheme="minorBidi"/>
          <w:sz w:val="22"/>
          <w:szCs w:val="22"/>
          <w:lang w:eastAsia="zh-CN"/>
        </w:rPr>
      </w:pPr>
      <w:hyperlink w:anchor="_Toc493340860" w:history="1">
        <w:r w:rsidRPr="00E05EC9">
          <w:rPr>
            <w:rStyle w:val="Hyperlink"/>
          </w:rPr>
          <w:t>6.4 Assumptions</w:t>
        </w:r>
        <w:r w:rsidRPr="00E05EC9">
          <w:rPr>
            <w:webHidden/>
          </w:rPr>
          <w:tab/>
        </w:r>
        <w:r w:rsidRPr="00E05EC9">
          <w:rPr>
            <w:webHidden/>
          </w:rPr>
          <w:fldChar w:fldCharType="begin"/>
        </w:r>
        <w:r w:rsidRPr="00E05EC9">
          <w:rPr>
            <w:webHidden/>
          </w:rPr>
          <w:instrText xml:space="preserve"> PAGEREF _Toc493340860 \h </w:instrText>
        </w:r>
        <w:r w:rsidRPr="00E05EC9">
          <w:rPr>
            <w:webHidden/>
          </w:rPr>
        </w:r>
        <w:r w:rsidRPr="00E05EC9">
          <w:rPr>
            <w:webHidden/>
          </w:rPr>
          <w:fldChar w:fldCharType="separate"/>
        </w:r>
        <w:r w:rsidRPr="00E05EC9">
          <w:rPr>
            <w:webHidden/>
          </w:rPr>
          <w:t>87</w:t>
        </w:r>
        <w:r w:rsidRPr="00E05EC9">
          <w:rPr>
            <w:webHidden/>
          </w:rPr>
          <w:fldChar w:fldCharType="end"/>
        </w:r>
      </w:hyperlink>
    </w:p>
    <w:p w14:paraId="266E973C" w14:textId="11FCD187" w:rsidR="00D911F0" w:rsidRPr="00E05EC9" w:rsidRDefault="00D911F0" w:rsidP="002740BD">
      <w:pPr>
        <w:pStyle w:val="TOC2"/>
        <w:rPr>
          <w:rFonts w:asciiTheme="minorHAnsi" w:eastAsiaTheme="minorEastAsia" w:hAnsiTheme="minorHAnsi" w:cstheme="minorBidi"/>
          <w:sz w:val="22"/>
          <w:szCs w:val="22"/>
          <w:lang w:eastAsia="zh-CN"/>
        </w:rPr>
      </w:pPr>
      <w:hyperlink w:anchor="_Toc493340861" w:history="1">
        <w:r w:rsidRPr="00E05EC9">
          <w:rPr>
            <w:rStyle w:val="Hyperlink"/>
          </w:rPr>
          <w:t>6.5 Limitations in Matlab GUI Modelling</w:t>
        </w:r>
        <w:r w:rsidRPr="00E05EC9">
          <w:rPr>
            <w:webHidden/>
          </w:rPr>
          <w:tab/>
        </w:r>
        <w:r w:rsidRPr="00E05EC9">
          <w:rPr>
            <w:webHidden/>
          </w:rPr>
          <w:fldChar w:fldCharType="begin"/>
        </w:r>
        <w:r w:rsidRPr="00E05EC9">
          <w:rPr>
            <w:webHidden/>
          </w:rPr>
          <w:instrText xml:space="preserve"> PAGEREF _Toc493340861 \h </w:instrText>
        </w:r>
        <w:r w:rsidRPr="00E05EC9">
          <w:rPr>
            <w:webHidden/>
          </w:rPr>
        </w:r>
        <w:r w:rsidRPr="00E05EC9">
          <w:rPr>
            <w:webHidden/>
          </w:rPr>
          <w:fldChar w:fldCharType="separate"/>
        </w:r>
        <w:r w:rsidRPr="00E05EC9">
          <w:rPr>
            <w:webHidden/>
          </w:rPr>
          <w:t>88</w:t>
        </w:r>
        <w:r w:rsidRPr="00E05EC9">
          <w:rPr>
            <w:webHidden/>
          </w:rPr>
          <w:fldChar w:fldCharType="end"/>
        </w:r>
      </w:hyperlink>
    </w:p>
    <w:p w14:paraId="7BACA8E4" w14:textId="59E57F2F" w:rsidR="00D911F0" w:rsidRPr="00E05EC9" w:rsidRDefault="00D911F0" w:rsidP="002740BD">
      <w:pPr>
        <w:pStyle w:val="TOC2"/>
        <w:rPr>
          <w:rFonts w:asciiTheme="minorHAnsi" w:eastAsiaTheme="minorEastAsia" w:hAnsiTheme="minorHAnsi" w:cstheme="minorBidi"/>
          <w:sz w:val="22"/>
          <w:szCs w:val="22"/>
          <w:lang w:eastAsia="zh-CN"/>
        </w:rPr>
      </w:pPr>
      <w:hyperlink w:anchor="_Toc493340862" w:history="1">
        <w:r w:rsidRPr="00E05EC9">
          <w:rPr>
            <w:rStyle w:val="Hyperlink"/>
          </w:rPr>
          <w:t>6.6 Statistical Methods &amp; Limitations</w:t>
        </w:r>
        <w:r w:rsidRPr="00E05EC9">
          <w:rPr>
            <w:webHidden/>
          </w:rPr>
          <w:tab/>
        </w:r>
        <w:r w:rsidRPr="00E05EC9">
          <w:rPr>
            <w:webHidden/>
          </w:rPr>
          <w:fldChar w:fldCharType="begin"/>
        </w:r>
        <w:r w:rsidRPr="00E05EC9">
          <w:rPr>
            <w:webHidden/>
          </w:rPr>
          <w:instrText xml:space="preserve"> PAGEREF _Toc493340862 \h </w:instrText>
        </w:r>
        <w:r w:rsidRPr="00E05EC9">
          <w:rPr>
            <w:webHidden/>
          </w:rPr>
        </w:r>
        <w:r w:rsidRPr="00E05EC9">
          <w:rPr>
            <w:webHidden/>
          </w:rPr>
          <w:fldChar w:fldCharType="separate"/>
        </w:r>
        <w:r w:rsidRPr="00E05EC9">
          <w:rPr>
            <w:webHidden/>
          </w:rPr>
          <w:t>89</w:t>
        </w:r>
        <w:r w:rsidRPr="00E05EC9">
          <w:rPr>
            <w:webHidden/>
          </w:rPr>
          <w:fldChar w:fldCharType="end"/>
        </w:r>
      </w:hyperlink>
    </w:p>
    <w:p w14:paraId="29D839B3" w14:textId="6C1A4439" w:rsidR="00D911F0" w:rsidRPr="00E05EC9" w:rsidRDefault="00D911F0" w:rsidP="002740BD">
      <w:pPr>
        <w:pStyle w:val="TOC2"/>
        <w:rPr>
          <w:rFonts w:asciiTheme="minorHAnsi" w:eastAsiaTheme="minorEastAsia" w:hAnsiTheme="minorHAnsi" w:cstheme="minorBidi"/>
          <w:sz w:val="22"/>
          <w:szCs w:val="22"/>
          <w:lang w:eastAsia="zh-CN"/>
        </w:rPr>
      </w:pPr>
      <w:hyperlink w:anchor="_Toc493340863" w:history="1">
        <w:r w:rsidRPr="00E05EC9">
          <w:rPr>
            <w:rStyle w:val="Hyperlink"/>
          </w:rPr>
          <w:t>6.7 Solar Solution Comparison Table</w:t>
        </w:r>
        <w:r w:rsidRPr="00E05EC9">
          <w:rPr>
            <w:webHidden/>
          </w:rPr>
          <w:tab/>
        </w:r>
        <w:r w:rsidRPr="00E05EC9">
          <w:rPr>
            <w:webHidden/>
          </w:rPr>
          <w:fldChar w:fldCharType="begin"/>
        </w:r>
        <w:r w:rsidRPr="00E05EC9">
          <w:rPr>
            <w:webHidden/>
          </w:rPr>
          <w:instrText xml:space="preserve"> PAGEREF _Toc493340863 \h </w:instrText>
        </w:r>
        <w:r w:rsidRPr="00E05EC9">
          <w:rPr>
            <w:webHidden/>
          </w:rPr>
        </w:r>
        <w:r w:rsidRPr="00E05EC9">
          <w:rPr>
            <w:webHidden/>
          </w:rPr>
          <w:fldChar w:fldCharType="separate"/>
        </w:r>
        <w:r w:rsidRPr="00E05EC9">
          <w:rPr>
            <w:webHidden/>
          </w:rPr>
          <w:t>90</w:t>
        </w:r>
        <w:r w:rsidRPr="00E05EC9">
          <w:rPr>
            <w:webHidden/>
          </w:rPr>
          <w:fldChar w:fldCharType="end"/>
        </w:r>
      </w:hyperlink>
    </w:p>
    <w:p w14:paraId="672A6011" w14:textId="3E497FCF" w:rsidR="00D911F0" w:rsidRPr="00E05EC9" w:rsidRDefault="00D911F0" w:rsidP="002740BD">
      <w:pPr>
        <w:pStyle w:val="TOC1"/>
        <w:rPr>
          <w:rFonts w:asciiTheme="minorHAnsi" w:eastAsiaTheme="minorEastAsia" w:hAnsiTheme="minorHAnsi" w:cstheme="minorBidi"/>
          <w:sz w:val="22"/>
          <w:szCs w:val="22"/>
          <w:lang w:eastAsia="zh-CN"/>
        </w:rPr>
      </w:pPr>
      <w:hyperlink w:anchor="_Toc493340864" w:history="1">
        <w:r w:rsidRPr="00E05EC9">
          <w:rPr>
            <w:rStyle w:val="Hyperlink"/>
          </w:rPr>
          <w:t>7 CONCLUSION</w:t>
        </w:r>
        <w:r w:rsidRPr="00E05EC9">
          <w:rPr>
            <w:webHidden/>
          </w:rPr>
          <w:tab/>
        </w:r>
        <w:r w:rsidRPr="00E05EC9">
          <w:rPr>
            <w:webHidden/>
          </w:rPr>
          <w:fldChar w:fldCharType="begin"/>
        </w:r>
        <w:r w:rsidRPr="00E05EC9">
          <w:rPr>
            <w:webHidden/>
          </w:rPr>
          <w:instrText xml:space="preserve"> PAGEREF _Toc493340864 \h </w:instrText>
        </w:r>
        <w:r w:rsidRPr="00E05EC9">
          <w:rPr>
            <w:webHidden/>
          </w:rPr>
        </w:r>
        <w:r w:rsidRPr="00E05EC9">
          <w:rPr>
            <w:webHidden/>
          </w:rPr>
          <w:fldChar w:fldCharType="separate"/>
        </w:r>
        <w:r w:rsidRPr="00E05EC9">
          <w:rPr>
            <w:webHidden/>
          </w:rPr>
          <w:t>91</w:t>
        </w:r>
        <w:r w:rsidRPr="00E05EC9">
          <w:rPr>
            <w:webHidden/>
          </w:rPr>
          <w:fldChar w:fldCharType="end"/>
        </w:r>
      </w:hyperlink>
    </w:p>
    <w:p w14:paraId="5FB4566C" w14:textId="7B088D31" w:rsidR="00D911F0" w:rsidRPr="00E05EC9" w:rsidRDefault="00D911F0" w:rsidP="002740BD">
      <w:pPr>
        <w:pStyle w:val="TOC1"/>
        <w:rPr>
          <w:rFonts w:asciiTheme="minorHAnsi" w:eastAsiaTheme="minorEastAsia" w:hAnsiTheme="minorHAnsi" w:cstheme="minorBidi"/>
          <w:sz w:val="22"/>
          <w:szCs w:val="22"/>
          <w:lang w:eastAsia="zh-CN"/>
        </w:rPr>
      </w:pPr>
      <w:hyperlink w:anchor="_Toc493340865" w:history="1">
        <w:r w:rsidRPr="00E05EC9">
          <w:rPr>
            <w:rStyle w:val="Hyperlink"/>
          </w:rPr>
          <w:t>8 RECOMMENDATIONS</w:t>
        </w:r>
        <w:r w:rsidRPr="00E05EC9">
          <w:rPr>
            <w:webHidden/>
          </w:rPr>
          <w:tab/>
        </w:r>
        <w:r w:rsidRPr="00E05EC9">
          <w:rPr>
            <w:webHidden/>
          </w:rPr>
          <w:fldChar w:fldCharType="begin"/>
        </w:r>
        <w:r w:rsidRPr="00E05EC9">
          <w:rPr>
            <w:webHidden/>
          </w:rPr>
          <w:instrText xml:space="preserve"> PAGEREF _Toc493340865 \h </w:instrText>
        </w:r>
        <w:r w:rsidRPr="00E05EC9">
          <w:rPr>
            <w:webHidden/>
          </w:rPr>
        </w:r>
        <w:r w:rsidRPr="00E05EC9">
          <w:rPr>
            <w:webHidden/>
          </w:rPr>
          <w:fldChar w:fldCharType="separate"/>
        </w:r>
        <w:r w:rsidRPr="00E05EC9">
          <w:rPr>
            <w:webHidden/>
          </w:rPr>
          <w:t>92</w:t>
        </w:r>
        <w:r w:rsidRPr="00E05EC9">
          <w:rPr>
            <w:webHidden/>
          </w:rPr>
          <w:fldChar w:fldCharType="end"/>
        </w:r>
      </w:hyperlink>
    </w:p>
    <w:p w14:paraId="24645CCE" w14:textId="403B4147" w:rsidR="00D911F0" w:rsidRPr="00E05EC9" w:rsidRDefault="00D911F0" w:rsidP="002740BD">
      <w:pPr>
        <w:pStyle w:val="TOC1"/>
        <w:rPr>
          <w:rFonts w:asciiTheme="minorHAnsi" w:eastAsiaTheme="minorEastAsia" w:hAnsiTheme="minorHAnsi" w:cstheme="minorBidi"/>
          <w:sz w:val="22"/>
          <w:szCs w:val="22"/>
          <w:lang w:eastAsia="zh-CN"/>
        </w:rPr>
      </w:pPr>
      <w:hyperlink w:anchor="_Toc493340866" w:history="1">
        <w:r w:rsidRPr="00E05EC9">
          <w:rPr>
            <w:rStyle w:val="Hyperlink"/>
          </w:rPr>
          <w:t>9 APPENDICES</w:t>
        </w:r>
        <w:r w:rsidRPr="00E05EC9">
          <w:rPr>
            <w:webHidden/>
          </w:rPr>
          <w:tab/>
        </w:r>
        <w:r w:rsidRPr="00E05EC9">
          <w:rPr>
            <w:webHidden/>
          </w:rPr>
          <w:fldChar w:fldCharType="begin"/>
        </w:r>
        <w:r w:rsidRPr="00E05EC9">
          <w:rPr>
            <w:webHidden/>
          </w:rPr>
          <w:instrText xml:space="preserve"> PAGEREF _Toc493340866 \h </w:instrText>
        </w:r>
        <w:r w:rsidRPr="00E05EC9">
          <w:rPr>
            <w:webHidden/>
          </w:rPr>
        </w:r>
        <w:r w:rsidRPr="00E05EC9">
          <w:rPr>
            <w:webHidden/>
          </w:rPr>
          <w:fldChar w:fldCharType="separate"/>
        </w:r>
        <w:r w:rsidRPr="00E05EC9">
          <w:rPr>
            <w:webHidden/>
          </w:rPr>
          <w:t>93</w:t>
        </w:r>
        <w:r w:rsidRPr="00E05EC9">
          <w:rPr>
            <w:webHidden/>
          </w:rPr>
          <w:fldChar w:fldCharType="end"/>
        </w:r>
      </w:hyperlink>
    </w:p>
    <w:p w14:paraId="39491012" w14:textId="4328C84D" w:rsidR="00D911F0" w:rsidRPr="00E05EC9" w:rsidRDefault="00D911F0" w:rsidP="002740BD">
      <w:pPr>
        <w:pStyle w:val="TOC1"/>
        <w:rPr>
          <w:rFonts w:asciiTheme="minorHAnsi" w:eastAsiaTheme="minorEastAsia" w:hAnsiTheme="minorHAnsi" w:cstheme="minorBidi"/>
          <w:sz w:val="22"/>
          <w:szCs w:val="22"/>
          <w:lang w:eastAsia="zh-CN"/>
        </w:rPr>
      </w:pPr>
      <w:hyperlink w:anchor="_Toc493340867" w:history="1">
        <w:r w:rsidRPr="00E05EC9">
          <w:rPr>
            <w:rStyle w:val="Hyperlink"/>
          </w:rPr>
          <w:t>10 REFERENCES</w:t>
        </w:r>
        <w:r w:rsidRPr="00E05EC9">
          <w:rPr>
            <w:webHidden/>
          </w:rPr>
          <w:tab/>
        </w:r>
        <w:r w:rsidRPr="00E05EC9">
          <w:rPr>
            <w:webHidden/>
          </w:rPr>
          <w:fldChar w:fldCharType="begin"/>
        </w:r>
        <w:r w:rsidRPr="00E05EC9">
          <w:rPr>
            <w:webHidden/>
          </w:rPr>
          <w:instrText xml:space="preserve"> PAGEREF _Toc493340867 \h </w:instrText>
        </w:r>
        <w:r w:rsidRPr="00E05EC9">
          <w:rPr>
            <w:webHidden/>
          </w:rPr>
        </w:r>
        <w:r w:rsidRPr="00E05EC9">
          <w:rPr>
            <w:webHidden/>
          </w:rPr>
          <w:fldChar w:fldCharType="separate"/>
        </w:r>
        <w:r w:rsidRPr="00E05EC9">
          <w:rPr>
            <w:webHidden/>
          </w:rPr>
          <w:t>94</w:t>
        </w:r>
        <w:r w:rsidRPr="00E05EC9">
          <w:rPr>
            <w:webHidden/>
          </w:rPr>
          <w:fldChar w:fldCharType="end"/>
        </w:r>
      </w:hyperlink>
    </w:p>
    <w:p w14:paraId="42FA5616" w14:textId="5B529B49" w:rsidR="00D911F0" w:rsidRPr="00E05EC9" w:rsidRDefault="00D911F0" w:rsidP="002740BD">
      <w:pPr>
        <w:pStyle w:val="TOC1"/>
        <w:rPr>
          <w:rFonts w:asciiTheme="minorHAnsi" w:eastAsiaTheme="minorEastAsia" w:hAnsiTheme="minorHAnsi" w:cstheme="minorBidi"/>
          <w:sz w:val="22"/>
          <w:szCs w:val="22"/>
          <w:lang w:eastAsia="zh-CN"/>
        </w:rPr>
      </w:pPr>
      <w:hyperlink w:anchor="_Toc493340868" w:history="1">
        <w:r w:rsidRPr="00E05EC9">
          <w:rPr>
            <w:rStyle w:val="Hyperlink"/>
          </w:rPr>
          <w:t>Appendix 1 – Progress Gantt Chart</w:t>
        </w:r>
        <w:r w:rsidRPr="00E05EC9">
          <w:rPr>
            <w:webHidden/>
          </w:rPr>
          <w:tab/>
        </w:r>
        <w:r w:rsidRPr="00E05EC9">
          <w:rPr>
            <w:webHidden/>
          </w:rPr>
          <w:fldChar w:fldCharType="begin"/>
        </w:r>
        <w:r w:rsidRPr="00E05EC9">
          <w:rPr>
            <w:webHidden/>
          </w:rPr>
          <w:instrText xml:space="preserve"> PAGEREF _Toc493340868 \h </w:instrText>
        </w:r>
        <w:r w:rsidRPr="00E05EC9">
          <w:rPr>
            <w:webHidden/>
          </w:rPr>
        </w:r>
        <w:r w:rsidRPr="00E05EC9">
          <w:rPr>
            <w:webHidden/>
          </w:rPr>
          <w:fldChar w:fldCharType="separate"/>
        </w:r>
        <w:r w:rsidRPr="00E05EC9">
          <w:rPr>
            <w:webHidden/>
          </w:rPr>
          <w:t>100</w:t>
        </w:r>
        <w:r w:rsidRPr="00E05EC9">
          <w:rPr>
            <w:webHidden/>
          </w:rPr>
          <w:fldChar w:fldCharType="end"/>
        </w:r>
      </w:hyperlink>
    </w:p>
    <w:p w14:paraId="18C551C7" w14:textId="5B55A15A" w:rsidR="00D911F0" w:rsidRPr="00E05EC9" w:rsidRDefault="00D911F0" w:rsidP="002740BD">
      <w:pPr>
        <w:pStyle w:val="TOC1"/>
        <w:rPr>
          <w:rFonts w:asciiTheme="minorHAnsi" w:eastAsiaTheme="minorEastAsia" w:hAnsiTheme="minorHAnsi" w:cstheme="minorBidi"/>
          <w:sz w:val="22"/>
          <w:szCs w:val="22"/>
          <w:lang w:eastAsia="zh-CN"/>
        </w:rPr>
      </w:pPr>
      <w:hyperlink w:anchor="_Toc493340869" w:history="1">
        <w:r w:rsidRPr="00E05EC9">
          <w:rPr>
            <w:rStyle w:val="Hyperlink"/>
          </w:rPr>
          <w:t>Appendix 2 – Risk Assessment</w:t>
        </w:r>
        <w:r w:rsidRPr="00E05EC9">
          <w:rPr>
            <w:webHidden/>
          </w:rPr>
          <w:tab/>
        </w:r>
        <w:r w:rsidRPr="00E05EC9">
          <w:rPr>
            <w:webHidden/>
          </w:rPr>
          <w:fldChar w:fldCharType="begin"/>
        </w:r>
        <w:r w:rsidRPr="00E05EC9">
          <w:rPr>
            <w:webHidden/>
          </w:rPr>
          <w:instrText xml:space="preserve"> PAGEREF _Toc493340869 \h </w:instrText>
        </w:r>
        <w:r w:rsidRPr="00E05EC9">
          <w:rPr>
            <w:webHidden/>
          </w:rPr>
        </w:r>
        <w:r w:rsidRPr="00E05EC9">
          <w:rPr>
            <w:webHidden/>
          </w:rPr>
          <w:fldChar w:fldCharType="separate"/>
        </w:r>
        <w:r w:rsidRPr="00E05EC9">
          <w:rPr>
            <w:webHidden/>
          </w:rPr>
          <w:t>101</w:t>
        </w:r>
        <w:r w:rsidRPr="00E05EC9">
          <w:rPr>
            <w:webHidden/>
          </w:rPr>
          <w:fldChar w:fldCharType="end"/>
        </w:r>
      </w:hyperlink>
    </w:p>
    <w:p w14:paraId="64DEF337" w14:textId="1353C887" w:rsidR="00D911F0" w:rsidRPr="00E05EC9" w:rsidRDefault="00D911F0" w:rsidP="002740BD">
      <w:pPr>
        <w:pStyle w:val="TOC1"/>
        <w:rPr>
          <w:rFonts w:asciiTheme="minorHAnsi" w:eastAsiaTheme="minorEastAsia" w:hAnsiTheme="minorHAnsi" w:cstheme="minorBidi"/>
          <w:sz w:val="22"/>
          <w:szCs w:val="22"/>
          <w:lang w:eastAsia="zh-CN"/>
        </w:rPr>
      </w:pPr>
      <w:hyperlink w:anchor="_Toc493340870" w:history="1">
        <w:r w:rsidRPr="00E05EC9">
          <w:rPr>
            <w:rStyle w:val="Hyperlink"/>
          </w:rPr>
          <w:t>Appendix 3 – Risk Assessment (Approval)</w:t>
        </w:r>
        <w:r w:rsidRPr="00E05EC9">
          <w:rPr>
            <w:webHidden/>
          </w:rPr>
          <w:tab/>
        </w:r>
        <w:r w:rsidRPr="00E05EC9">
          <w:rPr>
            <w:webHidden/>
          </w:rPr>
          <w:fldChar w:fldCharType="begin"/>
        </w:r>
        <w:r w:rsidRPr="00E05EC9">
          <w:rPr>
            <w:webHidden/>
          </w:rPr>
          <w:instrText xml:space="preserve"> PAGEREF _Toc493340870 \h </w:instrText>
        </w:r>
        <w:r w:rsidRPr="00E05EC9">
          <w:rPr>
            <w:webHidden/>
          </w:rPr>
        </w:r>
        <w:r w:rsidRPr="00E05EC9">
          <w:rPr>
            <w:webHidden/>
          </w:rPr>
          <w:fldChar w:fldCharType="separate"/>
        </w:r>
        <w:r w:rsidRPr="00E05EC9">
          <w:rPr>
            <w:webHidden/>
          </w:rPr>
          <w:t>102</w:t>
        </w:r>
        <w:r w:rsidRPr="00E05EC9">
          <w:rPr>
            <w:webHidden/>
          </w:rPr>
          <w:fldChar w:fldCharType="end"/>
        </w:r>
      </w:hyperlink>
    </w:p>
    <w:p w14:paraId="58258076" w14:textId="51CA8B8D" w:rsidR="00D911F0" w:rsidRPr="00E05EC9" w:rsidRDefault="00D911F0" w:rsidP="002740BD">
      <w:pPr>
        <w:pStyle w:val="TOC1"/>
        <w:rPr>
          <w:rFonts w:asciiTheme="minorHAnsi" w:eastAsiaTheme="minorEastAsia" w:hAnsiTheme="minorHAnsi" w:cstheme="minorBidi"/>
          <w:sz w:val="22"/>
          <w:szCs w:val="22"/>
          <w:lang w:eastAsia="zh-CN"/>
        </w:rPr>
      </w:pPr>
      <w:hyperlink w:anchor="_Toc493340871" w:history="1">
        <w:r w:rsidRPr="00E05EC9">
          <w:rPr>
            <w:rStyle w:val="Hyperlink"/>
          </w:rPr>
          <w:t>Appendix 4 – Program Overview</w:t>
        </w:r>
        <w:r w:rsidRPr="00E05EC9">
          <w:rPr>
            <w:webHidden/>
          </w:rPr>
          <w:tab/>
        </w:r>
        <w:r w:rsidRPr="00E05EC9">
          <w:rPr>
            <w:webHidden/>
          </w:rPr>
          <w:fldChar w:fldCharType="begin"/>
        </w:r>
        <w:r w:rsidRPr="00E05EC9">
          <w:rPr>
            <w:webHidden/>
          </w:rPr>
          <w:instrText xml:space="preserve"> PAGEREF _Toc493340871 \h </w:instrText>
        </w:r>
        <w:r w:rsidRPr="00E05EC9">
          <w:rPr>
            <w:webHidden/>
          </w:rPr>
        </w:r>
        <w:r w:rsidRPr="00E05EC9">
          <w:rPr>
            <w:webHidden/>
          </w:rPr>
          <w:fldChar w:fldCharType="separate"/>
        </w:r>
        <w:r w:rsidRPr="00E05EC9">
          <w:rPr>
            <w:webHidden/>
          </w:rPr>
          <w:t>103</w:t>
        </w:r>
        <w:r w:rsidRPr="00E05EC9">
          <w:rPr>
            <w:webHidden/>
          </w:rPr>
          <w:fldChar w:fldCharType="end"/>
        </w:r>
      </w:hyperlink>
    </w:p>
    <w:p w14:paraId="31BE15E5" w14:textId="510ECBF4" w:rsidR="00D911F0" w:rsidRPr="00E05EC9" w:rsidRDefault="00D911F0" w:rsidP="002740BD">
      <w:pPr>
        <w:pStyle w:val="TOC1"/>
        <w:rPr>
          <w:rFonts w:asciiTheme="minorHAnsi" w:eastAsiaTheme="minorEastAsia" w:hAnsiTheme="minorHAnsi" w:cstheme="minorBidi"/>
          <w:sz w:val="22"/>
          <w:szCs w:val="22"/>
          <w:lang w:eastAsia="zh-CN"/>
        </w:rPr>
      </w:pPr>
      <w:hyperlink w:anchor="_Toc493340872" w:history="1">
        <w:r w:rsidRPr="00E05EC9">
          <w:rPr>
            <w:rStyle w:val="Hyperlink"/>
          </w:rPr>
          <w:t>Appendix 5 – Typical installation Wiring of Inverter</w:t>
        </w:r>
        <w:r w:rsidRPr="00E05EC9">
          <w:rPr>
            <w:webHidden/>
          </w:rPr>
          <w:tab/>
        </w:r>
        <w:r w:rsidRPr="00E05EC9">
          <w:rPr>
            <w:webHidden/>
          </w:rPr>
          <w:fldChar w:fldCharType="begin"/>
        </w:r>
        <w:r w:rsidRPr="00E05EC9">
          <w:rPr>
            <w:webHidden/>
          </w:rPr>
          <w:instrText xml:space="preserve"> PAGEREF _Toc493340872 \h </w:instrText>
        </w:r>
        <w:r w:rsidRPr="00E05EC9">
          <w:rPr>
            <w:webHidden/>
          </w:rPr>
        </w:r>
        <w:r w:rsidRPr="00E05EC9">
          <w:rPr>
            <w:webHidden/>
          </w:rPr>
          <w:fldChar w:fldCharType="separate"/>
        </w:r>
        <w:r w:rsidRPr="00E05EC9">
          <w:rPr>
            <w:webHidden/>
          </w:rPr>
          <w:t>104</w:t>
        </w:r>
        <w:r w:rsidRPr="00E05EC9">
          <w:rPr>
            <w:webHidden/>
          </w:rPr>
          <w:fldChar w:fldCharType="end"/>
        </w:r>
      </w:hyperlink>
    </w:p>
    <w:p w14:paraId="645AC2AA" w14:textId="4C903C2D" w:rsidR="00D911F0" w:rsidRPr="00E05EC9" w:rsidRDefault="00D911F0" w:rsidP="002740BD">
      <w:pPr>
        <w:pStyle w:val="TOC1"/>
        <w:rPr>
          <w:rFonts w:asciiTheme="minorHAnsi" w:eastAsiaTheme="minorEastAsia" w:hAnsiTheme="minorHAnsi" w:cstheme="minorBidi"/>
          <w:sz w:val="22"/>
          <w:szCs w:val="22"/>
          <w:lang w:eastAsia="zh-CN"/>
        </w:rPr>
      </w:pPr>
      <w:hyperlink w:anchor="_Toc493340873" w:history="1">
        <w:r w:rsidRPr="00E05EC9">
          <w:rPr>
            <w:rStyle w:val="Hyperlink"/>
          </w:rPr>
          <w:t>Appendix 6 – Project Code &amp; Title</w:t>
        </w:r>
        <w:r w:rsidRPr="00E05EC9">
          <w:rPr>
            <w:webHidden/>
          </w:rPr>
          <w:tab/>
        </w:r>
        <w:r w:rsidRPr="00E05EC9">
          <w:rPr>
            <w:webHidden/>
          </w:rPr>
          <w:fldChar w:fldCharType="begin"/>
        </w:r>
        <w:r w:rsidRPr="00E05EC9">
          <w:rPr>
            <w:webHidden/>
          </w:rPr>
          <w:instrText xml:space="preserve"> PAGEREF _Toc493340873 \h </w:instrText>
        </w:r>
        <w:r w:rsidRPr="00E05EC9">
          <w:rPr>
            <w:webHidden/>
          </w:rPr>
        </w:r>
        <w:r w:rsidRPr="00E05EC9">
          <w:rPr>
            <w:webHidden/>
          </w:rPr>
          <w:fldChar w:fldCharType="separate"/>
        </w:r>
        <w:r w:rsidRPr="00E05EC9">
          <w:rPr>
            <w:webHidden/>
          </w:rPr>
          <w:t>105</w:t>
        </w:r>
        <w:r w:rsidRPr="00E05EC9">
          <w:rPr>
            <w:webHidden/>
          </w:rPr>
          <w:fldChar w:fldCharType="end"/>
        </w:r>
      </w:hyperlink>
    </w:p>
    <w:p w14:paraId="08EAD0BF" w14:textId="2CC3C3DE" w:rsidR="00D911F0" w:rsidRPr="00E05EC9" w:rsidRDefault="00D911F0" w:rsidP="002740BD">
      <w:pPr>
        <w:pStyle w:val="TOC1"/>
        <w:rPr>
          <w:rFonts w:asciiTheme="minorHAnsi" w:eastAsiaTheme="minorEastAsia" w:hAnsiTheme="minorHAnsi" w:cstheme="minorBidi"/>
          <w:sz w:val="22"/>
          <w:szCs w:val="22"/>
          <w:lang w:eastAsia="zh-CN"/>
        </w:rPr>
      </w:pPr>
      <w:hyperlink w:anchor="_Toc493340874" w:history="1">
        <w:r w:rsidRPr="00E05EC9">
          <w:rPr>
            <w:rStyle w:val="Hyperlink"/>
          </w:rPr>
          <w:t>Appendix 7 – NASA Peak Sun Hour Data</w:t>
        </w:r>
        <w:r w:rsidRPr="00E05EC9">
          <w:rPr>
            <w:webHidden/>
          </w:rPr>
          <w:tab/>
        </w:r>
        <w:r w:rsidRPr="00E05EC9">
          <w:rPr>
            <w:webHidden/>
          </w:rPr>
          <w:fldChar w:fldCharType="begin"/>
        </w:r>
        <w:r w:rsidRPr="00E05EC9">
          <w:rPr>
            <w:webHidden/>
          </w:rPr>
          <w:instrText xml:space="preserve"> PAGEREF _Toc493340874 \h </w:instrText>
        </w:r>
        <w:r w:rsidRPr="00E05EC9">
          <w:rPr>
            <w:webHidden/>
          </w:rPr>
        </w:r>
        <w:r w:rsidRPr="00E05EC9">
          <w:rPr>
            <w:webHidden/>
          </w:rPr>
          <w:fldChar w:fldCharType="separate"/>
        </w:r>
        <w:r w:rsidRPr="00E05EC9">
          <w:rPr>
            <w:webHidden/>
          </w:rPr>
          <w:t>106</w:t>
        </w:r>
        <w:r w:rsidRPr="00E05EC9">
          <w:rPr>
            <w:webHidden/>
          </w:rPr>
          <w:fldChar w:fldCharType="end"/>
        </w:r>
      </w:hyperlink>
    </w:p>
    <w:p w14:paraId="3356F2D3" w14:textId="12B6769B" w:rsidR="00D911F0" w:rsidRPr="00E05EC9" w:rsidRDefault="00D911F0" w:rsidP="002740BD">
      <w:pPr>
        <w:pStyle w:val="TOC1"/>
        <w:rPr>
          <w:rFonts w:asciiTheme="minorHAnsi" w:eastAsiaTheme="minorEastAsia" w:hAnsiTheme="minorHAnsi" w:cstheme="minorBidi"/>
          <w:sz w:val="22"/>
          <w:szCs w:val="22"/>
          <w:lang w:eastAsia="zh-CN"/>
        </w:rPr>
      </w:pPr>
      <w:hyperlink w:anchor="_Toc493340875" w:history="1">
        <w:r w:rsidRPr="00E05EC9">
          <w:rPr>
            <w:rStyle w:val="Hyperlink"/>
          </w:rPr>
          <w:t>Appendix 8 – Aus Gov Energy Consumption Data</w:t>
        </w:r>
        <w:r w:rsidRPr="00E05EC9">
          <w:rPr>
            <w:webHidden/>
          </w:rPr>
          <w:tab/>
        </w:r>
        <w:r w:rsidRPr="00E05EC9">
          <w:rPr>
            <w:webHidden/>
          </w:rPr>
          <w:fldChar w:fldCharType="begin"/>
        </w:r>
        <w:r w:rsidRPr="00E05EC9">
          <w:rPr>
            <w:webHidden/>
          </w:rPr>
          <w:instrText xml:space="preserve"> PAGEREF _Toc493340875 \h </w:instrText>
        </w:r>
        <w:r w:rsidRPr="00E05EC9">
          <w:rPr>
            <w:webHidden/>
          </w:rPr>
        </w:r>
        <w:r w:rsidRPr="00E05EC9">
          <w:rPr>
            <w:webHidden/>
          </w:rPr>
          <w:fldChar w:fldCharType="separate"/>
        </w:r>
        <w:r w:rsidRPr="00E05EC9">
          <w:rPr>
            <w:webHidden/>
          </w:rPr>
          <w:t>108</w:t>
        </w:r>
        <w:r w:rsidRPr="00E05EC9">
          <w:rPr>
            <w:webHidden/>
          </w:rPr>
          <w:fldChar w:fldCharType="end"/>
        </w:r>
      </w:hyperlink>
    </w:p>
    <w:p w14:paraId="29AE4E6A" w14:textId="458B4827" w:rsidR="00D911F0" w:rsidRPr="00E05EC9" w:rsidRDefault="00D911F0" w:rsidP="002740BD">
      <w:pPr>
        <w:pStyle w:val="TOC1"/>
        <w:rPr>
          <w:rFonts w:asciiTheme="minorHAnsi" w:eastAsiaTheme="minorEastAsia" w:hAnsiTheme="minorHAnsi" w:cstheme="minorBidi"/>
          <w:sz w:val="22"/>
          <w:szCs w:val="22"/>
          <w:lang w:eastAsia="zh-CN"/>
        </w:rPr>
      </w:pPr>
      <w:hyperlink w:anchor="_Toc493340876" w:history="1">
        <w:r w:rsidRPr="00E05EC9">
          <w:rPr>
            <w:rStyle w:val="Hyperlink"/>
          </w:rPr>
          <w:t>Appendix 9 – Matlab Source Code</w:t>
        </w:r>
        <w:r w:rsidRPr="00E05EC9">
          <w:rPr>
            <w:webHidden/>
          </w:rPr>
          <w:tab/>
        </w:r>
        <w:r w:rsidRPr="00E05EC9">
          <w:rPr>
            <w:webHidden/>
          </w:rPr>
          <w:fldChar w:fldCharType="begin"/>
        </w:r>
        <w:r w:rsidRPr="00E05EC9">
          <w:rPr>
            <w:webHidden/>
          </w:rPr>
          <w:instrText xml:space="preserve"> PAGEREF _Toc493340876 \h </w:instrText>
        </w:r>
        <w:r w:rsidRPr="00E05EC9">
          <w:rPr>
            <w:webHidden/>
          </w:rPr>
        </w:r>
        <w:r w:rsidRPr="00E05EC9">
          <w:rPr>
            <w:webHidden/>
          </w:rPr>
          <w:fldChar w:fldCharType="separate"/>
        </w:r>
        <w:r w:rsidRPr="00E05EC9">
          <w:rPr>
            <w:webHidden/>
          </w:rPr>
          <w:t>111</w:t>
        </w:r>
        <w:r w:rsidRPr="00E05EC9">
          <w:rPr>
            <w:webHidden/>
          </w:rPr>
          <w:fldChar w:fldCharType="end"/>
        </w:r>
      </w:hyperlink>
    </w:p>
    <w:p w14:paraId="1AE4F473" w14:textId="1A827152" w:rsidR="00F67766" w:rsidRPr="00E05EC9" w:rsidRDefault="00D911F0" w:rsidP="002740BD">
      <w:pPr>
        <w:pStyle w:val="Heading3"/>
        <w:numPr>
          <w:ilvl w:val="0"/>
          <w:numId w:val="0"/>
        </w:numPr>
      </w:pPr>
      <w:r w:rsidRPr="00E05EC9">
        <w:fldChar w:fldCharType="end"/>
      </w:r>
    </w:p>
    <w:p w14:paraId="1BDB7F87" w14:textId="5A000C62" w:rsidR="000600E8" w:rsidRPr="00E05EC9" w:rsidRDefault="000600E8" w:rsidP="002740BD"/>
    <w:p w14:paraId="0D370B9D" w14:textId="2616DB55" w:rsidR="00462DEF" w:rsidRPr="00E05EC9" w:rsidRDefault="00462DEF" w:rsidP="002740BD">
      <w:r w:rsidRPr="00E05EC9">
        <w:br w:type="page"/>
      </w:r>
    </w:p>
    <w:p w14:paraId="1AE4F474" w14:textId="159DD389" w:rsidR="00877A21" w:rsidRPr="00E05EC9" w:rsidRDefault="00877A21" w:rsidP="00DA60A6">
      <w:pPr>
        <w:pStyle w:val="Heading1-NoNumber"/>
        <w:rPr>
          <w:lang w:val="en-AU"/>
        </w:rPr>
      </w:pPr>
      <w:r w:rsidRPr="00E05EC9">
        <w:rPr>
          <w:lang w:val="en-AU"/>
        </w:rPr>
        <w:lastRenderedPageBreak/>
        <w:t>List of Tables</w:t>
      </w:r>
    </w:p>
    <w:p w14:paraId="2A44C05C" w14:textId="07F90BCB" w:rsidR="00B62578" w:rsidRPr="00E05EC9" w:rsidRDefault="00AB5968" w:rsidP="002740BD">
      <w:pPr>
        <w:pStyle w:val="TableofFigures"/>
        <w:rPr>
          <w:rFonts w:asciiTheme="minorHAnsi" w:eastAsiaTheme="minorEastAsia" w:hAnsiTheme="minorHAnsi" w:cstheme="minorBidi"/>
          <w:sz w:val="22"/>
          <w:szCs w:val="22"/>
          <w:lang w:eastAsia="zh-CN"/>
        </w:rPr>
      </w:pPr>
      <w:r w:rsidRPr="00E05EC9">
        <w:rPr>
          <w:bCs/>
        </w:rPr>
        <w:fldChar w:fldCharType="begin"/>
      </w:r>
      <w:r w:rsidRPr="00E05EC9">
        <w:instrText xml:space="preserve"> TOC \h \z \c "Table" </w:instrText>
      </w:r>
      <w:r w:rsidRPr="00E05EC9">
        <w:rPr>
          <w:bCs/>
        </w:rPr>
        <w:fldChar w:fldCharType="separate"/>
      </w:r>
      <w:hyperlink w:anchor="_Toc493338162" w:history="1">
        <w:r w:rsidR="00B62578" w:rsidRPr="00E05EC9">
          <w:rPr>
            <w:rStyle w:val="Hyperlink"/>
          </w:rPr>
          <w:t>Table 2</w:t>
        </w:r>
        <w:r w:rsidR="00B62578" w:rsidRPr="00E05EC9">
          <w:rPr>
            <w:rStyle w:val="Hyperlink"/>
          </w:rPr>
          <w:noBreakHyphen/>
          <w:t>1- Advantages and Disadvantages of PV Systems [26]</w:t>
        </w:r>
        <w:r w:rsidR="00B62578" w:rsidRPr="00E05EC9">
          <w:rPr>
            <w:webHidden/>
          </w:rPr>
          <w:tab/>
        </w:r>
        <w:r w:rsidR="00B62578" w:rsidRPr="00E05EC9">
          <w:rPr>
            <w:webHidden/>
          </w:rPr>
          <w:fldChar w:fldCharType="begin"/>
        </w:r>
        <w:r w:rsidR="00B62578" w:rsidRPr="00E05EC9">
          <w:rPr>
            <w:webHidden/>
          </w:rPr>
          <w:instrText xml:space="preserve"> PAGEREF _Toc493338162 \h </w:instrText>
        </w:r>
        <w:r w:rsidR="00B62578" w:rsidRPr="00E05EC9">
          <w:rPr>
            <w:webHidden/>
          </w:rPr>
        </w:r>
        <w:r w:rsidR="00B62578" w:rsidRPr="00E05EC9">
          <w:rPr>
            <w:webHidden/>
          </w:rPr>
          <w:fldChar w:fldCharType="separate"/>
        </w:r>
        <w:r w:rsidR="00B62578" w:rsidRPr="00E05EC9">
          <w:rPr>
            <w:webHidden/>
          </w:rPr>
          <w:t>24</w:t>
        </w:r>
        <w:r w:rsidR="00B62578" w:rsidRPr="00E05EC9">
          <w:rPr>
            <w:webHidden/>
          </w:rPr>
          <w:fldChar w:fldCharType="end"/>
        </w:r>
      </w:hyperlink>
    </w:p>
    <w:p w14:paraId="2A94424B" w14:textId="59BF3FBB"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3" w:history="1">
        <w:r w:rsidR="00B62578" w:rsidRPr="00E05EC9">
          <w:rPr>
            <w:rStyle w:val="Hyperlink"/>
          </w:rPr>
          <w:t>Table 2</w:t>
        </w:r>
        <w:r w:rsidR="00B62578" w:rsidRPr="00E05EC9">
          <w:rPr>
            <w:rStyle w:val="Hyperlink"/>
          </w:rPr>
          <w:noBreakHyphen/>
          <w:t>2 - Approximate Cost of Solar Systems in QLD [42]</w:t>
        </w:r>
        <w:r w:rsidR="00B62578" w:rsidRPr="00E05EC9">
          <w:rPr>
            <w:webHidden/>
          </w:rPr>
          <w:tab/>
        </w:r>
        <w:r w:rsidR="00B62578" w:rsidRPr="00E05EC9">
          <w:rPr>
            <w:webHidden/>
          </w:rPr>
          <w:fldChar w:fldCharType="begin"/>
        </w:r>
        <w:r w:rsidR="00B62578" w:rsidRPr="00E05EC9">
          <w:rPr>
            <w:webHidden/>
          </w:rPr>
          <w:instrText xml:space="preserve"> PAGEREF _Toc493338163 \h </w:instrText>
        </w:r>
        <w:r w:rsidR="00B62578" w:rsidRPr="00E05EC9">
          <w:rPr>
            <w:webHidden/>
          </w:rPr>
        </w:r>
        <w:r w:rsidR="00B62578" w:rsidRPr="00E05EC9">
          <w:rPr>
            <w:webHidden/>
          </w:rPr>
          <w:fldChar w:fldCharType="separate"/>
        </w:r>
        <w:r w:rsidR="00B62578" w:rsidRPr="00E05EC9">
          <w:rPr>
            <w:webHidden/>
          </w:rPr>
          <w:t>33</w:t>
        </w:r>
        <w:r w:rsidR="00B62578" w:rsidRPr="00E05EC9">
          <w:rPr>
            <w:webHidden/>
          </w:rPr>
          <w:fldChar w:fldCharType="end"/>
        </w:r>
      </w:hyperlink>
    </w:p>
    <w:p w14:paraId="14C00BEB" w14:textId="148F7A7A" w:rsidR="00B62578" w:rsidRPr="00E05EC9" w:rsidRDefault="00E05EC9" w:rsidP="002740BD">
      <w:pPr>
        <w:pStyle w:val="TableofFigures"/>
        <w:rPr>
          <w:rFonts w:asciiTheme="minorHAnsi" w:eastAsiaTheme="minorEastAsia" w:hAnsiTheme="minorHAnsi" w:cstheme="minorBidi"/>
          <w:sz w:val="22"/>
          <w:szCs w:val="22"/>
          <w:lang w:eastAsia="zh-CN"/>
        </w:rPr>
      </w:pPr>
      <w:hyperlink r:id="rId22" w:anchor="_Toc493338164" w:history="1">
        <w:r w:rsidR="00B62578" w:rsidRPr="00E05EC9">
          <w:rPr>
            <w:rStyle w:val="Hyperlink"/>
          </w:rPr>
          <w:t>Table 2</w:t>
        </w:r>
        <w:r w:rsidR="00B62578" w:rsidRPr="00E05EC9">
          <w:rPr>
            <w:rStyle w:val="Hyperlink"/>
          </w:rPr>
          <w:noBreakHyphen/>
          <w:t>3 - Passive Anti-Islanding Set-point values [51]</w:t>
        </w:r>
        <w:r w:rsidR="00B62578" w:rsidRPr="00E05EC9">
          <w:rPr>
            <w:webHidden/>
          </w:rPr>
          <w:tab/>
        </w:r>
        <w:r w:rsidR="00B62578" w:rsidRPr="00E05EC9">
          <w:rPr>
            <w:webHidden/>
          </w:rPr>
          <w:fldChar w:fldCharType="begin"/>
        </w:r>
        <w:r w:rsidR="00B62578" w:rsidRPr="00E05EC9">
          <w:rPr>
            <w:webHidden/>
          </w:rPr>
          <w:instrText xml:space="preserve"> PAGEREF _Toc493338164 \h </w:instrText>
        </w:r>
        <w:r w:rsidR="00B62578" w:rsidRPr="00E05EC9">
          <w:rPr>
            <w:webHidden/>
          </w:rPr>
        </w:r>
        <w:r w:rsidR="00B62578" w:rsidRPr="00E05EC9">
          <w:rPr>
            <w:webHidden/>
          </w:rPr>
          <w:fldChar w:fldCharType="separate"/>
        </w:r>
        <w:r w:rsidR="00B62578" w:rsidRPr="00E05EC9">
          <w:rPr>
            <w:webHidden/>
          </w:rPr>
          <w:t>36</w:t>
        </w:r>
        <w:r w:rsidR="00B62578" w:rsidRPr="00E05EC9">
          <w:rPr>
            <w:webHidden/>
          </w:rPr>
          <w:fldChar w:fldCharType="end"/>
        </w:r>
      </w:hyperlink>
    </w:p>
    <w:p w14:paraId="2695F397" w14:textId="3C64BED9" w:rsidR="00B62578" w:rsidRPr="00E05EC9" w:rsidRDefault="00E05EC9" w:rsidP="002740BD">
      <w:pPr>
        <w:pStyle w:val="TableofFigures"/>
        <w:rPr>
          <w:rFonts w:asciiTheme="minorHAnsi" w:eastAsiaTheme="minorEastAsia" w:hAnsiTheme="minorHAnsi" w:cstheme="minorBidi"/>
          <w:sz w:val="22"/>
          <w:szCs w:val="22"/>
          <w:lang w:eastAsia="zh-CN"/>
        </w:rPr>
      </w:pPr>
      <w:hyperlink r:id="rId23" w:anchor="_Toc493338165" w:history="1">
        <w:r w:rsidR="00B62578" w:rsidRPr="00E05EC9">
          <w:rPr>
            <w:rStyle w:val="Hyperlink"/>
          </w:rPr>
          <w:t>Table 2</w:t>
        </w:r>
        <w:r w:rsidR="00B62578" w:rsidRPr="00E05EC9">
          <w:rPr>
            <w:rStyle w:val="Hyperlink"/>
          </w:rPr>
          <w:noBreakHyphen/>
          <w:t>4 - Electricity Pricing Information [70]</w:t>
        </w:r>
        <w:r w:rsidR="00B62578" w:rsidRPr="00E05EC9">
          <w:rPr>
            <w:webHidden/>
          </w:rPr>
          <w:tab/>
        </w:r>
        <w:r w:rsidR="00B62578" w:rsidRPr="00E05EC9">
          <w:rPr>
            <w:webHidden/>
          </w:rPr>
          <w:fldChar w:fldCharType="begin"/>
        </w:r>
        <w:r w:rsidR="00B62578" w:rsidRPr="00E05EC9">
          <w:rPr>
            <w:webHidden/>
          </w:rPr>
          <w:instrText xml:space="preserve"> PAGEREF _Toc493338165 \h </w:instrText>
        </w:r>
        <w:r w:rsidR="00B62578" w:rsidRPr="00E05EC9">
          <w:rPr>
            <w:webHidden/>
          </w:rPr>
        </w:r>
        <w:r w:rsidR="00B62578" w:rsidRPr="00E05EC9">
          <w:rPr>
            <w:webHidden/>
          </w:rPr>
          <w:fldChar w:fldCharType="separate"/>
        </w:r>
        <w:r w:rsidR="00B62578" w:rsidRPr="00E05EC9">
          <w:rPr>
            <w:webHidden/>
          </w:rPr>
          <w:t>49</w:t>
        </w:r>
        <w:r w:rsidR="00B62578" w:rsidRPr="00E05EC9">
          <w:rPr>
            <w:webHidden/>
          </w:rPr>
          <w:fldChar w:fldCharType="end"/>
        </w:r>
      </w:hyperlink>
    </w:p>
    <w:p w14:paraId="61AEAAB1" w14:textId="10A49A53" w:rsidR="00B62578" w:rsidRPr="00E05EC9" w:rsidRDefault="00E05EC9" w:rsidP="002740BD">
      <w:pPr>
        <w:pStyle w:val="TableofFigures"/>
        <w:rPr>
          <w:rFonts w:asciiTheme="minorHAnsi" w:eastAsiaTheme="minorEastAsia" w:hAnsiTheme="minorHAnsi" w:cstheme="minorBidi"/>
          <w:sz w:val="22"/>
          <w:szCs w:val="22"/>
          <w:lang w:eastAsia="zh-CN"/>
        </w:rPr>
      </w:pPr>
      <w:hyperlink r:id="rId24" w:anchor="_Toc493338166" w:history="1">
        <w:r w:rsidR="00B62578" w:rsidRPr="00E05EC9">
          <w:rPr>
            <w:rStyle w:val="Hyperlink"/>
          </w:rPr>
          <w:t>Table 3</w:t>
        </w:r>
        <w:r w:rsidR="00B62578" w:rsidRPr="00E05EC9">
          <w:rPr>
            <w:rStyle w:val="Hyperlink"/>
          </w:rPr>
          <w:noBreakHyphen/>
          <w:t>1 - Merits and Limitations of main economic tools for calculation of LCC [76]</w:t>
        </w:r>
        <w:r w:rsidR="00B62578" w:rsidRPr="00E05EC9">
          <w:rPr>
            <w:webHidden/>
          </w:rPr>
          <w:tab/>
        </w:r>
        <w:r w:rsidR="00B62578" w:rsidRPr="00E05EC9">
          <w:rPr>
            <w:webHidden/>
          </w:rPr>
          <w:fldChar w:fldCharType="begin"/>
        </w:r>
        <w:r w:rsidR="00B62578" w:rsidRPr="00E05EC9">
          <w:rPr>
            <w:webHidden/>
          </w:rPr>
          <w:instrText xml:space="preserve"> PAGEREF _Toc493338166 \h </w:instrText>
        </w:r>
        <w:r w:rsidR="00B62578" w:rsidRPr="00E05EC9">
          <w:rPr>
            <w:webHidden/>
          </w:rPr>
        </w:r>
        <w:r w:rsidR="00B62578" w:rsidRPr="00E05EC9">
          <w:rPr>
            <w:webHidden/>
          </w:rPr>
          <w:fldChar w:fldCharType="separate"/>
        </w:r>
        <w:r w:rsidR="00B62578" w:rsidRPr="00E05EC9">
          <w:rPr>
            <w:webHidden/>
          </w:rPr>
          <w:t>62</w:t>
        </w:r>
        <w:r w:rsidR="00B62578" w:rsidRPr="00E05EC9">
          <w:rPr>
            <w:webHidden/>
          </w:rPr>
          <w:fldChar w:fldCharType="end"/>
        </w:r>
      </w:hyperlink>
    </w:p>
    <w:p w14:paraId="04D7230B" w14:textId="4F8D5C41"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7" w:history="1">
        <w:r w:rsidR="00B62578" w:rsidRPr="00E05EC9">
          <w:rPr>
            <w:rStyle w:val="Hyperlink"/>
          </w:rPr>
          <w:t>Table 6</w:t>
        </w:r>
        <w:r w:rsidR="00B62578" w:rsidRPr="00E05EC9">
          <w:rPr>
            <w:rStyle w:val="Hyperlink"/>
          </w:rPr>
          <w:noBreakHyphen/>
          <w:t>1 - Locations Selected</w:t>
        </w:r>
        <w:r w:rsidR="00B62578" w:rsidRPr="00E05EC9">
          <w:rPr>
            <w:webHidden/>
          </w:rPr>
          <w:tab/>
        </w:r>
        <w:r w:rsidR="00B62578" w:rsidRPr="00E05EC9">
          <w:rPr>
            <w:webHidden/>
          </w:rPr>
          <w:fldChar w:fldCharType="begin"/>
        </w:r>
        <w:r w:rsidR="00B62578" w:rsidRPr="00E05EC9">
          <w:rPr>
            <w:webHidden/>
          </w:rPr>
          <w:instrText xml:space="preserve"> PAGEREF _Toc493338167 \h </w:instrText>
        </w:r>
        <w:r w:rsidR="00B62578" w:rsidRPr="00E05EC9">
          <w:rPr>
            <w:webHidden/>
          </w:rPr>
        </w:r>
        <w:r w:rsidR="00B62578" w:rsidRPr="00E05EC9">
          <w:rPr>
            <w:webHidden/>
          </w:rPr>
          <w:fldChar w:fldCharType="separate"/>
        </w:r>
        <w:r w:rsidR="00B62578" w:rsidRPr="00E05EC9">
          <w:rPr>
            <w:webHidden/>
          </w:rPr>
          <w:t>75</w:t>
        </w:r>
        <w:r w:rsidR="00B62578" w:rsidRPr="00E05EC9">
          <w:rPr>
            <w:webHidden/>
          </w:rPr>
          <w:fldChar w:fldCharType="end"/>
        </w:r>
      </w:hyperlink>
    </w:p>
    <w:p w14:paraId="4C680F33" w14:textId="1C478051"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8" w:history="1">
        <w:r w:rsidR="00B62578" w:rsidRPr="00E05EC9">
          <w:rPr>
            <w:rStyle w:val="Hyperlink"/>
          </w:rPr>
          <w:t>Table 6</w:t>
        </w:r>
        <w:r w:rsidR="00B62578" w:rsidRPr="00E05EC9">
          <w:rPr>
            <w:rStyle w:val="Hyperlink"/>
          </w:rPr>
          <w:noBreakHyphen/>
          <w:t>2 - Constant Parameters</w:t>
        </w:r>
        <w:r w:rsidR="00B62578" w:rsidRPr="00E05EC9">
          <w:rPr>
            <w:webHidden/>
          </w:rPr>
          <w:tab/>
        </w:r>
        <w:r w:rsidR="00B62578" w:rsidRPr="00E05EC9">
          <w:rPr>
            <w:webHidden/>
          </w:rPr>
          <w:fldChar w:fldCharType="begin"/>
        </w:r>
        <w:r w:rsidR="00B62578" w:rsidRPr="00E05EC9">
          <w:rPr>
            <w:webHidden/>
          </w:rPr>
          <w:instrText xml:space="preserve"> PAGEREF _Toc493338168 \h </w:instrText>
        </w:r>
        <w:r w:rsidR="00B62578" w:rsidRPr="00E05EC9">
          <w:rPr>
            <w:webHidden/>
          </w:rPr>
        </w:r>
        <w:r w:rsidR="00B62578" w:rsidRPr="00E05EC9">
          <w:rPr>
            <w:webHidden/>
          </w:rPr>
          <w:fldChar w:fldCharType="separate"/>
        </w:r>
        <w:r w:rsidR="00B62578" w:rsidRPr="00E05EC9">
          <w:rPr>
            <w:webHidden/>
          </w:rPr>
          <w:t>76</w:t>
        </w:r>
        <w:r w:rsidR="00B62578" w:rsidRPr="00E05EC9">
          <w:rPr>
            <w:webHidden/>
          </w:rPr>
          <w:fldChar w:fldCharType="end"/>
        </w:r>
      </w:hyperlink>
    </w:p>
    <w:p w14:paraId="4F1BE5D4" w14:textId="5D47FE2B"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9" w:history="1">
        <w:r w:rsidR="00B62578" w:rsidRPr="00E05EC9">
          <w:rPr>
            <w:rStyle w:val="Hyperlink"/>
          </w:rPr>
          <w:t>Table 6</w:t>
        </w:r>
        <w:r w:rsidR="00B62578" w:rsidRPr="00E05EC9">
          <w:rPr>
            <w:rStyle w:val="Hyperlink"/>
          </w:rPr>
          <w:noBreakHyphen/>
          <w:t>3 - Output Production Figures</w:t>
        </w:r>
        <w:r w:rsidR="00B62578" w:rsidRPr="00E05EC9">
          <w:rPr>
            <w:webHidden/>
          </w:rPr>
          <w:tab/>
        </w:r>
        <w:r w:rsidR="00B62578" w:rsidRPr="00E05EC9">
          <w:rPr>
            <w:webHidden/>
          </w:rPr>
          <w:fldChar w:fldCharType="begin"/>
        </w:r>
        <w:r w:rsidR="00B62578" w:rsidRPr="00E05EC9">
          <w:rPr>
            <w:webHidden/>
          </w:rPr>
          <w:instrText xml:space="preserve"> PAGEREF _Toc493338169 \h </w:instrText>
        </w:r>
        <w:r w:rsidR="00B62578" w:rsidRPr="00E05EC9">
          <w:rPr>
            <w:webHidden/>
          </w:rPr>
        </w:r>
        <w:r w:rsidR="00B62578" w:rsidRPr="00E05EC9">
          <w:rPr>
            <w:webHidden/>
          </w:rPr>
          <w:fldChar w:fldCharType="separate"/>
        </w:r>
        <w:r w:rsidR="00B62578" w:rsidRPr="00E05EC9">
          <w:rPr>
            <w:webHidden/>
          </w:rPr>
          <w:t>77</w:t>
        </w:r>
        <w:r w:rsidR="00B62578" w:rsidRPr="00E05EC9">
          <w:rPr>
            <w:webHidden/>
          </w:rPr>
          <w:fldChar w:fldCharType="end"/>
        </w:r>
      </w:hyperlink>
    </w:p>
    <w:p w14:paraId="7C4CC8BC" w14:textId="15EEBEA3"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70" w:history="1">
        <w:r w:rsidR="00B62578" w:rsidRPr="00E05EC9">
          <w:rPr>
            <w:rStyle w:val="Hyperlink"/>
          </w:rPr>
          <w:t>Table 6</w:t>
        </w:r>
        <w:r w:rsidR="00B62578" w:rsidRPr="00E05EC9">
          <w:rPr>
            <w:rStyle w:val="Hyperlink"/>
          </w:rPr>
          <w:noBreakHyphen/>
          <w:t>4 - Output Finance Figures</w:t>
        </w:r>
        <w:r w:rsidR="00B62578" w:rsidRPr="00E05EC9">
          <w:rPr>
            <w:webHidden/>
          </w:rPr>
          <w:tab/>
        </w:r>
        <w:r w:rsidR="00B62578" w:rsidRPr="00E05EC9">
          <w:rPr>
            <w:webHidden/>
          </w:rPr>
          <w:fldChar w:fldCharType="begin"/>
        </w:r>
        <w:r w:rsidR="00B62578" w:rsidRPr="00E05EC9">
          <w:rPr>
            <w:webHidden/>
          </w:rPr>
          <w:instrText xml:space="preserve"> PAGEREF _Toc493338170 \h </w:instrText>
        </w:r>
        <w:r w:rsidR="00B62578" w:rsidRPr="00E05EC9">
          <w:rPr>
            <w:webHidden/>
          </w:rPr>
        </w:r>
        <w:r w:rsidR="00B62578" w:rsidRPr="00E05EC9">
          <w:rPr>
            <w:webHidden/>
          </w:rPr>
          <w:fldChar w:fldCharType="separate"/>
        </w:r>
        <w:r w:rsidR="00B62578" w:rsidRPr="00E05EC9">
          <w:rPr>
            <w:webHidden/>
          </w:rPr>
          <w:t>78</w:t>
        </w:r>
        <w:r w:rsidR="00B62578" w:rsidRPr="00E05EC9">
          <w:rPr>
            <w:webHidden/>
          </w:rPr>
          <w:fldChar w:fldCharType="end"/>
        </w:r>
      </w:hyperlink>
    </w:p>
    <w:p w14:paraId="28BDC285" w14:textId="44319004" w:rsidR="00B62578" w:rsidRPr="00E05EC9" w:rsidRDefault="00E05EC9" w:rsidP="002740BD">
      <w:pPr>
        <w:pStyle w:val="TableofFigures"/>
        <w:rPr>
          <w:rFonts w:asciiTheme="minorHAnsi" w:eastAsiaTheme="minorEastAsia" w:hAnsiTheme="minorHAnsi" w:cstheme="minorBidi"/>
          <w:sz w:val="22"/>
          <w:szCs w:val="22"/>
          <w:lang w:eastAsia="zh-CN"/>
        </w:rPr>
      </w:pPr>
      <w:hyperlink r:id="rId25" w:anchor="_Toc493338171" w:history="1">
        <w:r w:rsidR="00B62578" w:rsidRPr="00E05EC9">
          <w:rPr>
            <w:rStyle w:val="Hyperlink"/>
          </w:rPr>
          <w:t>Table 7</w:t>
        </w:r>
        <w:r w:rsidR="00B62578" w:rsidRPr="00E05EC9">
          <w:rPr>
            <w:rStyle w:val="Hyperlink"/>
          </w:rPr>
          <w:noBreakHyphen/>
          <w:t>1 - Solar Solution GUI Comparison</w:t>
        </w:r>
        <w:r w:rsidR="00B62578" w:rsidRPr="00E05EC9">
          <w:rPr>
            <w:webHidden/>
          </w:rPr>
          <w:tab/>
        </w:r>
        <w:r w:rsidR="00B62578" w:rsidRPr="00E05EC9">
          <w:rPr>
            <w:webHidden/>
          </w:rPr>
          <w:fldChar w:fldCharType="begin"/>
        </w:r>
        <w:r w:rsidR="00B62578" w:rsidRPr="00E05EC9">
          <w:rPr>
            <w:webHidden/>
          </w:rPr>
          <w:instrText xml:space="preserve"> PAGEREF _Toc493338171 \h </w:instrText>
        </w:r>
        <w:r w:rsidR="00B62578" w:rsidRPr="00E05EC9">
          <w:rPr>
            <w:webHidden/>
          </w:rPr>
        </w:r>
        <w:r w:rsidR="00B62578" w:rsidRPr="00E05EC9">
          <w:rPr>
            <w:webHidden/>
          </w:rPr>
          <w:fldChar w:fldCharType="separate"/>
        </w:r>
        <w:r w:rsidR="00B62578" w:rsidRPr="00E05EC9">
          <w:rPr>
            <w:webHidden/>
          </w:rPr>
          <w:t>90</w:t>
        </w:r>
        <w:r w:rsidR="00B62578" w:rsidRPr="00E05EC9">
          <w:rPr>
            <w:webHidden/>
          </w:rPr>
          <w:fldChar w:fldCharType="end"/>
        </w:r>
      </w:hyperlink>
    </w:p>
    <w:p w14:paraId="1AE4F477" w14:textId="152AE94C" w:rsidR="00F67766" w:rsidRPr="00E05EC9" w:rsidRDefault="00AB5968" w:rsidP="002740BD">
      <w:pPr>
        <w:pStyle w:val="ContentsTable"/>
      </w:pPr>
      <w:r w:rsidRPr="00E05EC9">
        <w:fldChar w:fldCharType="end"/>
      </w:r>
      <w:r w:rsidR="00F67766" w:rsidRPr="00E05EC9">
        <w:br w:type="page"/>
      </w:r>
    </w:p>
    <w:p w14:paraId="1AE4F478" w14:textId="5FC3E1FE" w:rsidR="00877A21" w:rsidRPr="00E05EC9" w:rsidRDefault="00877A21" w:rsidP="00DA60A6">
      <w:pPr>
        <w:pStyle w:val="Heading1-NoNumber"/>
        <w:rPr>
          <w:lang w:val="en-AU"/>
        </w:rPr>
      </w:pPr>
      <w:r w:rsidRPr="00E05EC9">
        <w:rPr>
          <w:lang w:val="en-AU"/>
        </w:rPr>
        <w:lastRenderedPageBreak/>
        <w:t>List of Figures</w:t>
      </w:r>
    </w:p>
    <w:p w14:paraId="4A516463" w14:textId="3FD53D37" w:rsidR="00B62578" w:rsidRPr="00E05EC9" w:rsidRDefault="00CC6886"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c "Figure" </w:instrText>
      </w:r>
      <w:r w:rsidRPr="00E05EC9">
        <w:fldChar w:fldCharType="separate"/>
      </w:r>
      <w:hyperlink r:id="rId26" w:anchor="_Toc493338172" w:history="1">
        <w:r w:rsidR="00B62578" w:rsidRPr="00E05EC9">
          <w:rPr>
            <w:rStyle w:val="Hyperlink"/>
          </w:rPr>
          <w:t>Figure 1</w:t>
        </w:r>
        <w:r w:rsidR="00B62578" w:rsidRPr="00E05EC9">
          <w:rPr>
            <w:rStyle w:val="Hyperlink"/>
          </w:rPr>
          <w:noBreakHyphen/>
          <w:t>1 - Worlds Energy Consumption By Source (Million Tons Ore Equivalent Vs. Year) [7]</w:t>
        </w:r>
        <w:r w:rsidR="00B62578" w:rsidRPr="00E05EC9">
          <w:rPr>
            <w:webHidden/>
          </w:rPr>
          <w:tab/>
        </w:r>
        <w:r w:rsidR="00B62578" w:rsidRPr="00E05EC9">
          <w:rPr>
            <w:webHidden/>
          </w:rPr>
          <w:fldChar w:fldCharType="begin"/>
        </w:r>
        <w:r w:rsidR="00B62578" w:rsidRPr="00E05EC9">
          <w:rPr>
            <w:webHidden/>
          </w:rPr>
          <w:instrText xml:space="preserve"> PAGEREF _Toc493338172 \h </w:instrText>
        </w:r>
        <w:r w:rsidR="00B62578" w:rsidRPr="00E05EC9">
          <w:rPr>
            <w:webHidden/>
          </w:rPr>
        </w:r>
        <w:r w:rsidR="00B62578" w:rsidRPr="00E05EC9">
          <w:rPr>
            <w:webHidden/>
          </w:rPr>
          <w:fldChar w:fldCharType="separate"/>
        </w:r>
        <w:r w:rsidR="00B62578" w:rsidRPr="00E05EC9">
          <w:rPr>
            <w:webHidden/>
          </w:rPr>
          <w:t>14</w:t>
        </w:r>
        <w:r w:rsidR="00B62578" w:rsidRPr="00E05EC9">
          <w:rPr>
            <w:webHidden/>
          </w:rPr>
          <w:fldChar w:fldCharType="end"/>
        </w:r>
      </w:hyperlink>
    </w:p>
    <w:p w14:paraId="2F84FF3C" w14:textId="4316C78F" w:rsidR="00B62578" w:rsidRPr="00E05EC9" w:rsidRDefault="00E05EC9" w:rsidP="002740BD">
      <w:pPr>
        <w:pStyle w:val="TableofFigures"/>
        <w:rPr>
          <w:rFonts w:asciiTheme="minorHAnsi" w:eastAsiaTheme="minorEastAsia" w:hAnsiTheme="minorHAnsi" w:cstheme="minorBidi"/>
          <w:sz w:val="22"/>
          <w:szCs w:val="22"/>
          <w:lang w:eastAsia="zh-CN"/>
        </w:rPr>
      </w:pPr>
      <w:hyperlink r:id="rId27" w:anchor="_Toc493338173" w:history="1">
        <w:r w:rsidR="00B62578" w:rsidRPr="00E05EC9">
          <w:rPr>
            <w:rStyle w:val="Hyperlink"/>
          </w:rPr>
          <w:t>Figure 2</w:t>
        </w:r>
        <w:r w:rsidR="00B62578" w:rsidRPr="00E05EC9">
          <w:rPr>
            <w:rStyle w:val="Hyperlink"/>
          </w:rPr>
          <w:noBreakHyphen/>
          <w:t>1 - Overview of Operation of Solar System [17]</w:t>
        </w:r>
        <w:r w:rsidR="00B62578" w:rsidRPr="00E05EC9">
          <w:rPr>
            <w:webHidden/>
          </w:rPr>
          <w:tab/>
        </w:r>
        <w:r w:rsidR="00B62578" w:rsidRPr="00E05EC9">
          <w:rPr>
            <w:webHidden/>
          </w:rPr>
          <w:fldChar w:fldCharType="begin"/>
        </w:r>
        <w:r w:rsidR="00B62578" w:rsidRPr="00E05EC9">
          <w:rPr>
            <w:webHidden/>
          </w:rPr>
          <w:instrText xml:space="preserve"> PAGEREF _Toc493338173 \h </w:instrText>
        </w:r>
        <w:r w:rsidR="00B62578" w:rsidRPr="00E05EC9">
          <w:rPr>
            <w:webHidden/>
          </w:rPr>
        </w:r>
        <w:r w:rsidR="00B62578" w:rsidRPr="00E05EC9">
          <w:rPr>
            <w:webHidden/>
          </w:rPr>
          <w:fldChar w:fldCharType="separate"/>
        </w:r>
        <w:r w:rsidR="00B62578" w:rsidRPr="00E05EC9">
          <w:rPr>
            <w:webHidden/>
          </w:rPr>
          <w:t>17</w:t>
        </w:r>
        <w:r w:rsidR="00B62578" w:rsidRPr="00E05EC9">
          <w:rPr>
            <w:webHidden/>
          </w:rPr>
          <w:fldChar w:fldCharType="end"/>
        </w:r>
      </w:hyperlink>
    </w:p>
    <w:p w14:paraId="1C406F66" w14:textId="2865B167" w:rsidR="00B62578" w:rsidRPr="00E05EC9" w:rsidRDefault="00E05EC9" w:rsidP="002740BD">
      <w:pPr>
        <w:pStyle w:val="TableofFigures"/>
        <w:rPr>
          <w:rFonts w:asciiTheme="minorHAnsi" w:eastAsiaTheme="minorEastAsia" w:hAnsiTheme="minorHAnsi" w:cstheme="minorBidi"/>
          <w:sz w:val="22"/>
          <w:szCs w:val="22"/>
          <w:lang w:eastAsia="zh-CN"/>
        </w:rPr>
      </w:pPr>
      <w:hyperlink r:id="rId28" w:anchor="_Toc493338174" w:history="1">
        <w:r w:rsidR="00B62578" w:rsidRPr="00E05EC9">
          <w:rPr>
            <w:rStyle w:val="Hyperlink"/>
          </w:rPr>
          <w:t>Figure 2</w:t>
        </w:r>
        <w:r w:rsidR="00B62578" w:rsidRPr="00E05EC9">
          <w:rPr>
            <w:rStyle w:val="Hyperlink"/>
          </w:rPr>
          <w:noBreakHyphen/>
          <w:t>2 - Behaviour of light shining on a solar cell. 1/2/4/5.) Reflection 3/6.) Absorption [21]</w:t>
        </w:r>
        <w:r w:rsidR="00B62578" w:rsidRPr="00E05EC9">
          <w:rPr>
            <w:webHidden/>
          </w:rPr>
          <w:tab/>
        </w:r>
        <w:r w:rsidR="00B62578" w:rsidRPr="00E05EC9">
          <w:rPr>
            <w:webHidden/>
          </w:rPr>
          <w:fldChar w:fldCharType="begin"/>
        </w:r>
        <w:r w:rsidR="00B62578" w:rsidRPr="00E05EC9">
          <w:rPr>
            <w:webHidden/>
          </w:rPr>
          <w:instrText xml:space="preserve"> PAGEREF _Toc493338174 \h </w:instrText>
        </w:r>
        <w:r w:rsidR="00B62578" w:rsidRPr="00E05EC9">
          <w:rPr>
            <w:webHidden/>
          </w:rPr>
        </w:r>
        <w:r w:rsidR="00B62578" w:rsidRPr="00E05EC9">
          <w:rPr>
            <w:webHidden/>
          </w:rPr>
          <w:fldChar w:fldCharType="separate"/>
        </w:r>
        <w:r w:rsidR="00B62578" w:rsidRPr="00E05EC9">
          <w:rPr>
            <w:webHidden/>
          </w:rPr>
          <w:t>18</w:t>
        </w:r>
        <w:r w:rsidR="00B62578" w:rsidRPr="00E05EC9">
          <w:rPr>
            <w:webHidden/>
          </w:rPr>
          <w:fldChar w:fldCharType="end"/>
        </w:r>
      </w:hyperlink>
    </w:p>
    <w:p w14:paraId="6EFE6448" w14:textId="5550633A" w:rsidR="00B62578" w:rsidRPr="00E05EC9" w:rsidRDefault="00E05EC9" w:rsidP="002740BD">
      <w:pPr>
        <w:pStyle w:val="TableofFigures"/>
        <w:rPr>
          <w:rFonts w:asciiTheme="minorHAnsi" w:eastAsiaTheme="minorEastAsia" w:hAnsiTheme="minorHAnsi" w:cstheme="minorBidi"/>
          <w:sz w:val="22"/>
          <w:szCs w:val="22"/>
          <w:lang w:eastAsia="zh-CN"/>
        </w:rPr>
      </w:pPr>
      <w:hyperlink r:id="rId29" w:anchor="_Toc493338175" w:history="1">
        <w:r w:rsidR="00B62578" w:rsidRPr="00E05EC9">
          <w:rPr>
            <w:rStyle w:val="Hyperlink"/>
          </w:rPr>
          <w:t>Figure 2</w:t>
        </w:r>
        <w:r w:rsidR="00B62578" w:rsidRPr="00E05EC9">
          <w:rPr>
            <w:rStyle w:val="Hyperlink"/>
          </w:rPr>
          <w:noBreakHyphen/>
          <w:t>3 - Photovoltaic Panel Types [21]</w:t>
        </w:r>
        <w:r w:rsidR="00B62578" w:rsidRPr="00E05EC9">
          <w:rPr>
            <w:webHidden/>
          </w:rPr>
          <w:tab/>
        </w:r>
        <w:r w:rsidR="00B62578" w:rsidRPr="00E05EC9">
          <w:rPr>
            <w:webHidden/>
          </w:rPr>
          <w:fldChar w:fldCharType="begin"/>
        </w:r>
        <w:r w:rsidR="00B62578" w:rsidRPr="00E05EC9">
          <w:rPr>
            <w:webHidden/>
          </w:rPr>
          <w:instrText xml:space="preserve"> PAGEREF _Toc493338175 \h </w:instrText>
        </w:r>
        <w:r w:rsidR="00B62578" w:rsidRPr="00E05EC9">
          <w:rPr>
            <w:webHidden/>
          </w:rPr>
        </w:r>
        <w:r w:rsidR="00B62578" w:rsidRPr="00E05EC9">
          <w:rPr>
            <w:webHidden/>
          </w:rPr>
          <w:fldChar w:fldCharType="separate"/>
        </w:r>
        <w:r w:rsidR="00B62578" w:rsidRPr="00E05EC9">
          <w:rPr>
            <w:webHidden/>
          </w:rPr>
          <w:t>20</w:t>
        </w:r>
        <w:r w:rsidR="00B62578" w:rsidRPr="00E05EC9">
          <w:rPr>
            <w:webHidden/>
          </w:rPr>
          <w:fldChar w:fldCharType="end"/>
        </w:r>
      </w:hyperlink>
    </w:p>
    <w:p w14:paraId="305A2242" w14:textId="356C3656" w:rsidR="00B62578" w:rsidRPr="00E05EC9" w:rsidRDefault="00E05EC9" w:rsidP="002740BD">
      <w:pPr>
        <w:pStyle w:val="TableofFigures"/>
        <w:rPr>
          <w:rFonts w:asciiTheme="minorHAnsi" w:eastAsiaTheme="minorEastAsia" w:hAnsiTheme="minorHAnsi" w:cstheme="minorBidi"/>
          <w:sz w:val="22"/>
          <w:szCs w:val="22"/>
          <w:lang w:eastAsia="zh-CN"/>
        </w:rPr>
      </w:pPr>
      <w:hyperlink r:id="rId30" w:anchor="_Toc493338176" w:history="1">
        <w:r w:rsidR="00B62578" w:rsidRPr="00E05EC9">
          <w:rPr>
            <w:rStyle w:val="Hyperlink"/>
          </w:rPr>
          <w:t>Figure 2</w:t>
        </w:r>
        <w:r w:rsidR="00B62578" w:rsidRPr="00E05EC9">
          <w:rPr>
            <w:rStyle w:val="Hyperlink"/>
          </w:rPr>
          <w:noBreakHyphen/>
          <w:t>4 - Classification of the silicon PV panels. [21]</w:t>
        </w:r>
        <w:r w:rsidR="00B62578" w:rsidRPr="00E05EC9">
          <w:rPr>
            <w:webHidden/>
          </w:rPr>
          <w:tab/>
        </w:r>
        <w:r w:rsidR="00B62578" w:rsidRPr="00E05EC9">
          <w:rPr>
            <w:webHidden/>
          </w:rPr>
          <w:fldChar w:fldCharType="begin"/>
        </w:r>
        <w:r w:rsidR="00B62578" w:rsidRPr="00E05EC9">
          <w:rPr>
            <w:webHidden/>
          </w:rPr>
          <w:instrText xml:space="preserve"> PAGEREF _Toc493338176 \h </w:instrText>
        </w:r>
        <w:r w:rsidR="00B62578" w:rsidRPr="00E05EC9">
          <w:rPr>
            <w:webHidden/>
          </w:rPr>
        </w:r>
        <w:r w:rsidR="00B62578" w:rsidRPr="00E05EC9">
          <w:rPr>
            <w:webHidden/>
          </w:rPr>
          <w:fldChar w:fldCharType="separate"/>
        </w:r>
        <w:r w:rsidR="00B62578" w:rsidRPr="00E05EC9">
          <w:rPr>
            <w:webHidden/>
          </w:rPr>
          <w:t>20</w:t>
        </w:r>
        <w:r w:rsidR="00B62578" w:rsidRPr="00E05EC9">
          <w:rPr>
            <w:webHidden/>
          </w:rPr>
          <w:fldChar w:fldCharType="end"/>
        </w:r>
      </w:hyperlink>
    </w:p>
    <w:p w14:paraId="0CE0FA72" w14:textId="487CF8F4" w:rsidR="00B62578" w:rsidRPr="00E05EC9" w:rsidRDefault="00E05EC9" w:rsidP="002740BD">
      <w:pPr>
        <w:pStyle w:val="TableofFigures"/>
        <w:rPr>
          <w:rFonts w:asciiTheme="minorHAnsi" w:eastAsiaTheme="minorEastAsia" w:hAnsiTheme="minorHAnsi" w:cstheme="minorBidi"/>
          <w:sz w:val="22"/>
          <w:szCs w:val="22"/>
          <w:lang w:eastAsia="zh-CN"/>
        </w:rPr>
      </w:pPr>
      <w:hyperlink r:id="rId31" w:anchor="_Toc493338177" w:history="1">
        <w:r w:rsidR="00B62578" w:rsidRPr="00E05EC9">
          <w:rPr>
            <w:rStyle w:val="Hyperlink"/>
          </w:rPr>
          <w:t>Figure 2</w:t>
        </w:r>
        <w:r w:rsidR="00B62578" w:rsidRPr="00E05EC9">
          <w:rPr>
            <w:rStyle w:val="Hyperlink"/>
          </w:rPr>
          <w:noBreakHyphen/>
          <w:t>5 - Swanson's Law: Module costs decline as shipments increase [23]</w:t>
        </w:r>
        <w:r w:rsidR="00B62578" w:rsidRPr="00E05EC9">
          <w:rPr>
            <w:webHidden/>
          </w:rPr>
          <w:tab/>
        </w:r>
        <w:r w:rsidR="00B62578" w:rsidRPr="00E05EC9">
          <w:rPr>
            <w:webHidden/>
          </w:rPr>
          <w:fldChar w:fldCharType="begin"/>
        </w:r>
        <w:r w:rsidR="00B62578" w:rsidRPr="00E05EC9">
          <w:rPr>
            <w:webHidden/>
          </w:rPr>
          <w:instrText xml:space="preserve"> PAGEREF _Toc493338177 \h </w:instrText>
        </w:r>
        <w:r w:rsidR="00B62578" w:rsidRPr="00E05EC9">
          <w:rPr>
            <w:webHidden/>
          </w:rPr>
        </w:r>
        <w:r w:rsidR="00B62578" w:rsidRPr="00E05EC9">
          <w:rPr>
            <w:webHidden/>
          </w:rPr>
          <w:fldChar w:fldCharType="separate"/>
        </w:r>
        <w:r w:rsidR="00B62578" w:rsidRPr="00E05EC9">
          <w:rPr>
            <w:webHidden/>
          </w:rPr>
          <w:t>21</w:t>
        </w:r>
        <w:r w:rsidR="00B62578" w:rsidRPr="00E05EC9">
          <w:rPr>
            <w:webHidden/>
          </w:rPr>
          <w:fldChar w:fldCharType="end"/>
        </w:r>
      </w:hyperlink>
    </w:p>
    <w:p w14:paraId="2DF4B14B" w14:textId="26B3936C" w:rsidR="00B62578" w:rsidRPr="00E05EC9" w:rsidRDefault="00E05EC9" w:rsidP="002740BD">
      <w:pPr>
        <w:pStyle w:val="TableofFigures"/>
        <w:rPr>
          <w:rFonts w:asciiTheme="minorHAnsi" w:eastAsiaTheme="minorEastAsia" w:hAnsiTheme="minorHAnsi" w:cstheme="minorBidi"/>
          <w:sz w:val="22"/>
          <w:szCs w:val="22"/>
          <w:lang w:eastAsia="zh-CN"/>
        </w:rPr>
      </w:pPr>
      <w:hyperlink r:id="rId32" w:anchor="_Toc493338178" w:history="1">
        <w:r w:rsidR="00B62578" w:rsidRPr="00E05EC9">
          <w:rPr>
            <w:rStyle w:val="Hyperlink"/>
          </w:rPr>
          <w:t>Figure 2</w:t>
        </w:r>
        <w:r w:rsidR="00B62578" w:rsidRPr="00E05EC9">
          <w:rPr>
            <w:rStyle w:val="Hyperlink"/>
          </w:rPr>
          <w:noBreakHyphen/>
          <w:t>6- Changes in Electricity Generation by Fuel type [24]</w:t>
        </w:r>
        <w:r w:rsidR="00B62578" w:rsidRPr="00E05EC9">
          <w:rPr>
            <w:webHidden/>
          </w:rPr>
          <w:tab/>
        </w:r>
        <w:r w:rsidR="00B62578" w:rsidRPr="00E05EC9">
          <w:rPr>
            <w:webHidden/>
          </w:rPr>
          <w:fldChar w:fldCharType="begin"/>
        </w:r>
        <w:r w:rsidR="00B62578" w:rsidRPr="00E05EC9">
          <w:rPr>
            <w:webHidden/>
          </w:rPr>
          <w:instrText xml:space="preserve"> PAGEREF _Toc493338178 \h </w:instrText>
        </w:r>
        <w:r w:rsidR="00B62578" w:rsidRPr="00E05EC9">
          <w:rPr>
            <w:webHidden/>
          </w:rPr>
        </w:r>
        <w:r w:rsidR="00B62578" w:rsidRPr="00E05EC9">
          <w:rPr>
            <w:webHidden/>
          </w:rPr>
          <w:fldChar w:fldCharType="separate"/>
        </w:r>
        <w:r w:rsidR="00B62578" w:rsidRPr="00E05EC9">
          <w:rPr>
            <w:webHidden/>
          </w:rPr>
          <w:t>22</w:t>
        </w:r>
        <w:r w:rsidR="00B62578" w:rsidRPr="00E05EC9">
          <w:rPr>
            <w:webHidden/>
          </w:rPr>
          <w:fldChar w:fldCharType="end"/>
        </w:r>
      </w:hyperlink>
    </w:p>
    <w:p w14:paraId="1F4267D5" w14:textId="17342DEB" w:rsidR="00B62578" w:rsidRPr="00E05EC9" w:rsidRDefault="00E05EC9" w:rsidP="002740BD">
      <w:pPr>
        <w:pStyle w:val="TableofFigures"/>
        <w:rPr>
          <w:rFonts w:asciiTheme="minorHAnsi" w:eastAsiaTheme="minorEastAsia" w:hAnsiTheme="minorHAnsi" w:cstheme="minorBidi"/>
          <w:sz w:val="22"/>
          <w:szCs w:val="22"/>
          <w:lang w:eastAsia="zh-CN"/>
        </w:rPr>
      </w:pPr>
      <w:hyperlink r:id="rId33" w:anchor="_Toc493338179" w:history="1">
        <w:r w:rsidR="00B62578" w:rsidRPr="00E05EC9">
          <w:rPr>
            <w:rStyle w:val="Hyperlink"/>
          </w:rPr>
          <w:t>Figure 2</w:t>
        </w:r>
        <w:r w:rsidR="00B62578" w:rsidRPr="00E05EC9">
          <w:rPr>
            <w:rStyle w:val="Hyperlink"/>
          </w:rPr>
          <w:noBreakHyphen/>
          <w:t>7- Solar PV Global Capacity, by Country/Region, 2005-2015 [25]</w:t>
        </w:r>
        <w:r w:rsidR="00B62578" w:rsidRPr="00E05EC9">
          <w:rPr>
            <w:webHidden/>
          </w:rPr>
          <w:tab/>
        </w:r>
        <w:r w:rsidR="00B62578" w:rsidRPr="00E05EC9">
          <w:rPr>
            <w:webHidden/>
          </w:rPr>
          <w:fldChar w:fldCharType="begin"/>
        </w:r>
        <w:r w:rsidR="00B62578" w:rsidRPr="00E05EC9">
          <w:rPr>
            <w:webHidden/>
          </w:rPr>
          <w:instrText xml:space="preserve"> PAGEREF _Toc493338179 \h </w:instrText>
        </w:r>
        <w:r w:rsidR="00B62578" w:rsidRPr="00E05EC9">
          <w:rPr>
            <w:webHidden/>
          </w:rPr>
        </w:r>
        <w:r w:rsidR="00B62578" w:rsidRPr="00E05EC9">
          <w:rPr>
            <w:webHidden/>
          </w:rPr>
          <w:fldChar w:fldCharType="separate"/>
        </w:r>
        <w:r w:rsidR="00B62578" w:rsidRPr="00E05EC9">
          <w:rPr>
            <w:webHidden/>
          </w:rPr>
          <w:t>22</w:t>
        </w:r>
        <w:r w:rsidR="00B62578" w:rsidRPr="00E05EC9">
          <w:rPr>
            <w:webHidden/>
          </w:rPr>
          <w:fldChar w:fldCharType="end"/>
        </w:r>
      </w:hyperlink>
    </w:p>
    <w:p w14:paraId="51962B32" w14:textId="7DB767CD" w:rsidR="00B62578" w:rsidRPr="00E05EC9" w:rsidRDefault="00E05EC9" w:rsidP="002740BD">
      <w:pPr>
        <w:pStyle w:val="TableofFigures"/>
        <w:rPr>
          <w:rFonts w:asciiTheme="minorHAnsi" w:eastAsiaTheme="minorEastAsia" w:hAnsiTheme="minorHAnsi" w:cstheme="minorBidi"/>
          <w:sz w:val="22"/>
          <w:szCs w:val="22"/>
          <w:lang w:eastAsia="zh-CN"/>
        </w:rPr>
      </w:pPr>
      <w:hyperlink r:id="rId34" w:anchor="_Toc493338180" w:history="1">
        <w:r w:rsidR="00B62578" w:rsidRPr="00E05EC9">
          <w:rPr>
            <w:rStyle w:val="Hyperlink"/>
          </w:rPr>
          <w:t>Figure 2</w:t>
        </w:r>
        <w:r w:rsidR="00B62578" w:rsidRPr="00E05EC9">
          <w:rPr>
            <w:rStyle w:val="Hyperlink"/>
          </w:rPr>
          <w:noBreakHyphen/>
          <w:t>8- Annual Solar PV Installations in Australia [24]</w:t>
        </w:r>
        <w:r w:rsidR="00B62578" w:rsidRPr="00E05EC9">
          <w:rPr>
            <w:webHidden/>
          </w:rPr>
          <w:tab/>
        </w:r>
        <w:r w:rsidR="00B62578" w:rsidRPr="00E05EC9">
          <w:rPr>
            <w:webHidden/>
          </w:rPr>
          <w:fldChar w:fldCharType="begin"/>
        </w:r>
        <w:r w:rsidR="00B62578" w:rsidRPr="00E05EC9">
          <w:rPr>
            <w:webHidden/>
          </w:rPr>
          <w:instrText xml:space="preserve"> PAGEREF _Toc493338180 \h </w:instrText>
        </w:r>
        <w:r w:rsidR="00B62578" w:rsidRPr="00E05EC9">
          <w:rPr>
            <w:webHidden/>
          </w:rPr>
        </w:r>
        <w:r w:rsidR="00B62578" w:rsidRPr="00E05EC9">
          <w:rPr>
            <w:webHidden/>
          </w:rPr>
          <w:fldChar w:fldCharType="separate"/>
        </w:r>
        <w:r w:rsidR="00B62578" w:rsidRPr="00E05EC9">
          <w:rPr>
            <w:webHidden/>
          </w:rPr>
          <w:t>23</w:t>
        </w:r>
        <w:r w:rsidR="00B62578" w:rsidRPr="00E05EC9">
          <w:rPr>
            <w:webHidden/>
          </w:rPr>
          <w:fldChar w:fldCharType="end"/>
        </w:r>
      </w:hyperlink>
    </w:p>
    <w:p w14:paraId="09040EAF" w14:textId="21CC51FB" w:rsidR="00B62578" w:rsidRPr="00E05EC9" w:rsidRDefault="00E05EC9" w:rsidP="002740BD">
      <w:pPr>
        <w:pStyle w:val="TableofFigures"/>
        <w:rPr>
          <w:rFonts w:asciiTheme="minorHAnsi" w:eastAsiaTheme="minorEastAsia" w:hAnsiTheme="minorHAnsi" w:cstheme="minorBidi"/>
          <w:sz w:val="22"/>
          <w:szCs w:val="22"/>
          <w:lang w:eastAsia="zh-CN"/>
        </w:rPr>
      </w:pPr>
      <w:hyperlink r:id="rId35" w:anchor="_Toc493338181" w:history="1">
        <w:r w:rsidR="00B62578" w:rsidRPr="00E05EC9">
          <w:rPr>
            <w:rStyle w:val="Hyperlink"/>
          </w:rPr>
          <w:t>Figure 2</w:t>
        </w:r>
        <w:r w:rsidR="00B62578" w:rsidRPr="00E05EC9">
          <w:rPr>
            <w:rStyle w:val="Hyperlink"/>
          </w:rPr>
          <w:noBreakHyphen/>
          <w:t>9- State Average Solar PV System Size (kW) [24]</w:t>
        </w:r>
        <w:r w:rsidR="00B62578" w:rsidRPr="00E05EC9">
          <w:rPr>
            <w:webHidden/>
          </w:rPr>
          <w:tab/>
        </w:r>
        <w:r w:rsidR="00B62578" w:rsidRPr="00E05EC9">
          <w:rPr>
            <w:webHidden/>
          </w:rPr>
          <w:fldChar w:fldCharType="begin"/>
        </w:r>
        <w:r w:rsidR="00B62578" w:rsidRPr="00E05EC9">
          <w:rPr>
            <w:webHidden/>
          </w:rPr>
          <w:instrText xml:space="preserve"> PAGEREF _Toc493338181 \h </w:instrText>
        </w:r>
        <w:r w:rsidR="00B62578" w:rsidRPr="00E05EC9">
          <w:rPr>
            <w:webHidden/>
          </w:rPr>
        </w:r>
        <w:r w:rsidR="00B62578" w:rsidRPr="00E05EC9">
          <w:rPr>
            <w:webHidden/>
          </w:rPr>
          <w:fldChar w:fldCharType="separate"/>
        </w:r>
        <w:r w:rsidR="00B62578" w:rsidRPr="00E05EC9">
          <w:rPr>
            <w:webHidden/>
          </w:rPr>
          <w:t>23</w:t>
        </w:r>
        <w:r w:rsidR="00B62578" w:rsidRPr="00E05EC9">
          <w:rPr>
            <w:webHidden/>
          </w:rPr>
          <w:fldChar w:fldCharType="end"/>
        </w:r>
      </w:hyperlink>
    </w:p>
    <w:p w14:paraId="7BB40A2A" w14:textId="70AC3AD5" w:rsidR="00B62578" w:rsidRPr="00E05EC9" w:rsidRDefault="00E05EC9" w:rsidP="002740BD">
      <w:pPr>
        <w:pStyle w:val="TableofFigures"/>
        <w:rPr>
          <w:rFonts w:asciiTheme="minorHAnsi" w:eastAsiaTheme="minorEastAsia" w:hAnsiTheme="minorHAnsi" w:cstheme="minorBidi"/>
          <w:sz w:val="22"/>
          <w:szCs w:val="22"/>
          <w:lang w:eastAsia="zh-CN"/>
        </w:rPr>
      </w:pPr>
      <w:hyperlink r:id="rId36" w:anchor="_Toc493338182" w:history="1">
        <w:r w:rsidR="00B62578" w:rsidRPr="00E05EC9">
          <w:rPr>
            <w:rStyle w:val="Hyperlink"/>
          </w:rPr>
          <w:t>Figure 2</w:t>
        </w:r>
        <w:r w:rsidR="00B62578" w:rsidRPr="00E05EC9">
          <w:rPr>
            <w:rStyle w:val="Hyperlink"/>
          </w:rPr>
          <w:noBreakHyphen/>
          <w:t>10 - Best Research-Cell Efficiencies, 1976-2015 [28]</w:t>
        </w:r>
        <w:r w:rsidR="00B62578" w:rsidRPr="00E05EC9">
          <w:rPr>
            <w:webHidden/>
          </w:rPr>
          <w:tab/>
        </w:r>
        <w:r w:rsidR="00B62578" w:rsidRPr="00E05EC9">
          <w:rPr>
            <w:webHidden/>
          </w:rPr>
          <w:fldChar w:fldCharType="begin"/>
        </w:r>
        <w:r w:rsidR="00B62578" w:rsidRPr="00E05EC9">
          <w:rPr>
            <w:webHidden/>
          </w:rPr>
          <w:instrText xml:space="preserve"> PAGEREF _Toc493338182 \h </w:instrText>
        </w:r>
        <w:r w:rsidR="00B62578" w:rsidRPr="00E05EC9">
          <w:rPr>
            <w:webHidden/>
          </w:rPr>
        </w:r>
        <w:r w:rsidR="00B62578" w:rsidRPr="00E05EC9">
          <w:rPr>
            <w:webHidden/>
          </w:rPr>
          <w:fldChar w:fldCharType="separate"/>
        </w:r>
        <w:r w:rsidR="00B62578" w:rsidRPr="00E05EC9">
          <w:rPr>
            <w:webHidden/>
          </w:rPr>
          <w:t>25</w:t>
        </w:r>
        <w:r w:rsidR="00B62578" w:rsidRPr="00E05EC9">
          <w:rPr>
            <w:webHidden/>
          </w:rPr>
          <w:fldChar w:fldCharType="end"/>
        </w:r>
      </w:hyperlink>
    </w:p>
    <w:p w14:paraId="44F6EF1C" w14:textId="7620E8FE" w:rsidR="00B62578" w:rsidRPr="00E05EC9" w:rsidRDefault="00E05EC9" w:rsidP="002740BD">
      <w:pPr>
        <w:pStyle w:val="TableofFigures"/>
        <w:rPr>
          <w:rFonts w:asciiTheme="minorHAnsi" w:eastAsiaTheme="minorEastAsia" w:hAnsiTheme="minorHAnsi" w:cstheme="minorBidi"/>
          <w:sz w:val="22"/>
          <w:szCs w:val="22"/>
          <w:lang w:eastAsia="zh-CN"/>
        </w:rPr>
      </w:pPr>
      <w:hyperlink r:id="rId37" w:anchor="_Toc493338183" w:history="1">
        <w:r w:rsidR="00B62578" w:rsidRPr="00E05EC9">
          <w:rPr>
            <w:rStyle w:val="Hyperlink"/>
          </w:rPr>
          <w:t>Figure 2</w:t>
        </w:r>
        <w:r w:rsidR="00B62578" w:rsidRPr="00E05EC9">
          <w:rPr>
            <w:rStyle w:val="Hyperlink"/>
          </w:rPr>
          <w:noBreakHyphen/>
          <w:t>11 - Solar Cell efficiency [19]</w:t>
        </w:r>
        <w:r w:rsidR="00B62578" w:rsidRPr="00E05EC9">
          <w:rPr>
            <w:webHidden/>
          </w:rPr>
          <w:tab/>
        </w:r>
        <w:r w:rsidR="00B62578" w:rsidRPr="00E05EC9">
          <w:rPr>
            <w:webHidden/>
          </w:rPr>
          <w:fldChar w:fldCharType="begin"/>
        </w:r>
        <w:r w:rsidR="00B62578" w:rsidRPr="00E05EC9">
          <w:rPr>
            <w:webHidden/>
          </w:rPr>
          <w:instrText xml:space="preserve"> PAGEREF _Toc493338183 \h </w:instrText>
        </w:r>
        <w:r w:rsidR="00B62578" w:rsidRPr="00E05EC9">
          <w:rPr>
            <w:webHidden/>
          </w:rPr>
        </w:r>
        <w:r w:rsidR="00B62578" w:rsidRPr="00E05EC9">
          <w:rPr>
            <w:webHidden/>
          </w:rPr>
          <w:fldChar w:fldCharType="separate"/>
        </w:r>
        <w:r w:rsidR="00B62578" w:rsidRPr="00E05EC9">
          <w:rPr>
            <w:webHidden/>
          </w:rPr>
          <w:t>26</w:t>
        </w:r>
        <w:r w:rsidR="00B62578" w:rsidRPr="00E05EC9">
          <w:rPr>
            <w:webHidden/>
          </w:rPr>
          <w:fldChar w:fldCharType="end"/>
        </w:r>
      </w:hyperlink>
    </w:p>
    <w:p w14:paraId="503FD6C5" w14:textId="43E40C2E" w:rsidR="00B62578" w:rsidRPr="00E05EC9" w:rsidRDefault="00E05EC9" w:rsidP="002740BD">
      <w:pPr>
        <w:pStyle w:val="TableofFigures"/>
        <w:rPr>
          <w:rFonts w:asciiTheme="minorHAnsi" w:eastAsiaTheme="minorEastAsia" w:hAnsiTheme="minorHAnsi" w:cstheme="minorBidi"/>
          <w:sz w:val="22"/>
          <w:szCs w:val="22"/>
          <w:lang w:eastAsia="zh-CN"/>
        </w:rPr>
      </w:pPr>
      <w:hyperlink r:id="rId38" w:anchor="_Toc493338184" w:history="1">
        <w:r w:rsidR="00B62578" w:rsidRPr="00E05EC9">
          <w:rPr>
            <w:rStyle w:val="Hyperlink"/>
          </w:rPr>
          <w:t>Figure 2</w:t>
        </w:r>
        <w:r w:rsidR="00B62578" w:rsidRPr="00E05EC9">
          <w:rPr>
            <w:rStyle w:val="Hyperlink"/>
          </w:rPr>
          <w:noBreakHyphen/>
          <w:t>12- Equivalent Circuit of a solar cell [28]</w:t>
        </w:r>
        <w:r w:rsidR="00B62578" w:rsidRPr="00E05EC9">
          <w:rPr>
            <w:webHidden/>
          </w:rPr>
          <w:tab/>
        </w:r>
        <w:r w:rsidR="00B62578" w:rsidRPr="00E05EC9">
          <w:rPr>
            <w:webHidden/>
          </w:rPr>
          <w:fldChar w:fldCharType="begin"/>
        </w:r>
        <w:r w:rsidR="00B62578" w:rsidRPr="00E05EC9">
          <w:rPr>
            <w:webHidden/>
          </w:rPr>
          <w:instrText xml:space="preserve"> PAGEREF _Toc493338184 \h </w:instrText>
        </w:r>
        <w:r w:rsidR="00B62578" w:rsidRPr="00E05EC9">
          <w:rPr>
            <w:webHidden/>
          </w:rPr>
        </w:r>
        <w:r w:rsidR="00B62578" w:rsidRPr="00E05EC9">
          <w:rPr>
            <w:webHidden/>
          </w:rPr>
          <w:fldChar w:fldCharType="separate"/>
        </w:r>
        <w:r w:rsidR="00B62578" w:rsidRPr="00E05EC9">
          <w:rPr>
            <w:webHidden/>
          </w:rPr>
          <w:t>26</w:t>
        </w:r>
        <w:r w:rsidR="00B62578" w:rsidRPr="00E05EC9">
          <w:rPr>
            <w:webHidden/>
          </w:rPr>
          <w:fldChar w:fldCharType="end"/>
        </w:r>
      </w:hyperlink>
    </w:p>
    <w:p w14:paraId="3C1F15FD" w14:textId="166230BD" w:rsidR="00B62578" w:rsidRPr="00E05EC9" w:rsidRDefault="00E05EC9" w:rsidP="002740BD">
      <w:pPr>
        <w:pStyle w:val="TableofFigures"/>
        <w:rPr>
          <w:rFonts w:asciiTheme="minorHAnsi" w:eastAsiaTheme="minorEastAsia" w:hAnsiTheme="minorHAnsi" w:cstheme="minorBidi"/>
          <w:sz w:val="22"/>
          <w:szCs w:val="22"/>
          <w:lang w:eastAsia="zh-CN"/>
        </w:rPr>
      </w:pPr>
      <w:hyperlink r:id="rId39" w:anchor="_Toc493338185" w:history="1">
        <w:r w:rsidR="00B62578" w:rsidRPr="00E05EC9">
          <w:rPr>
            <w:rStyle w:val="Hyperlink"/>
          </w:rPr>
          <w:t>Figure 2</w:t>
        </w:r>
        <w:r w:rsidR="00B62578" w:rsidRPr="00E05EC9">
          <w:rPr>
            <w:rStyle w:val="Hyperlink"/>
          </w:rPr>
          <w:noBreakHyphen/>
          <w:t>13 – I-V Characteristic for Silicone 33 cells tested without Irradiance (a) reverse bias and (b) forward bias, at 22 degrees Celsius [37]</w:t>
        </w:r>
        <w:r w:rsidR="00B62578" w:rsidRPr="00E05EC9">
          <w:rPr>
            <w:webHidden/>
          </w:rPr>
          <w:tab/>
        </w:r>
        <w:r w:rsidR="00B62578" w:rsidRPr="00E05EC9">
          <w:rPr>
            <w:webHidden/>
          </w:rPr>
          <w:fldChar w:fldCharType="begin"/>
        </w:r>
        <w:r w:rsidR="00B62578" w:rsidRPr="00E05EC9">
          <w:rPr>
            <w:webHidden/>
          </w:rPr>
          <w:instrText xml:space="preserve"> PAGEREF _Toc493338185 \h </w:instrText>
        </w:r>
        <w:r w:rsidR="00B62578" w:rsidRPr="00E05EC9">
          <w:rPr>
            <w:webHidden/>
          </w:rPr>
        </w:r>
        <w:r w:rsidR="00B62578" w:rsidRPr="00E05EC9">
          <w:rPr>
            <w:webHidden/>
          </w:rPr>
          <w:fldChar w:fldCharType="separate"/>
        </w:r>
        <w:r w:rsidR="00B62578" w:rsidRPr="00E05EC9">
          <w:rPr>
            <w:webHidden/>
          </w:rPr>
          <w:t>30</w:t>
        </w:r>
        <w:r w:rsidR="00B62578" w:rsidRPr="00E05EC9">
          <w:rPr>
            <w:webHidden/>
          </w:rPr>
          <w:fldChar w:fldCharType="end"/>
        </w:r>
      </w:hyperlink>
    </w:p>
    <w:p w14:paraId="0F9B5D42" w14:textId="26BC27D0" w:rsidR="00B62578" w:rsidRPr="00E05EC9" w:rsidRDefault="00E05EC9" w:rsidP="002740BD">
      <w:pPr>
        <w:pStyle w:val="TableofFigures"/>
        <w:rPr>
          <w:rFonts w:asciiTheme="minorHAnsi" w:eastAsiaTheme="minorEastAsia" w:hAnsiTheme="minorHAnsi" w:cstheme="minorBidi"/>
          <w:sz w:val="22"/>
          <w:szCs w:val="22"/>
          <w:lang w:eastAsia="zh-CN"/>
        </w:rPr>
      </w:pPr>
      <w:hyperlink r:id="rId40" w:anchor="_Toc493338186" w:history="1">
        <w:r w:rsidR="00B62578" w:rsidRPr="00E05EC9">
          <w:rPr>
            <w:rStyle w:val="Hyperlink"/>
          </w:rPr>
          <w:t>Figure 2</w:t>
        </w:r>
        <w:r w:rsidR="00B62578" w:rsidRPr="00E05EC9">
          <w:rPr>
            <w:rStyle w:val="Hyperlink"/>
          </w:rPr>
          <w:noBreakHyphen/>
          <w:t>14 - Adding No-Overlapped bypass diodes [30]</w:t>
        </w:r>
        <w:r w:rsidR="00B62578" w:rsidRPr="00E05EC9">
          <w:rPr>
            <w:webHidden/>
          </w:rPr>
          <w:tab/>
        </w:r>
        <w:r w:rsidR="00B62578" w:rsidRPr="00E05EC9">
          <w:rPr>
            <w:webHidden/>
          </w:rPr>
          <w:fldChar w:fldCharType="begin"/>
        </w:r>
        <w:r w:rsidR="00B62578" w:rsidRPr="00E05EC9">
          <w:rPr>
            <w:webHidden/>
          </w:rPr>
          <w:instrText xml:space="preserve"> PAGEREF _Toc493338186 \h </w:instrText>
        </w:r>
        <w:r w:rsidR="00B62578" w:rsidRPr="00E05EC9">
          <w:rPr>
            <w:webHidden/>
          </w:rPr>
        </w:r>
        <w:r w:rsidR="00B62578" w:rsidRPr="00E05EC9">
          <w:rPr>
            <w:webHidden/>
          </w:rPr>
          <w:fldChar w:fldCharType="separate"/>
        </w:r>
        <w:r w:rsidR="00B62578" w:rsidRPr="00E05EC9">
          <w:rPr>
            <w:webHidden/>
          </w:rPr>
          <w:t>30</w:t>
        </w:r>
        <w:r w:rsidR="00B62578" w:rsidRPr="00E05EC9">
          <w:rPr>
            <w:webHidden/>
          </w:rPr>
          <w:fldChar w:fldCharType="end"/>
        </w:r>
      </w:hyperlink>
    </w:p>
    <w:p w14:paraId="5655785A" w14:textId="666F0E7A" w:rsidR="00B62578" w:rsidRPr="00E05EC9" w:rsidRDefault="00E05EC9" w:rsidP="002740BD">
      <w:pPr>
        <w:pStyle w:val="TableofFigures"/>
        <w:rPr>
          <w:rFonts w:asciiTheme="minorHAnsi" w:eastAsiaTheme="minorEastAsia" w:hAnsiTheme="minorHAnsi" w:cstheme="minorBidi"/>
          <w:sz w:val="22"/>
          <w:szCs w:val="22"/>
          <w:lang w:eastAsia="zh-CN"/>
        </w:rPr>
      </w:pPr>
      <w:hyperlink r:id="rId41" w:anchor="_Toc493338187" w:history="1">
        <w:r w:rsidR="00B62578" w:rsidRPr="00E05EC9">
          <w:rPr>
            <w:rStyle w:val="Hyperlink"/>
          </w:rPr>
          <w:t>Figure 2</w:t>
        </w:r>
        <w:r w:rsidR="00B62578" w:rsidRPr="00E05EC9">
          <w:rPr>
            <w:rStyle w:val="Hyperlink"/>
          </w:rPr>
          <w:noBreakHyphen/>
          <w:t>15 - Adding Overlapped bypass diodes [30]</w:t>
        </w:r>
        <w:r w:rsidR="00B62578" w:rsidRPr="00E05EC9">
          <w:rPr>
            <w:webHidden/>
          </w:rPr>
          <w:tab/>
        </w:r>
        <w:r w:rsidR="00B62578" w:rsidRPr="00E05EC9">
          <w:rPr>
            <w:webHidden/>
          </w:rPr>
          <w:fldChar w:fldCharType="begin"/>
        </w:r>
        <w:r w:rsidR="00B62578" w:rsidRPr="00E05EC9">
          <w:rPr>
            <w:webHidden/>
          </w:rPr>
          <w:instrText xml:space="preserve"> PAGEREF _Toc493338187 \h </w:instrText>
        </w:r>
        <w:r w:rsidR="00B62578" w:rsidRPr="00E05EC9">
          <w:rPr>
            <w:webHidden/>
          </w:rPr>
        </w:r>
        <w:r w:rsidR="00B62578" w:rsidRPr="00E05EC9">
          <w:rPr>
            <w:webHidden/>
          </w:rPr>
          <w:fldChar w:fldCharType="separate"/>
        </w:r>
        <w:r w:rsidR="00B62578" w:rsidRPr="00E05EC9">
          <w:rPr>
            <w:webHidden/>
          </w:rPr>
          <w:t>30</w:t>
        </w:r>
        <w:r w:rsidR="00B62578" w:rsidRPr="00E05EC9">
          <w:rPr>
            <w:webHidden/>
          </w:rPr>
          <w:fldChar w:fldCharType="end"/>
        </w:r>
      </w:hyperlink>
    </w:p>
    <w:p w14:paraId="27F70A8F" w14:textId="1BE40668" w:rsidR="00B62578" w:rsidRPr="00E05EC9" w:rsidRDefault="00E05EC9" w:rsidP="002740BD">
      <w:pPr>
        <w:pStyle w:val="TableofFigures"/>
        <w:rPr>
          <w:rFonts w:asciiTheme="minorHAnsi" w:eastAsiaTheme="minorEastAsia" w:hAnsiTheme="minorHAnsi" w:cstheme="minorBidi"/>
          <w:sz w:val="22"/>
          <w:szCs w:val="22"/>
          <w:lang w:eastAsia="zh-CN"/>
        </w:rPr>
      </w:pPr>
      <w:hyperlink r:id="rId42" w:anchor="_Toc493338188" w:history="1">
        <w:r w:rsidR="00B62578" w:rsidRPr="00E05EC9">
          <w:rPr>
            <w:rStyle w:val="Hyperlink"/>
          </w:rPr>
          <w:t>Figure 2</w:t>
        </w:r>
        <w:r w:rsidR="00B62578" w:rsidRPr="00E05EC9">
          <w:rPr>
            <w:rStyle w:val="Hyperlink"/>
          </w:rPr>
          <w:noBreakHyphen/>
          <w:t>16 - Shading Scenarios used by Mai [38]</w:t>
        </w:r>
        <w:r w:rsidR="00B62578" w:rsidRPr="00E05EC9">
          <w:rPr>
            <w:webHidden/>
          </w:rPr>
          <w:tab/>
        </w:r>
        <w:r w:rsidR="00B62578" w:rsidRPr="00E05EC9">
          <w:rPr>
            <w:webHidden/>
          </w:rPr>
          <w:fldChar w:fldCharType="begin"/>
        </w:r>
        <w:r w:rsidR="00B62578" w:rsidRPr="00E05EC9">
          <w:rPr>
            <w:webHidden/>
          </w:rPr>
          <w:instrText xml:space="preserve"> PAGEREF _Toc493338188 \h </w:instrText>
        </w:r>
        <w:r w:rsidR="00B62578" w:rsidRPr="00E05EC9">
          <w:rPr>
            <w:webHidden/>
          </w:rPr>
        </w:r>
        <w:r w:rsidR="00B62578" w:rsidRPr="00E05EC9">
          <w:rPr>
            <w:webHidden/>
          </w:rPr>
          <w:fldChar w:fldCharType="separate"/>
        </w:r>
        <w:r w:rsidR="00B62578" w:rsidRPr="00E05EC9">
          <w:rPr>
            <w:webHidden/>
          </w:rPr>
          <w:t>31</w:t>
        </w:r>
        <w:r w:rsidR="00B62578" w:rsidRPr="00E05EC9">
          <w:rPr>
            <w:webHidden/>
          </w:rPr>
          <w:fldChar w:fldCharType="end"/>
        </w:r>
      </w:hyperlink>
    </w:p>
    <w:p w14:paraId="4B5CDF13" w14:textId="36B13219" w:rsidR="00B62578" w:rsidRPr="00E05EC9" w:rsidRDefault="00E05EC9" w:rsidP="002740BD">
      <w:pPr>
        <w:pStyle w:val="TableofFigures"/>
        <w:rPr>
          <w:rFonts w:asciiTheme="minorHAnsi" w:eastAsiaTheme="minorEastAsia" w:hAnsiTheme="minorHAnsi" w:cstheme="minorBidi"/>
          <w:sz w:val="22"/>
          <w:szCs w:val="22"/>
          <w:lang w:eastAsia="zh-CN"/>
        </w:rPr>
      </w:pPr>
      <w:hyperlink r:id="rId43" w:anchor="_Toc493338189" w:history="1">
        <w:r w:rsidR="00B62578" w:rsidRPr="00E05EC9">
          <w:rPr>
            <w:rStyle w:val="Hyperlink"/>
          </w:rPr>
          <w:t>Figure 2</w:t>
        </w:r>
        <w:r w:rsidR="00B62578" w:rsidRPr="00E05EC9">
          <w:rPr>
            <w:rStyle w:val="Hyperlink"/>
          </w:rPr>
          <w:noBreakHyphen/>
          <w:t>17 - Diagram of Bypass and Blocking diode functions [40]</w:t>
        </w:r>
        <w:r w:rsidR="00B62578" w:rsidRPr="00E05EC9">
          <w:rPr>
            <w:webHidden/>
          </w:rPr>
          <w:tab/>
        </w:r>
        <w:r w:rsidR="00B62578" w:rsidRPr="00E05EC9">
          <w:rPr>
            <w:webHidden/>
          </w:rPr>
          <w:fldChar w:fldCharType="begin"/>
        </w:r>
        <w:r w:rsidR="00B62578" w:rsidRPr="00E05EC9">
          <w:rPr>
            <w:webHidden/>
          </w:rPr>
          <w:instrText xml:space="preserve"> PAGEREF _Toc493338189 \h </w:instrText>
        </w:r>
        <w:r w:rsidR="00B62578" w:rsidRPr="00E05EC9">
          <w:rPr>
            <w:webHidden/>
          </w:rPr>
        </w:r>
        <w:r w:rsidR="00B62578" w:rsidRPr="00E05EC9">
          <w:rPr>
            <w:webHidden/>
          </w:rPr>
          <w:fldChar w:fldCharType="separate"/>
        </w:r>
        <w:r w:rsidR="00B62578" w:rsidRPr="00E05EC9">
          <w:rPr>
            <w:webHidden/>
          </w:rPr>
          <w:t>32</w:t>
        </w:r>
        <w:r w:rsidR="00B62578" w:rsidRPr="00E05EC9">
          <w:rPr>
            <w:webHidden/>
          </w:rPr>
          <w:fldChar w:fldCharType="end"/>
        </w:r>
      </w:hyperlink>
    </w:p>
    <w:p w14:paraId="44E6AE8C" w14:textId="6ACABDDE" w:rsidR="00B62578" w:rsidRPr="00E05EC9" w:rsidRDefault="00E05EC9" w:rsidP="002740BD">
      <w:pPr>
        <w:pStyle w:val="TableofFigures"/>
        <w:rPr>
          <w:rFonts w:asciiTheme="minorHAnsi" w:eastAsiaTheme="minorEastAsia" w:hAnsiTheme="minorHAnsi" w:cstheme="minorBidi"/>
          <w:sz w:val="22"/>
          <w:szCs w:val="22"/>
          <w:lang w:eastAsia="zh-CN"/>
        </w:rPr>
      </w:pPr>
      <w:hyperlink r:id="rId44" w:anchor="_Toc493338190" w:history="1">
        <w:r w:rsidR="00B62578" w:rsidRPr="00E05EC9">
          <w:rPr>
            <w:rStyle w:val="Hyperlink"/>
          </w:rPr>
          <w:t>Figure 2</w:t>
        </w:r>
        <w:r w:rsidR="00B62578" w:rsidRPr="00E05EC9">
          <w:rPr>
            <w:rStyle w:val="Hyperlink"/>
          </w:rPr>
          <w:noBreakHyphen/>
          <w:t>18 -Historical trend in times of Energy Return (EPBT) of photovoltaic modules of crystalline silicon [44]</w:t>
        </w:r>
        <w:r w:rsidR="00B62578" w:rsidRPr="00E05EC9">
          <w:rPr>
            <w:webHidden/>
          </w:rPr>
          <w:tab/>
        </w:r>
        <w:r w:rsidR="00B62578" w:rsidRPr="00E05EC9">
          <w:rPr>
            <w:webHidden/>
          </w:rPr>
          <w:fldChar w:fldCharType="begin"/>
        </w:r>
        <w:r w:rsidR="00B62578" w:rsidRPr="00E05EC9">
          <w:rPr>
            <w:webHidden/>
          </w:rPr>
          <w:instrText xml:space="preserve"> PAGEREF _Toc493338190 \h </w:instrText>
        </w:r>
        <w:r w:rsidR="00B62578" w:rsidRPr="00E05EC9">
          <w:rPr>
            <w:webHidden/>
          </w:rPr>
        </w:r>
        <w:r w:rsidR="00B62578" w:rsidRPr="00E05EC9">
          <w:rPr>
            <w:webHidden/>
          </w:rPr>
          <w:fldChar w:fldCharType="separate"/>
        </w:r>
        <w:r w:rsidR="00B62578" w:rsidRPr="00E05EC9">
          <w:rPr>
            <w:webHidden/>
          </w:rPr>
          <w:t>34</w:t>
        </w:r>
        <w:r w:rsidR="00B62578" w:rsidRPr="00E05EC9">
          <w:rPr>
            <w:webHidden/>
          </w:rPr>
          <w:fldChar w:fldCharType="end"/>
        </w:r>
      </w:hyperlink>
    </w:p>
    <w:p w14:paraId="60C3181C" w14:textId="3E417323" w:rsidR="00B62578" w:rsidRPr="00E05EC9" w:rsidRDefault="00E05EC9" w:rsidP="002740BD">
      <w:pPr>
        <w:pStyle w:val="TableofFigures"/>
        <w:rPr>
          <w:rFonts w:asciiTheme="minorHAnsi" w:eastAsiaTheme="minorEastAsia" w:hAnsiTheme="minorHAnsi" w:cstheme="minorBidi"/>
          <w:sz w:val="22"/>
          <w:szCs w:val="22"/>
          <w:lang w:eastAsia="zh-CN"/>
        </w:rPr>
      </w:pPr>
      <w:hyperlink r:id="rId45" w:anchor="_Toc493338191" w:history="1">
        <w:r w:rsidR="00B62578" w:rsidRPr="00E05EC9">
          <w:rPr>
            <w:rStyle w:val="Hyperlink"/>
          </w:rPr>
          <w:t>Figure 2</w:t>
        </w:r>
        <w:r w:rsidR="00B62578" w:rsidRPr="00E05EC9">
          <w:rPr>
            <w:rStyle w:val="Hyperlink"/>
          </w:rPr>
          <w:noBreakHyphen/>
          <w:t>19 - Graphical view of potential offset with BES [53]</w:t>
        </w:r>
        <w:r w:rsidR="00B62578" w:rsidRPr="00E05EC9">
          <w:rPr>
            <w:webHidden/>
          </w:rPr>
          <w:tab/>
        </w:r>
        <w:r w:rsidR="00B62578" w:rsidRPr="00E05EC9">
          <w:rPr>
            <w:webHidden/>
          </w:rPr>
          <w:fldChar w:fldCharType="begin"/>
        </w:r>
        <w:r w:rsidR="00B62578" w:rsidRPr="00E05EC9">
          <w:rPr>
            <w:webHidden/>
          </w:rPr>
          <w:instrText xml:space="preserve"> PAGEREF _Toc493338191 \h </w:instrText>
        </w:r>
        <w:r w:rsidR="00B62578" w:rsidRPr="00E05EC9">
          <w:rPr>
            <w:webHidden/>
          </w:rPr>
        </w:r>
        <w:r w:rsidR="00B62578" w:rsidRPr="00E05EC9">
          <w:rPr>
            <w:webHidden/>
          </w:rPr>
          <w:fldChar w:fldCharType="separate"/>
        </w:r>
        <w:r w:rsidR="00B62578" w:rsidRPr="00E05EC9">
          <w:rPr>
            <w:webHidden/>
          </w:rPr>
          <w:t>37</w:t>
        </w:r>
        <w:r w:rsidR="00B62578" w:rsidRPr="00E05EC9">
          <w:rPr>
            <w:webHidden/>
          </w:rPr>
          <w:fldChar w:fldCharType="end"/>
        </w:r>
      </w:hyperlink>
    </w:p>
    <w:p w14:paraId="3780CF8D" w14:textId="4A04544E" w:rsidR="00B62578" w:rsidRPr="00E05EC9" w:rsidRDefault="00E05EC9" w:rsidP="002740BD">
      <w:pPr>
        <w:pStyle w:val="TableofFigures"/>
        <w:rPr>
          <w:rFonts w:asciiTheme="minorHAnsi" w:eastAsiaTheme="minorEastAsia" w:hAnsiTheme="minorHAnsi" w:cstheme="minorBidi"/>
          <w:sz w:val="22"/>
          <w:szCs w:val="22"/>
          <w:lang w:eastAsia="zh-CN"/>
        </w:rPr>
      </w:pPr>
      <w:hyperlink r:id="rId46" w:anchor="_Toc493338192" w:history="1">
        <w:r w:rsidR="00B62578" w:rsidRPr="00E05EC9">
          <w:rPr>
            <w:rStyle w:val="Hyperlink"/>
          </w:rPr>
          <w:t>Figure 2</w:t>
        </w:r>
        <w:r w:rsidR="00B62578" w:rsidRPr="00E05EC9">
          <w:rPr>
            <w:rStyle w:val="Hyperlink"/>
          </w:rPr>
          <w:noBreakHyphen/>
          <w:t>20 - Australian Solar Irradiance [61]</w:t>
        </w:r>
        <w:r w:rsidR="00B62578" w:rsidRPr="00E05EC9">
          <w:rPr>
            <w:webHidden/>
          </w:rPr>
          <w:tab/>
        </w:r>
        <w:r w:rsidR="00B62578" w:rsidRPr="00E05EC9">
          <w:rPr>
            <w:webHidden/>
          </w:rPr>
          <w:fldChar w:fldCharType="begin"/>
        </w:r>
        <w:r w:rsidR="00B62578" w:rsidRPr="00E05EC9">
          <w:rPr>
            <w:webHidden/>
          </w:rPr>
          <w:instrText xml:space="preserve"> PAGEREF _Toc493338192 \h </w:instrText>
        </w:r>
        <w:r w:rsidR="00B62578" w:rsidRPr="00E05EC9">
          <w:rPr>
            <w:webHidden/>
          </w:rPr>
        </w:r>
        <w:r w:rsidR="00B62578" w:rsidRPr="00E05EC9">
          <w:rPr>
            <w:webHidden/>
          </w:rPr>
          <w:fldChar w:fldCharType="separate"/>
        </w:r>
        <w:r w:rsidR="00B62578" w:rsidRPr="00E05EC9">
          <w:rPr>
            <w:webHidden/>
          </w:rPr>
          <w:t>40</w:t>
        </w:r>
        <w:r w:rsidR="00B62578" w:rsidRPr="00E05EC9">
          <w:rPr>
            <w:webHidden/>
          </w:rPr>
          <w:fldChar w:fldCharType="end"/>
        </w:r>
      </w:hyperlink>
    </w:p>
    <w:p w14:paraId="63A724D8" w14:textId="2A5F3A3F" w:rsidR="00B62578" w:rsidRPr="00E05EC9" w:rsidRDefault="00E05EC9" w:rsidP="002740BD">
      <w:pPr>
        <w:pStyle w:val="TableofFigures"/>
        <w:rPr>
          <w:rFonts w:asciiTheme="minorHAnsi" w:eastAsiaTheme="minorEastAsia" w:hAnsiTheme="minorHAnsi" w:cstheme="minorBidi"/>
          <w:sz w:val="22"/>
          <w:szCs w:val="22"/>
          <w:lang w:eastAsia="zh-CN"/>
        </w:rPr>
      </w:pPr>
      <w:hyperlink r:id="rId47" w:anchor="_Toc493338193" w:history="1">
        <w:r w:rsidR="00B62578" w:rsidRPr="00E05EC9">
          <w:rPr>
            <w:rStyle w:val="Hyperlink"/>
          </w:rPr>
          <w:t>Figure 2</w:t>
        </w:r>
        <w:r w:rsidR="00B62578" w:rsidRPr="00E05EC9">
          <w:rPr>
            <w:rStyle w:val="Hyperlink"/>
          </w:rPr>
          <w:noBreakHyphen/>
          <w:t>21- Average hourly total solar radiation on horizontal surface (measured) [63]</w:t>
        </w:r>
        <w:r w:rsidR="00B62578" w:rsidRPr="00E05EC9">
          <w:rPr>
            <w:webHidden/>
          </w:rPr>
          <w:tab/>
        </w:r>
        <w:r w:rsidR="00B62578" w:rsidRPr="00E05EC9">
          <w:rPr>
            <w:webHidden/>
          </w:rPr>
          <w:fldChar w:fldCharType="begin"/>
        </w:r>
        <w:r w:rsidR="00B62578" w:rsidRPr="00E05EC9">
          <w:rPr>
            <w:webHidden/>
          </w:rPr>
          <w:instrText xml:space="preserve"> PAGEREF _Toc493338193 \h </w:instrText>
        </w:r>
        <w:r w:rsidR="00B62578" w:rsidRPr="00E05EC9">
          <w:rPr>
            <w:webHidden/>
          </w:rPr>
        </w:r>
        <w:r w:rsidR="00B62578" w:rsidRPr="00E05EC9">
          <w:rPr>
            <w:webHidden/>
          </w:rPr>
          <w:fldChar w:fldCharType="separate"/>
        </w:r>
        <w:r w:rsidR="00B62578" w:rsidRPr="00E05EC9">
          <w:rPr>
            <w:webHidden/>
          </w:rPr>
          <w:t>41</w:t>
        </w:r>
        <w:r w:rsidR="00B62578" w:rsidRPr="00E05EC9">
          <w:rPr>
            <w:webHidden/>
          </w:rPr>
          <w:fldChar w:fldCharType="end"/>
        </w:r>
      </w:hyperlink>
    </w:p>
    <w:p w14:paraId="1E3D5D65" w14:textId="165DE4C4" w:rsidR="00B62578" w:rsidRPr="00E05EC9" w:rsidRDefault="00E05EC9" w:rsidP="002740BD">
      <w:pPr>
        <w:pStyle w:val="TableofFigures"/>
        <w:rPr>
          <w:rFonts w:asciiTheme="minorHAnsi" w:eastAsiaTheme="minorEastAsia" w:hAnsiTheme="minorHAnsi" w:cstheme="minorBidi"/>
          <w:sz w:val="22"/>
          <w:szCs w:val="22"/>
          <w:lang w:eastAsia="zh-CN"/>
        </w:rPr>
      </w:pPr>
      <w:hyperlink r:id="rId48" w:anchor="_Toc493338194" w:history="1">
        <w:r w:rsidR="00B62578" w:rsidRPr="00E05EC9">
          <w:rPr>
            <w:rStyle w:val="Hyperlink"/>
          </w:rPr>
          <w:t>Figure 2</w:t>
        </w:r>
        <w:r w:rsidR="00B62578" w:rsidRPr="00E05EC9">
          <w:rPr>
            <w:rStyle w:val="Hyperlink"/>
          </w:rPr>
          <w:noBreakHyphen/>
          <w:t>22 - 3D annual radiation map of pitched roof from south-eastern view (left) and north-eastern view (right) [9]</w:t>
        </w:r>
        <w:r w:rsidR="00B62578" w:rsidRPr="00E05EC9">
          <w:rPr>
            <w:webHidden/>
          </w:rPr>
          <w:tab/>
        </w:r>
        <w:r w:rsidR="00B62578" w:rsidRPr="00E05EC9">
          <w:rPr>
            <w:webHidden/>
          </w:rPr>
          <w:fldChar w:fldCharType="begin"/>
        </w:r>
        <w:r w:rsidR="00B62578" w:rsidRPr="00E05EC9">
          <w:rPr>
            <w:webHidden/>
          </w:rPr>
          <w:instrText xml:space="preserve"> PAGEREF _Toc493338194 \h </w:instrText>
        </w:r>
        <w:r w:rsidR="00B62578" w:rsidRPr="00E05EC9">
          <w:rPr>
            <w:webHidden/>
          </w:rPr>
        </w:r>
        <w:r w:rsidR="00B62578" w:rsidRPr="00E05EC9">
          <w:rPr>
            <w:webHidden/>
          </w:rPr>
          <w:fldChar w:fldCharType="separate"/>
        </w:r>
        <w:r w:rsidR="00B62578" w:rsidRPr="00E05EC9">
          <w:rPr>
            <w:webHidden/>
          </w:rPr>
          <w:t>42</w:t>
        </w:r>
        <w:r w:rsidR="00B62578" w:rsidRPr="00E05EC9">
          <w:rPr>
            <w:webHidden/>
          </w:rPr>
          <w:fldChar w:fldCharType="end"/>
        </w:r>
      </w:hyperlink>
    </w:p>
    <w:p w14:paraId="3334A6E3" w14:textId="5C20D659" w:rsidR="00B62578" w:rsidRPr="00E05EC9" w:rsidRDefault="00E05EC9" w:rsidP="002740BD">
      <w:pPr>
        <w:pStyle w:val="TableofFigures"/>
        <w:rPr>
          <w:rFonts w:asciiTheme="minorHAnsi" w:eastAsiaTheme="minorEastAsia" w:hAnsiTheme="minorHAnsi" w:cstheme="minorBidi"/>
          <w:sz w:val="22"/>
          <w:szCs w:val="22"/>
          <w:lang w:eastAsia="zh-CN"/>
        </w:rPr>
      </w:pPr>
      <w:hyperlink r:id="rId49" w:anchor="_Toc493338195" w:history="1">
        <w:r w:rsidR="00B62578" w:rsidRPr="00E05EC9">
          <w:rPr>
            <w:rStyle w:val="Hyperlink"/>
          </w:rPr>
          <w:t>Figure 2</w:t>
        </w:r>
        <w:r w:rsidR="00B62578" w:rsidRPr="00E05EC9">
          <w:rPr>
            <w:rStyle w:val="Hyperlink"/>
          </w:rPr>
          <w:noBreakHyphen/>
          <w:t>23 - Solar Azimuth (left) and Solar Declination (right)</w:t>
        </w:r>
        <w:r w:rsidR="00B62578" w:rsidRPr="00E05EC9">
          <w:rPr>
            <w:webHidden/>
          </w:rPr>
          <w:tab/>
        </w:r>
        <w:r w:rsidR="00B62578" w:rsidRPr="00E05EC9">
          <w:rPr>
            <w:webHidden/>
          </w:rPr>
          <w:fldChar w:fldCharType="begin"/>
        </w:r>
        <w:r w:rsidR="00B62578" w:rsidRPr="00E05EC9">
          <w:rPr>
            <w:webHidden/>
          </w:rPr>
          <w:instrText xml:space="preserve"> PAGEREF _Toc493338195 \h </w:instrText>
        </w:r>
        <w:r w:rsidR="00B62578" w:rsidRPr="00E05EC9">
          <w:rPr>
            <w:webHidden/>
          </w:rPr>
        </w:r>
        <w:r w:rsidR="00B62578" w:rsidRPr="00E05EC9">
          <w:rPr>
            <w:webHidden/>
          </w:rPr>
          <w:fldChar w:fldCharType="separate"/>
        </w:r>
        <w:r w:rsidR="00B62578" w:rsidRPr="00E05EC9">
          <w:rPr>
            <w:webHidden/>
          </w:rPr>
          <w:t>43</w:t>
        </w:r>
        <w:r w:rsidR="00B62578" w:rsidRPr="00E05EC9">
          <w:rPr>
            <w:webHidden/>
          </w:rPr>
          <w:fldChar w:fldCharType="end"/>
        </w:r>
      </w:hyperlink>
    </w:p>
    <w:p w14:paraId="05F318FA" w14:textId="59173CAE" w:rsidR="00B62578" w:rsidRPr="00E05EC9" w:rsidRDefault="00E05EC9" w:rsidP="002740BD">
      <w:pPr>
        <w:pStyle w:val="TableofFigures"/>
        <w:rPr>
          <w:rFonts w:asciiTheme="minorHAnsi" w:eastAsiaTheme="minorEastAsia" w:hAnsiTheme="minorHAnsi" w:cstheme="minorBidi"/>
          <w:sz w:val="22"/>
          <w:szCs w:val="22"/>
          <w:lang w:eastAsia="zh-CN"/>
        </w:rPr>
      </w:pPr>
      <w:hyperlink r:id="rId50" w:anchor="_Toc493338196" w:history="1">
        <w:r w:rsidR="00B62578" w:rsidRPr="00E05EC9">
          <w:rPr>
            <w:rStyle w:val="Hyperlink"/>
          </w:rPr>
          <w:t>Figure 2</w:t>
        </w:r>
        <w:r w:rsidR="00B62578" w:rsidRPr="00E05EC9">
          <w:rPr>
            <w:rStyle w:val="Hyperlink"/>
          </w:rPr>
          <w:noBreakHyphen/>
          <w:t>24 - Distribution of annual total insolation normalized with respect to the annual total maximum insolation</w:t>
        </w:r>
        <w:r w:rsidR="00B62578" w:rsidRPr="00E05EC9">
          <w:rPr>
            <w:webHidden/>
          </w:rPr>
          <w:tab/>
        </w:r>
        <w:r w:rsidR="00B62578" w:rsidRPr="00E05EC9">
          <w:rPr>
            <w:webHidden/>
          </w:rPr>
          <w:fldChar w:fldCharType="begin"/>
        </w:r>
        <w:r w:rsidR="00B62578" w:rsidRPr="00E05EC9">
          <w:rPr>
            <w:webHidden/>
          </w:rPr>
          <w:instrText xml:space="preserve"> PAGEREF _Toc493338196 \h </w:instrText>
        </w:r>
        <w:r w:rsidR="00B62578" w:rsidRPr="00E05EC9">
          <w:rPr>
            <w:webHidden/>
          </w:rPr>
        </w:r>
        <w:r w:rsidR="00B62578" w:rsidRPr="00E05EC9">
          <w:rPr>
            <w:webHidden/>
          </w:rPr>
          <w:fldChar w:fldCharType="separate"/>
        </w:r>
        <w:r w:rsidR="00B62578" w:rsidRPr="00E05EC9">
          <w:rPr>
            <w:webHidden/>
          </w:rPr>
          <w:t>44</w:t>
        </w:r>
        <w:r w:rsidR="00B62578" w:rsidRPr="00E05EC9">
          <w:rPr>
            <w:webHidden/>
          </w:rPr>
          <w:fldChar w:fldCharType="end"/>
        </w:r>
      </w:hyperlink>
    </w:p>
    <w:p w14:paraId="5A11DF5F" w14:textId="4D6D5CF2" w:rsidR="00B62578" w:rsidRPr="00E05EC9" w:rsidRDefault="00E05EC9" w:rsidP="002740BD">
      <w:pPr>
        <w:pStyle w:val="TableofFigures"/>
        <w:rPr>
          <w:rFonts w:asciiTheme="minorHAnsi" w:eastAsiaTheme="minorEastAsia" w:hAnsiTheme="minorHAnsi" w:cstheme="minorBidi"/>
          <w:sz w:val="22"/>
          <w:szCs w:val="22"/>
          <w:lang w:eastAsia="zh-CN"/>
        </w:rPr>
      </w:pPr>
      <w:hyperlink r:id="rId51" w:anchor="_Toc493338197" w:history="1">
        <w:r w:rsidR="00B62578" w:rsidRPr="00E05EC9">
          <w:rPr>
            <w:rStyle w:val="Hyperlink"/>
          </w:rPr>
          <w:t>Figure 2</w:t>
        </w:r>
        <w:r w:rsidR="00B62578" w:rsidRPr="00E05EC9">
          <w:rPr>
            <w:rStyle w:val="Hyperlink"/>
          </w:rPr>
          <w:noBreakHyphen/>
          <w:t>25- Ergon Energy Service Area [65]</w:t>
        </w:r>
        <w:r w:rsidR="00B62578" w:rsidRPr="00E05EC9">
          <w:rPr>
            <w:webHidden/>
          </w:rPr>
          <w:tab/>
        </w:r>
        <w:r w:rsidR="00B62578" w:rsidRPr="00E05EC9">
          <w:rPr>
            <w:webHidden/>
          </w:rPr>
          <w:fldChar w:fldCharType="begin"/>
        </w:r>
        <w:r w:rsidR="00B62578" w:rsidRPr="00E05EC9">
          <w:rPr>
            <w:webHidden/>
          </w:rPr>
          <w:instrText xml:space="preserve"> PAGEREF _Toc493338197 \h </w:instrText>
        </w:r>
        <w:r w:rsidR="00B62578" w:rsidRPr="00E05EC9">
          <w:rPr>
            <w:webHidden/>
          </w:rPr>
        </w:r>
        <w:r w:rsidR="00B62578" w:rsidRPr="00E05EC9">
          <w:rPr>
            <w:webHidden/>
          </w:rPr>
          <w:fldChar w:fldCharType="separate"/>
        </w:r>
        <w:r w:rsidR="00B62578" w:rsidRPr="00E05EC9">
          <w:rPr>
            <w:webHidden/>
          </w:rPr>
          <w:t>45</w:t>
        </w:r>
        <w:r w:rsidR="00B62578" w:rsidRPr="00E05EC9">
          <w:rPr>
            <w:webHidden/>
          </w:rPr>
          <w:fldChar w:fldCharType="end"/>
        </w:r>
      </w:hyperlink>
    </w:p>
    <w:p w14:paraId="7AB33452" w14:textId="122A3CA1" w:rsidR="00B62578" w:rsidRPr="00E05EC9" w:rsidRDefault="00E05EC9" w:rsidP="002740BD">
      <w:pPr>
        <w:pStyle w:val="TableofFigures"/>
        <w:rPr>
          <w:rFonts w:asciiTheme="minorHAnsi" w:eastAsiaTheme="minorEastAsia" w:hAnsiTheme="minorHAnsi" w:cstheme="minorBidi"/>
          <w:sz w:val="22"/>
          <w:szCs w:val="22"/>
          <w:lang w:eastAsia="zh-CN"/>
        </w:rPr>
      </w:pPr>
      <w:hyperlink r:id="rId52" w:anchor="_Toc493338198" w:history="1">
        <w:r w:rsidR="00B62578" w:rsidRPr="00E05EC9">
          <w:rPr>
            <w:rStyle w:val="Hyperlink"/>
          </w:rPr>
          <w:t>Figure 2</w:t>
        </w:r>
        <w:r w:rsidR="00B62578" w:rsidRPr="00E05EC9">
          <w:rPr>
            <w:rStyle w:val="Hyperlink"/>
          </w:rPr>
          <w:noBreakHyphen/>
          <w:t>26 - Activity profiles for 'cooking”, for one or two active occupants on a week day [66]</w:t>
        </w:r>
        <w:r w:rsidR="00B62578" w:rsidRPr="00E05EC9">
          <w:rPr>
            <w:webHidden/>
          </w:rPr>
          <w:tab/>
        </w:r>
        <w:r w:rsidR="00B62578" w:rsidRPr="00E05EC9">
          <w:rPr>
            <w:webHidden/>
          </w:rPr>
          <w:fldChar w:fldCharType="begin"/>
        </w:r>
        <w:r w:rsidR="00B62578" w:rsidRPr="00E05EC9">
          <w:rPr>
            <w:webHidden/>
          </w:rPr>
          <w:instrText xml:space="preserve"> PAGEREF _Toc493338198 \h </w:instrText>
        </w:r>
        <w:r w:rsidR="00B62578" w:rsidRPr="00E05EC9">
          <w:rPr>
            <w:webHidden/>
          </w:rPr>
        </w:r>
        <w:r w:rsidR="00B62578" w:rsidRPr="00E05EC9">
          <w:rPr>
            <w:webHidden/>
          </w:rPr>
          <w:fldChar w:fldCharType="separate"/>
        </w:r>
        <w:r w:rsidR="00B62578" w:rsidRPr="00E05EC9">
          <w:rPr>
            <w:webHidden/>
          </w:rPr>
          <w:t>46</w:t>
        </w:r>
        <w:r w:rsidR="00B62578" w:rsidRPr="00E05EC9">
          <w:rPr>
            <w:webHidden/>
          </w:rPr>
          <w:fldChar w:fldCharType="end"/>
        </w:r>
      </w:hyperlink>
    </w:p>
    <w:p w14:paraId="47EB34CF" w14:textId="37E4A652" w:rsidR="00B62578" w:rsidRPr="00E05EC9" w:rsidRDefault="00E05EC9" w:rsidP="002740BD">
      <w:pPr>
        <w:pStyle w:val="TableofFigures"/>
        <w:rPr>
          <w:rFonts w:asciiTheme="minorHAnsi" w:eastAsiaTheme="minorEastAsia" w:hAnsiTheme="minorHAnsi" w:cstheme="minorBidi"/>
          <w:sz w:val="22"/>
          <w:szCs w:val="22"/>
          <w:lang w:eastAsia="zh-CN"/>
        </w:rPr>
      </w:pPr>
      <w:hyperlink r:id="rId53" w:anchor="_Toc493338199" w:history="1">
        <w:r w:rsidR="00B62578" w:rsidRPr="00E05EC9">
          <w:rPr>
            <w:rStyle w:val="Hyperlink"/>
          </w:rPr>
          <w:t>Figure 2</w:t>
        </w:r>
        <w:r w:rsidR="00B62578" w:rsidRPr="00E05EC9">
          <w:rPr>
            <w:rStyle w:val="Hyperlink"/>
          </w:rPr>
          <w:noBreakHyphen/>
          <w:t>27 - 24hr Energy Profile [67]</w:t>
        </w:r>
        <w:r w:rsidR="00B62578" w:rsidRPr="00E05EC9">
          <w:rPr>
            <w:webHidden/>
          </w:rPr>
          <w:tab/>
        </w:r>
        <w:r w:rsidR="00B62578" w:rsidRPr="00E05EC9">
          <w:rPr>
            <w:webHidden/>
          </w:rPr>
          <w:fldChar w:fldCharType="begin"/>
        </w:r>
        <w:r w:rsidR="00B62578" w:rsidRPr="00E05EC9">
          <w:rPr>
            <w:webHidden/>
          </w:rPr>
          <w:instrText xml:space="preserve"> PAGEREF _Toc493338199 \h </w:instrText>
        </w:r>
        <w:r w:rsidR="00B62578" w:rsidRPr="00E05EC9">
          <w:rPr>
            <w:webHidden/>
          </w:rPr>
        </w:r>
        <w:r w:rsidR="00B62578" w:rsidRPr="00E05EC9">
          <w:rPr>
            <w:webHidden/>
          </w:rPr>
          <w:fldChar w:fldCharType="separate"/>
        </w:r>
        <w:r w:rsidR="00B62578" w:rsidRPr="00E05EC9">
          <w:rPr>
            <w:webHidden/>
          </w:rPr>
          <w:t>47</w:t>
        </w:r>
        <w:r w:rsidR="00B62578" w:rsidRPr="00E05EC9">
          <w:rPr>
            <w:webHidden/>
          </w:rPr>
          <w:fldChar w:fldCharType="end"/>
        </w:r>
      </w:hyperlink>
    </w:p>
    <w:p w14:paraId="2555CF54" w14:textId="4756C59A" w:rsidR="00B62578" w:rsidRPr="00E05EC9" w:rsidRDefault="00E05EC9" w:rsidP="002740BD">
      <w:pPr>
        <w:pStyle w:val="TableofFigures"/>
        <w:rPr>
          <w:rFonts w:asciiTheme="minorHAnsi" w:eastAsiaTheme="minorEastAsia" w:hAnsiTheme="minorHAnsi" w:cstheme="minorBidi"/>
          <w:sz w:val="22"/>
          <w:szCs w:val="22"/>
          <w:lang w:eastAsia="zh-CN"/>
        </w:rPr>
      </w:pPr>
      <w:hyperlink r:id="rId54" w:anchor="_Toc493338200" w:history="1">
        <w:r w:rsidR="00B62578" w:rsidRPr="00E05EC9">
          <w:rPr>
            <w:rStyle w:val="Hyperlink"/>
          </w:rPr>
          <w:t>Figure 2</w:t>
        </w:r>
        <w:r w:rsidR="00B62578" w:rsidRPr="00E05EC9">
          <w:rPr>
            <w:rStyle w:val="Hyperlink"/>
          </w:rPr>
          <w:noBreakHyphen/>
          <w:t>28 - Standalone Household Consumption Load Profile [68]</w:t>
        </w:r>
        <w:r w:rsidR="00B62578" w:rsidRPr="00E05EC9">
          <w:rPr>
            <w:webHidden/>
          </w:rPr>
          <w:tab/>
        </w:r>
        <w:r w:rsidR="00B62578" w:rsidRPr="00E05EC9">
          <w:rPr>
            <w:webHidden/>
          </w:rPr>
          <w:fldChar w:fldCharType="begin"/>
        </w:r>
        <w:r w:rsidR="00B62578" w:rsidRPr="00E05EC9">
          <w:rPr>
            <w:webHidden/>
          </w:rPr>
          <w:instrText xml:space="preserve"> PAGEREF _Toc493338200 \h </w:instrText>
        </w:r>
        <w:r w:rsidR="00B62578" w:rsidRPr="00E05EC9">
          <w:rPr>
            <w:webHidden/>
          </w:rPr>
        </w:r>
        <w:r w:rsidR="00B62578" w:rsidRPr="00E05EC9">
          <w:rPr>
            <w:webHidden/>
          </w:rPr>
          <w:fldChar w:fldCharType="separate"/>
        </w:r>
        <w:r w:rsidR="00B62578" w:rsidRPr="00E05EC9">
          <w:rPr>
            <w:webHidden/>
          </w:rPr>
          <w:t>47</w:t>
        </w:r>
        <w:r w:rsidR="00B62578" w:rsidRPr="00E05EC9">
          <w:rPr>
            <w:webHidden/>
          </w:rPr>
          <w:fldChar w:fldCharType="end"/>
        </w:r>
      </w:hyperlink>
    </w:p>
    <w:p w14:paraId="67FF9318" w14:textId="5CA8D969" w:rsidR="00B62578" w:rsidRPr="00E05EC9" w:rsidRDefault="00E05EC9" w:rsidP="002740BD">
      <w:pPr>
        <w:pStyle w:val="TableofFigures"/>
        <w:rPr>
          <w:rFonts w:asciiTheme="minorHAnsi" w:eastAsiaTheme="minorEastAsia" w:hAnsiTheme="minorHAnsi" w:cstheme="minorBidi"/>
          <w:sz w:val="22"/>
          <w:szCs w:val="22"/>
          <w:lang w:eastAsia="zh-CN"/>
        </w:rPr>
      </w:pPr>
      <w:hyperlink r:id="rId55" w:anchor="_Toc493338201" w:history="1">
        <w:r w:rsidR="00B62578" w:rsidRPr="00E05EC9">
          <w:rPr>
            <w:rStyle w:val="Hyperlink"/>
          </w:rPr>
          <w:t>Figure 2</w:t>
        </w:r>
        <w:r w:rsidR="00B62578" w:rsidRPr="00E05EC9">
          <w:rPr>
            <w:rStyle w:val="Hyperlink"/>
          </w:rPr>
          <w:noBreakHyphen/>
          <w:t>29 - Dundowran Feeder Load Profile [69]</w:t>
        </w:r>
        <w:r w:rsidR="00B62578" w:rsidRPr="00E05EC9">
          <w:rPr>
            <w:webHidden/>
          </w:rPr>
          <w:tab/>
        </w:r>
        <w:r w:rsidR="00B62578" w:rsidRPr="00E05EC9">
          <w:rPr>
            <w:webHidden/>
          </w:rPr>
          <w:fldChar w:fldCharType="begin"/>
        </w:r>
        <w:r w:rsidR="00B62578" w:rsidRPr="00E05EC9">
          <w:rPr>
            <w:webHidden/>
          </w:rPr>
          <w:instrText xml:space="preserve"> PAGEREF _Toc493338201 \h </w:instrText>
        </w:r>
        <w:r w:rsidR="00B62578" w:rsidRPr="00E05EC9">
          <w:rPr>
            <w:webHidden/>
          </w:rPr>
        </w:r>
        <w:r w:rsidR="00B62578" w:rsidRPr="00E05EC9">
          <w:rPr>
            <w:webHidden/>
          </w:rPr>
          <w:fldChar w:fldCharType="separate"/>
        </w:r>
        <w:r w:rsidR="00B62578" w:rsidRPr="00E05EC9">
          <w:rPr>
            <w:webHidden/>
          </w:rPr>
          <w:t>48</w:t>
        </w:r>
        <w:r w:rsidR="00B62578" w:rsidRPr="00E05EC9">
          <w:rPr>
            <w:webHidden/>
          </w:rPr>
          <w:fldChar w:fldCharType="end"/>
        </w:r>
      </w:hyperlink>
    </w:p>
    <w:p w14:paraId="52BAE7CB" w14:textId="53531026" w:rsidR="00B62578" w:rsidRPr="00E05EC9" w:rsidRDefault="00E05EC9" w:rsidP="002740BD">
      <w:pPr>
        <w:pStyle w:val="TableofFigures"/>
        <w:rPr>
          <w:rFonts w:asciiTheme="minorHAnsi" w:eastAsiaTheme="minorEastAsia" w:hAnsiTheme="minorHAnsi" w:cstheme="minorBidi"/>
          <w:sz w:val="22"/>
          <w:szCs w:val="22"/>
          <w:lang w:eastAsia="zh-CN"/>
        </w:rPr>
      </w:pPr>
      <w:hyperlink r:id="rId56" w:anchor="_Toc493338202" w:history="1">
        <w:r w:rsidR="00B62578" w:rsidRPr="00E05EC9">
          <w:rPr>
            <w:rStyle w:val="Hyperlink"/>
          </w:rPr>
          <w:t>Figure 2</w:t>
        </w:r>
        <w:r w:rsidR="00B62578" w:rsidRPr="00E05EC9">
          <w:rPr>
            <w:rStyle w:val="Hyperlink"/>
          </w:rPr>
          <w:noBreakHyphen/>
          <w:t>30- Tariff 11 kWh/day - Summer Vs Winter [73]</w:t>
        </w:r>
        <w:r w:rsidR="00B62578" w:rsidRPr="00E05EC9">
          <w:rPr>
            <w:webHidden/>
          </w:rPr>
          <w:tab/>
        </w:r>
        <w:r w:rsidR="00B62578" w:rsidRPr="00E05EC9">
          <w:rPr>
            <w:webHidden/>
          </w:rPr>
          <w:fldChar w:fldCharType="begin"/>
        </w:r>
        <w:r w:rsidR="00B62578" w:rsidRPr="00E05EC9">
          <w:rPr>
            <w:webHidden/>
          </w:rPr>
          <w:instrText xml:space="preserve"> PAGEREF _Toc493338202 \h </w:instrText>
        </w:r>
        <w:r w:rsidR="00B62578" w:rsidRPr="00E05EC9">
          <w:rPr>
            <w:webHidden/>
          </w:rPr>
        </w:r>
        <w:r w:rsidR="00B62578" w:rsidRPr="00E05EC9">
          <w:rPr>
            <w:webHidden/>
          </w:rPr>
          <w:fldChar w:fldCharType="separate"/>
        </w:r>
        <w:r w:rsidR="00B62578" w:rsidRPr="00E05EC9">
          <w:rPr>
            <w:webHidden/>
          </w:rPr>
          <w:t>50</w:t>
        </w:r>
        <w:r w:rsidR="00B62578" w:rsidRPr="00E05EC9">
          <w:rPr>
            <w:webHidden/>
          </w:rPr>
          <w:fldChar w:fldCharType="end"/>
        </w:r>
      </w:hyperlink>
    </w:p>
    <w:p w14:paraId="675B3C0C" w14:textId="2A844259" w:rsidR="00B62578" w:rsidRPr="00E05EC9" w:rsidRDefault="00E05EC9" w:rsidP="002740BD">
      <w:pPr>
        <w:pStyle w:val="TableofFigures"/>
        <w:rPr>
          <w:rFonts w:asciiTheme="minorHAnsi" w:eastAsiaTheme="minorEastAsia" w:hAnsiTheme="minorHAnsi" w:cstheme="minorBidi"/>
          <w:sz w:val="22"/>
          <w:szCs w:val="22"/>
          <w:lang w:eastAsia="zh-CN"/>
        </w:rPr>
      </w:pPr>
      <w:hyperlink r:id="rId57" w:anchor="_Toc493338203" w:history="1">
        <w:r w:rsidR="00B62578" w:rsidRPr="00E05EC9">
          <w:rPr>
            <w:rStyle w:val="Hyperlink"/>
          </w:rPr>
          <w:t>Figure 2</w:t>
        </w:r>
        <w:r w:rsidR="00B62578" w:rsidRPr="00E05EC9">
          <w:rPr>
            <w:rStyle w:val="Hyperlink"/>
          </w:rPr>
          <w:noBreakHyphen/>
          <w:t>31 - System Variables and Saving Mechanisms [22]</w:t>
        </w:r>
        <w:r w:rsidR="00B62578" w:rsidRPr="00E05EC9">
          <w:rPr>
            <w:webHidden/>
          </w:rPr>
          <w:tab/>
        </w:r>
        <w:r w:rsidR="00B62578" w:rsidRPr="00E05EC9">
          <w:rPr>
            <w:webHidden/>
          </w:rPr>
          <w:fldChar w:fldCharType="begin"/>
        </w:r>
        <w:r w:rsidR="00B62578" w:rsidRPr="00E05EC9">
          <w:rPr>
            <w:webHidden/>
          </w:rPr>
          <w:instrText xml:space="preserve"> PAGEREF _Toc493338203 \h </w:instrText>
        </w:r>
        <w:r w:rsidR="00B62578" w:rsidRPr="00E05EC9">
          <w:rPr>
            <w:webHidden/>
          </w:rPr>
        </w:r>
        <w:r w:rsidR="00B62578" w:rsidRPr="00E05EC9">
          <w:rPr>
            <w:webHidden/>
          </w:rPr>
          <w:fldChar w:fldCharType="separate"/>
        </w:r>
        <w:r w:rsidR="00B62578" w:rsidRPr="00E05EC9">
          <w:rPr>
            <w:webHidden/>
          </w:rPr>
          <w:t>51</w:t>
        </w:r>
        <w:r w:rsidR="00B62578" w:rsidRPr="00E05EC9">
          <w:rPr>
            <w:webHidden/>
          </w:rPr>
          <w:fldChar w:fldCharType="end"/>
        </w:r>
      </w:hyperlink>
    </w:p>
    <w:p w14:paraId="321B8861" w14:textId="5CBD4303" w:rsidR="00B62578" w:rsidRPr="00E05EC9" w:rsidRDefault="00E05EC9" w:rsidP="002740BD">
      <w:pPr>
        <w:pStyle w:val="TableofFigures"/>
        <w:rPr>
          <w:rFonts w:asciiTheme="minorHAnsi" w:eastAsiaTheme="minorEastAsia" w:hAnsiTheme="minorHAnsi" w:cstheme="minorBidi"/>
          <w:sz w:val="22"/>
          <w:szCs w:val="22"/>
          <w:lang w:eastAsia="zh-CN"/>
        </w:rPr>
      </w:pPr>
      <w:hyperlink r:id="rId58" w:anchor="_Toc493338204" w:history="1">
        <w:r w:rsidR="00B62578" w:rsidRPr="00E05EC9">
          <w:rPr>
            <w:rStyle w:val="Hyperlink"/>
          </w:rPr>
          <w:t>Figure 2</w:t>
        </w:r>
        <w:r w:rsidR="00B62578" w:rsidRPr="00E05EC9">
          <w:rPr>
            <w:rStyle w:val="Hyperlink"/>
          </w:rPr>
          <w:noBreakHyphen/>
          <w:t>32 - Solar Power Calculate GUI</w:t>
        </w:r>
        <w:r w:rsidR="00B62578" w:rsidRPr="00E05EC9">
          <w:rPr>
            <w:webHidden/>
          </w:rPr>
          <w:tab/>
        </w:r>
        <w:r w:rsidR="00B62578" w:rsidRPr="00E05EC9">
          <w:rPr>
            <w:webHidden/>
          </w:rPr>
          <w:fldChar w:fldCharType="begin"/>
        </w:r>
        <w:r w:rsidR="00B62578" w:rsidRPr="00E05EC9">
          <w:rPr>
            <w:webHidden/>
          </w:rPr>
          <w:instrText xml:space="preserve"> PAGEREF _Toc493338204 \h </w:instrText>
        </w:r>
        <w:r w:rsidR="00B62578" w:rsidRPr="00E05EC9">
          <w:rPr>
            <w:webHidden/>
          </w:rPr>
        </w:r>
        <w:r w:rsidR="00B62578" w:rsidRPr="00E05EC9">
          <w:rPr>
            <w:webHidden/>
          </w:rPr>
          <w:fldChar w:fldCharType="separate"/>
        </w:r>
        <w:r w:rsidR="00B62578" w:rsidRPr="00E05EC9">
          <w:rPr>
            <w:webHidden/>
          </w:rPr>
          <w:t>52</w:t>
        </w:r>
        <w:r w:rsidR="00B62578" w:rsidRPr="00E05EC9">
          <w:rPr>
            <w:webHidden/>
          </w:rPr>
          <w:fldChar w:fldCharType="end"/>
        </w:r>
      </w:hyperlink>
    </w:p>
    <w:p w14:paraId="654BB9EB" w14:textId="2119BDDE" w:rsidR="00B62578" w:rsidRPr="00E05EC9" w:rsidRDefault="00E05EC9" w:rsidP="002740BD">
      <w:pPr>
        <w:pStyle w:val="TableofFigures"/>
        <w:rPr>
          <w:rFonts w:asciiTheme="minorHAnsi" w:eastAsiaTheme="minorEastAsia" w:hAnsiTheme="minorHAnsi" w:cstheme="minorBidi"/>
          <w:sz w:val="22"/>
          <w:szCs w:val="22"/>
          <w:lang w:eastAsia="zh-CN"/>
        </w:rPr>
      </w:pPr>
      <w:hyperlink r:id="rId59" w:anchor="_Toc493338205" w:history="1">
        <w:r w:rsidR="00B62578" w:rsidRPr="00E05EC9">
          <w:rPr>
            <w:rStyle w:val="Hyperlink"/>
          </w:rPr>
          <w:t>Figure 2</w:t>
        </w:r>
        <w:r w:rsidR="00B62578" w:rsidRPr="00E05EC9">
          <w:rPr>
            <w:rStyle w:val="Hyperlink"/>
          </w:rPr>
          <w:noBreakHyphen/>
          <w:t>33- Solar Choice GUI</w:t>
        </w:r>
        <w:r w:rsidR="00B62578" w:rsidRPr="00E05EC9">
          <w:rPr>
            <w:webHidden/>
          </w:rPr>
          <w:tab/>
        </w:r>
        <w:r w:rsidR="00B62578" w:rsidRPr="00E05EC9">
          <w:rPr>
            <w:webHidden/>
          </w:rPr>
          <w:fldChar w:fldCharType="begin"/>
        </w:r>
        <w:r w:rsidR="00B62578" w:rsidRPr="00E05EC9">
          <w:rPr>
            <w:webHidden/>
          </w:rPr>
          <w:instrText xml:space="preserve"> PAGEREF _Toc493338205 \h </w:instrText>
        </w:r>
        <w:r w:rsidR="00B62578" w:rsidRPr="00E05EC9">
          <w:rPr>
            <w:webHidden/>
          </w:rPr>
        </w:r>
        <w:r w:rsidR="00B62578" w:rsidRPr="00E05EC9">
          <w:rPr>
            <w:webHidden/>
          </w:rPr>
          <w:fldChar w:fldCharType="separate"/>
        </w:r>
        <w:r w:rsidR="00B62578" w:rsidRPr="00E05EC9">
          <w:rPr>
            <w:webHidden/>
          </w:rPr>
          <w:t>53</w:t>
        </w:r>
        <w:r w:rsidR="00B62578" w:rsidRPr="00E05EC9">
          <w:rPr>
            <w:webHidden/>
          </w:rPr>
          <w:fldChar w:fldCharType="end"/>
        </w:r>
      </w:hyperlink>
    </w:p>
    <w:p w14:paraId="25284D8E" w14:textId="0A482044" w:rsidR="00B62578" w:rsidRPr="00E05EC9" w:rsidRDefault="00E05EC9" w:rsidP="002740BD">
      <w:pPr>
        <w:pStyle w:val="TableofFigures"/>
        <w:rPr>
          <w:rFonts w:asciiTheme="minorHAnsi" w:eastAsiaTheme="minorEastAsia" w:hAnsiTheme="minorHAnsi" w:cstheme="minorBidi"/>
          <w:sz w:val="22"/>
          <w:szCs w:val="22"/>
          <w:lang w:eastAsia="zh-CN"/>
        </w:rPr>
      </w:pPr>
      <w:hyperlink r:id="rId60" w:anchor="_Toc493338206" w:history="1">
        <w:r w:rsidR="00B62578" w:rsidRPr="00E05EC9">
          <w:rPr>
            <w:rStyle w:val="Hyperlink"/>
          </w:rPr>
          <w:t>Figure 2</w:t>
        </w:r>
        <w:r w:rsidR="00B62578" w:rsidRPr="00E05EC9">
          <w:rPr>
            <w:rStyle w:val="Hyperlink"/>
          </w:rPr>
          <w:noBreakHyphen/>
          <w:t>34 – Solar Savings GUI</w:t>
        </w:r>
        <w:r w:rsidR="00B62578" w:rsidRPr="00E05EC9">
          <w:rPr>
            <w:webHidden/>
          </w:rPr>
          <w:tab/>
        </w:r>
        <w:r w:rsidR="00B62578" w:rsidRPr="00E05EC9">
          <w:rPr>
            <w:webHidden/>
          </w:rPr>
          <w:fldChar w:fldCharType="begin"/>
        </w:r>
        <w:r w:rsidR="00B62578" w:rsidRPr="00E05EC9">
          <w:rPr>
            <w:webHidden/>
          </w:rPr>
          <w:instrText xml:space="preserve"> PAGEREF _Toc493338206 \h </w:instrText>
        </w:r>
        <w:r w:rsidR="00B62578" w:rsidRPr="00E05EC9">
          <w:rPr>
            <w:webHidden/>
          </w:rPr>
        </w:r>
        <w:r w:rsidR="00B62578" w:rsidRPr="00E05EC9">
          <w:rPr>
            <w:webHidden/>
          </w:rPr>
          <w:fldChar w:fldCharType="separate"/>
        </w:r>
        <w:r w:rsidR="00B62578" w:rsidRPr="00E05EC9">
          <w:rPr>
            <w:webHidden/>
          </w:rPr>
          <w:t>53</w:t>
        </w:r>
        <w:r w:rsidR="00B62578" w:rsidRPr="00E05EC9">
          <w:rPr>
            <w:webHidden/>
          </w:rPr>
          <w:fldChar w:fldCharType="end"/>
        </w:r>
      </w:hyperlink>
    </w:p>
    <w:p w14:paraId="16340A9E" w14:textId="636520F0" w:rsidR="00B62578" w:rsidRPr="00E05EC9" w:rsidRDefault="00E05EC9" w:rsidP="002740BD">
      <w:pPr>
        <w:pStyle w:val="TableofFigures"/>
        <w:rPr>
          <w:rFonts w:asciiTheme="minorHAnsi" w:eastAsiaTheme="minorEastAsia" w:hAnsiTheme="minorHAnsi" w:cstheme="minorBidi"/>
          <w:sz w:val="22"/>
          <w:szCs w:val="22"/>
          <w:lang w:eastAsia="zh-CN"/>
        </w:rPr>
      </w:pPr>
      <w:hyperlink r:id="rId61" w:anchor="_Toc493338207" w:history="1">
        <w:r w:rsidR="00B62578" w:rsidRPr="00E05EC9">
          <w:rPr>
            <w:rStyle w:val="Hyperlink"/>
          </w:rPr>
          <w:t>Figure 2</w:t>
        </w:r>
        <w:r w:rsidR="00B62578" w:rsidRPr="00E05EC9">
          <w:rPr>
            <w:rStyle w:val="Hyperlink"/>
          </w:rPr>
          <w:noBreakHyphen/>
          <w:t>35- HOMER GUI [77]</w:t>
        </w:r>
        <w:r w:rsidR="00B62578" w:rsidRPr="00E05EC9">
          <w:rPr>
            <w:webHidden/>
          </w:rPr>
          <w:tab/>
        </w:r>
        <w:r w:rsidR="00B62578" w:rsidRPr="00E05EC9">
          <w:rPr>
            <w:webHidden/>
          </w:rPr>
          <w:fldChar w:fldCharType="begin"/>
        </w:r>
        <w:r w:rsidR="00B62578" w:rsidRPr="00E05EC9">
          <w:rPr>
            <w:webHidden/>
          </w:rPr>
          <w:instrText xml:space="preserve"> PAGEREF _Toc493338207 \h </w:instrText>
        </w:r>
        <w:r w:rsidR="00B62578" w:rsidRPr="00E05EC9">
          <w:rPr>
            <w:webHidden/>
          </w:rPr>
        </w:r>
        <w:r w:rsidR="00B62578" w:rsidRPr="00E05EC9">
          <w:rPr>
            <w:webHidden/>
          </w:rPr>
          <w:fldChar w:fldCharType="separate"/>
        </w:r>
        <w:r w:rsidR="00B62578" w:rsidRPr="00E05EC9">
          <w:rPr>
            <w:webHidden/>
          </w:rPr>
          <w:t>54</w:t>
        </w:r>
        <w:r w:rsidR="00B62578" w:rsidRPr="00E05EC9">
          <w:rPr>
            <w:webHidden/>
          </w:rPr>
          <w:fldChar w:fldCharType="end"/>
        </w:r>
      </w:hyperlink>
    </w:p>
    <w:p w14:paraId="6588148E" w14:textId="2CFDCF0E" w:rsidR="00B62578" w:rsidRPr="00E05EC9" w:rsidRDefault="00E05EC9" w:rsidP="002740BD">
      <w:pPr>
        <w:pStyle w:val="TableofFigures"/>
        <w:rPr>
          <w:rFonts w:asciiTheme="minorHAnsi" w:eastAsiaTheme="minorEastAsia" w:hAnsiTheme="minorHAnsi" w:cstheme="minorBidi"/>
          <w:sz w:val="22"/>
          <w:szCs w:val="22"/>
          <w:lang w:eastAsia="zh-CN"/>
        </w:rPr>
      </w:pPr>
      <w:hyperlink r:id="rId62" w:anchor="_Toc493338208" w:history="1">
        <w:r w:rsidR="00B62578" w:rsidRPr="00E05EC9">
          <w:rPr>
            <w:rStyle w:val="Hyperlink"/>
          </w:rPr>
          <w:t>Figure 3</w:t>
        </w:r>
        <w:r w:rsidR="00B62578" w:rsidRPr="00E05EC9">
          <w:rPr>
            <w:rStyle w:val="Hyperlink"/>
          </w:rPr>
          <w:noBreakHyphen/>
          <w:t>1 - Illustrated Scope of Works for Program Design</w:t>
        </w:r>
        <w:r w:rsidR="00B62578" w:rsidRPr="00E05EC9">
          <w:rPr>
            <w:webHidden/>
          </w:rPr>
          <w:tab/>
        </w:r>
        <w:r w:rsidR="00B62578" w:rsidRPr="00E05EC9">
          <w:rPr>
            <w:webHidden/>
          </w:rPr>
          <w:fldChar w:fldCharType="begin"/>
        </w:r>
        <w:r w:rsidR="00B62578" w:rsidRPr="00E05EC9">
          <w:rPr>
            <w:webHidden/>
          </w:rPr>
          <w:instrText xml:space="preserve"> PAGEREF _Toc493338208 \h </w:instrText>
        </w:r>
        <w:r w:rsidR="00B62578" w:rsidRPr="00E05EC9">
          <w:rPr>
            <w:webHidden/>
          </w:rPr>
        </w:r>
        <w:r w:rsidR="00B62578" w:rsidRPr="00E05EC9">
          <w:rPr>
            <w:webHidden/>
          </w:rPr>
          <w:fldChar w:fldCharType="separate"/>
        </w:r>
        <w:r w:rsidR="00B62578" w:rsidRPr="00E05EC9">
          <w:rPr>
            <w:webHidden/>
          </w:rPr>
          <w:t>57</w:t>
        </w:r>
        <w:r w:rsidR="00B62578" w:rsidRPr="00E05EC9">
          <w:rPr>
            <w:webHidden/>
          </w:rPr>
          <w:fldChar w:fldCharType="end"/>
        </w:r>
      </w:hyperlink>
    </w:p>
    <w:p w14:paraId="30897E87" w14:textId="7ECC40FB" w:rsidR="00B62578" w:rsidRPr="00E05EC9" w:rsidRDefault="00E05EC9" w:rsidP="002740BD">
      <w:pPr>
        <w:pStyle w:val="TableofFigures"/>
        <w:rPr>
          <w:rFonts w:asciiTheme="minorHAnsi" w:eastAsiaTheme="minorEastAsia" w:hAnsiTheme="minorHAnsi" w:cstheme="minorBidi"/>
          <w:sz w:val="22"/>
          <w:szCs w:val="22"/>
          <w:lang w:eastAsia="zh-CN"/>
        </w:rPr>
      </w:pPr>
      <w:hyperlink r:id="rId63" w:anchor="_Toc493338209" w:history="1">
        <w:r w:rsidR="00B62578" w:rsidRPr="00E05EC9">
          <w:rPr>
            <w:rStyle w:val="Hyperlink"/>
          </w:rPr>
          <w:t>Figure 3</w:t>
        </w:r>
        <w:r w:rsidR="00B62578" w:rsidRPr="00E05EC9">
          <w:rPr>
            <w:rStyle w:val="Hyperlink"/>
          </w:rPr>
          <w:noBreakHyphen/>
          <w:t>2 - Program Overview</w:t>
        </w:r>
        <w:r w:rsidR="00B62578" w:rsidRPr="00E05EC9">
          <w:rPr>
            <w:webHidden/>
          </w:rPr>
          <w:tab/>
        </w:r>
        <w:r w:rsidR="00B62578" w:rsidRPr="00E05EC9">
          <w:rPr>
            <w:webHidden/>
          </w:rPr>
          <w:fldChar w:fldCharType="begin"/>
        </w:r>
        <w:r w:rsidR="00B62578" w:rsidRPr="00E05EC9">
          <w:rPr>
            <w:webHidden/>
          </w:rPr>
          <w:instrText xml:space="preserve"> PAGEREF _Toc493338209 \h </w:instrText>
        </w:r>
        <w:r w:rsidR="00B62578" w:rsidRPr="00E05EC9">
          <w:rPr>
            <w:webHidden/>
          </w:rPr>
        </w:r>
        <w:r w:rsidR="00B62578" w:rsidRPr="00E05EC9">
          <w:rPr>
            <w:webHidden/>
          </w:rPr>
          <w:fldChar w:fldCharType="separate"/>
        </w:r>
        <w:r w:rsidR="00B62578" w:rsidRPr="00E05EC9">
          <w:rPr>
            <w:webHidden/>
          </w:rPr>
          <w:t>59</w:t>
        </w:r>
        <w:r w:rsidR="00B62578" w:rsidRPr="00E05EC9">
          <w:rPr>
            <w:webHidden/>
          </w:rPr>
          <w:fldChar w:fldCharType="end"/>
        </w:r>
      </w:hyperlink>
    </w:p>
    <w:p w14:paraId="25C7CCF2" w14:textId="0FADDBF0" w:rsidR="00B62578" w:rsidRPr="00E05EC9" w:rsidRDefault="00E05EC9" w:rsidP="002740BD">
      <w:pPr>
        <w:pStyle w:val="TableofFigures"/>
        <w:rPr>
          <w:rFonts w:asciiTheme="minorHAnsi" w:eastAsiaTheme="minorEastAsia" w:hAnsiTheme="minorHAnsi" w:cstheme="minorBidi"/>
          <w:sz w:val="22"/>
          <w:szCs w:val="22"/>
          <w:lang w:eastAsia="zh-CN"/>
        </w:rPr>
      </w:pPr>
      <w:hyperlink r:id="rId64" w:anchor="_Toc493338210" w:history="1">
        <w:r w:rsidR="00B62578" w:rsidRPr="00E05EC9">
          <w:rPr>
            <w:rStyle w:val="Hyperlink"/>
          </w:rPr>
          <w:t>Figure 5</w:t>
        </w:r>
        <w:r w:rsidR="00B62578" w:rsidRPr="00E05EC9">
          <w:rPr>
            <w:rStyle w:val="Hyperlink"/>
          </w:rPr>
          <w:noBreakHyphen/>
          <w:t>1 – Entry Screen to GUI prompt</w:t>
        </w:r>
        <w:r w:rsidR="00B62578" w:rsidRPr="00E05EC9">
          <w:rPr>
            <w:webHidden/>
          </w:rPr>
          <w:tab/>
        </w:r>
        <w:r w:rsidR="00B62578" w:rsidRPr="00E05EC9">
          <w:rPr>
            <w:webHidden/>
          </w:rPr>
          <w:fldChar w:fldCharType="begin"/>
        </w:r>
        <w:r w:rsidR="00B62578" w:rsidRPr="00E05EC9">
          <w:rPr>
            <w:webHidden/>
          </w:rPr>
          <w:instrText xml:space="preserve"> PAGEREF _Toc493338210 \h </w:instrText>
        </w:r>
        <w:r w:rsidR="00B62578" w:rsidRPr="00E05EC9">
          <w:rPr>
            <w:webHidden/>
          </w:rPr>
        </w:r>
        <w:r w:rsidR="00B62578" w:rsidRPr="00E05EC9">
          <w:rPr>
            <w:webHidden/>
          </w:rPr>
          <w:fldChar w:fldCharType="separate"/>
        </w:r>
        <w:r w:rsidR="00B62578" w:rsidRPr="00E05EC9">
          <w:rPr>
            <w:webHidden/>
          </w:rPr>
          <w:t>68</w:t>
        </w:r>
        <w:r w:rsidR="00B62578" w:rsidRPr="00E05EC9">
          <w:rPr>
            <w:webHidden/>
          </w:rPr>
          <w:fldChar w:fldCharType="end"/>
        </w:r>
      </w:hyperlink>
    </w:p>
    <w:p w14:paraId="7D0E39D3" w14:textId="32E79C1D"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11" w:history="1">
        <w:r w:rsidR="00B62578" w:rsidRPr="00E05EC9">
          <w:rPr>
            <w:rStyle w:val="Hyperlink"/>
          </w:rPr>
          <w:t>Figure 5</w:t>
        </w:r>
        <w:r w:rsidR="00B62578" w:rsidRPr="00E05EC9">
          <w:rPr>
            <w:rStyle w:val="Hyperlink"/>
          </w:rPr>
          <w:noBreakHyphen/>
          <w:t>2 - Data Acquisition phase of GUI prompting</w:t>
        </w:r>
        <w:r w:rsidR="00B62578" w:rsidRPr="00E05EC9">
          <w:rPr>
            <w:webHidden/>
          </w:rPr>
          <w:tab/>
        </w:r>
        <w:r w:rsidR="00B62578" w:rsidRPr="00E05EC9">
          <w:rPr>
            <w:webHidden/>
          </w:rPr>
          <w:fldChar w:fldCharType="begin"/>
        </w:r>
        <w:r w:rsidR="00B62578" w:rsidRPr="00E05EC9">
          <w:rPr>
            <w:webHidden/>
          </w:rPr>
          <w:instrText xml:space="preserve"> PAGEREF _Toc493338211 \h </w:instrText>
        </w:r>
        <w:r w:rsidR="00B62578" w:rsidRPr="00E05EC9">
          <w:rPr>
            <w:webHidden/>
          </w:rPr>
        </w:r>
        <w:r w:rsidR="00B62578" w:rsidRPr="00E05EC9">
          <w:rPr>
            <w:webHidden/>
          </w:rPr>
          <w:fldChar w:fldCharType="separate"/>
        </w:r>
        <w:r w:rsidR="00B62578" w:rsidRPr="00E05EC9">
          <w:rPr>
            <w:webHidden/>
          </w:rPr>
          <w:t>69</w:t>
        </w:r>
        <w:r w:rsidR="00B62578" w:rsidRPr="00E05EC9">
          <w:rPr>
            <w:webHidden/>
          </w:rPr>
          <w:fldChar w:fldCharType="end"/>
        </w:r>
      </w:hyperlink>
    </w:p>
    <w:p w14:paraId="25CD52A8" w14:textId="2677B825" w:rsidR="00B62578" w:rsidRPr="00E05EC9" w:rsidRDefault="00E05EC9" w:rsidP="002740BD">
      <w:pPr>
        <w:pStyle w:val="TableofFigures"/>
        <w:rPr>
          <w:rFonts w:asciiTheme="minorHAnsi" w:eastAsiaTheme="minorEastAsia" w:hAnsiTheme="minorHAnsi" w:cstheme="minorBidi"/>
          <w:sz w:val="22"/>
          <w:szCs w:val="22"/>
          <w:lang w:eastAsia="zh-CN"/>
        </w:rPr>
      </w:pPr>
      <w:hyperlink r:id="rId65" w:anchor="_Toc493338212" w:history="1">
        <w:r w:rsidR="00B62578" w:rsidRPr="00E05EC9">
          <w:rPr>
            <w:rStyle w:val="Hyperlink"/>
          </w:rPr>
          <w:t>Figure 5</w:t>
        </w:r>
        <w:r w:rsidR="00B62578" w:rsidRPr="00E05EC9">
          <w:rPr>
            <w:rStyle w:val="Hyperlink"/>
          </w:rPr>
          <w:noBreakHyphen/>
          <w:t>3 - Data Aquisition phase of GUI prompting</w:t>
        </w:r>
        <w:r w:rsidR="00B62578" w:rsidRPr="00E05EC9">
          <w:rPr>
            <w:webHidden/>
          </w:rPr>
          <w:tab/>
        </w:r>
        <w:r w:rsidR="00B62578" w:rsidRPr="00E05EC9">
          <w:rPr>
            <w:webHidden/>
          </w:rPr>
          <w:fldChar w:fldCharType="begin"/>
        </w:r>
        <w:r w:rsidR="00B62578" w:rsidRPr="00E05EC9">
          <w:rPr>
            <w:webHidden/>
          </w:rPr>
          <w:instrText xml:space="preserve"> PAGEREF _Toc493338212 \h </w:instrText>
        </w:r>
        <w:r w:rsidR="00B62578" w:rsidRPr="00E05EC9">
          <w:rPr>
            <w:webHidden/>
          </w:rPr>
        </w:r>
        <w:r w:rsidR="00B62578" w:rsidRPr="00E05EC9">
          <w:rPr>
            <w:webHidden/>
          </w:rPr>
          <w:fldChar w:fldCharType="separate"/>
        </w:r>
        <w:r w:rsidR="00B62578" w:rsidRPr="00E05EC9">
          <w:rPr>
            <w:webHidden/>
          </w:rPr>
          <w:t>70</w:t>
        </w:r>
        <w:r w:rsidR="00B62578" w:rsidRPr="00E05EC9">
          <w:rPr>
            <w:webHidden/>
          </w:rPr>
          <w:fldChar w:fldCharType="end"/>
        </w:r>
      </w:hyperlink>
    </w:p>
    <w:p w14:paraId="50E8CC60" w14:textId="0202B730" w:rsidR="00B62578" w:rsidRPr="00E05EC9" w:rsidRDefault="00E05EC9" w:rsidP="002740BD">
      <w:pPr>
        <w:pStyle w:val="TableofFigures"/>
        <w:rPr>
          <w:rFonts w:asciiTheme="minorHAnsi" w:eastAsiaTheme="minorEastAsia" w:hAnsiTheme="minorHAnsi" w:cstheme="minorBidi"/>
          <w:sz w:val="22"/>
          <w:szCs w:val="22"/>
          <w:lang w:eastAsia="zh-CN"/>
        </w:rPr>
      </w:pPr>
      <w:hyperlink r:id="rId66" w:anchor="_Toc493338213" w:history="1">
        <w:r w:rsidR="00B62578" w:rsidRPr="00E05EC9">
          <w:rPr>
            <w:rStyle w:val="Hyperlink"/>
          </w:rPr>
          <w:t>Figure 5</w:t>
        </w:r>
        <w:r w:rsidR="00B62578" w:rsidRPr="00E05EC9">
          <w:rPr>
            <w:rStyle w:val="Hyperlink"/>
          </w:rPr>
          <w:noBreakHyphen/>
          <w:t>4 - Input Data tab</w:t>
        </w:r>
        <w:r w:rsidR="00B62578" w:rsidRPr="00E05EC9">
          <w:rPr>
            <w:webHidden/>
          </w:rPr>
          <w:tab/>
        </w:r>
        <w:r w:rsidR="00B62578" w:rsidRPr="00E05EC9">
          <w:rPr>
            <w:webHidden/>
          </w:rPr>
          <w:fldChar w:fldCharType="begin"/>
        </w:r>
        <w:r w:rsidR="00B62578" w:rsidRPr="00E05EC9">
          <w:rPr>
            <w:webHidden/>
          </w:rPr>
          <w:instrText xml:space="preserve"> PAGEREF _Toc493338213 \h </w:instrText>
        </w:r>
        <w:r w:rsidR="00B62578" w:rsidRPr="00E05EC9">
          <w:rPr>
            <w:webHidden/>
          </w:rPr>
        </w:r>
        <w:r w:rsidR="00B62578" w:rsidRPr="00E05EC9">
          <w:rPr>
            <w:webHidden/>
          </w:rPr>
          <w:fldChar w:fldCharType="separate"/>
        </w:r>
        <w:r w:rsidR="00B62578" w:rsidRPr="00E05EC9">
          <w:rPr>
            <w:webHidden/>
          </w:rPr>
          <w:t>71</w:t>
        </w:r>
        <w:r w:rsidR="00B62578" w:rsidRPr="00E05EC9">
          <w:rPr>
            <w:webHidden/>
          </w:rPr>
          <w:fldChar w:fldCharType="end"/>
        </w:r>
      </w:hyperlink>
    </w:p>
    <w:p w14:paraId="0DF55472" w14:textId="2DC0BDB8" w:rsidR="00B62578" w:rsidRPr="00E05EC9" w:rsidRDefault="00E05EC9" w:rsidP="002740BD">
      <w:pPr>
        <w:pStyle w:val="TableofFigures"/>
        <w:rPr>
          <w:rFonts w:asciiTheme="minorHAnsi" w:eastAsiaTheme="minorEastAsia" w:hAnsiTheme="minorHAnsi" w:cstheme="minorBidi"/>
          <w:sz w:val="22"/>
          <w:szCs w:val="22"/>
          <w:lang w:eastAsia="zh-CN"/>
        </w:rPr>
      </w:pPr>
      <w:hyperlink r:id="rId67" w:anchor="_Toc493338214" w:history="1">
        <w:r w:rsidR="00B62578" w:rsidRPr="00E05EC9">
          <w:rPr>
            <w:rStyle w:val="Hyperlink"/>
          </w:rPr>
          <w:t>Figure 5</w:t>
        </w:r>
        <w:r w:rsidR="00B62578" w:rsidRPr="00E05EC9">
          <w:rPr>
            <w:rStyle w:val="Hyperlink"/>
          </w:rPr>
          <w:noBreakHyphen/>
          <w:t>5 - Estimated Production tab</w:t>
        </w:r>
        <w:r w:rsidR="00B62578" w:rsidRPr="00E05EC9">
          <w:rPr>
            <w:webHidden/>
          </w:rPr>
          <w:tab/>
        </w:r>
        <w:r w:rsidR="00B62578" w:rsidRPr="00E05EC9">
          <w:rPr>
            <w:webHidden/>
          </w:rPr>
          <w:fldChar w:fldCharType="begin"/>
        </w:r>
        <w:r w:rsidR="00B62578" w:rsidRPr="00E05EC9">
          <w:rPr>
            <w:webHidden/>
          </w:rPr>
          <w:instrText xml:space="preserve"> PAGEREF _Toc493338214 \h </w:instrText>
        </w:r>
        <w:r w:rsidR="00B62578" w:rsidRPr="00E05EC9">
          <w:rPr>
            <w:webHidden/>
          </w:rPr>
        </w:r>
        <w:r w:rsidR="00B62578" w:rsidRPr="00E05EC9">
          <w:rPr>
            <w:webHidden/>
          </w:rPr>
          <w:fldChar w:fldCharType="separate"/>
        </w:r>
        <w:r w:rsidR="00B62578" w:rsidRPr="00E05EC9">
          <w:rPr>
            <w:webHidden/>
          </w:rPr>
          <w:t>72</w:t>
        </w:r>
        <w:r w:rsidR="00B62578" w:rsidRPr="00E05EC9">
          <w:rPr>
            <w:webHidden/>
          </w:rPr>
          <w:fldChar w:fldCharType="end"/>
        </w:r>
      </w:hyperlink>
    </w:p>
    <w:p w14:paraId="17B55D87" w14:textId="38F40BB5" w:rsidR="00B62578" w:rsidRPr="00E05EC9" w:rsidRDefault="00E05EC9" w:rsidP="002740BD">
      <w:pPr>
        <w:pStyle w:val="TableofFigures"/>
        <w:rPr>
          <w:rFonts w:asciiTheme="minorHAnsi" w:eastAsiaTheme="minorEastAsia" w:hAnsiTheme="minorHAnsi" w:cstheme="minorBidi"/>
          <w:sz w:val="22"/>
          <w:szCs w:val="22"/>
          <w:lang w:eastAsia="zh-CN"/>
        </w:rPr>
      </w:pPr>
      <w:hyperlink r:id="rId68" w:anchor="_Toc493338215" w:history="1">
        <w:r w:rsidR="00B62578" w:rsidRPr="00E05EC9">
          <w:rPr>
            <w:rStyle w:val="Hyperlink"/>
          </w:rPr>
          <w:t>Figure 5</w:t>
        </w:r>
        <w:r w:rsidR="00B62578" w:rsidRPr="00E05EC9">
          <w:rPr>
            <w:rStyle w:val="Hyperlink"/>
          </w:rPr>
          <w:noBreakHyphen/>
          <w:t>6 - Finance Options tab</w:t>
        </w:r>
        <w:r w:rsidR="00B62578" w:rsidRPr="00E05EC9">
          <w:rPr>
            <w:webHidden/>
          </w:rPr>
          <w:tab/>
        </w:r>
        <w:r w:rsidR="00B62578" w:rsidRPr="00E05EC9">
          <w:rPr>
            <w:webHidden/>
          </w:rPr>
          <w:fldChar w:fldCharType="begin"/>
        </w:r>
        <w:r w:rsidR="00B62578" w:rsidRPr="00E05EC9">
          <w:rPr>
            <w:webHidden/>
          </w:rPr>
          <w:instrText xml:space="preserve"> PAGEREF _Toc493338215 \h </w:instrText>
        </w:r>
        <w:r w:rsidR="00B62578" w:rsidRPr="00E05EC9">
          <w:rPr>
            <w:webHidden/>
          </w:rPr>
        </w:r>
        <w:r w:rsidR="00B62578" w:rsidRPr="00E05EC9">
          <w:rPr>
            <w:webHidden/>
          </w:rPr>
          <w:fldChar w:fldCharType="separate"/>
        </w:r>
        <w:r w:rsidR="00B62578" w:rsidRPr="00E05EC9">
          <w:rPr>
            <w:webHidden/>
          </w:rPr>
          <w:t>73</w:t>
        </w:r>
        <w:r w:rsidR="00B62578" w:rsidRPr="00E05EC9">
          <w:rPr>
            <w:webHidden/>
          </w:rPr>
          <w:fldChar w:fldCharType="end"/>
        </w:r>
      </w:hyperlink>
    </w:p>
    <w:p w14:paraId="23D1BBCB" w14:textId="17E6CBCC" w:rsidR="00B62578" w:rsidRPr="00E05EC9" w:rsidRDefault="00E05EC9" w:rsidP="002740BD">
      <w:pPr>
        <w:pStyle w:val="TableofFigures"/>
        <w:rPr>
          <w:rFonts w:asciiTheme="minorHAnsi" w:eastAsiaTheme="minorEastAsia" w:hAnsiTheme="minorHAnsi" w:cstheme="minorBidi"/>
          <w:sz w:val="22"/>
          <w:szCs w:val="22"/>
          <w:lang w:eastAsia="zh-CN"/>
        </w:rPr>
      </w:pPr>
      <w:hyperlink r:id="rId69" w:anchor="_Toc493338216" w:history="1">
        <w:r w:rsidR="00B62578" w:rsidRPr="00E05EC9">
          <w:rPr>
            <w:rStyle w:val="Hyperlink"/>
          </w:rPr>
          <w:t>Figure 5</w:t>
        </w:r>
        <w:r w:rsidR="00B62578" w:rsidRPr="00E05EC9">
          <w:rPr>
            <w:rStyle w:val="Hyperlink"/>
          </w:rPr>
          <w:noBreakHyphen/>
          <w:t>7 - Display tab</w:t>
        </w:r>
        <w:r w:rsidR="00B62578" w:rsidRPr="00E05EC9">
          <w:rPr>
            <w:webHidden/>
          </w:rPr>
          <w:tab/>
        </w:r>
        <w:r w:rsidR="00B62578" w:rsidRPr="00E05EC9">
          <w:rPr>
            <w:webHidden/>
          </w:rPr>
          <w:fldChar w:fldCharType="begin"/>
        </w:r>
        <w:r w:rsidR="00B62578" w:rsidRPr="00E05EC9">
          <w:rPr>
            <w:webHidden/>
          </w:rPr>
          <w:instrText xml:space="preserve"> PAGEREF _Toc493338216 \h </w:instrText>
        </w:r>
        <w:r w:rsidR="00B62578" w:rsidRPr="00E05EC9">
          <w:rPr>
            <w:webHidden/>
          </w:rPr>
        </w:r>
        <w:r w:rsidR="00B62578" w:rsidRPr="00E05EC9">
          <w:rPr>
            <w:webHidden/>
          </w:rPr>
          <w:fldChar w:fldCharType="separate"/>
        </w:r>
        <w:r w:rsidR="00B62578" w:rsidRPr="00E05EC9">
          <w:rPr>
            <w:webHidden/>
          </w:rPr>
          <w:t>73</w:t>
        </w:r>
        <w:r w:rsidR="00B62578" w:rsidRPr="00E05EC9">
          <w:rPr>
            <w:webHidden/>
          </w:rPr>
          <w:fldChar w:fldCharType="end"/>
        </w:r>
      </w:hyperlink>
    </w:p>
    <w:p w14:paraId="401E139E" w14:textId="3E8201B4" w:rsidR="00B62578" w:rsidRPr="00E05EC9" w:rsidRDefault="00E05EC9" w:rsidP="002740BD">
      <w:pPr>
        <w:pStyle w:val="TableofFigures"/>
        <w:rPr>
          <w:rFonts w:asciiTheme="minorHAnsi" w:eastAsiaTheme="minorEastAsia" w:hAnsiTheme="minorHAnsi" w:cstheme="minorBidi"/>
          <w:sz w:val="22"/>
          <w:szCs w:val="22"/>
          <w:lang w:eastAsia="zh-CN"/>
        </w:rPr>
      </w:pPr>
      <w:hyperlink r:id="rId70" w:anchor="_Toc493338217" w:history="1">
        <w:r w:rsidR="00B62578" w:rsidRPr="00E05EC9">
          <w:rPr>
            <w:rStyle w:val="Hyperlink"/>
          </w:rPr>
          <w:t>Figure 6</w:t>
        </w:r>
        <w:r w:rsidR="00B62578" w:rsidRPr="00E05EC9">
          <w:rPr>
            <w:rStyle w:val="Hyperlink"/>
          </w:rPr>
          <w:noBreakHyphen/>
          <w:t>1 - Locations selected for analysis (Gold star denotes location)</w:t>
        </w:r>
        <w:r w:rsidR="00B62578" w:rsidRPr="00E05EC9">
          <w:rPr>
            <w:webHidden/>
          </w:rPr>
          <w:tab/>
        </w:r>
        <w:r w:rsidR="00B62578" w:rsidRPr="00E05EC9">
          <w:rPr>
            <w:webHidden/>
          </w:rPr>
          <w:fldChar w:fldCharType="begin"/>
        </w:r>
        <w:r w:rsidR="00B62578" w:rsidRPr="00E05EC9">
          <w:rPr>
            <w:webHidden/>
          </w:rPr>
          <w:instrText xml:space="preserve"> PAGEREF _Toc493338217 \h </w:instrText>
        </w:r>
        <w:r w:rsidR="00B62578" w:rsidRPr="00E05EC9">
          <w:rPr>
            <w:webHidden/>
          </w:rPr>
        </w:r>
        <w:r w:rsidR="00B62578" w:rsidRPr="00E05EC9">
          <w:rPr>
            <w:webHidden/>
          </w:rPr>
          <w:fldChar w:fldCharType="separate"/>
        </w:r>
        <w:r w:rsidR="00B62578" w:rsidRPr="00E05EC9">
          <w:rPr>
            <w:webHidden/>
          </w:rPr>
          <w:t>75</w:t>
        </w:r>
        <w:r w:rsidR="00B62578" w:rsidRPr="00E05EC9">
          <w:rPr>
            <w:webHidden/>
          </w:rPr>
          <w:fldChar w:fldCharType="end"/>
        </w:r>
      </w:hyperlink>
    </w:p>
    <w:p w14:paraId="5CE36911" w14:textId="630DCA15" w:rsidR="00B62578" w:rsidRPr="00E05EC9" w:rsidRDefault="00E05EC9" w:rsidP="002740BD">
      <w:pPr>
        <w:pStyle w:val="TableofFigures"/>
        <w:rPr>
          <w:rFonts w:asciiTheme="minorHAnsi" w:eastAsiaTheme="minorEastAsia" w:hAnsiTheme="minorHAnsi" w:cstheme="minorBidi"/>
          <w:sz w:val="22"/>
          <w:szCs w:val="22"/>
          <w:lang w:eastAsia="zh-CN"/>
        </w:rPr>
      </w:pPr>
      <w:hyperlink r:id="rId71" w:anchor="_Toc493338218" w:history="1">
        <w:r w:rsidR="00B62578" w:rsidRPr="00E05EC9">
          <w:rPr>
            <w:rStyle w:val="Hyperlink"/>
          </w:rPr>
          <w:t>Figure 6</w:t>
        </w:r>
        <w:r w:rsidR="00B62578" w:rsidRPr="00E05EC9">
          <w:rPr>
            <w:rStyle w:val="Hyperlink"/>
          </w:rPr>
          <w:noBreakHyphen/>
          <w:t>2 – Monthly kWhr Production - Townsville</w:t>
        </w:r>
        <w:r w:rsidR="00B62578" w:rsidRPr="00E05EC9">
          <w:rPr>
            <w:webHidden/>
          </w:rPr>
          <w:tab/>
        </w:r>
        <w:r w:rsidR="00B62578" w:rsidRPr="00E05EC9">
          <w:rPr>
            <w:webHidden/>
          </w:rPr>
          <w:fldChar w:fldCharType="begin"/>
        </w:r>
        <w:r w:rsidR="00B62578" w:rsidRPr="00E05EC9">
          <w:rPr>
            <w:webHidden/>
          </w:rPr>
          <w:instrText xml:space="preserve"> PAGEREF _Toc493338218 \h </w:instrText>
        </w:r>
        <w:r w:rsidR="00B62578" w:rsidRPr="00E05EC9">
          <w:rPr>
            <w:webHidden/>
          </w:rPr>
        </w:r>
        <w:r w:rsidR="00B62578" w:rsidRPr="00E05EC9">
          <w:rPr>
            <w:webHidden/>
          </w:rPr>
          <w:fldChar w:fldCharType="separate"/>
        </w:r>
        <w:r w:rsidR="00B62578" w:rsidRPr="00E05EC9">
          <w:rPr>
            <w:webHidden/>
          </w:rPr>
          <w:t>79</w:t>
        </w:r>
        <w:r w:rsidR="00B62578" w:rsidRPr="00E05EC9">
          <w:rPr>
            <w:webHidden/>
          </w:rPr>
          <w:fldChar w:fldCharType="end"/>
        </w:r>
      </w:hyperlink>
    </w:p>
    <w:p w14:paraId="1B4294C2" w14:textId="63C1F11C" w:rsidR="00B62578" w:rsidRPr="00E05EC9" w:rsidRDefault="00E05EC9" w:rsidP="002740BD">
      <w:pPr>
        <w:pStyle w:val="TableofFigures"/>
        <w:rPr>
          <w:rFonts w:asciiTheme="minorHAnsi" w:eastAsiaTheme="minorEastAsia" w:hAnsiTheme="minorHAnsi" w:cstheme="minorBidi"/>
          <w:sz w:val="22"/>
          <w:szCs w:val="22"/>
          <w:lang w:eastAsia="zh-CN"/>
        </w:rPr>
      </w:pPr>
      <w:hyperlink r:id="rId72" w:anchor="_Toc493338219" w:history="1">
        <w:r w:rsidR="00B62578" w:rsidRPr="00E05EC9">
          <w:rPr>
            <w:rStyle w:val="Hyperlink"/>
          </w:rPr>
          <w:t>Figure 6</w:t>
        </w:r>
        <w:r w:rsidR="00B62578" w:rsidRPr="00E05EC9">
          <w:rPr>
            <w:rStyle w:val="Hyperlink"/>
          </w:rPr>
          <w:noBreakHyphen/>
          <w:t>3 - Monthly kWhr Production - Darwin</w:t>
        </w:r>
        <w:r w:rsidR="00B62578" w:rsidRPr="00E05EC9">
          <w:rPr>
            <w:webHidden/>
          </w:rPr>
          <w:tab/>
        </w:r>
        <w:r w:rsidR="00B62578" w:rsidRPr="00E05EC9">
          <w:rPr>
            <w:webHidden/>
          </w:rPr>
          <w:fldChar w:fldCharType="begin"/>
        </w:r>
        <w:r w:rsidR="00B62578" w:rsidRPr="00E05EC9">
          <w:rPr>
            <w:webHidden/>
          </w:rPr>
          <w:instrText xml:space="preserve"> PAGEREF _Toc493338219 \h </w:instrText>
        </w:r>
        <w:r w:rsidR="00B62578" w:rsidRPr="00E05EC9">
          <w:rPr>
            <w:webHidden/>
          </w:rPr>
        </w:r>
        <w:r w:rsidR="00B62578" w:rsidRPr="00E05EC9">
          <w:rPr>
            <w:webHidden/>
          </w:rPr>
          <w:fldChar w:fldCharType="separate"/>
        </w:r>
        <w:r w:rsidR="00B62578" w:rsidRPr="00E05EC9">
          <w:rPr>
            <w:webHidden/>
          </w:rPr>
          <w:t>79</w:t>
        </w:r>
        <w:r w:rsidR="00B62578" w:rsidRPr="00E05EC9">
          <w:rPr>
            <w:webHidden/>
          </w:rPr>
          <w:fldChar w:fldCharType="end"/>
        </w:r>
      </w:hyperlink>
    </w:p>
    <w:p w14:paraId="64519950" w14:textId="24F256B9" w:rsidR="00B62578" w:rsidRPr="00E05EC9" w:rsidRDefault="00E05EC9" w:rsidP="002740BD">
      <w:pPr>
        <w:pStyle w:val="TableofFigures"/>
        <w:rPr>
          <w:rFonts w:asciiTheme="minorHAnsi" w:eastAsiaTheme="minorEastAsia" w:hAnsiTheme="minorHAnsi" w:cstheme="minorBidi"/>
          <w:sz w:val="22"/>
          <w:szCs w:val="22"/>
          <w:lang w:eastAsia="zh-CN"/>
        </w:rPr>
      </w:pPr>
      <w:hyperlink r:id="rId73" w:anchor="_Toc493338220" w:history="1">
        <w:r w:rsidR="00B62578" w:rsidRPr="00E05EC9">
          <w:rPr>
            <w:rStyle w:val="Hyperlink"/>
          </w:rPr>
          <w:t>Figure 6</w:t>
        </w:r>
        <w:r w:rsidR="00B62578" w:rsidRPr="00E05EC9">
          <w:rPr>
            <w:rStyle w:val="Hyperlink"/>
          </w:rPr>
          <w:noBreakHyphen/>
          <w:t>4 - Monthly kWhr Production - Hobart</w:t>
        </w:r>
        <w:r w:rsidR="00B62578" w:rsidRPr="00E05EC9">
          <w:rPr>
            <w:webHidden/>
          </w:rPr>
          <w:tab/>
        </w:r>
        <w:r w:rsidR="00B62578" w:rsidRPr="00E05EC9">
          <w:rPr>
            <w:webHidden/>
          </w:rPr>
          <w:fldChar w:fldCharType="begin"/>
        </w:r>
        <w:r w:rsidR="00B62578" w:rsidRPr="00E05EC9">
          <w:rPr>
            <w:webHidden/>
          </w:rPr>
          <w:instrText xml:space="preserve"> PAGEREF _Toc493338220 \h </w:instrText>
        </w:r>
        <w:r w:rsidR="00B62578" w:rsidRPr="00E05EC9">
          <w:rPr>
            <w:webHidden/>
          </w:rPr>
        </w:r>
        <w:r w:rsidR="00B62578" w:rsidRPr="00E05EC9">
          <w:rPr>
            <w:webHidden/>
          </w:rPr>
          <w:fldChar w:fldCharType="separate"/>
        </w:r>
        <w:r w:rsidR="00B62578" w:rsidRPr="00E05EC9">
          <w:rPr>
            <w:webHidden/>
          </w:rPr>
          <w:t>79</w:t>
        </w:r>
        <w:r w:rsidR="00B62578" w:rsidRPr="00E05EC9">
          <w:rPr>
            <w:webHidden/>
          </w:rPr>
          <w:fldChar w:fldCharType="end"/>
        </w:r>
      </w:hyperlink>
    </w:p>
    <w:p w14:paraId="29736CCD" w14:textId="103BA754" w:rsidR="00B62578" w:rsidRPr="00E05EC9" w:rsidRDefault="00E05EC9" w:rsidP="002740BD">
      <w:pPr>
        <w:pStyle w:val="TableofFigures"/>
        <w:rPr>
          <w:rFonts w:asciiTheme="minorHAnsi" w:eastAsiaTheme="minorEastAsia" w:hAnsiTheme="minorHAnsi" w:cstheme="minorBidi"/>
          <w:sz w:val="22"/>
          <w:szCs w:val="22"/>
          <w:lang w:eastAsia="zh-CN"/>
        </w:rPr>
      </w:pPr>
      <w:hyperlink r:id="rId74" w:anchor="_Toc493338221" w:history="1">
        <w:r w:rsidR="00B62578" w:rsidRPr="00E05EC9">
          <w:rPr>
            <w:rStyle w:val="Hyperlink"/>
          </w:rPr>
          <w:t>Figure 6</w:t>
        </w:r>
        <w:r w:rsidR="00B62578" w:rsidRPr="00E05EC9">
          <w:rPr>
            <w:rStyle w:val="Hyperlink"/>
          </w:rPr>
          <w:noBreakHyphen/>
          <w:t>5 - Yearly Savings with Solar Vs. Normal Rate - Darwin</w:t>
        </w:r>
        <w:r w:rsidR="00B62578" w:rsidRPr="00E05EC9">
          <w:rPr>
            <w:webHidden/>
          </w:rPr>
          <w:tab/>
        </w:r>
        <w:r w:rsidR="00B62578" w:rsidRPr="00E05EC9">
          <w:rPr>
            <w:webHidden/>
          </w:rPr>
          <w:fldChar w:fldCharType="begin"/>
        </w:r>
        <w:r w:rsidR="00B62578" w:rsidRPr="00E05EC9">
          <w:rPr>
            <w:webHidden/>
          </w:rPr>
          <w:instrText xml:space="preserve"> PAGEREF _Toc493338221 \h </w:instrText>
        </w:r>
        <w:r w:rsidR="00B62578" w:rsidRPr="00E05EC9">
          <w:rPr>
            <w:webHidden/>
          </w:rPr>
        </w:r>
        <w:r w:rsidR="00B62578" w:rsidRPr="00E05EC9">
          <w:rPr>
            <w:webHidden/>
          </w:rPr>
          <w:fldChar w:fldCharType="separate"/>
        </w:r>
        <w:r w:rsidR="00B62578" w:rsidRPr="00E05EC9">
          <w:rPr>
            <w:webHidden/>
          </w:rPr>
          <w:t>80</w:t>
        </w:r>
        <w:r w:rsidR="00B62578" w:rsidRPr="00E05EC9">
          <w:rPr>
            <w:webHidden/>
          </w:rPr>
          <w:fldChar w:fldCharType="end"/>
        </w:r>
      </w:hyperlink>
    </w:p>
    <w:p w14:paraId="4C21CD0A" w14:textId="272A9991" w:rsidR="00B62578" w:rsidRPr="00E05EC9" w:rsidRDefault="00E05EC9" w:rsidP="002740BD">
      <w:pPr>
        <w:pStyle w:val="TableofFigures"/>
        <w:rPr>
          <w:rFonts w:asciiTheme="minorHAnsi" w:eastAsiaTheme="minorEastAsia" w:hAnsiTheme="minorHAnsi" w:cstheme="minorBidi"/>
          <w:sz w:val="22"/>
          <w:szCs w:val="22"/>
          <w:lang w:eastAsia="zh-CN"/>
        </w:rPr>
      </w:pPr>
      <w:hyperlink r:id="rId75" w:anchor="_Toc493338222" w:history="1">
        <w:r w:rsidR="00B62578" w:rsidRPr="00E05EC9">
          <w:rPr>
            <w:rStyle w:val="Hyperlink"/>
          </w:rPr>
          <w:t>Figure 6</w:t>
        </w:r>
        <w:r w:rsidR="00B62578" w:rsidRPr="00E05EC9">
          <w:rPr>
            <w:rStyle w:val="Hyperlink"/>
          </w:rPr>
          <w:noBreakHyphen/>
          <w:t>6 – Yearly Savings with Solar Vs. Normal - Rate Townsville</w:t>
        </w:r>
        <w:r w:rsidR="00B62578" w:rsidRPr="00E05EC9">
          <w:rPr>
            <w:webHidden/>
          </w:rPr>
          <w:tab/>
        </w:r>
        <w:r w:rsidR="00B62578" w:rsidRPr="00E05EC9">
          <w:rPr>
            <w:webHidden/>
          </w:rPr>
          <w:fldChar w:fldCharType="begin"/>
        </w:r>
        <w:r w:rsidR="00B62578" w:rsidRPr="00E05EC9">
          <w:rPr>
            <w:webHidden/>
          </w:rPr>
          <w:instrText xml:space="preserve"> PAGEREF _Toc493338222 \h </w:instrText>
        </w:r>
        <w:r w:rsidR="00B62578" w:rsidRPr="00E05EC9">
          <w:rPr>
            <w:webHidden/>
          </w:rPr>
        </w:r>
        <w:r w:rsidR="00B62578" w:rsidRPr="00E05EC9">
          <w:rPr>
            <w:webHidden/>
          </w:rPr>
          <w:fldChar w:fldCharType="separate"/>
        </w:r>
        <w:r w:rsidR="00B62578" w:rsidRPr="00E05EC9">
          <w:rPr>
            <w:webHidden/>
          </w:rPr>
          <w:t>80</w:t>
        </w:r>
        <w:r w:rsidR="00B62578" w:rsidRPr="00E05EC9">
          <w:rPr>
            <w:webHidden/>
          </w:rPr>
          <w:fldChar w:fldCharType="end"/>
        </w:r>
      </w:hyperlink>
    </w:p>
    <w:p w14:paraId="47C3C6EF" w14:textId="042E1227" w:rsidR="00B62578" w:rsidRPr="00E05EC9" w:rsidRDefault="00E05EC9" w:rsidP="002740BD">
      <w:pPr>
        <w:pStyle w:val="TableofFigures"/>
        <w:rPr>
          <w:rFonts w:asciiTheme="minorHAnsi" w:eastAsiaTheme="minorEastAsia" w:hAnsiTheme="minorHAnsi" w:cstheme="minorBidi"/>
          <w:sz w:val="22"/>
          <w:szCs w:val="22"/>
          <w:lang w:eastAsia="zh-CN"/>
        </w:rPr>
      </w:pPr>
      <w:hyperlink r:id="rId76" w:anchor="_Toc493338223" w:history="1">
        <w:r w:rsidR="00B62578" w:rsidRPr="00E05EC9">
          <w:rPr>
            <w:rStyle w:val="Hyperlink"/>
          </w:rPr>
          <w:t>Figure 6</w:t>
        </w:r>
        <w:r w:rsidR="00B62578" w:rsidRPr="00E05EC9">
          <w:rPr>
            <w:rStyle w:val="Hyperlink"/>
          </w:rPr>
          <w:noBreakHyphen/>
          <w:t>7  Yearly Savings with Solar Vs. Normal Rate - Tasmania</w:t>
        </w:r>
        <w:r w:rsidR="00B62578" w:rsidRPr="00E05EC9">
          <w:rPr>
            <w:webHidden/>
          </w:rPr>
          <w:tab/>
        </w:r>
        <w:r w:rsidR="00B62578" w:rsidRPr="00E05EC9">
          <w:rPr>
            <w:webHidden/>
          </w:rPr>
          <w:fldChar w:fldCharType="begin"/>
        </w:r>
        <w:r w:rsidR="00B62578" w:rsidRPr="00E05EC9">
          <w:rPr>
            <w:webHidden/>
          </w:rPr>
          <w:instrText xml:space="preserve"> PAGEREF _Toc493338223 \h </w:instrText>
        </w:r>
        <w:r w:rsidR="00B62578" w:rsidRPr="00E05EC9">
          <w:rPr>
            <w:webHidden/>
          </w:rPr>
        </w:r>
        <w:r w:rsidR="00B62578" w:rsidRPr="00E05EC9">
          <w:rPr>
            <w:webHidden/>
          </w:rPr>
          <w:fldChar w:fldCharType="separate"/>
        </w:r>
        <w:r w:rsidR="00B62578" w:rsidRPr="00E05EC9">
          <w:rPr>
            <w:webHidden/>
          </w:rPr>
          <w:t>80</w:t>
        </w:r>
        <w:r w:rsidR="00B62578" w:rsidRPr="00E05EC9">
          <w:rPr>
            <w:webHidden/>
          </w:rPr>
          <w:fldChar w:fldCharType="end"/>
        </w:r>
      </w:hyperlink>
    </w:p>
    <w:p w14:paraId="3CB3918C" w14:textId="6FB5B1EA" w:rsidR="00B62578" w:rsidRPr="00E05EC9" w:rsidRDefault="00E05EC9" w:rsidP="002740BD">
      <w:pPr>
        <w:pStyle w:val="TableofFigures"/>
        <w:rPr>
          <w:rFonts w:asciiTheme="minorHAnsi" w:eastAsiaTheme="minorEastAsia" w:hAnsiTheme="minorHAnsi" w:cstheme="minorBidi"/>
          <w:sz w:val="22"/>
          <w:szCs w:val="22"/>
          <w:lang w:eastAsia="zh-CN"/>
        </w:rPr>
      </w:pPr>
      <w:hyperlink r:id="rId77" w:anchor="_Toc493338224" w:history="1">
        <w:r w:rsidR="00B62578" w:rsidRPr="00E05EC9">
          <w:rPr>
            <w:rStyle w:val="Hyperlink"/>
          </w:rPr>
          <w:t>Figure 6</w:t>
        </w:r>
        <w:r w:rsidR="00B62578" w:rsidRPr="00E05EC9">
          <w:rPr>
            <w:rStyle w:val="Hyperlink"/>
          </w:rPr>
          <w:noBreakHyphen/>
          <w:t>8 – Household Energy Sources Pie Chart -Townsville</w:t>
        </w:r>
        <w:r w:rsidR="00B62578" w:rsidRPr="00E05EC9">
          <w:rPr>
            <w:webHidden/>
          </w:rPr>
          <w:tab/>
        </w:r>
        <w:r w:rsidR="00B62578" w:rsidRPr="00E05EC9">
          <w:rPr>
            <w:webHidden/>
          </w:rPr>
          <w:fldChar w:fldCharType="begin"/>
        </w:r>
        <w:r w:rsidR="00B62578" w:rsidRPr="00E05EC9">
          <w:rPr>
            <w:webHidden/>
          </w:rPr>
          <w:instrText xml:space="preserve"> PAGEREF _Toc493338224 \h </w:instrText>
        </w:r>
        <w:r w:rsidR="00B62578" w:rsidRPr="00E05EC9">
          <w:rPr>
            <w:webHidden/>
          </w:rPr>
        </w:r>
        <w:r w:rsidR="00B62578" w:rsidRPr="00E05EC9">
          <w:rPr>
            <w:webHidden/>
          </w:rPr>
          <w:fldChar w:fldCharType="separate"/>
        </w:r>
        <w:r w:rsidR="00B62578" w:rsidRPr="00E05EC9">
          <w:rPr>
            <w:webHidden/>
          </w:rPr>
          <w:t>81</w:t>
        </w:r>
        <w:r w:rsidR="00B62578" w:rsidRPr="00E05EC9">
          <w:rPr>
            <w:webHidden/>
          </w:rPr>
          <w:fldChar w:fldCharType="end"/>
        </w:r>
      </w:hyperlink>
    </w:p>
    <w:p w14:paraId="4FE36FB7" w14:textId="199B3969" w:rsidR="00B62578" w:rsidRPr="00E05EC9" w:rsidRDefault="00E05EC9" w:rsidP="002740BD">
      <w:pPr>
        <w:pStyle w:val="TableofFigures"/>
        <w:rPr>
          <w:rFonts w:asciiTheme="minorHAnsi" w:eastAsiaTheme="minorEastAsia" w:hAnsiTheme="minorHAnsi" w:cstheme="minorBidi"/>
          <w:sz w:val="22"/>
          <w:szCs w:val="22"/>
          <w:lang w:eastAsia="zh-CN"/>
        </w:rPr>
      </w:pPr>
      <w:hyperlink r:id="rId78" w:anchor="_Toc493338225" w:history="1">
        <w:r w:rsidR="00B62578" w:rsidRPr="00E05EC9">
          <w:rPr>
            <w:rStyle w:val="Hyperlink"/>
          </w:rPr>
          <w:t>Figure 6</w:t>
        </w:r>
        <w:r w:rsidR="00B62578" w:rsidRPr="00E05EC9">
          <w:rPr>
            <w:rStyle w:val="Hyperlink"/>
          </w:rPr>
          <w:noBreakHyphen/>
          <w:t>9 - Household Energy Sources Pie Chart Darwin</w:t>
        </w:r>
        <w:r w:rsidR="00B62578" w:rsidRPr="00E05EC9">
          <w:rPr>
            <w:webHidden/>
          </w:rPr>
          <w:tab/>
        </w:r>
        <w:r w:rsidR="00B62578" w:rsidRPr="00E05EC9">
          <w:rPr>
            <w:webHidden/>
          </w:rPr>
          <w:fldChar w:fldCharType="begin"/>
        </w:r>
        <w:r w:rsidR="00B62578" w:rsidRPr="00E05EC9">
          <w:rPr>
            <w:webHidden/>
          </w:rPr>
          <w:instrText xml:space="preserve"> PAGEREF _Toc493338225 \h </w:instrText>
        </w:r>
        <w:r w:rsidR="00B62578" w:rsidRPr="00E05EC9">
          <w:rPr>
            <w:webHidden/>
          </w:rPr>
        </w:r>
        <w:r w:rsidR="00B62578" w:rsidRPr="00E05EC9">
          <w:rPr>
            <w:webHidden/>
          </w:rPr>
          <w:fldChar w:fldCharType="separate"/>
        </w:r>
        <w:r w:rsidR="00B62578" w:rsidRPr="00E05EC9">
          <w:rPr>
            <w:webHidden/>
          </w:rPr>
          <w:t>81</w:t>
        </w:r>
        <w:r w:rsidR="00B62578" w:rsidRPr="00E05EC9">
          <w:rPr>
            <w:webHidden/>
          </w:rPr>
          <w:fldChar w:fldCharType="end"/>
        </w:r>
      </w:hyperlink>
    </w:p>
    <w:p w14:paraId="6341A0BC" w14:textId="093B7CBE" w:rsidR="00B62578" w:rsidRPr="00E05EC9" w:rsidRDefault="00E05EC9" w:rsidP="002740BD">
      <w:pPr>
        <w:pStyle w:val="TableofFigures"/>
        <w:rPr>
          <w:rFonts w:asciiTheme="minorHAnsi" w:eastAsiaTheme="minorEastAsia" w:hAnsiTheme="minorHAnsi" w:cstheme="minorBidi"/>
          <w:sz w:val="22"/>
          <w:szCs w:val="22"/>
          <w:lang w:eastAsia="zh-CN"/>
        </w:rPr>
      </w:pPr>
      <w:hyperlink r:id="rId79" w:anchor="_Toc493338226" w:history="1">
        <w:r w:rsidR="00B62578" w:rsidRPr="00E05EC9">
          <w:rPr>
            <w:rStyle w:val="Hyperlink"/>
          </w:rPr>
          <w:t>Figure 6</w:t>
        </w:r>
        <w:r w:rsidR="00B62578" w:rsidRPr="00E05EC9">
          <w:rPr>
            <w:rStyle w:val="Hyperlink"/>
          </w:rPr>
          <w:noBreakHyphen/>
          <w:t>10 - Household Energy Sources Pie Chart Hobart</w:t>
        </w:r>
        <w:r w:rsidR="00B62578" w:rsidRPr="00E05EC9">
          <w:rPr>
            <w:webHidden/>
          </w:rPr>
          <w:tab/>
        </w:r>
        <w:r w:rsidR="00B62578" w:rsidRPr="00E05EC9">
          <w:rPr>
            <w:webHidden/>
          </w:rPr>
          <w:fldChar w:fldCharType="begin"/>
        </w:r>
        <w:r w:rsidR="00B62578" w:rsidRPr="00E05EC9">
          <w:rPr>
            <w:webHidden/>
          </w:rPr>
          <w:instrText xml:space="preserve"> PAGEREF _Toc493338226 \h </w:instrText>
        </w:r>
        <w:r w:rsidR="00B62578" w:rsidRPr="00E05EC9">
          <w:rPr>
            <w:webHidden/>
          </w:rPr>
        </w:r>
        <w:r w:rsidR="00B62578" w:rsidRPr="00E05EC9">
          <w:rPr>
            <w:webHidden/>
          </w:rPr>
          <w:fldChar w:fldCharType="separate"/>
        </w:r>
        <w:r w:rsidR="00B62578" w:rsidRPr="00E05EC9">
          <w:rPr>
            <w:webHidden/>
          </w:rPr>
          <w:t>81</w:t>
        </w:r>
        <w:r w:rsidR="00B62578" w:rsidRPr="00E05EC9">
          <w:rPr>
            <w:webHidden/>
          </w:rPr>
          <w:fldChar w:fldCharType="end"/>
        </w:r>
      </w:hyperlink>
    </w:p>
    <w:p w14:paraId="1AE4F481" w14:textId="528A9255" w:rsidR="00F67766" w:rsidRPr="00E05EC9" w:rsidRDefault="00CC6886" w:rsidP="002740BD">
      <w:r w:rsidRPr="00E05EC9">
        <w:fldChar w:fldCharType="end"/>
      </w:r>
      <w:r w:rsidR="00F67766" w:rsidRPr="00E05EC9">
        <w:br w:type="page"/>
      </w:r>
    </w:p>
    <w:p w14:paraId="1AE4F482" w14:textId="2E444CD8" w:rsidR="00C0691B" w:rsidRPr="00E05EC9" w:rsidRDefault="00C0691B" w:rsidP="00DE1AB6">
      <w:pPr>
        <w:pStyle w:val="Heading1-NoNumber"/>
        <w:rPr>
          <w:lang w:val="en-AU"/>
        </w:rPr>
      </w:pPr>
      <w:r w:rsidRPr="00E05EC9">
        <w:rPr>
          <w:lang w:val="en-AU"/>
        </w:rPr>
        <w:lastRenderedPageBreak/>
        <w:t xml:space="preserve">List of Abbreviations and </w:t>
      </w:r>
      <w:r w:rsidR="00F47DF1">
        <w:rPr>
          <w:lang w:val="en-AU"/>
        </w:rPr>
        <w:t>Symbols</w:t>
      </w:r>
    </w:p>
    <w:p w14:paraId="5EBD42A7" w14:textId="6339AD7F" w:rsidR="003467A5" w:rsidRPr="00E05EC9" w:rsidRDefault="003467A5" w:rsidP="002740BD">
      <w:r w:rsidRPr="00E05EC9">
        <w:t>A</w:t>
      </w:r>
      <w:r w:rsidR="00550DCE" w:rsidRPr="00E05EC9">
        <w:t>C</w:t>
      </w:r>
      <w:r w:rsidR="00550DCE" w:rsidRPr="00E05EC9">
        <w:tab/>
      </w:r>
      <w:r w:rsidR="00550DCE" w:rsidRPr="00E05EC9">
        <w:tab/>
        <w:t>Alternating Current</w:t>
      </w:r>
    </w:p>
    <w:p w14:paraId="36C1D98C" w14:textId="7CCFFDC2" w:rsidR="003A16B3" w:rsidRPr="00E05EC9" w:rsidRDefault="003A16B3" w:rsidP="002740BD">
      <w:r w:rsidRPr="00E05EC9">
        <w:t>AEMO</w:t>
      </w:r>
      <w:r w:rsidRPr="00E05EC9">
        <w:tab/>
      </w:r>
      <w:r w:rsidRPr="00E05EC9">
        <w:tab/>
        <w:t>Australian Energy Market Operator</w:t>
      </w:r>
    </w:p>
    <w:p w14:paraId="52470365" w14:textId="309E7ADC" w:rsidR="00173817" w:rsidRPr="00E05EC9" w:rsidRDefault="00E05EC9" w:rsidP="002740BD">
      <w:r>
        <w:t>ALCC</w:t>
      </w:r>
      <w:r>
        <w:tab/>
      </w:r>
      <w:r>
        <w:tab/>
        <w:t>Annualis</w:t>
      </w:r>
      <w:r w:rsidR="00173817" w:rsidRPr="00E05EC9">
        <w:t>ed Life Cycle Cost</w:t>
      </w:r>
    </w:p>
    <w:p w14:paraId="35B68D4D" w14:textId="7ACE7AA2" w:rsidR="00E05EC9" w:rsidRPr="00E05EC9" w:rsidRDefault="00E05EC9" w:rsidP="002740BD">
      <w:r w:rsidRPr="00E05EC9">
        <w:t>ANNPMT</w:t>
      </w:r>
      <w:r w:rsidRPr="00E05EC9">
        <w:tab/>
        <w:t>Annualised</w:t>
      </w:r>
      <w:r>
        <w:t xml:space="preserve"> Payment Plan</w:t>
      </w:r>
    </w:p>
    <w:p w14:paraId="3904CEEB" w14:textId="6D8BB288" w:rsidR="000249A7" w:rsidRPr="00E05EC9" w:rsidRDefault="000249A7" w:rsidP="002740BD">
      <w:r w:rsidRPr="00E05EC9">
        <w:t>BES</w:t>
      </w:r>
      <w:r w:rsidRPr="00E05EC9">
        <w:tab/>
      </w:r>
      <w:r w:rsidRPr="00E05EC9">
        <w:tab/>
        <w:t>Battery Energy Storage</w:t>
      </w:r>
    </w:p>
    <w:p w14:paraId="234D0F95" w14:textId="2B717BEF" w:rsidR="003467A5" w:rsidRPr="00E05EC9" w:rsidRDefault="003467A5" w:rsidP="002740BD">
      <w:r w:rsidRPr="00E05EC9">
        <w:t>C</w:t>
      </w:r>
      <w:r w:rsidR="000C1097" w:rsidRPr="00E05EC9">
        <w:t>O</w:t>
      </w:r>
      <w:r w:rsidR="000C1097" w:rsidRPr="00E05EC9">
        <w:rPr>
          <w:vertAlign w:val="superscript"/>
        </w:rPr>
        <w:t>2</w:t>
      </w:r>
      <w:r w:rsidR="00635160" w:rsidRPr="00E05EC9">
        <w:tab/>
      </w:r>
      <w:r w:rsidR="00635160" w:rsidRPr="00E05EC9">
        <w:tab/>
        <w:t>Carbon Dioxide</w:t>
      </w:r>
    </w:p>
    <w:p w14:paraId="1F50B704" w14:textId="18120037" w:rsidR="003467A5" w:rsidRPr="00E05EC9" w:rsidRDefault="003467A5" w:rsidP="002740BD">
      <w:r w:rsidRPr="00E05EC9">
        <w:t>D</w:t>
      </w:r>
      <w:r w:rsidR="00550DCE" w:rsidRPr="00E05EC9">
        <w:t>C</w:t>
      </w:r>
      <w:r w:rsidR="00550DCE" w:rsidRPr="00E05EC9">
        <w:tab/>
      </w:r>
      <w:r w:rsidR="00550DCE" w:rsidRPr="00E05EC9">
        <w:tab/>
        <w:t>Direct Current</w:t>
      </w:r>
    </w:p>
    <w:p w14:paraId="059F06E4" w14:textId="4047E9AA" w:rsidR="00ED74ED" w:rsidRPr="00E05EC9" w:rsidRDefault="00ED74ED" w:rsidP="002740BD">
      <w:r w:rsidRPr="00E05EC9">
        <w:t>DER</w:t>
      </w:r>
      <w:r w:rsidRPr="00E05EC9">
        <w:tab/>
      </w:r>
      <w:r w:rsidRPr="00E05EC9">
        <w:tab/>
        <w:t>Distributed Energy Resource</w:t>
      </w:r>
    </w:p>
    <w:p w14:paraId="21DBEAD0" w14:textId="65219440" w:rsidR="00B01FB4" w:rsidRDefault="00B01FB4" w:rsidP="002740BD">
      <w:r w:rsidRPr="00E05EC9">
        <w:t>DOD</w:t>
      </w:r>
      <w:r w:rsidRPr="00E05EC9">
        <w:tab/>
      </w:r>
      <w:r w:rsidRPr="00E05EC9">
        <w:tab/>
        <w:t>Depth of Discharge</w:t>
      </w:r>
    </w:p>
    <w:p w14:paraId="54414725" w14:textId="729F284E" w:rsidR="00E05EC9" w:rsidRPr="00E05EC9" w:rsidRDefault="00E05EC9" w:rsidP="002740BD">
      <w:r>
        <w:t>DPB</w:t>
      </w:r>
      <w:r>
        <w:tab/>
      </w:r>
      <w:r>
        <w:tab/>
        <w:t>Discounted Payback Period</w:t>
      </w:r>
    </w:p>
    <w:p w14:paraId="3AE6706A" w14:textId="52664454" w:rsidR="003467A5" w:rsidRPr="00E05EC9" w:rsidRDefault="003467A5" w:rsidP="002740BD">
      <w:r w:rsidRPr="00E05EC9">
        <w:t>E</w:t>
      </w:r>
      <w:r w:rsidR="00726178" w:rsidRPr="00E05EC9">
        <w:t>PS</w:t>
      </w:r>
      <w:r w:rsidR="00726178" w:rsidRPr="00E05EC9">
        <w:tab/>
      </w:r>
      <w:r w:rsidR="00726178" w:rsidRPr="00E05EC9">
        <w:tab/>
        <w:t>Emergency Power Supply</w:t>
      </w:r>
    </w:p>
    <w:p w14:paraId="38582973" w14:textId="44192893" w:rsidR="0093660F" w:rsidRPr="00E05EC9" w:rsidRDefault="0093660F" w:rsidP="002740BD">
      <w:r w:rsidRPr="00E05EC9">
        <w:t>EPBT</w:t>
      </w:r>
      <w:r w:rsidRPr="00E05EC9">
        <w:tab/>
      </w:r>
      <w:r w:rsidRPr="00E05EC9">
        <w:tab/>
        <w:t>Energy Payback Time</w:t>
      </w:r>
    </w:p>
    <w:p w14:paraId="7CD227C9" w14:textId="62C2D346" w:rsidR="003467A5" w:rsidRPr="00E05EC9" w:rsidRDefault="003467A5" w:rsidP="002740BD">
      <w:r w:rsidRPr="00E05EC9">
        <w:t>F</w:t>
      </w:r>
      <w:r w:rsidR="00B01FB4" w:rsidRPr="00E05EC9">
        <w:tab/>
      </w:r>
      <w:r w:rsidR="00B01FB4" w:rsidRPr="00E05EC9">
        <w:tab/>
        <w:t>Frequency</w:t>
      </w:r>
    </w:p>
    <w:p w14:paraId="28576E39" w14:textId="2F40253A" w:rsidR="003467A5" w:rsidRPr="00E05EC9" w:rsidRDefault="003467A5" w:rsidP="002740BD">
      <w:r w:rsidRPr="00E05EC9">
        <w:t>G</w:t>
      </w:r>
      <w:r w:rsidR="002742CC" w:rsidRPr="00E05EC9">
        <w:t>UI</w:t>
      </w:r>
      <w:r w:rsidR="002742CC" w:rsidRPr="00E05EC9">
        <w:tab/>
      </w:r>
      <w:r w:rsidR="002742CC" w:rsidRPr="00E05EC9">
        <w:tab/>
        <w:t>Graphical User Interface</w:t>
      </w:r>
    </w:p>
    <w:p w14:paraId="4AE0E5E1" w14:textId="5EC597EE" w:rsidR="00E6024A" w:rsidRPr="00E05EC9" w:rsidRDefault="00E6024A" w:rsidP="002740BD">
      <w:r w:rsidRPr="00E05EC9">
        <w:t>GHI</w:t>
      </w:r>
      <w:r w:rsidRPr="00E05EC9">
        <w:tab/>
      </w:r>
      <w:r w:rsidRPr="00E05EC9">
        <w:tab/>
        <w:t>Global Horizontal Irradiance</w:t>
      </w:r>
    </w:p>
    <w:p w14:paraId="10B22CB0" w14:textId="757DA036" w:rsidR="003467A5" w:rsidRPr="00E05EC9" w:rsidRDefault="003467A5" w:rsidP="002740BD">
      <w:r w:rsidRPr="00E05EC9">
        <w:t>H</w:t>
      </w:r>
      <w:r w:rsidR="00635160" w:rsidRPr="00E05EC9">
        <w:t>EV</w:t>
      </w:r>
      <w:r w:rsidR="00635160" w:rsidRPr="00E05EC9">
        <w:tab/>
      </w:r>
      <w:r w:rsidR="00635160" w:rsidRPr="00E05EC9">
        <w:tab/>
        <w:t>Hybrid Electric Vehicle</w:t>
      </w:r>
    </w:p>
    <w:p w14:paraId="6A67B7DA" w14:textId="36012DBE" w:rsidR="000C1097" w:rsidRPr="00E05EC9" w:rsidRDefault="003467A5" w:rsidP="002740BD">
      <w:r w:rsidRPr="00E05EC9">
        <w:t>IC</w:t>
      </w:r>
      <w:r w:rsidRPr="00E05EC9">
        <w:tab/>
      </w:r>
      <w:r w:rsidRPr="00E05EC9">
        <w:tab/>
        <w:t>Integrated Circuit</w:t>
      </w:r>
    </w:p>
    <w:p w14:paraId="163A1EA2" w14:textId="51E12874" w:rsidR="00173817" w:rsidRPr="00E05EC9" w:rsidRDefault="00173817" w:rsidP="002740BD">
      <w:r w:rsidRPr="00E05EC9">
        <w:t>IRR</w:t>
      </w:r>
      <w:r w:rsidRPr="00E05EC9">
        <w:tab/>
      </w:r>
      <w:r w:rsidRPr="00E05EC9">
        <w:tab/>
        <w:t>Internal Rate of Return</w:t>
      </w:r>
    </w:p>
    <w:p w14:paraId="065B16E7" w14:textId="11063BFC" w:rsidR="003467A5" w:rsidRPr="00E05EC9" w:rsidRDefault="003467A5" w:rsidP="002740BD">
      <w:r w:rsidRPr="00E05EC9">
        <w:t>J</w:t>
      </w:r>
      <w:r w:rsidR="00B01FB4" w:rsidRPr="00E05EC9">
        <w:tab/>
      </w:r>
      <w:r w:rsidR="00B01FB4" w:rsidRPr="00E05EC9">
        <w:tab/>
        <w:t>Joules</w:t>
      </w:r>
    </w:p>
    <w:p w14:paraId="50ED9B7A" w14:textId="238CF474" w:rsidR="003467A5" w:rsidRPr="00E05EC9" w:rsidRDefault="003467A5" w:rsidP="002740BD">
      <w:r w:rsidRPr="00E05EC9">
        <w:t>K</w:t>
      </w:r>
      <w:r w:rsidR="00635160" w:rsidRPr="00E05EC9">
        <w:t>WHR</w:t>
      </w:r>
      <w:r w:rsidR="00635160" w:rsidRPr="00E05EC9">
        <w:tab/>
        <w:t>Kilowatt Hour</w:t>
      </w:r>
    </w:p>
    <w:p w14:paraId="6A771113" w14:textId="5C5369C1" w:rsidR="00805F78" w:rsidRPr="00E05EC9" w:rsidRDefault="00805F78" w:rsidP="002740BD">
      <w:r w:rsidRPr="00E05EC9">
        <w:t>LV</w:t>
      </w:r>
      <w:r w:rsidRPr="00E05EC9">
        <w:tab/>
      </w:r>
      <w:r w:rsidRPr="00E05EC9">
        <w:tab/>
        <w:t>Low Voltage</w:t>
      </w:r>
    </w:p>
    <w:p w14:paraId="070D05B5" w14:textId="1BC33E7D" w:rsidR="00173817" w:rsidRPr="00E05EC9" w:rsidRDefault="00173817" w:rsidP="002740BD">
      <w:r w:rsidRPr="00E05EC9">
        <w:t>LCC</w:t>
      </w:r>
      <w:r w:rsidRPr="00E05EC9">
        <w:tab/>
      </w:r>
      <w:r w:rsidRPr="00E05EC9">
        <w:tab/>
        <w:t>Life Cycle Cost</w:t>
      </w:r>
    </w:p>
    <w:p w14:paraId="1ACD282E" w14:textId="54CA367E" w:rsidR="003467A5" w:rsidRDefault="003467A5" w:rsidP="002740BD">
      <w:r w:rsidRPr="00E05EC9">
        <w:t>M</w:t>
      </w:r>
      <w:r w:rsidR="002742CC" w:rsidRPr="00E05EC9">
        <w:t>ATLAB</w:t>
      </w:r>
      <w:r w:rsidR="002742CC" w:rsidRPr="00E05EC9">
        <w:tab/>
        <w:t>Matrix Laboratory</w:t>
      </w:r>
    </w:p>
    <w:p w14:paraId="6C9973FC" w14:textId="664D5E9A" w:rsidR="00E05EC9" w:rsidRPr="00E05EC9" w:rsidRDefault="00E05EC9" w:rsidP="002740BD">
      <w:r>
        <w:t>M</w:t>
      </w:r>
      <w:r>
        <w:tab/>
      </w:r>
      <w:r>
        <w:tab/>
        <w:t>Mega</w:t>
      </w:r>
    </w:p>
    <w:p w14:paraId="2938ECCC" w14:textId="6E8D2521" w:rsidR="000249A7" w:rsidRPr="00E05EC9" w:rsidRDefault="000249A7" w:rsidP="002740BD">
      <w:r w:rsidRPr="00E05EC9">
        <w:t>NEM</w:t>
      </w:r>
      <w:r w:rsidRPr="00E05EC9">
        <w:tab/>
      </w:r>
      <w:r w:rsidRPr="00E05EC9">
        <w:tab/>
        <w:t>National Electricity Market</w:t>
      </w:r>
    </w:p>
    <w:p w14:paraId="37D642AC" w14:textId="3296C2D1" w:rsidR="00173817" w:rsidRPr="00E05EC9" w:rsidRDefault="00173817" w:rsidP="002740BD">
      <w:r w:rsidRPr="00E05EC9">
        <w:t>NPV</w:t>
      </w:r>
      <w:r w:rsidRPr="00E05EC9">
        <w:tab/>
      </w:r>
      <w:r w:rsidRPr="00E05EC9">
        <w:tab/>
        <w:t>Net Present Value</w:t>
      </w:r>
    </w:p>
    <w:p w14:paraId="1396895F" w14:textId="7936C6EE" w:rsidR="003467A5" w:rsidRDefault="003467A5" w:rsidP="002740BD">
      <w:r w:rsidRPr="00E05EC9">
        <w:t>O</w:t>
      </w:r>
      <w:r w:rsidR="00B01FB4" w:rsidRPr="00E05EC9">
        <w:tab/>
      </w:r>
      <w:r w:rsidR="00B01FB4" w:rsidRPr="00E05EC9">
        <w:tab/>
        <w:t>Outdoor</w:t>
      </w:r>
    </w:p>
    <w:p w14:paraId="457A8EEC" w14:textId="4662B437" w:rsidR="00F47DF1" w:rsidRPr="00E05EC9" w:rsidRDefault="00F47DF1" w:rsidP="002740BD">
      <w:r>
        <w:t>PSH</w:t>
      </w:r>
      <w:r>
        <w:tab/>
      </w:r>
      <w:r>
        <w:tab/>
        <w:t>Peak Sun Hours</w:t>
      </w:r>
    </w:p>
    <w:p w14:paraId="3391BD01" w14:textId="1EB359AA" w:rsidR="00805F78" w:rsidRPr="00E05EC9" w:rsidRDefault="00805F78" w:rsidP="002740BD">
      <w:r w:rsidRPr="00E05EC9">
        <w:t>PV</w:t>
      </w:r>
      <w:r w:rsidRPr="00E05EC9">
        <w:tab/>
      </w:r>
      <w:r w:rsidRPr="00E05EC9">
        <w:tab/>
        <w:t>Photovoltaic</w:t>
      </w:r>
    </w:p>
    <w:p w14:paraId="1AE4F484" w14:textId="34A4D1EC" w:rsidR="00C0691B" w:rsidRPr="00E05EC9" w:rsidRDefault="00B01FB4" w:rsidP="002740BD">
      <w:r w:rsidRPr="00E05EC9">
        <w:t>PDF</w:t>
      </w:r>
      <w:r w:rsidRPr="00E05EC9">
        <w:tab/>
      </w:r>
      <w:r w:rsidRPr="00E05EC9">
        <w:tab/>
        <w:t>Probability Density Function</w:t>
      </w:r>
    </w:p>
    <w:p w14:paraId="4D90CE1F" w14:textId="4577EF86" w:rsidR="003467A5" w:rsidRPr="00E05EC9" w:rsidRDefault="003467A5" w:rsidP="002740BD">
      <w:r w:rsidRPr="00E05EC9">
        <w:t>R</w:t>
      </w:r>
      <w:r w:rsidR="00B01FB4" w:rsidRPr="00E05EC9">
        <w:t>TP</w:t>
      </w:r>
      <w:r w:rsidR="00B01FB4" w:rsidRPr="00E05EC9">
        <w:tab/>
      </w:r>
      <w:r w:rsidR="00B01FB4" w:rsidRPr="00E05EC9">
        <w:tab/>
        <w:t>Real Time Pricing</w:t>
      </w:r>
    </w:p>
    <w:p w14:paraId="252CBA54" w14:textId="379ED72A" w:rsidR="000C1097" w:rsidRDefault="000C1097" w:rsidP="002740BD">
      <w:r w:rsidRPr="00E05EC9">
        <w:t>ROI</w:t>
      </w:r>
      <w:r w:rsidRPr="00E05EC9">
        <w:tab/>
      </w:r>
      <w:r w:rsidRPr="00E05EC9">
        <w:tab/>
        <w:t>Return on Investment</w:t>
      </w:r>
    </w:p>
    <w:p w14:paraId="63B12DD0" w14:textId="33C8C89C" w:rsidR="00F47DF1" w:rsidRPr="00E05EC9" w:rsidRDefault="00F47DF1" w:rsidP="002740BD">
      <w:r>
        <w:t>STC</w:t>
      </w:r>
      <w:r>
        <w:tab/>
      </w:r>
      <w:r>
        <w:tab/>
        <w:t>Standard Test Conditions</w:t>
      </w:r>
    </w:p>
    <w:p w14:paraId="387998E2" w14:textId="2308271C" w:rsidR="003467A5" w:rsidRDefault="003467A5" w:rsidP="002740BD">
      <w:r w:rsidRPr="00E05EC9">
        <w:t>S</w:t>
      </w:r>
      <w:r w:rsidR="00635160" w:rsidRPr="00E05EC9">
        <w:t xml:space="preserve">OC </w:t>
      </w:r>
      <w:r w:rsidR="00635160" w:rsidRPr="00E05EC9">
        <w:tab/>
      </w:r>
      <w:r w:rsidR="00635160" w:rsidRPr="00E05EC9">
        <w:tab/>
        <w:t>State of Charge</w:t>
      </w:r>
    </w:p>
    <w:p w14:paraId="0AD12987" w14:textId="319F9263" w:rsidR="00E05EC9" w:rsidRPr="00E05EC9" w:rsidRDefault="00E05EC9" w:rsidP="002740BD">
      <w:r>
        <w:t>SPB</w:t>
      </w:r>
      <w:r>
        <w:tab/>
      </w:r>
      <w:r>
        <w:tab/>
        <w:t>Simple Payback Period</w:t>
      </w:r>
    </w:p>
    <w:p w14:paraId="3670347E" w14:textId="1124CB98" w:rsidR="003467A5" w:rsidRPr="00E05EC9" w:rsidRDefault="00635160" w:rsidP="002740BD">
      <w:r w:rsidRPr="00E05EC9">
        <w:t>SOH</w:t>
      </w:r>
      <w:r w:rsidRPr="00E05EC9">
        <w:tab/>
      </w:r>
      <w:r w:rsidRPr="00E05EC9">
        <w:tab/>
        <w:t>State of Health</w:t>
      </w:r>
    </w:p>
    <w:p w14:paraId="215A690A" w14:textId="4875AD52" w:rsidR="003467A5" w:rsidRPr="00E05EC9" w:rsidRDefault="003467A5" w:rsidP="002740BD">
      <w:r w:rsidRPr="00E05EC9">
        <w:t>V</w:t>
      </w:r>
      <w:r w:rsidR="00B01FB4" w:rsidRPr="00E05EC9">
        <w:tab/>
      </w:r>
      <w:r w:rsidR="00B01FB4" w:rsidRPr="00E05EC9">
        <w:tab/>
        <w:t>Volts</w:t>
      </w:r>
    </w:p>
    <w:p w14:paraId="2BDBF445" w14:textId="77777777" w:rsidR="00F47DF1" w:rsidRDefault="003467A5" w:rsidP="002740BD">
      <w:r w:rsidRPr="00E05EC9">
        <w:t>W</w:t>
      </w:r>
      <w:r w:rsidR="00635160" w:rsidRPr="00E05EC9">
        <w:t>AN</w:t>
      </w:r>
      <w:r w:rsidR="00635160" w:rsidRPr="00E05EC9">
        <w:tab/>
      </w:r>
      <w:r w:rsidR="00635160" w:rsidRPr="00E05EC9">
        <w:tab/>
        <w:t>Wireless Area Network</w:t>
      </w:r>
    </w:p>
    <w:p w14:paraId="6FF4216B" w14:textId="2260E080" w:rsidR="00173817" w:rsidRDefault="00F47DF1" w:rsidP="002740BD">
      <m:oMath>
        <m:r>
          <w:rPr>
            <w:rFonts w:ascii="Cambria Math" w:hAnsi="Cambria Math" w:cs="Cambria Math"/>
          </w:rPr>
          <m:t xml:space="preserve"> </m:t>
        </m:r>
        <m:r>
          <w:rPr>
            <w:rFonts w:ascii="Cambria Math" w:hAnsi="Cambria Math" w:cs="Cambria Math"/>
          </w:rPr>
          <m:t>γ</m:t>
        </m:r>
      </m:oMath>
      <w:r>
        <w:t xml:space="preserve">   </w:t>
      </w:r>
      <w:r>
        <w:tab/>
      </w:r>
      <w:r>
        <w:tab/>
        <w:t>T</w:t>
      </w:r>
      <w:r w:rsidRPr="00E05EC9">
        <w:t>emperature coefficient</w:t>
      </w:r>
    </w:p>
    <w:p w14:paraId="37AB3FC6" w14:textId="0AB56819" w:rsidR="00F47DF1" w:rsidRDefault="00F47DF1" w:rsidP="002740BD">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t xml:space="preserve">   </w:t>
      </w:r>
      <w:r>
        <w:tab/>
      </w:r>
      <w:r>
        <w:t>Standard Test Conditions for Photovoltaic panels</w:t>
      </w:r>
    </w:p>
    <w:p w14:paraId="2B4586E0" w14:textId="2306A45C" w:rsidR="00F47DF1" w:rsidRDefault="00F47DF1" w:rsidP="002740BD">
      <m:oMath>
        <m:sSub>
          <m:sSubPr>
            <m:ctrlPr>
              <w:rPr>
                <w:rFonts w:ascii="Cambria Math" w:hAnsi="Cambria Math"/>
                <w:i/>
              </w:rPr>
            </m:ctrlPr>
          </m:sSubPr>
          <m:e>
            <m:r>
              <w:rPr>
                <w:rFonts w:ascii="Cambria Math" w:hAnsi="Cambria Math"/>
              </w:rPr>
              <m:t>T</m:t>
            </m:r>
          </m:e>
          <m:sub>
            <m:r>
              <w:rPr>
                <w:rFonts w:ascii="Cambria Math" w:hAnsi="Cambria Math"/>
              </w:rPr>
              <m:t>C</m:t>
            </m:r>
          </m:sub>
        </m:sSub>
      </m:oMath>
      <w:r>
        <w:tab/>
      </w:r>
      <w:r>
        <w:tab/>
      </w:r>
      <w:r>
        <w:t xml:space="preserve">Cell </w:t>
      </w:r>
      <w:r>
        <w:t>T</w:t>
      </w:r>
      <w:r w:rsidRPr="00E05EC9">
        <w:t>emperature</w:t>
      </w:r>
    </w:p>
    <w:p w14:paraId="5ED1689B" w14:textId="1623F11E" w:rsidR="00F47DF1" w:rsidRPr="00F47DF1" w:rsidRDefault="00F47DF1" w:rsidP="002740BD">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47DF1">
        <w:t xml:space="preserve"> </w:t>
      </w:r>
      <w:r>
        <w:t>-</w:t>
      </w:r>
      <w:r>
        <w:tab/>
      </w:r>
      <w:r>
        <w:tab/>
      </w:r>
      <w:r w:rsidRPr="00F47DF1">
        <w:t xml:space="preserve">is the photocurrent source </w:t>
      </w:r>
    </w:p>
    <w:p w14:paraId="22A6E691" w14:textId="092632D3" w:rsidR="00F47DF1" w:rsidRPr="00F47DF1" w:rsidRDefault="00F47DF1" w:rsidP="002740BD">
      <m:oMath>
        <m:sSub>
          <m:sSubPr>
            <m:ctrlPr>
              <w:rPr>
                <w:rFonts w:ascii="Cambria Math" w:hAnsi="Cambria Math"/>
              </w:rPr>
            </m:ctrlPr>
          </m:sSubPr>
          <m:e>
            <m:r>
              <w:rPr>
                <w:rFonts w:ascii="Cambria Math" w:hAnsi="Cambria Math"/>
              </w:rPr>
              <m:t>I</m:t>
            </m:r>
          </m:e>
          <m:sub>
            <m:r>
              <w:rPr>
                <w:rFonts w:ascii="Cambria Math" w:hAnsi="Cambria Math"/>
              </w:rPr>
              <m:t>SC</m:t>
            </m:r>
          </m:sub>
        </m:sSub>
      </m:oMath>
      <w:r>
        <w:tab/>
      </w:r>
      <w:r>
        <w:tab/>
      </w:r>
      <w:r w:rsidRPr="00F47DF1">
        <w:t xml:space="preserve"> is the short circuit current at 1,000W/m2 and 25 degrees Celsius</w:t>
      </w:r>
    </w:p>
    <w:p w14:paraId="77E7FD7F" w14:textId="78EE883F" w:rsidR="00F47DF1" w:rsidRPr="00F47DF1" w:rsidRDefault="00F47DF1" w:rsidP="002740BD">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47DF1">
        <w:t xml:space="preserve"> </w:t>
      </w:r>
      <w:r>
        <w:tab/>
      </w:r>
      <w:r>
        <w:tab/>
      </w:r>
      <w:r w:rsidRPr="00F47DF1">
        <w:t xml:space="preserve"> is the surface temperature of the solar cell</w:t>
      </w:r>
    </w:p>
    <w:p w14:paraId="19F4F384" w14:textId="6FBA19F7" w:rsidR="00F47DF1" w:rsidRPr="00F47DF1" w:rsidRDefault="00F47DF1" w:rsidP="002740B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47DF1">
        <w:t xml:space="preserve"> </w:t>
      </w:r>
      <w:r>
        <w:tab/>
      </w:r>
      <w:r>
        <w:tab/>
      </w:r>
      <w:r w:rsidRPr="00F47DF1">
        <w:t xml:space="preserve"> is the irradiation incident on the solar cell</w:t>
      </w:r>
    </w:p>
    <w:p w14:paraId="1AE4F487" w14:textId="30BF340D" w:rsidR="00F67766" w:rsidRPr="00E05EC9" w:rsidRDefault="00F67766" w:rsidP="002740BD">
      <w:r w:rsidRPr="00E05EC9">
        <w:br w:type="page"/>
      </w:r>
    </w:p>
    <w:p w14:paraId="1AE4F488" w14:textId="6636EE5C" w:rsidR="00C0691B" w:rsidRPr="00E05EC9" w:rsidRDefault="00C0691B" w:rsidP="00DA60A6">
      <w:pPr>
        <w:pStyle w:val="Heading1-NoNumber"/>
        <w:rPr>
          <w:lang w:val="en-AU"/>
        </w:rPr>
      </w:pPr>
      <w:r w:rsidRPr="00E05EC9">
        <w:rPr>
          <w:lang w:val="en-AU"/>
        </w:rPr>
        <w:lastRenderedPageBreak/>
        <w:t>List of Appendices</w:t>
      </w:r>
    </w:p>
    <w:p w14:paraId="14C889CE" w14:textId="3EC754B7" w:rsidR="00B62578" w:rsidRPr="00E05EC9" w:rsidRDefault="00282D7C"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38227" w:history="1">
        <w:r w:rsidR="00B62578" w:rsidRPr="00E05EC9">
          <w:rPr>
            <w:rStyle w:val="Hyperlink"/>
          </w:rPr>
          <w:t>Appendix 1 – Progress Gantt Chart</w:t>
        </w:r>
        <w:r w:rsidR="00B62578" w:rsidRPr="00E05EC9">
          <w:rPr>
            <w:webHidden/>
          </w:rPr>
          <w:tab/>
        </w:r>
        <w:r w:rsidR="00B62578" w:rsidRPr="00E05EC9">
          <w:rPr>
            <w:webHidden/>
          </w:rPr>
          <w:fldChar w:fldCharType="begin"/>
        </w:r>
        <w:r w:rsidR="00B62578" w:rsidRPr="00E05EC9">
          <w:rPr>
            <w:webHidden/>
          </w:rPr>
          <w:instrText xml:space="preserve"> PAGEREF _Toc493338227 \h </w:instrText>
        </w:r>
        <w:r w:rsidR="00B62578" w:rsidRPr="00E05EC9">
          <w:rPr>
            <w:webHidden/>
          </w:rPr>
        </w:r>
        <w:r w:rsidR="00B62578" w:rsidRPr="00E05EC9">
          <w:rPr>
            <w:webHidden/>
          </w:rPr>
          <w:fldChar w:fldCharType="separate"/>
        </w:r>
        <w:r w:rsidR="00B62578" w:rsidRPr="00E05EC9">
          <w:rPr>
            <w:webHidden/>
          </w:rPr>
          <w:t>100</w:t>
        </w:r>
        <w:r w:rsidR="00B62578" w:rsidRPr="00E05EC9">
          <w:rPr>
            <w:webHidden/>
          </w:rPr>
          <w:fldChar w:fldCharType="end"/>
        </w:r>
      </w:hyperlink>
    </w:p>
    <w:p w14:paraId="6C5B5403" w14:textId="2C7FAE57"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28" w:history="1">
        <w:r w:rsidR="00B62578" w:rsidRPr="00E05EC9">
          <w:rPr>
            <w:rStyle w:val="Hyperlink"/>
          </w:rPr>
          <w:t>Appendix 2 – Risk Assessment</w:t>
        </w:r>
        <w:r w:rsidR="00B62578" w:rsidRPr="00E05EC9">
          <w:rPr>
            <w:webHidden/>
          </w:rPr>
          <w:tab/>
        </w:r>
        <w:r w:rsidR="00B62578" w:rsidRPr="00E05EC9">
          <w:rPr>
            <w:webHidden/>
          </w:rPr>
          <w:fldChar w:fldCharType="begin"/>
        </w:r>
        <w:r w:rsidR="00B62578" w:rsidRPr="00E05EC9">
          <w:rPr>
            <w:webHidden/>
          </w:rPr>
          <w:instrText xml:space="preserve"> PAGEREF _Toc493338228 \h </w:instrText>
        </w:r>
        <w:r w:rsidR="00B62578" w:rsidRPr="00E05EC9">
          <w:rPr>
            <w:webHidden/>
          </w:rPr>
        </w:r>
        <w:r w:rsidR="00B62578" w:rsidRPr="00E05EC9">
          <w:rPr>
            <w:webHidden/>
          </w:rPr>
          <w:fldChar w:fldCharType="separate"/>
        </w:r>
        <w:r w:rsidR="00B62578" w:rsidRPr="00E05EC9">
          <w:rPr>
            <w:webHidden/>
          </w:rPr>
          <w:t>101</w:t>
        </w:r>
        <w:r w:rsidR="00B62578" w:rsidRPr="00E05EC9">
          <w:rPr>
            <w:webHidden/>
          </w:rPr>
          <w:fldChar w:fldCharType="end"/>
        </w:r>
      </w:hyperlink>
    </w:p>
    <w:p w14:paraId="06B2EF6E" w14:textId="755A7906"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29" w:history="1">
        <w:r w:rsidR="00B62578" w:rsidRPr="00E05EC9">
          <w:rPr>
            <w:rStyle w:val="Hyperlink"/>
          </w:rPr>
          <w:t>Appendix 3 – Risk Assessment (Approval)</w:t>
        </w:r>
        <w:r w:rsidR="00B62578" w:rsidRPr="00E05EC9">
          <w:rPr>
            <w:webHidden/>
          </w:rPr>
          <w:tab/>
        </w:r>
        <w:r w:rsidR="00B62578" w:rsidRPr="00E05EC9">
          <w:rPr>
            <w:webHidden/>
          </w:rPr>
          <w:fldChar w:fldCharType="begin"/>
        </w:r>
        <w:r w:rsidR="00B62578" w:rsidRPr="00E05EC9">
          <w:rPr>
            <w:webHidden/>
          </w:rPr>
          <w:instrText xml:space="preserve"> PAGEREF _Toc493338229 \h </w:instrText>
        </w:r>
        <w:r w:rsidR="00B62578" w:rsidRPr="00E05EC9">
          <w:rPr>
            <w:webHidden/>
          </w:rPr>
        </w:r>
        <w:r w:rsidR="00B62578" w:rsidRPr="00E05EC9">
          <w:rPr>
            <w:webHidden/>
          </w:rPr>
          <w:fldChar w:fldCharType="separate"/>
        </w:r>
        <w:r w:rsidR="00B62578" w:rsidRPr="00E05EC9">
          <w:rPr>
            <w:webHidden/>
          </w:rPr>
          <w:t>102</w:t>
        </w:r>
        <w:r w:rsidR="00B62578" w:rsidRPr="00E05EC9">
          <w:rPr>
            <w:webHidden/>
          </w:rPr>
          <w:fldChar w:fldCharType="end"/>
        </w:r>
      </w:hyperlink>
    </w:p>
    <w:p w14:paraId="1997F7A6" w14:textId="5F5A0B3E"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0" w:history="1">
        <w:r w:rsidR="00B62578" w:rsidRPr="00E05EC9">
          <w:rPr>
            <w:rStyle w:val="Hyperlink"/>
          </w:rPr>
          <w:t>Appendix 4 – Program Overview</w:t>
        </w:r>
        <w:r w:rsidR="00B62578" w:rsidRPr="00E05EC9">
          <w:rPr>
            <w:webHidden/>
          </w:rPr>
          <w:tab/>
        </w:r>
        <w:r w:rsidR="00B62578" w:rsidRPr="00E05EC9">
          <w:rPr>
            <w:webHidden/>
          </w:rPr>
          <w:fldChar w:fldCharType="begin"/>
        </w:r>
        <w:r w:rsidR="00B62578" w:rsidRPr="00E05EC9">
          <w:rPr>
            <w:webHidden/>
          </w:rPr>
          <w:instrText xml:space="preserve"> PAGEREF _Toc493338230 \h </w:instrText>
        </w:r>
        <w:r w:rsidR="00B62578" w:rsidRPr="00E05EC9">
          <w:rPr>
            <w:webHidden/>
          </w:rPr>
        </w:r>
        <w:r w:rsidR="00B62578" w:rsidRPr="00E05EC9">
          <w:rPr>
            <w:webHidden/>
          </w:rPr>
          <w:fldChar w:fldCharType="separate"/>
        </w:r>
        <w:r w:rsidR="00B62578" w:rsidRPr="00E05EC9">
          <w:rPr>
            <w:webHidden/>
          </w:rPr>
          <w:t>103</w:t>
        </w:r>
        <w:r w:rsidR="00B62578" w:rsidRPr="00E05EC9">
          <w:rPr>
            <w:webHidden/>
          </w:rPr>
          <w:fldChar w:fldCharType="end"/>
        </w:r>
      </w:hyperlink>
    </w:p>
    <w:p w14:paraId="760466FB" w14:textId="41A6CEB4"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1" w:history="1">
        <w:r w:rsidR="00B62578" w:rsidRPr="00E05EC9">
          <w:rPr>
            <w:rStyle w:val="Hyperlink"/>
          </w:rPr>
          <w:t>Appendix 5 – Typical installation Wiring of Inverter</w:t>
        </w:r>
        <w:r w:rsidR="00B62578" w:rsidRPr="00E05EC9">
          <w:rPr>
            <w:webHidden/>
          </w:rPr>
          <w:tab/>
        </w:r>
        <w:r w:rsidR="00B62578" w:rsidRPr="00E05EC9">
          <w:rPr>
            <w:webHidden/>
          </w:rPr>
          <w:fldChar w:fldCharType="begin"/>
        </w:r>
        <w:r w:rsidR="00B62578" w:rsidRPr="00E05EC9">
          <w:rPr>
            <w:webHidden/>
          </w:rPr>
          <w:instrText xml:space="preserve"> PAGEREF _Toc493338231 \h </w:instrText>
        </w:r>
        <w:r w:rsidR="00B62578" w:rsidRPr="00E05EC9">
          <w:rPr>
            <w:webHidden/>
          </w:rPr>
        </w:r>
        <w:r w:rsidR="00B62578" w:rsidRPr="00E05EC9">
          <w:rPr>
            <w:webHidden/>
          </w:rPr>
          <w:fldChar w:fldCharType="separate"/>
        </w:r>
        <w:r w:rsidR="00B62578" w:rsidRPr="00E05EC9">
          <w:rPr>
            <w:webHidden/>
          </w:rPr>
          <w:t>104</w:t>
        </w:r>
        <w:r w:rsidR="00B62578" w:rsidRPr="00E05EC9">
          <w:rPr>
            <w:webHidden/>
          </w:rPr>
          <w:fldChar w:fldCharType="end"/>
        </w:r>
      </w:hyperlink>
    </w:p>
    <w:p w14:paraId="21EF968F" w14:textId="07636939"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2" w:history="1">
        <w:r w:rsidR="00B62578" w:rsidRPr="00E05EC9">
          <w:rPr>
            <w:rStyle w:val="Hyperlink"/>
          </w:rPr>
          <w:t>Appendix 6 – Project Code &amp; Title</w:t>
        </w:r>
        <w:r w:rsidR="00B62578" w:rsidRPr="00E05EC9">
          <w:rPr>
            <w:webHidden/>
          </w:rPr>
          <w:tab/>
        </w:r>
        <w:r w:rsidR="00B62578" w:rsidRPr="00E05EC9">
          <w:rPr>
            <w:webHidden/>
          </w:rPr>
          <w:fldChar w:fldCharType="begin"/>
        </w:r>
        <w:r w:rsidR="00B62578" w:rsidRPr="00E05EC9">
          <w:rPr>
            <w:webHidden/>
          </w:rPr>
          <w:instrText xml:space="preserve"> PAGEREF _Toc493338232 \h </w:instrText>
        </w:r>
        <w:r w:rsidR="00B62578" w:rsidRPr="00E05EC9">
          <w:rPr>
            <w:webHidden/>
          </w:rPr>
        </w:r>
        <w:r w:rsidR="00B62578" w:rsidRPr="00E05EC9">
          <w:rPr>
            <w:webHidden/>
          </w:rPr>
          <w:fldChar w:fldCharType="separate"/>
        </w:r>
        <w:r w:rsidR="00B62578" w:rsidRPr="00E05EC9">
          <w:rPr>
            <w:webHidden/>
          </w:rPr>
          <w:t>105</w:t>
        </w:r>
        <w:r w:rsidR="00B62578" w:rsidRPr="00E05EC9">
          <w:rPr>
            <w:webHidden/>
          </w:rPr>
          <w:fldChar w:fldCharType="end"/>
        </w:r>
      </w:hyperlink>
    </w:p>
    <w:p w14:paraId="7F6FAAA9" w14:textId="58D558F5"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3" w:history="1">
        <w:r w:rsidR="00B62578" w:rsidRPr="00E05EC9">
          <w:rPr>
            <w:rStyle w:val="Hyperlink"/>
          </w:rPr>
          <w:t>Appendix 7 – NASA Peak Sun Hour Data</w:t>
        </w:r>
        <w:r w:rsidR="00B62578" w:rsidRPr="00E05EC9">
          <w:rPr>
            <w:webHidden/>
          </w:rPr>
          <w:tab/>
        </w:r>
        <w:r w:rsidR="00B62578" w:rsidRPr="00E05EC9">
          <w:rPr>
            <w:webHidden/>
          </w:rPr>
          <w:fldChar w:fldCharType="begin"/>
        </w:r>
        <w:r w:rsidR="00B62578" w:rsidRPr="00E05EC9">
          <w:rPr>
            <w:webHidden/>
          </w:rPr>
          <w:instrText xml:space="preserve"> PAGEREF _Toc493338233 \h </w:instrText>
        </w:r>
        <w:r w:rsidR="00B62578" w:rsidRPr="00E05EC9">
          <w:rPr>
            <w:webHidden/>
          </w:rPr>
        </w:r>
        <w:r w:rsidR="00B62578" w:rsidRPr="00E05EC9">
          <w:rPr>
            <w:webHidden/>
          </w:rPr>
          <w:fldChar w:fldCharType="separate"/>
        </w:r>
        <w:r w:rsidR="00B62578" w:rsidRPr="00E05EC9">
          <w:rPr>
            <w:webHidden/>
          </w:rPr>
          <w:t>106</w:t>
        </w:r>
        <w:r w:rsidR="00B62578" w:rsidRPr="00E05EC9">
          <w:rPr>
            <w:webHidden/>
          </w:rPr>
          <w:fldChar w:fldCharType="end"/>
        </w:r>
      </w:hyperlink>
    </w:p>
    <w:p w14:paraId="79F316DE" w14:textId="69FDE84B"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4" w:history="1">
        <w:r w:rsidR="00B62578" w:rsidRPr="00E05EC9">
          <w:rPr>
            <w:rStyle w:val="Hyperlink"/>
          </w:rPr>
          <w:t>Appendix 8 – Australian Government Energy Consumption Data</w:t>
        </w:r>
        <w:r w:rsidR="00B62578" w:rsidRPr="00E05EC9">
          <w:rPr>
            <w:webHidden/>
          </w:rPr>
          <w:tab/>
        </w:r>
        <w:r w:rsidR="00B62578" w:rsidRPr="00E05EC9">
          <w:rPr>
            <w:webHidden/>
          </w:rPr>
          <w:fldChar w:fldCharType="begin"/>
        </w:r>
        <w:r w:rsidR="00B62578" w:rsidRPr="00E05EC9">
          <w:rPr>
            <w:webHidden/>
          </w:rPr>
          <w:instrText xml:space="preserve"> PAGEREF _Toc493338234 \h </w:instrText>
        </w:r>
        <w:r w:rsidR="00B62578" w:rsidRPr="00E05EC9">
          <w:rPr>
            <w:webHidden/>
          </w:rPr>
        </w:r>
        <w:r w:rsidR="00B62578" w:rsidRPr="00E05EC9">
          <w:rPr>
            <w:webHidden/>
          </w:rPr>
          <w:fldChar w:fldCharType="separate"/>
        </w:r>
        <w:r w:rsidR="00B62578" w:rsidRPr="00E05EC9">
          <w:rPr>
            <w:webHidden/>
          </w:rPr>
          <w:t>108</w:t>
        </w:r>
        <w:r w:rsidR="00B62578" w:rsidRPr="00E05EC9">
          <w:rPr>
            <w:webHidden/>
          </w:rPr>
          <w:fldChar w:fldCharType="end"/>
        </w:r>
      </w:hyperlink>
    </w:p>
    <w:p w14:paraId="7DC13E0D" w14:textId="6F3C8836"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5" w:history="1">
        <w:r w:rsidR="00B62578" w:rsidRPr="00E05EC9">
          <w:rPr>
            <w:rStyle w:val="Hyperlink"/>
          </w:rPr>
          <w:t>Appendix 9 – Matlab Source Code</w:t>
        </w:r>
        <w:r w:rsidR="00B62578" w:rsidRPr="00E05EC9">
          <w:rPr>
            <w:webHidden/>
          </w:rPr>
          <w:tab/>
        </w:r>
        <w:r w:rsidR="00B62578" w:rsidRPr="00E05EC9">
          <w:rPr>
            <w:webHidden/>
          </w:rPr>
          <w:fldChar w:fldCharType="begin"/>
        </w:r>
        <w:r w:rsidR="00B62578" w:rsidRPr="00E05EC9">
          <w:rPr>
            <w:webHidden/>
          </w:rPr>
          <w:instrText xml:space="preserve"> PAGEREF _Toc493338235 \h </w:instrText>
        </w:r>
        <w:r w:rsidR="00B62578" w:rsidRPr="00E05EC9">
          <w:rPr>
            <w:webHidden/>
          </w:rPr>
        </w:r>
        <w:r w:rsidR="00B62578" w:rsidRPr="00E05EC9">
          <w:rPr>
            <w:webHidden/>
          </w:rPr>
          <w:fldChar w:fldCharType="separate"/>
        </w:r>
        <w:r w:rsidR="00B62578" w:rsidRPr="00E05EC9">
          <w:rPr>
            <w:webHidden/>
          </w:rPr>
          <w:t>111</w:t>
        </w:r>
        <w:r w:rsidR="00B62578" w:rsidRPr="00E05EC9">
          <w:rPr>
            <w:webHidden/>
          </w:rPr>
          <w:fldChar w:fldCharType="end"/>
        </w:r>
      </w:hyperlink>
    </w:p>
    <w:p w14:paraId="664E09A4" w14:textId="3162313E" w:rsidR="001D3290" w:rsidRPr="00E05EC9" w:rsidRDefault="00282D7C" w:rsidP="002740BD">
      <w:r w:rsidRPr="00E05EC9">
        <w:fldChar w:fldCharType="end"/>
      </w:r>
    </w:p>
    <w:p w14:paraId="1DCF8716" w14:textId="7759AD1D" w:rsidR="00C651B3" w:rsidRPr="00E05EC9" w:rsidRDefault="00C651B3" w:rsidP="002740BD"/>
    <w:p w14:paraId="465334E2" w14:textId="0AF2A6BB" w:rsidR="00C651B3" w:rsidRPr="00E05EC9" w:rsidRDefault="00C651B3" w:rsidP="002740BD"/>
    <w:p w14:paraId="19F2FD85" w14:textId="74999E86" w:rsidR="00C651B3" w:rsidRPr="00E05EC9" w:rsidRDefault="00C651B3" w:rsidP="002740BD"/>
    <w:p w14:paraId="44636A9F" w14:textId="58673FF1" w:rsidR="00C651B3" w:rsidRPr="00E05EC9" w:rsidRDefault="00C651B3" w:rsidP="002740BD"/>
    <w:p w14:paraId="0C0CD8F8" w14:textId="214E4C53" w:rsidR="00C651B3" w:rsidRPr="00E05EC9" w:rsidRDefault="00C651B3" w:rsidP="002740BD"/>
    <w:p w14:paraId="53D2C805" w14:textId="3E84AA85" w:rsidR="00C651B3" w:rsidRPr="00E05EC9" w:rsidRDefault="00C651B3" w:rsidP="002740BD"/>
    <w:p w14:paraId="54ACE257" w14:textId="7B7B65CD" w:rsidR="0067511F" w:rsidRPr="00E05EC9" w:rsidRDefault="0067511F" w:rsidP="002740BD">
      <w:pPr>
        <w:sectPr w:rsidR="0067511F" w:rsidRPr="00E05EC9"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5CA0030" w:rsidR="00810CCA" w:rsidRPr="00E05EC9" w:rsidRDefault="009D67FE" w:rsidP="002740BD">
      <w:pPr>
        <w:pStyle w:val="Heading1"/>
      </w:pPr>
      <w:bookmarkStart w:id="4" w:name="_Toc201479934"/>
      <w:bookmarkStart w:id="5" w:name="_Toc209836616"/>
      <w:bookmarkStart w:id="6" w:name="_Toc209836842"/>
      <w:bookmarkStart w:id="7" w:name="_Toc209873179"/>
      <w:bookmarkStart w:id="8" w:name="_Toc493340784"/>
      <w:r w:rsidRPr="00E05EC9">
        <w:lastRenderedPageBreak/>
        <w:t>INTRODUCTION</w:t>
      </w:r>
      <w:bookmarkEnd w:id="4"/>
      <w:bookmarkEnd w:id="5"/>
      <w:bookmarkEnd w:id="6"/>
      <w:bookmarkEnd w:id="7"/>
      <w:bookmarkEnd w:id="8"/>
    </w:p>
    <w:p w14:paraId="3BBAA209" w14:textId="57699EE5" w:rsidR="00493444" w:rsidRPr="00E05EC9" w:rsidRDefault="00EC12B2" w:rsidP="002740BD">
      <w:r w:rsidRPr="00E05EC9">
        <w:t>Electric</w:t>
      </w:r>
      <w:r w:rsidR="00D43E36" w:rsidRPr="00E05EC9">
        <w:t xml:space="preserve">al Energy has become a crucial </w:t>
      </w:r>
      <w:r w:rsidRPr="00E05EC9">
        <w:t>element for human</w:t>
      </w:r>
      <w:r w:rsidR="00D43E36" w:rsidRPr="00E05EC9">
        <w:t xml:space="preserve"> </w:t>
      </w:r>
      <w:r w:rsidR="00B51F38" w:rsidRPr="00E05EC9">
        <w:t>living and is essential for both social and economic development of a country</w:t>
      </w:r>
      <w:r w:rsidR="00BB530F" w:rsidRPr="00E05EC9">
        <w:t xml:space="preserve"> </w:t>
      </w:r>
      <w:r w:rsidR="00743B87" w:rsidRPr="00E05EC9">
        <w:t>states</w:t>
      </w:r>
      <w:r w:rsidR="00BB530F" w:rsidRPr="00E05EC9">
        <w:t xml:space="preserve"> Vijayalashimi</w:t>
      </w:r>
      <w:r w:rsidR="00B51F38" w:rsidRPr="00E05EC9">
        <w:fldChar w:fldCharType="begin"/>
      </w:r>
      <w:r w:rsidR="00E810FC" w:rsidRPr="00E05EC9">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E05EC9">
        <w:fldChar w:fldCharType="separate"/>
      </w:r>
      <w:r w:rsidR="00E810FC" w:rsidRPr="00E05EC9">
        <w:t>[</w:t>
      </w:r>
      <w:hyperlink w:anchor="_ENREF_1" w:tooltip="Rekha, 2016 #12" w:history="1">
        <w:r w:rsidR="00DD1C1C" w:rsidRPr="00E05EC9">
          <w:t>1</w:t>
        </w:r>
      </w:hyperlink>
      <w:r w:rsidR="00E810FC" w:rsidRPr="00E05EC9">
        <w:t>]</w:t>
      </w:r>
      <w:r w:rsidR="00B51F38" w:rsidRPr="00E05EC9">
        <w:fldChar w:fldCharType="end"/>
      </w:r>
      <w:r w:rsidR="00532312" w:rsidRPr="00E05EC9">
        <w:t>.</w:t>
      </w:r>
      <w:r w:rsidR="001128D3" w:rsidRPr="00E05EC9">
        <w:t xml:space="preserve"> </w:t>
      </w:r>
      <w:r w:rsidR="00D43E36" w:rsidRPr="00E05EC9">
        <w:t xml:space="preserve">It is </w:t>
      </w:r>
      <w:r w:rsidR="00D5439A" w:rsidRPr="00E05EC9">
        <w:t>utilized</w:t>
      </w:r>
      <w:r w:rsidR="00D43E36" w:rsidRPr="00E05EC9">
        <w:t xml:space="preserve"> directly or indirectly in every facet of huma</w:t>
      </w:r>
      <w:r w:rsidR="00D5439A" w:rsidRPr="00E05EC9">
        <w:t>n life. From study, occupation, education</w:t>
      </w:r>
      <w:r w:rsidR="00743B87" w:rsidRPr="00E05EC9">
        <w:t xml:space="preserve"> to</w:t>
      </w:r>
      <w:r w:rsidR="00D43E36" w:rsidRPr="00E05EC9">
        <w:t xml:space="preserve"> entertainment</w:t>
      </w:r>
      <w:r w:rsidR="00511132" w:rsidRPr="00E05EC9">
        <w:t>,</w:t>
      </w:r>
      <w:r w:rsidR="00F221BC" w:rsidRPr="00E05EC9">
        <w:t xml:space="preserve"> the ability to transform electrical e</w:t>
      </w:r>
      <w:r w:rsidR="00D43E36" w:rsidRPr="00E05EC9">
        <w:t xml:space="preserve">nergy into products and desired </w:t>
      </w:r>
      <w:r w:rsidR="00D5439A" w:rsidRPr="00E05EC9">
        <w:t>functions</w:t>
      </w:r>
      <w:r w:rsidR="00D43E36" w:rsidRPr="00E05EC9">
        <w:t xml:space="preserve"> is a growing </w:t>
      </w:r>
      <w:r w:rsidR="00D5439A" w:rsidRPr="00E05EC9">
        <w:t>necessity</w:t>
      </w:r>
      <w:r w:rsidR="00D43E36" w:rsidRPr="00E05EC9">
        <w:t>.</w:t>
      </w:r>
      <w:r w:rsidR="00633734" w:rsidRPr="00E05EC9">
        <w:t xml:space="preserve"> </w:t>
      </w:r>
      <w:r w:rsidR="00BB530F" w:rsidRPr="00E05EC9">
        <w:t>Shafiee and Topal have estimated the world’s energy market</w:t>
      </w:r>
      <w:r w:rsidR="00633734" w:rsidRPr="00E05EC9">
        <w:t xml:space="preserve"> to be approximately 1.5 trillion dollars</w:t>
      </w:r>
      <w:r w:rsidR="00532312" w:rsidRPr="00E05EC9">
        <w:t>,</w:t>
      </w:r>
      <w:r w:rsidR="00633734" w:rsidRPr="00E05EC9">
        <w:t xml:space="preserve"> and </w:t>
      </w:r>
      <w:r w:rsidR="00D5439A" w:rsidRPr="00E05EC9">
        <w:t>explain</w:t>
      </w:r>
      <w:r w:rsidR="00743B87" w:rsidRPr="00E05EC9">
        <w:t>ed</w:t>
      </w:r>
      <w:r w:rsidR="00D5439A" w:rsidRPr="00E05EC9">
        <w:t xml:space="preserve"> that it </w:t>
      </w:r>
      <w:r w:rsidR="00633734" w:rsidRPr="00E05EC9">
        <w:t xml:space="preserve">is </w:t>
      </w:r>
      <w:r w:rsidR="00532312" w:rsidRPr="00E05EC9">
        <w:t>still dominated by fossil fuels</w:t>
      </w:r>
      <w:r w:rsidR="001128D3" w:rsidRPr="00E05EC9">
        <w:t xml:space="preserve"> </w:t>
      </w:r>
      <w:r w:rsidR="001128D3" w:rsidRPr="00E05EC9">
        <w:fldChar w:fldCharType="begin"/>
      </w:r>
      <w:r w:rsidR="00E810FC" w:rsidRPr="00E05EC9">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E05EC9">
        <w:fldChar w:fldCharType="separate"/>
      </w:r>
      <w:r w:rsidR="00E810FC" w:rsidRPr="00E05EC9">
        <w:t>[</w:t>
      </w:r>
      <w:hyperlink w:anchor="_ENREF_2" w:tooltip="Shafiee, 2009 #24" w:history="1">
        <w:r w:rsidR="00DD1C1C" w:rsidRPr="00E05EC9">
          <w:t>2</w:t>
        </w:r>
      </w:hyperlink>
      <w:r w:rsidR="00E810FC" w:rsidRPr="00E05EC9">
        <w:t>]</w:t>
      </w:r>
      <w:r w:rsidR="001128D3" w:rsidRPr="00E05EC9">
        <w:fldChar w:fldCharType="end"/>
      </w:r>
      <w:r w:rsidR="00532312" w:rsidRPr="00E05EC9">
        <w:t>.</w:t>
      </w:r>
      <w:r w:rsidR="001128D3" w:rsidRPr="00E05EC9">
        <w:t xml:space="preserve"> </w:t>
      </w:r>
      <w:r w:rsidR="00532312" w:rsidRPr="00E05EC9">
        <w:t>The</w:t>
      </w:r>
      <w:r w:rsidR="00B174C8" w:rsidRPr="00E05EC9">
        <w:t xml:space="preserve"> </w:t>
      </w:r>
      <w:r w:rsidR="00532312" w:rsidRPr="00E05EC9">
        <w:t>world’s population</w:t>
      </w:r>
      <w:r w:rsidR="00B174C8" w:rsidRPr="00E05EC9">
        <w:t xml:space="preserve"> </w:t>
      </w:r>
      <w:r w:rsidR="00743B87" w:rsidRPr="00E05EC9">
        <w:t xml:space="preserve">doubled </w:t>
      </w:r>
      <w:r w:rsidR="00532312" w:rsidRPr="00E05EC9">
        <w:t>from 1927 to 1974, yet</w:t>
      </w:r>
      <w:r w:rsidR="00B174C8" w:rsidRPr="00E05EC9">
        <w:t xml:space="preserve"> </w:t>
      </w:r>
      <w:r w:rsidR="00D5439A" w:rsidRPr="00E05EC9">
        <w:t xml:space="preserve">this occurred </w:t>
      </w:r>
      <w:r w:rsidR="00743B87" w:rsidRPr="00E05EC9">
        <w:t>again in the following</w:t>
      </w:r>
      <w:r w:rsidR="00B174C8" w:rsidRPr="00E05EC9">
        <w:t xml:space="preserve"> 25 years (</w:t>
      </w:r>
      <w:r w:rsidR="00D42E1C" w:rsidRPr="00E05EC9">
        <w:t xml:space="preserve">to </w:t>
      </w:r>
      <w:r w:rsidR="00B174C8" w:rsidRPr="00E05EC9">
        <w:t xml:space="preserve">1999). </w:t>
      </w:r>
      <w:r w:rsidR="00A054F3" w:rsidRPr="00E05EC9">
        <w:t>Cohen emphasized</w:t>
      </w:r>
      <w:r w:rsidR="00532312" w:rsidRPr="00E05EC9">
        <w:t xml:space="preserve"> that</w:t>
      </w:r>
      <w:r w:rsidR="00A054F3" w:rsidRPr="00E05EC9">
        <w:t xml:space="preserve"> </w:t>
      </w:r>
      <w:r w:rsidR="00532312" w:rsidRPr="00E05EC9">
        <w:t>until this century, people had never lived through a population doubling</w:t>
      </w:r>
      <w:r w:rsidR="00743B87" w:rsidRPr="00E05EC9">
        <w:t>,</w:t>
      </w:r>
      <w:r w:rsidR="005B486D" w:rsidRPr="00E05EC9">
        <w:t xml:space="preserve"> </w:t>
      </w:r>
      <w:r w:rsidR="00532312" w:rsidRPr="00E05EC9">
        <w:t>yet</w:t>
      </w:r>
      <w:r w:rsidR="005B486D" w:rsidRPr="00E05EC9">
        <w:t xml:space="preserve"> </w:t>
      </w:r>
      <w:r w:rsidR="00532312" w:rsidRPr="00E05EC9">
        <w:t>nowadays</w:t>
      </w:r>
      <w:r w:rsidR="005B486D" w:rsidRPr="00E05EC9">
        <w:t xml:space="preserve"> people are living through a tripling.</w:t>
      </w:r>
      <w:r w:rsidR="00D42E1C" w:rsidRPr="00E05EC9">
        <w:t xml:space="preserve"> Over 2 billion people</w:t>
      </w:r>
      <w:r w:rsidR="00743B87" w:rsidRPr="00E05EC9">
        <w:t xml:space="preserve"> have</w:t>
      </w:r>
      <w:r w:rsidR="00D42E1C" w:rsidRPr="00E05EC9">
        <w:t xml:space="preserve"> arrived in a single generation</w:t>
      </w:r>
      <w:r w:rsidR="00532312" w:rsidRPr="00E05EC9">
        <w:t xml:space="preserve"> </w:t>
      </w:r>
      <w:r w:rsidR="00532312" w:rsidRPr="00E05EC9">
        <w:fldChar w:fldCharType="begin"/>
      </w:r>
      <w:r w:rsidR="00532312" w:rsidRPr="00E05EC9">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E05EC9">
        <w:fldChar w:fldCharType="separate"/>
      </w:r>
      <w:r w:rsidR="00532312" w:rsidRPr="00E05EC9">
        <w:t>[</w:t>
      </w:r>
      <w:hyperlink w:anchor="_ENREF_3" w:tooltip="Cohen, 2003 #25" w:history="1">
        <w:r w:rsidR="00DD1C1C" w:rsidRPr="00E05EC9">
          <w:t>3</w:t>
        </w:r>
      </w:hyperlink>
      <w:r w:rsidR="00532312" w:rsidRPr="00E05EC9">
        <w:t>]</w:t>
      </w:r>
      <w:r w:rsidR="00532312" w:rsidRPr="00E05EC9">
        <w:fldChar w:fldCharType="end"/>
      </w:r>
      <w:r w:rsidR="00D42E1C" w:rsidRPr="00E05EC9">
        <w:t>.</w:t>
      </w:r>
      <w:r w:rsidR="005B486D" w:rsidRPr="00E05EC9">
        <w:t xml:space="preserve"> </w:t>
      </w:r>
    </w:p>
    <w:p w14:paraId="07BCBA8A" w14:textId="4206F6BD" w:rsidR="00493444" w:rsidRPr="00E05EC9" w:rsidRDefault="00493444" w:rsidP="002740BD"/>
    <w:p w14:paraId="2E0A998E" w14:textId="5C1238E7" w:rsidR="00B72672" w:rsidRPr="00E05EC9" w:rsidRDefault="005B486D" w:rsidP="002740BD">
      <w:r w:rsidRPr="00E05EC9">
        <w:t>With the estimated population by the United Nations Population Division</w:t>
      </w:r>
      <w:r w:rsidR="00743B87" w:rsidRPr="00E05EC9">
        <w:t xml:space="preserve"> expected</w:t>
      </w:r>
      <w:r w:rsidRPr="00E05EC9">
        <w:t xml:space="preserve"> to reach 9.5-13 million by 2100</w:t>
      </w:r>
      <w:r w:rsidR="00743B87" w:rsidRPr="00E05EC9">
        <w:t>,</w:t>
      </w:r>
      <w:r w:rsidRPr="00E05EC9">
        <w:t xml:space="preserve"> the </w:t>
      </w:r>
      <w:r w:rsidR="00A556E6" w:rsidRPr="00E05EC9">
        <w:t>stakes</w:t>
      </w:r>
      <w:r w:rsidR="00743B87" w:rsidRPr="00E05EC9">
        <w:t xml:space="preserve"> have never been so high</w:t>
      </w:r>
      <w:r w:rsidR="00D43E36" w:rsidRPr="00E05EC9">
        <w:t xml:space="preserve"> for the supply of </w:t>
      </w:r>
      <w:r w:rsidR="00A556E6" w:rsidRPr="00E05EC9">
        <w:t xml:space="preserve">clean, efficient and stable </w:t>
      </w:r>
      <w:r w:rsidR="00532312" w:rsidRPr="00E05EC9">
        <w:t xml:space="preserve"> electrical e</w:t>
      </w:r>
      <w:r w:rsidR="00D43E36" w:rsidRPr="00E05EC9">
        <w:t>nergy</w:t>
      </w:r>
      <w:r w:rsidR="00532312" w:rsidRPr="00E05EC9">
        <w:t xml:space="preserve"> </w:t>
      </w:r>
      <w:r w:rsidR="00532312" w:rsidRPr="00E05EC9">
        <w:fldChar w:fldCharType="begin"/>
      </w:r>
      <w:r w:rsidR="00532312" w:rsidRPr="00E05EC9">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E05EC9">
        <w:fldChar w:fldCharType="separate"/>
      </w:r>
      <w:r w:rsidR="00532312" w:rsidRPr="00E05EC9">
        <w:t>[</w:t>
      </w:r>
      <w:hyperlink w:anchor="_ENREF_4" w:tooltip="Abel, 2016 #26" w:history="1">
        <w:r w:rsidR="00DD1C1C" w:rsidRPr="00E05EC9">
          <w:t>4</w:t>
        </w:r>
      </w:hyperlink>
      <w:r w:rsidR="00532312" w:rsidRPr="00E05EC9">
        <w:t>]</w:t>
      </w:r>
      <w:r w:rsidR="00532312" w:rsidRPr="00E05EC9">
        <w:fldChar w:fldCharType="end"/>
      </w:r>
      <w:r w:rsidR="00D43E36" w:rsidRPr="00E05EC9">
        <w:t>.</w:t>
      </w:r>
      <w:r w:rsidRPr="00E05EC9">
        <w:t xml:space="preserve"> </w:t>
      </w:r>
      <w:r w:rsidR="00E77D46" w:rsidRPr="00E05EC9">
        <w:t>The world</w:t>
      </w:r>
      <w:r w:rsidR="00532312" w:rsidRPr="00E05EC9">
        <w:t>’</w:t>
      </w:r>
      <w:r w:rsidR="00E77D46" w:rsidRPr="00E05EC9">
        <w:t>s energy consumption is approximately 10 terawatts per year and is expected</w:t>
      </w:r>
      <w:r w:rsidR="00087114" w:rsidRPr="00E05EC9">
        <w:t xml:space="preserve"> to rise to 30 terawatts by 2050</w:t>
      </w:r>
      <w:r w:rsidR="00532312" w:rsidRPr="00E05EC9">
        <w:t xml:space="preserve"> </w:t>
      </w:r>
      <w:r w:rsidR="00532312" w:rsidRPr="00E05EC9">
        <w:fldChar w:fldCharType="begin"/>
      </w:r>
      <w:r w:rsidR="00532312" w:rsidRPr="00E05EC9">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E05EC9">
        <w:fldChar w:fldCharType="separate"/>
      </w:r>
      <w:r w:rsidR="00532312" w:rsidRPr="00E05EC9">
        <w:t>[</w:t>
      </w:r>
      <w:hyperlink w:anchor="_ENREF_5" w:tooltip="Razykov, 2011 #38" w:history="1">
        <w:r w:rsidR="00DD1C1C" w:rsidRPr="00E05EC9">
          <w:t>5</w:t>
        </w:r>
      </w:hyperlink>
      <w:r w:rsidR="00532312" w:rsidRPr="00E05EC9">
        <w:t>]</w:t>
      </w:r>
      <w:r w:rsidR="00532312" w:rsidRPr="00E05EC9">
        <w:fldChar w:fldCharType="end"/>
      </w:r>
      <w:r w:rsidR="00E77D46" w:rsidRPr="00E05EC9">
        <w:t>.</w:t>
      </w:r>
      <w:r w:rsidR="00D43E36" w:rsidRPr="00E05EC9">
        <w:t xml:space="preserve"> </w:t>
      </w:r>
      <w:r w:rsidR="00A556E6" w:rsidRPr="00E05EC9">
        <w:t>Kannan wrote that one</w:t>
      </w:r>
      <w:r w:rsidR="00D42E1C" w:rsidRPr="00E05EC9">
        <w:t xml:space="preserve"> of the greatest goals of the 21</w:t>
      </w:r>
      <w:r w:rsidR="00D42E1C" w:rsidRPr="00E05EC9">
        <w:rPr>
          <w:vertAlign w:val="superscript"/>
        </w:rPr>
        <w:t>st</w:t>
      </w:r>
      <w:r w:rsidR="00D42E1C" w:rsidRPr="00E05EC9">
        <w:t xml:space="preserve"> century is simply being able to prevent a world energy crisis</w:t>
      </w:r>
      <w:r w:rsidR="00532312" w:rsidRPr="00E05EC9">
        <w:t>,</w:t>
      </w:r>
      <w:r w:rsidR="00D42E1C" w:rsidRPr="00E05EC9">
        <w:t xml:space="preserve"> due to the demand of </w:t>
      </w:r>
      <w:r w:rsidR="00743B87" w:rsidRPr="00E05EC9">
        <w:t xml:space="preserve">a </w:t>
      </w:r>
      <w:r w:rsidR="00D42E1C" w:rsidRPr="00E05EC9">
        <w:t xml:space="preserve">rising population. </w:t>
      </w:r>
      <w:r w:rsidR="00D42E1C" w:rsidRPr="00E05EC9">
        <w:fldChar w:fldCharType="begin"/>
      </w:r>
      <w:r w:rsidR="00E810FC" w:rsidRPr="00E05EC9">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E05EC9">
        <w:fldChar w:fldCharType="separate"/>
      </w:r>
      <w:r w:rsidR="00E810FC" w:rsidRPr="00E05EC9">
        <w:t>[</w:t>
      </w:r>
      <w:hyperlink w:anchor="_ENREF_6" w:tooltip="Kannan, 2016 #4" w:history="1">
        <w:r w:rsidR="00DD1C1C" w:rsidRPr="00E05EC9">
          <w:t>6</w:t>
        </w:r>
      </w:hyperlink>
      <w:r w:rsidR="00E810FC" w:rsidRPr="00E05EC9">
        <w:t>]</w:t>
      </w:r>
      <w:r w:rsidR="00D42E1C" w:rsidRPr="00E05EC9">
        <w:fldChar w:fldCharType="end"/>
      </w:r>
      <w:r w:rsidR="00087114" w:rsidRPr="00E05EC9">
        <w:t xml:space="preserve"> </w:t>
      </w:r>
    </w:p>
    <w:p w14:paraId="04F895BF" w14:textId="44793D87" w:rsidR="00C52CDC" w:rsidRPr="00E05EC9" w:rsidRDefault="00C52CDC" w:rsidP="002740BD">
      <w:pPr>
        <w:pStyle w:val="Heading2"/>
      </w:pPr>
      <w:bookmarkStart w:id="9" w:name="_Toc493340785"/>
      <w:r w:rsidRPr="00E05EC9">
        <w:t>Overview</w:t>
      </w:r>
      <w:bookmarkEnd w:id="9"/>
    </w:p>
    <w:p w14:paraId="52C11324" w14:textId="0FA9F2CD" w:rsidR="007B196A" w:rsidRPr="00E05EC9" w:rsidRDefault="00D43E36" w:rsidP="00FC06E4">
      <w:pPr>
        <w:pStyle w:val="Default"/>
        <w:rPr>
          <w:lang w:val="en-AU"/>
        </w:rPr>
      </w:pPr>
      <w:r w:rsidRPr="00E05EC9">
        <w:rPr>
          <w:lang w:val="en-AU"/>
        </w:rPr>
        <w:t xml:space="preserve">The sources of this </w:t>
      </w:r>
      <w:r w:rsidR="00A556E6" w:rsidRPr="00E05EC9">
        <w:rPr>
          <w:lang w:val="en-AU"/>
        </w:rPr>
        <w:t>grand supply of energy must be</w:t>
      </w:r>
      <w:r w:rsidR="00532312" w:rsidRPr="00E05EC9">
        <w:rPr>
          <w:lang w:val="en-AU"/>
        </w:rPr>
        <w:t xml:space="preserve"> of</w:t>
      </w:r>
      <w:r w:rsidRPr="00E05EC9">
        <w:rPr>
          <w:lang w:val="en-AU"/>
        </w:rPr>
        <w:t xml:space="preserve"> high quality, dependable and above all ethical.</w:t>
      </w:r>
      <w:r w:rsidR="00FC06E4" w:rsidRPr="00E05EC9">
        <w:rPr>
          <w:lang w:val="en-AU"/>
        </w:rPr>
        <w:t xml:space="preserve"> </w:t>
      </w:r>
      <w:r w:rsidR="00352612" w:rsidRPr="00E05EC9">
        <w:rPr>
          <w:lang w:val="en-AU"/>
        </w:rPr>
        <w:t>Currently</w:t>
      </w:r>
      <w:r w:rsidR="00532312" w:rsidRPr="00E05EC9">
        <w:rPr>
          <w:lang w:val="en-AU"/>
        </w:rPr>
        <w:t>,</w:t>
      </w:r>
      <w:r w:rsidR="00FC06E4" w:rsidRPr="00E05EC9">
        <w:rPr>
          <w:lang w:val="en-AU"/>
        </w:rPr>
        <w:t xml:space="preserve"> 10 </w:t>
      </w:r>
      <w:r w:rsidR="00352612" w:rsidRPr="00E05EC9">
        <w:rPr>
          <w:lang w:val="en-AU"/>
        </w:rPr>
        <w:t>Giga-tonnes of carbon dioxide is</w:t>
      </w:r>
      <w:r w:rsidR="00FC06E4" w:rsidRPr="00E05EC9">
        <w:rPr>
          <w:lang w:val="en-AU"/>
        </w:rPr>
        <w:t xml:space="preserve"> produced each year as fossil fuel emissions </w:t>
      </w:r>
      <w:r w:rsidR="004C79A9" w:rsidRPr="00E05EC9">
        <w:rPr>
          <w:lang w:val="en-AU"/>
        </w:rPr>
        <w:t>(</w:t>
      </w:r>
      <w:r w:rsidR="00FC06E4" w:rsidRPr="00E05EC9">
        <w:rPr>
          <w:lang w:val="en-AU"/>
        </w:rPr>
        <w:t xml:space="preserve">as a </w:t>
      </w:r>
      <w:r w:rsidR="00BB4828" w:rsidRPr="00E05EC9">
        <w:rPr>
          <w:lang w:val="en-AU"/>
        </w:rPr>
        <w:t>by-product</w:t>
      </w:r>
      <w:r w:rsidR="00FC06E4" w:rsidRPr="00E05EC9">
        <w:rPr>
          <w:lang w:val="en-AU"/>
        </w:rPr>
        <w:t xml:space="preserve"> of electricity production</w:t>
      </w:r>
      <w:r w:rsidR="004C79A9" w:rsidRPr="00E05EC9">
        <w:rPr>
          <w:lang w:val="en-AU"/>
        </w:rPr>
        <w:t>),</w:t>
      </w:r>
      <w:r w:rsidR="00FC06E4" w:rsidRPr="00E05EC9">
        <w:rPr>
          <w:lang w:val="en-AU"/>
        </w:rPr>
        <w:t xml:space="preserve"> and</w:t>
      </w:r>
      <w:r w:rsidR="004C79A9" w:rsidRPr="00E05EC9">
        <w:rPr>
          <w:lang w:val="en-AU"/>
        </w:rPr>
        <w:t xml:space="preserve"> it</w:t>
      </w:r>
      <w:r w:rsidR="00FC06E4" w:rsidRPr="00E05EC9">
        <w:rPr>
          <w:lang w:val="en-AU"/>
        </w:rPr>
        <w:t xml:space="preserve"> remains the largest single sector emitter</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E05EC9">
        <w:rPr>
          <w:lang w:val="en-AU"/>
        </w:rPr>
        <w:fldChar w:fldCharType="separate"/>
      </w:r>
      <w:r w:rsidR="004C79A9" w:rsidRPr="00E05EC9">
        <w:rPr>
          <w:lang w:val="en-AU"/>
        </w:rPr>
        <w:t>[</w:t>
      </w:r>
      <w:hyperlink w:anchor="_ENREF_7" w:tooltip="Zahedi, 2014 #95" w:history="1">
        <w:r w:rsidR="00DD1C1C" w:rsidRPr="00E05EC9">
          <w:rPr>
            <w:lang w:val="en-AU"/>
          </w:rPr>
          <w:t>7</w:t>
        </w:r>
      </w:hyperlink>
      <w:r w:rsidR="004C79A9" w:rsidRPr="00E05EC9">
        <w:rPr>
          <w:lang w:val="en-AU"/>
        </w:rPr>
        <w:t>]</w:t>
      </w:r>
      <w:r w:rsidR="004C79A9" w:rsidRPr="00E05EC9">
        <w:rPr>
          <w:lang w:val="en-AU"/>
        </w:rPr>
        <w:fldChar w:fldCharType="end"/>
      </w:r>
      <w:r w:rsidR="00FC06E4" w:rsidRPr="00E05EC9">
        <w:rPr>
          <w:lang w:val="en-AU"/>
        </w:rPr>
        <w:t>.</w:t>
      </w:r>
      <w:r w:rsidRPr="00E05EC9">
        <w:rPr>
          <w:lang w:val="en-AU"/>
        </w:rPr>
        <w:t xml:space="preserve"> In the wake of global warming</w:t>
      </w:r>
      <w:r w:rsidR="008E2523" w:rsidRPr="00E05EC9">
        <w:rPr>
          <w:lang w:val="en-AU"/>
        </w:rPr>
        <w:t xml:space="preserve"> and carbon emissions</w:t>
      </w:r>
      <w:r w:rsidR="004C79A9" w:rsidRPr="00E05EC9">
        <w:rPr>
          <w:lang w:val="en-AU"/>
        </w:rPr>
        <w:t xml:space="preserve"> figures,</w:t>
      </w:r>
      <w:r w:rsidRPr="00E05EC9">
        <w:rPr>
          <w:lang w:val="en-AU"/>
        </w:rPr>
        <w:t xml:space="preserve"> the demand for green renewable energies has grown exponentially.</w:t>
      </w:r>
      <w:r w:rsidR="00087114" w:rsidRPr="00E05EC9">
        <w:rPr>
          <w:lang w:val="en-AU"/>
        </w:rPr>
        <w:t xml:space="preserve"> </w:t>
      </w:r>
    </w:p>
    <w:p w14:paraId="22822BF1" w14:textId="77777777" w:rsidR="007B196A" w:rsidRPr="00E05EC9" w:rsidRDefault="007B196A" w:rsidP="00FC06E4">
      <w:pPr>
        <w:pStyle w:val="Default"/>
        <w:rPr>
          <w:lang w:val="en-AU"/>
        </w:rPr>
      </w:pPr>
    </w:p>
    <w:p w14:paraId="2A636CE4" w14:textId="04D17D77" w:rsidR="00EC12B2" w:rsidRPr="00E05EC9" w:rsidRDefault="00087114" w:rsidP="00FC06E4">
      <w:pPr>
        <w:pStyle w:val="Default"/>
        <w:rPr>
          <w:lang w:val="en-AU"/>
        </w:rPr>
      </w:pPr>
      <w:r w:rsidRPr="00E05EC9">
        <w:rPr>
          <w:lang w:val="en-AU"/>
        </w:rPr>
        <w:t xml:space="preserve">The breakdown of energy from </w:t>
      </w:r>
      <w:r w:rsidR="00352612" w:rsidRPr="00E05EC9">
        <w:rPr>
          <w:lang w:val="en-AU"/>
        </w:rPr>
        <w:t xml:space="preserve">sources can be seen in </w:t>
      </w:r>
      <w:r w:rsidR="009829D0" w:rsidRPr="00E05EC9">
        <w:rPr>
          <w:lang w:val="en-AU"/>
        </w:rPr>
        <w:fldChar w:fldCharType="begin"/>
      </w:r>
      <w:r w:rsidR="009829D0" w:rsidRPr="00E05EC9">
        <w:rPr>
          <w:lang w:val="en-AU"/>
        </w:rPr>
        <w:instrText xml:space="preserve"> REF _Ref481245751 \h </w:instrText>
      </w:r>
      <w:r w:rsidR="00390636" w:rsidRPr="00E05EC9">
        <w:rPr>
          <w:lang w:val="en-AU"/>
        </w:rPr>
        <w:instrText xml:space="preserve"> \* MERGEFORMAT </w:instrText>
      </w:r>
      <w:r w:rsidR="009829D0" w:rsidRPr="00E05EC9">
        <w:rPr>
          <w:lang w:val="en-AU"/>
        </w:rPr>
      </w:r>
      <w:r w:rsidR="009829D0" w:rsidRPr="00E05EC9">
        <w:rPr>
          <w:lang w:val="en-AU"/>
        </w:rPr>
        <w:fldChar w:fldCharType="separate"/>
      </w:r>
      <w:r w:rsidR="00B62578" w:rsidRPr="00E05EC9">
        <w:rPr>
          <w:lang w:val="en-AU"/>
        </w:rPr>
        <w:t>Figure 1</w:t>
      </w:r>
      <w:r w:rsidR="00B62578" w:rsidRPr="00E05EC9">
        <w:rPr>
          <w:lang w:val="en-AU"/>
        </w:rPr>
        <w:noBreakHyphen/>
        <w:t>1</w:t>
      </w:r>
      <w:r w:rsidR="009829D0" w:rsidRPr="00E05EC9">
        <w:rPr>
          <w:lang w:val="en-AU"/>
        </w:rPr>
        <w:fldChar w:fldCharType="end"/>
      </w:r>
      <w:r w:rsidR="009F7F50" w:rsidRPr="00E05EC9">
        <w:rPr>
          <w:i/>
          <w:lang w:val="en-AU"/>
        </w:rPr>
        <w:t xml:space="preserve">. </w:t>
      </w:r>
      <w:r w:rsidR="00743B87" w:rsidRPr="00E05EC9">
        <w:rPr>
          <w:lang w:val="en-AU"/>
        </w:rPr>
        <w:t xml:space="preserve">The </w:t>
      </w:r>
      <w:r w:rsidR="004C79A9" w:rsidRPr="00E05EC9">
        <w:rPr>
          <w:lang w:val="en-AU"/>
        </w:rPr>
        <w:t>“</w:t>
      </w:r>
      <w:r w:rsidR="00743B87" w:rsidRPr="00E05EC9">
        <w:rPr>
          <w:lang w:val="en-AU"/>
        </w:rPr>
        <w:t>green</w:t>
      </w:r>
      <w:r w:rsidR="004C79A9" w:rsidRPr="00E05EC9">
        <w:rPr>
          <w:lang w:val="en-AU"/>
        </w:rPr>
        <w:t>”</w:t>
      </w:r>
      <w:r w:rsidR="00743B87" w:rsidRPr="00E05EC9">
        <w:rPr>
          <w:lang w:val="en-AU"/>
        </w:rPr>
        <w:t xml:space="preserve"> energies </w:t>
      </w:r>
      <w:r w:rsidR="00D43E36" w:rsidRPr="00E05EC9">
        <w:rPr>
          <w:lang w:val="en-AU"/>
        </w:rPr>
        <w:t xml:space="preserve">wind, geothermal, wave, </w:t>
      </w:r>
      <w:r w:rsidR="00E32299" w:rsidRPr="00E05EC9">
        <w:rPr>
          <w:lang w:val="en-AU"/>
        </w:rPr>
        <w:t>hydroelectricity</w:t>
      </w:r>
      <w:r w:rsidR="00D43E36" w:rsidRPr="00E05EC9">
        <w:rPr>
          <w:lang w:val="en-AU"/>
        </w:rPr>
        <w:t xml:space="preserve"> and solar are now in their greatest demand</w:t>
      </w:r>
      <w:r w:rsidR="004C79A9" w:rsidRPr="00E05EC9">
        <w:rPr>
          <w:lang w:val="en-AU"/>
        </w:rPr>
        <w:t>,</w:t>
      </w:r>
      <w:r w:rsidR="00D43E36" w:rsidRPr="00E05EC9">
        <w:rPr>
          <w:lang w:val="en-AU"/>
        </w:rPr>
        <w:t xml:space="preserve"> due to their ability to produce power and the</w:t>
      </w:r>
      <w:r w:rsidR="004C79A9" w:rsidRPr="00E05EC9">
        <w:rPr>
          <w:lang w:val="en-AU"/>
        </w:rPr>
        <w:t>ir</w:t>
      </w:r>
      <w:r w:rsidR="00D43E36" w:rsidRPr="00E05EC9">
        <w:rPr>
          <w:lang w:val="en-AU"/>
        </w:rPr>
        <w:t xml:space="preserve"> </w:t>
      </w:r>
      <w:r w:rsidR="00BA312C" w:rsidRPr="00E05EC9">
        <w:rPr>
          <w:lang w:val="en-AU"/>
        </w:rPr>
        <w:t>minimal</w:t>
      </w:r>
      <w:r w:rsidR="00D43E36" w:rsidRPr="00E05EC9">
        <w:rPr>
          <w:lang w:val="en-AU"/>
        </w:rPr>
        <w:t xml:space="preserve"> to non-</w:t>
      </w:r>
      <w:r w:rsidR="00902525" w:rsidRPr="00E05EC9">
        <w:rPr>
          <w:lang w:val="en-AU"/>
        </w:rPr>
        <w:t>existent</w:t>
      </w:r>
      <w:r w:rsidR="00352612" w:rsidRPr="00E05EC9">
        <w:rPr>
          <w:lang w:val="en-AU"/>
        </w:rPr>
        <w:t xml:space="preserve"> carbon</w:t>
      </w:r>
      <w:r w:rsidR="00D43E36" w:rsidRPr="00E05EC9">
        <w:rPr>
          <w:lang w:val="en-AU"/>
        </w:rPr>
        <w:t xml:space="preserve"> footprint. </w:t>
      </w:r>
      <w:r w:rsidR="004114B3" w:rsidRPr="00E05EC9">
        <w:rPr>
          <w:lang w:val="en-AU"/>
        </w:rPr>
        <w:t>Valentine</w:t>
      </w:r>
      <w:r w:rsidR="004C79A9" w:rsidRPr="00E05EC9">
        <w:rPr>
          <w:lang w:val="en-AU"/>
        </w:rPr>
        <w:t>’s</w:t>
      </w:r>
      <w:r w:rsidR="004114B3" w:rsidRPr="00E05EC9">
        <w:rPr>
          <w:lang w:val="en-AU"/>
        </w:rPr>
        <w:t xml:space="preserve"> studies show that the i</w:t>
      </w:r>
      <w:r w:rsidR="00F54DA4" w:rsidRPr="00E05EC9">
        <w:rPr>
          <w:lang w:val="en-AU"/>
        </w:rPr>
        <w:t>nstalled wind power alone since 2000</w:t>
      </w:r>
      <w:r w:rsidR="00BA312C" w:rsidRPr="00E05EC9">
        <w:rPr>
          <w:lang w:val="en-AU"/>
        </w:rPr>
        <w:t>,</w:t>
      </w:r>
      <w:r w:rsidR="00F54DA4" w:rsidRPr="00E05EC9">
        <w:rPr>
          <w:lang w:val="en-AU"/>
        </w:rPr>
        <w:t xml:space="preserve"> throughout the world has doubled every three years</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E05EC9">
        <w:rPr>
          <w:lang w:val="en-AU"/>
        </w:rPr>
        <w:fldChar w:fldCharType="separate"/>
      </w:r>
      <w:r w:rsidR="004C79A9" w:rsidRPr="00E05EC9">
        <w:rPr>
          <w:lang w:val="en-AU"/>
        </w:rPr>
        <w:t>[</w:t>
      </w:r>
      <w:hyperlink w:anchor="_ENREF_8" w:tooltip="Valentine, 2011 #23" w:history="1">
        <w:r w:rsidR="00DD1C1C" w:rsidRPr="00E05EC9">
          <w:rPr>
            <w:lang w:val="en-AU"/>
          </w:rPr>
          <w:t>8</w:t>
        </w:r>
      </w:hyperlink>
      <w:r w:rsidR="004C79A9" w:rsidRPr="00E05EC9">
        <w:rPr>
          <w:lang w:val="en-AU"/>
        </w:rPr>
        <w:t>]</w:t>
      </w:r>
      <w:r w:rsidR="004C79A9" w:rsidRPr="00E05EC9">
        <w:rPr>
          <w:lang w:val="en-AU"/>
        </w:rPr>
        <w:fldChar w:fldCharType="end"/>
      </w:r>
      <w:r w:rsidR="00F54DA4" w:rsidRPr="00E05EC9">
        <w:rPr>
          <w:lang w:val="en-AU"/>
        </w:rPr>
        <w:t>.</w:t>
      </w:r>
      <w:r w:rsidR="004C79A9" w:rsidRPr="00E05EC9">
        <w:rPr>
          <w:lang w:val="en-AU"/>
        </w:rPr>
        <w:t xml:space="preserve"> </w:t>
      </w:r>
    </w:p>
    <w:p w14:paraId="4601DFB9" w14:textId="3A55B360" w:rsidR="00111884" w:rsidRPr="00E05EC9" w:rsidRDefault="000F77B3" w:rsidP="002740BD">
      <w:r w:rsidRPr="00E05EC9">
        <w:t xml:space="preserve">The solution to the energy crisis </w:t>
      </w:r>
      <w:r w:rsidR="00DB618A" w:rsidRPr="00E05EC9">
        <w:t>is</w:t>
      </w:r>
      <w:r w:rsidRPr="00E05EC9">
        <w:t xml:space="preserve"> renewable energies. </w:t>
      </w:r>
      <w:r w:rsidR="00DB618A" w:rsidRPr="00E05EC9">
        <w:t>In particular solar is</w:t>
      </w:r>
      <w:r w:rsidRPr="00E05EC9">
        <w:t xml:space="preserve"> ideal as it is clean, free, theoretically unlimited,</w:t>
      </w:r>
      <w:r w:rsidR="00DB618A" w:rsidRPr="00E05EC9">
        <w:t xml:space="preserve"> long lifetime technology,</w:t>
      </w:r>
      <w:r w:rsidR="00111884" w:rsidRPr="00E05EC9">
        <w:t xml:space="preserve"> </w:t>
      </w:r>
      <w:r w:rsidRPr="00E05EC9">
        <w:t>accessible, and environmentally friendly</w:t>
      </w:r>
      <w:r w:rsidR="004C79A9" w:rsidRPr="00E05EC9">
        <w:t xml:space="preserve"> </w:t>
      </w:r>
      <w:r w:rsidR="004C79A9" w:rsidRPr="00E05EC9">
        <w:fldChar w:fldCharType="begin"/>
      </w:r>
      <w:r w:rsidR="004C79A9"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E05EC9">
        <w:fldChar w:fldCharType="separate"/>
      </w:r>
      <w:r w:rsidR="004C79A9" w:rsidRPr="00E05EC9">
        <w:t>[</w:t>
      </w:r>
      <w:hyperlink w:anchor="_ENREF_9" w:tooltip="Li, 2017 #9" w:history="1">
        <w:r w:rsidR="00DD1C1C" w:rsidRPr="00E05EC9">
          <w:t>9</w:t>
        </w:r>
      </w:hyperlink>
      <w:r w:rsidR="004C79A9" w:rsidRPr="00E05EC9">
        <w:t>]</w:t>
      </w:r>
      <w:r w:rsidR="004C79A9" w:rsidRPr="00E05EC9">
        <w:fldChar w:fldCharType="end"/>
      </w:r>
      <w:r w:rsidRPr="00E05EC9">
        <w:t>.</w:t>
      </w:r>
      <w:r w:rsidR="00DB618A" w:rsidRPr="00E05EC9">
        <w:t xml:space="preserve"> </w:t>
      </w:r>
      <w:r w:rsidR="0051483A" w:rsidRPr="00E05EC9">
        <w:t>Therefore,</w:t>
      </w:r>
      <w:r w:rsidR="0050061B" w:rsidRPr="00E05EC9">
        <w:t xml:space="preserve"> in several countries including Australia</w:t>
      </w:r>
      <w:r w:rsidR="00BA312C" w:rsidRPr="00E05EC9">
        <w:t>,</w:t>
      </w:r>
      <w:r w:rsidR="00DB618A" w:rsidRPr="00E05EC9">
        <w:t xml:space="preserve"> feed-in tariffs for Photo-</w:t>
      </w:r>
      <w:r w:rsidR="0050061B" w:rsidRPr="00E05EC9">
        <w:t>Voltaic</w:t>
      </w:r>
      <w:r w:rsidR="00DB618A" w:rsidRPr="00E05EC9">
        <w:t xml:space="preserve"> (PV)</w:t>
      </w:r>
      <w:r w:rsidR="0050061B" w:rsidRPr="00E05EC9">
        <w:t xml:space="preserve"> have been significantly </w:t>
      </w:r>
      <w:r w:rsidR="00352612" w:rsidRPr="00E05EC9">
        <w:t>subsidized</w:t>
      </w:r>
      <w:r w:rsidR="00B53D4B" w:rsidRPr="00E05EC9">
        <w:t xml:space="preserve"> to augment and </w:t>
      </w:r>
      <w:r w:rsidR="00352612" w:rsidRPr="00E05EC9">
        <w:t>incentivize</w:t>
      </w:r>
      <w:r w:rsidR="00B53D4B" w:rsidRPr="00E05EC9">
        <w:t xml:space="preserve"> the installation, technological advancement and use of such systems. </w:t>
      </w:r>
      <w:r w:rsidR="009C3413" w:rsidRPr="00E05EC9">
        <w:t>From the start of the new millennium Australia’s PV capacity rapidly increased</w:t>
      </w:r>
      <w:r w:rsidR="00BA312C" w:rsidRPr="00E05EC9">
        <w:t>, establishing itself as</w:t>
      </w:r>
      <w:r w:rsidR="009C3413" w:rsidRPr="00E05EC9">
        <w:t xml:space="preserve"> the 7</w:t>
      </w:r>
      <w:r w:rsidR="009C3413" w:rsidRPr="00E05EC9">
        <w:rPr>
          <w:vertAlign w:val="superscript"/>
        </w:rPr>
        <w:t>th</w:t>
      </w:r>
      <w:r w:rsidR="009C3413" w:rsidRPr="00E05EC9">
        <w:t xml:space="preserve"> global ma</w:t>
      </w:r>
      <w:r w:rsidR="00120354" w:rsidRPr="00E05EC9">
        <w:t>rket for PV and introduced one of the world’s first renewable energy target schemes in 2001</w:t>
      </w:r>
      <w:r w:rsidR="004C79A9" w:rsidRPr="00E05EC9">
        <w:t xml:space="preserve"> </w:t>
      </w:r>
      <w:r w:rsidR="004C79A9" w:rsidRPr="00E05EC9">
        <w:fldChar w:fldCharType="begin"/>
      </w:r>
      <w:r w:rsidR="004C79A9" w:rsidRPr="00E05EC9">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E05EC9">
        <w:fldChar w:fldCharType="separate"/>
      </w:r>
      <w:r w:rsidR="004C79A9" w:rsidRPr="00E05EC9">
        <w:t>[</w:t>
      </w:r>
      <w:hyperlink w:anchor="_ENREF_10" w:tooltip="MacGill, 2010 #29" w:history="1">
        <w:r w:rsidR="00DD1C1C" w:rsidRPr="00E05EC9">
          <w:t>10</w:t>
        </w:r>
      </w:hyperlink>
      <w:r w:rsidR="004C79A9" w:rsidRPr="00E05EC9">
        <w:t>]</w:t>
      </w:r>
      <w:r w:rsidR="004C79A9" w:rsidRPr="00E05EC9">
        <w:fldChar w:fldCharType="end"/>
      </w:r>
      <w:r w:rsidR="00120354" w:rsidRPr="00E05EC9">
        <w:t xml:space="preserve">. </w:t>
      </w:r>
    </w:p>
    <w:p w14:paraId="602C6933" w14:textId="77777777" w:rsidR="00111884" w:rsidRPr="00E05EC9" w:rsidRDefault="00111884" w:rsidP="002740BD"/>
    <w:p w14:paraId="029FECC8" w14:textId="1D4139AA" w:rsidR="000355F3" w:rsidRPr="00E05EC9" w:rsidRDefault="009C3413" w:rsidP="002740BD">
      <w:r w:rsidRPr="00E05EC9">
        <w:t xml:space="preserve">In 2013 </w:t>
      </w:r>
      <w:r w:rsidR="000355F3" w:rsidRPr="00E05EC9">
        <w:t>Australia,</w:t>
      </w:r>
      <w:r w:rsidRPr="00E05EC9">
        <w:t xml:space="preserve"> had over a million roofs with operating PV systems. This is due to Australia having the highest average solar radiation,</w:t>
      </w:r>
      <w:r w:rsidR="00111884" w:rsidRPr="00E05EC9">
        <w:t xml:space="preserve"> sensitivity over sustainability,</w:t>
      </w:r>
      <w:r w:rsidR="002B7F83" w:rsidRPr="00E05EC9">
        <w:t xml:space="preserve"> </w:t>
      </w:r>
      <w:r w:rsidR="004114B3" w:rsidRPr="00E05EC9">
        <w:t>subsidized</w:t>
      </w:r>
      <w:r w:rsidR="002B7F83" w:rsidRPr="00E05EC9">
        <w:t xml:space="preserve"> rebate </w:t>
      </w:r>
      <w:r w:rsidR="007B196A" w:rsidRPr="00E05EC9">
        <w:lastRenderedPageBreak/>
        <mc:AlternateContent>
          <mc:Choice Requires="wpg">
            <w:drawing>
              <wp:anchor distT="0" distB="0" distL="114300" distR="114300" simplePos="0" relativeHeight="25082521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9EEC727" w:rsidR="00E05EC9" w:rsidRPr="00D42316" w:rsidRDefault="00E05EC9" w:rsidP="002740BD">
                              <w:pPr>
                                <w:pStyle w:val="Caption"/>
                                <w:rPr>
                                  <w:szCs w:val="24"/>
                                </w:rPr>
                              </w:pPr>
                              <w:bookmarkStart w:id="10" w:name="_Hlk481654869"/>
                              <w:bookmarkStart w:id="11" w:name="_Ref481245751"/>
                              <w:bookmarkStart w:id="12" w:name="_Ref481188395"/>
                              <w:bookmarkStart w:id="13" w:name="_Toc493338172"/>
                              <w:bookmarkEnd w:id="10"/>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1"/>
                              <w:r w:rsidRPr="00B91E0C">
                                <w:t xml:space="preserve"> -</w:t>
                              </w:r>
                              <w:r>
                                <w:t xml:space="preserve"> </w:t>
                              </w:r>
                              <w:r w:rsidRPr="00AA2119">
                                <w:t>Worlds Energy Consumption By Source</w:t>
                              </w:r>
                              <w:bookmarkEnd w:id="12"/>
                              <w:r>
                                <w:t xml:space="preserve"> (Million Tons Ore Equivalent Vs. Year) [7]</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082521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9EEC727" w:rsidR="00E05EC9" w:rsidRPr="00D42316" w:rsidRDefault="00E05EC9" w:rsidP="002740BD">
                        <w:pPr>
                          <w:pStyle w:val="Caption"/>
                          <w:rPr>
                            <w:szCs w:val="24"/>
                          </w:rPr>
                        </w:pPr>
                        <w:bookmarkStart w:id="14" w:name="_Hlk481654869"/>
                        <w:bookmarkStart w:id="15" w:name="_Ref481245751"/>
                        <w:bookmarkStart w:id="16" w:name="_Ref481188395"/>
                        <w:bookmarkStart w:id="17" w:name="_Toc493338172"/>
                        <w:bookmarkEnd w:id="1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5"/>
                        <w:r w:rsidRPr="00B91E0C">
                          <w:t xml:space="preserve"> -</w:t>
                        </w:r>
                        <w:r>
                          <w:t xml:space="preserve"> </w:t>
                        </w:r>
                        <w:r w:rsidRPr="00AA2119">
                          <w:t>Worlds Energy Consumption By Source</w:t>
                        </w:r>
                        <w:bookmarkEnd w:id="16"/>
                        <w:r>
                          <w:t xml:space="preserve"> (Million Tons Ore Equivalent Vs. Year) [7]</w:t>
                        </w:r>
                        <w:bookmarkEnd w:id="17"/>
                      </w:p>
                    </w:txbxContent>
                  </v:textbox>
                </v:shape>
                <w10:wrap type="square"/>
              </v:group>
            </w:pict>
          </mc:Fallback>
        </mc:AlternateContent>
      </w:r>
      <w:r w:rsidR="002B7F83" w:rsidRPr="00E05EC9">
        <w:t>schemes,</w:t>
      </w:r>
      <w:r w:rsidRPr="00E05EC9">
        <w:t xml:space="preserve"> increasing electricity prices and substantially decreasing install costs. </w:t>
      </w:r>
      <w:r w:rsidR="004114B3" w:rsidRPr="00E05EC9">
        <w:t>Ma demonstrated the d</w:t>
      </w:r>
      <w:r w:rsidR="002B7F83" w:rsidRPr="00E05EC9">
        <w:t>ecreasing</w:t>
      </w:r>
      <w:r w:rsidR="004114B3" w:rsidRPr="00E05EC9">
        <w:t xml:space="preserve"> costs</w:t>
      </w:r>
      <w:r w:rsidR="002B7F83" w:rsidRPr="00E05EC9">
        <w:t xml:space="preserve"> from $9000</w:t>
      </w:r>
      <w:r w:rsidR="00333C3F" w:rsidRPr="00E05EC9">
        <w:t>/k</w:t>
      </w:r>
      <w:r w:rsidR="002B7F83" w:rsidRPr="00E05EC9">
        <w:t>W</w:t>
      </w:r>
      <w:r w:rsidR="00333C3F" w:rsidRPr="00E05EC9">
        <w:t xml:space="preserve"> AUD in 2009 to</w:t>
      </w:r>
      <w:r w:rsidR="004114B3" w:rsidRPr="00E05EC9">
        <w:t xml:space="preserve"> </w:t>
      </w:r>
      <w:r w:rsidR="00333C3F" w:rsidRPr="00E05EC9">
        <w:t>$2130/k</w:t>
      </w:r>
      <w:r w:rsidR="002B7F83" w:rsidRPr="00E05EC9">
        <w:t>W in 2013</w:t>
      </w:r>
      <w:r w:rsidR="004C79A9" w:rsidRPr="00E05EC9">
        <w:t xml:space="preserve"> </w:t>
      </w:r>
      <w:r w:rsidR="004C79A9" w:rsidRPr="00E05EC9">
        <w:fldChar w:fldCharType="begin"/>
      </w:r>
      <w:r w:rsidR="004C79A9" w:rsidRPr="00E05EC9">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E05EC9">
        <w:fldChar w:fldCharType="separate"/>
      </w:r>
      <w:r w:rsidR="004C79A9" w:rsidRPr="00E05EC9">
        <w:t>[</w:t>
      </w:r>
      <w:hyperlink w:anchor="_ENREF_11" w:tooltip="Ma, 2016 #28" w:history="1">
        <w:r w:rsidR="00DD1C1C" w:rsidRPr="00E05EC9">
          <w:t>11</w:t>
        </w:r>
      </w:hyperlink>
      <w:r w:rsidR="004C79A9" w:rsidRPr="00E05EC9">
        <w:t>]</w:t>
      </w:r>
      <w:r w:rsidR="004C79A9" w:rsidRPr="00E05EC9">
        <w:fldChar w:fldCharType="end"/>
      </w:r>
      <w:r w:rsidR="002B7F83" w:rsidRPr="00E05EC9">
        <w:t xml:space="preserve">. </w:t>
      </w:r>
      <w:r w:rsidR="00B53D4B" w:rsidRPr="00E05EC9">
        <w:t>These feed-in tariffs</w:t>
      </w:r>
      <w:r w:rsidR="00111884" w:rsidRPr="00E05EC9">
        <w:t xml:space="preserve"> </w:t>
      </w:r>
      <w:r w:rsidR="004F4342" w:rsidRPr="00E05EC9">
        <w:t xml:space="preserve">from consumer based production arising from increased distributed </w:t>
      </w:r>
      <w:r w:rsidR="00111884" w:rsidRPr="00E05EC9">
        <w:t>PV sources</w:t>
      </w:r>
      <w:r w:rsidR="00B53D4B" w:rsidRPr="00E05EC9">
        <w:t xml:space="preserve"> have caused disruption for the </w:t>
      </w:r>
      <w:r w:rsidR="004F4342" w:rsidRPr="00E05EC9">
        <w:t>medium</w:t>
      </w:r>
      <w:r w:rsidR="000355F3" w:rsidRPr="00E05EC9">
        <w:t xml:space="preserve">/low-voltage networks through </w:t>
      </w:r>
      <w:r w:rsidR="004F4342" w:rsidRPr="00E05EC9">
        <w:t>induced voltage rises. These voltage rises are from reverse power flow along the feed</w:t>
      </w:r>
      <w:r w:rsidR="000355F3" w:rsidRPr="00E05EC9">
        <w:t>ers</w:t>
      </w:r>
      <w:r w:rsidR="00BA312C" w:rsidRPr="00E05EC9">
        <w:t xml:space="preserve"> from the inverters. With the inverters th</w:t>
      </w:r>
      <w:r w:rsidR="004F4342" w:rsidRPr="00E05EC9">
        <w:t>ere is also concern for harmonic pollution from PV</w:t>
      </w:r>
      <w:r w:rsidR="004C79A9" w:rsidRPr="00E05EC9">
        <w:t xml:space="preserve"> </w:t>
      </w:r>
      <w:r w:rsidR="004C79A9" w:rsidRPr="00E05EC9">
        <w:fldChar w:fldCharType="begin"/>
      </w:r>
      <w:r w:rsidR="004C79A9" w:rsidRPr="00E05EC9">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E05EC9">
        <w:fldChar w:fldCharType="separate"/>
      </w:r>
      <w:r w:rsidR="004C79A9" w:rsidRPr="00E05EC9">
        <w:t>[</w:t>
      </w:r>
      <w:hyperlink w:anchor="_ENREF_12" w:tooltip="Jahangiri, 2013 #31" w:history="1">
        <w:r w:rsidR="00DD1C1C" w:rsidRPr="00E05EC9">
          <w:t>12</w:t>
        </w:r>
      </w:hyperlink>
      <w:r w:rsidR="004C79A9" w:rsidRPr="00E05EC9">
        <w:t>]</w:t>
      </w:r>
      <w:r w:rsidR="004C79A9" w:rsidRPr="00E05EC9">
        <w:fldChar w:fldCharType="end"/>
      </w:r>
      <w:r w:rsidR="004F4342" w:rsidRPr="00E05EC9">
        <w:t>.</w:t>
      </w:r>
      <w:r w:rsidR="004C79A9" w:rsidRPr="00E05EC9">
        <w:t xml:space="preserve"> </w:t>
      </w:r>
    </w:p>
    <w:p w14:paraId="2C14805C" w14:textId="702BE90A" w:rsidR="00EB2A8A" w:rsidRPr="00E05EC9" w:rsidRDefault="00EB2A8A" w:rsidP="002740BD"/>
    <w:p w14:paraId="686C55CB" w14:textId="4175BAE1" w:rsidR="00E22B15" w:rsidRPr="00E05EC9" w:rsidRDefault="00FE0889" w:rsidP="002740BD">
      <w:r w:rsidRPr="00E05EC9">
        <w:t>This implication for production and effects on the network have caused changes to be made to Australia’s National Electricity Market (NEM) and state schemes for use of solar PV energy</w:t>
      </w:r>
      <w:r w:rsidR="004C79A9" w:rsidRPr="00E05EC9">
        <w:t xml:space="preserve"> </w:t>
      </w:r>
      <w:r w:rsidR="004C79A9" w:rsidRPr="00E05EC9">
        <w:fldChar w:fldCharType="begin"/>
      </w:r>
      <w:r w:rsidR="004C79A9" w:rsidRPr="00E05EC9">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E05EC9">
        <w:fldChar w:fldCharType="separate"/>
      </w:r>
      <w:r w:rsidR="004C79A9" w:rsidRPr="00E05EC9">
        <w:t>[</w:t>
      </w:r>
      <w:hyperlink w:anchor="_ENREF_13" w:tooltip="Zahedi, 2010 #35" w:history="1">
        <w:r w:rsidR="00DD1C1C" w:rsidRPr="00E05EC9">
          <w:t>13</w:t>
        </w:r>
      </w:hyperlink>
      <w:r w:rsidR="004C79A9" w:rsidRPr="00E05EC9">
        <w:t>]</w:t>
      </w:r>
      <w:r w:rsidR="004C79A9" w:rsidRPr="00E05EC9">
        <w:fldChar w:fldCharType="end"/>
      </w:r>
      <w:r w:rsidRPr="00E05EC9">
        <w:t>.</w:t>
      </w:r>
      <w:r w:rsidR="009978ED" w:rsidRPr="00E05EC9">
        <w:t xml:space="preserve"> </w:t>
      </w:r>
      <w:r w:rsidR="00314891" w:rsidRPr="00E05EC9">
        <w:t xml:space="preserve">Due </w:t>
      </w:r>
      <w:r w:rsidR="00BA312C" w:rsidRPr="00E05EC9">
        <w:t xml:space="preserve">to </w:t>
      </w:r>
      <w:r w:rsidR="00314891" w:rsidRPr="00E05EC9">
        <w:t>the incompatibility between PV production and load-demand there is a minute po</w:t>
      </w:r>
      <w:r w:rsidR="004114B3" w:rsidRPr="00E05EC9">
        <w:t>tential for self-consumption. Appen and Braun show that to</w:t>
      </w:r>
      <w:r w:rsidR="00314891" w:rsidRPr="00E05EC9">
        <w:t xml:space="preserve"> achieve a greater amount of self-consumption the </w:t>
      </w:r>
      <w:r w:rsidR="000249A7" w:rsidRPr="00E05EC9">
        <w:t xml:space="preserve">battery energy </w:t>
      </w:r>
      <w:r w:rsidR="00314891" w:rsidRPr="00E05EC9">
        <w:t>storage</w:t>
      </w:r>
      <w:r w:rsidR="000249A7" w:rsidRPr="00E05EC9">
        <w:t xml:space="preserve"> (BES)</w:t>
      </w:r>
      <w:r w:rsidR="00314891" w:rsidRPr="00E05EC9">
        <w:t xml:space="preserve"> systems can</w:t>
      </w:r>
      <w:r w:rsidR="00D53534" w:rsidRPr="00E05EC9">
        <w:t xml:space="preserve"> be</w:t>
      </w:r>
      <w:r w:rsidR="00314891" w:rsidRPr="00E05EC9">
        <w:t xml:space="preserve"> </w:t>
      </w:r>
      <w:r w:rsidR="004114B3" w:rsidRPr="00E05EC9">
        <w:t>utilized</w:t>
      </w:r>
      <w:r w:rsidR="004C79A9" w:rsidRPr="00E05EC9">
        <w:t xml:space="preserve"> </w:t>
      </w:r>
      <w:r w:rsidR="004C79A9" w:rsidRPr="00E05EC9">
        <w:fldChar w:fldCharType="begin"/>
      </w:r>
      <w:r w:rsidR="004C79A9" w:rsidRPr="00E05EC9">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E05EC9">
        <w:fldChar w:fldCharType="separate"/>
      </w:r>
      <w:r w:rsidR="004C79A9" w:rsidRPr="00E05EC9">
        <w:t>[</w:t>
      </w:r>
      <w:hyperlink w:anchor="_ENREF_14" w:tooltip="Appen, 2012 #41" w:history="1">
        <w:r w:rsidR="00DD1C1C" w:rsidRPr="00E05EC9">
          <w:t>14</w:t>
        </w:r>
      </w:hyperlink>
      <w:r w:rsidR="004C79A9" w:rsidRPr="00E05EC9">
        <w:t>]</w:t>
      </w:r>
      <w:r w:rsidR="004C79A9" w:rsidRPr="00E05EC9">
        <w:fldChar w:fldCharType="end"/>
      </w:r>
      <w:r w:rsidR="00314891" w:rsidRPr="00E05EC9">
        <w:t>.</w:t>
      </w:r>
      <w:r w:rsidR="000249A7" w:rsidRPr="00E05EC9">
        <w:t xml:space="preserve"> Hence</w:t>
      </w:r>
      <w:r w:rsidR="00BA312C" w:rsidRPr="00E05EC9">
        <w:t>,</w:t>
      </w:r>
      <w:r w:rsidR="000249A7" w:rsidRPr="00E05EC9">
        <w:t xml:space="preserve"> </w:t>
      </w:r>
      <w:r w:rsidR="00D53534" w:rsidRPr="00E05EC9">
        <w:t>BES systems can be designed to reduce strain; adverse load profiles and voltage rises on the network while smoothing the grid integration</w:t>
      </w:r>
      <w:r w:rsidR="00DB64B3" w:rsidRPr="00E05EC9">
        <w:t xml:space="preserve"> and</w:t>
      </w:r>
      <w:r w:rsidR="00D53534" w:rsidRPr="00E05EC9">
        <w:t xml:space="preserve"> ultimately aiming towards off-grid standalone domestic systems.</w:t>
      </w:r>
      <w:r w:rsidR="00E144D1" w:rsidRPr="00E05EC9">
        <w:t xml:space="preserve"> </w:t>
      </w:r>
    </w:p>
    <w:p w14:paraId="45F82088" w14:textId="77777777" w:rsidR="00E22B15" w:rsidRPr="00E05EC9" w:rsidRDefault="00E22B15" w:rsidP="002740BD"/>
    <w:p w14:paraId="1A70785B" w14:textId="0DC9DB26" w:rsidR="00AA0FBF" w:rsidRPr="00E05EC9" w:rsidRDefault="00BA312C" w:rsidP="002740BD">
      <w:r w:rsidRPr="00E05EC9">
        <w:t>An up</w:t>
      </w:r>
      <w:r w:rsidR="00E144D1" w:rsidRPr="00E05EC9">
        <w:t>shot of a standalone or hybrid system is that the user does not lose power when the grid does.</w:t>
      </w:r>
      <w:r w:rsidR="004114B3" w:rsidRPr="00E05EC9">
        <w:t xml:space="preserve"> Appen noted there was missing information and that the</w:t>
      </w:r>
      <w:r w:rsidR="00D53534" w:rsidRPr="00E05EC9">
        <w:t xml:space="preserve"> current r</w:t>
      </w:r>
      <w:r w:rsidR="004114B3" w:rsidRPr="00E05EC9">
        <w:t>equirements</w:t>
      </w:r>
      <w:r w:rsidR="00DB64B3" w:rsidRPr="00E05EC9">
        <w:t xml:space="preserve"> for sizing, performance and</w:t>
      </w:r>
      <w:r w:rsidR="00D53534" w:rsidRPr="00E05EC9">
        <w:t xml:space="preserve"> control need to be </w:t>
      </w:r>
      <w:r w:rsidR="00BB4828" w:rsidRPr="00E05EC9">
        <w:t>analysed</w:t>
      </w:r>
      <w:r w:rsidR="00D53534" w:rsidRPr="00E05EC9">
        <w:t xml:space="preserve"> and simulated both</w:t>
      </w:r>
      <w:r w:rsidR="00DB64B3" w:rsidRPr="00E05EC9">
        <w:t xml:space="preserve"> from techni</w:t>
      </w:r>
      <w:r w:rsidR="004114B3" w:rsidRPr="00E05EC9">
        <w:t>cal and economical perspectives</w:t>
      </w:r>
      <w:r w:rsidR="004C79A9" w:rsidRPr="00E05EC9">
        <w:t xml:space="preserve"> </w:t>
      </w:r>
      <w:r w:rsidR="004C79A9" w:rsidRPr="00E05EC9">
        <w:fldChar w:fldCharType="begin"/>
      </w:r>
      <w:r w:rsidR="004C79A9" w:rsidRPr="00E05EC9">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E05EC9">
        <w:fldChar w:fldCharType="separate"/>
      </w:r>
      <w:r w:rsidR="004C79A9" w:rsidRPr="00E05EC9">
        <w:t>[</w:t>
      </w:r>
      <w:hyperlink w:anchor="_ENREF_15" w:tooltip="Appen, 2014 #40" w:history="1">
        <w:r w:rsidR="00DD1C1C" w:rsidRPr="00E05EC9">
          <w:t>15</w:t>
        </w:r>
      </w:hyperlink>
      <w:r w:rsidR="004C79A9" w:rsidRPr="00E05EC9">
        <w:t>]</w:t>
      </w:r>
      <w:r w:rsidR="004C79A9" w:rsidRPr="00E05EC9">
        <w:fldChar w:fldCharType="end"/>
      </w:r>
      <w:r w:rsidR="004114B3" w:rsidRPr="00E05EC9">
        <w:t>.</w:t>
      </w:r>
      <w:r w:rsidR="00AA0FBF" w:rsidRPr="00E05EC9">
        <w:t xml:space="preserve"> </w:t>
      </w:r>
      <w:r w:rsidRPr="00E05EC9">
        <w:t xml:space="preserve">In response </w:t>
      </w:r>
      <w:r w:rsidR="00AA0FBF" w:rsidRPr="00E05EC9">
        <w:t xml:space="preserve">Ergon Energy (Queensland’s Electricity Provider) is anticipating the effectiveness of the BES systems and planning revision of their tariff schemes. </w:t>
      </w:r>
    </w:p>
    <w:p w14:paraId="3D9B3F1B" w14:textId="795791E1" w:rsidR="0017278E" w:rsidRPr="00E05EC9" w:rsidRDefault="0017278E" w:rsidP="002740BD">
      <w:pPr>
        <w:pStyle w:val="Heading2"/>
      </w:pPr>
      <w:bookmarkStart w:id="18" w:name="_Toc493340786"/>
      <w:r w:rsidRPr="00E05EC9">
        <w:lastRenderedPageBreak/>
        <w:t>Research Aims</w:t>
      </w:r>
      <w:bookmarkEnd w:id="18"/>
    </w:p>
    <w:p w14:paraId="003A6904" w14:textId="07A7A4D9" w:rsidR="00AC60C7" w:rsidRPr="00E05EC9" w:rsidRDefault="00A25B65" w:rsidP="002740BD">
      <w:r w:rsidRPr="00E05EC9">
        <w:t>The aim of this project</w:t>
      </w:r>
      <w:r w:rsidR="0017278E" w:rsidRPr="00E05EC9">
        <w:t xml:space="preserve"> is to develop sufficient models to size and </w:t>
      </w:r>
      <w:r w:rsidR="004114B3" w:rsidRPr="00E05EC9">
        <w:t>optimize</w:t>
      </w:r>
      <w:r w:rsidR="0017278E" w:rsidRPr="00E05EC9">
        <w:t xml:space="preserve"> PV and BES systems for different configurations of household demand to </w:t>
      </w:r>
      <w:r w:rsidR="004114B3" w:rsidRPr="00E05EC9">
        <w:t>maximize</w:t>
      </w:r>
      <w:r w:rsidR="0017278E" w:rsidRPr="00E05EC9">
        <w:t xml:space="preserve"> savings and disruptive outputs to the LV grid network. </w:t>
      </w:r>
      <w:r w:rsidR="00AC573A" w:rsidRPr="00E05EC9">
        <w:t>The</w:t>
      </w:r>
      <w:r w:rsidR="004114B3" w:rsidRPr="00E05EC9">
        <w:t xml:space="preserve"> calculation of the</w:t>
      </w:r>
      <w:r w:rsidR="00AC573A" w:rsidRPr="00E05EC9">
        <w:t xml:space="preserve"> cost of electricity for a domestic situation from a PV/BES system and </w:t>
      </w:r>
      <w:r w:rsidR="00BB4828" w:rsidRPr="00E05EC9">
        <w:t>up-front</w:t>
      </w:r>
      <w:r w:rsidR="00AC573A" w:rsidRPr="00E05EC9">
        <w:t xml:space="preserve"> capital and lifetime payback will be modelled.</w:t>
      </w:r>
      <w:r w:rsidR="004114B3" w:rsidRPr="00E05EC9">
        <w:t xml:space="preserve"> </w:t>
      </w:r>
      <w:r w:rsidR="00AC60C7" w:rsidRPr="00E05EC9">
        <w:t>The ability to provide a minimum optimized</w:t>
      </w:r>
      <w:r w:rsidR="004114B3" w:rsidRPr="00E05EC9">
        <w:t xml:space="preserve"> ma</w:t>
      </w:r>
      <w:r w:rsidR="00BA312C" w:rsidRPr="00E05EC9">
        <w:t xml:space="preserve">rket buy in for potential customers will </w:t>
      </w:r>
      <w:r w:rsidR="00AC60C7" w:rsidRPr="00E05EC9">
        <w:t>be found.</w:t>
      </w:r>
      <w:r w:rsidR="004114B3" w:rsidRPr="00E05EC9">
        <w:t xml:space="preserve"> This is to open up the market and show potential avenues for investment for customers.</w:t>
      </w:r>
      <w:r w:rsidR="00AC60C7" w:rsidRPr="00E05EC9">
        <w:t xml:space="preserve"> The</w:t>
      </w:r>
      <w:r w:rsidR="004114B3" w:rsidRPr="00E05EC9">
        <w:t xml:space="preserve"> program is to calculate</w:t>
      </w:r>
      <w:r w:rsidR="00AC60C7" w:rsidRPr="00E05EC9">
        <w:t xml:space="preserve"> the minimum requirements for a hybridized PV/BES system for less network strain. </w:t>
      </w:r>
      <w:r w:rsidR="00BA312C" w:rsidRPr="00E05EC9">
        <w:t>The R</w:t>
      </w:r>
      <w:r w:rsidR="002677F6" w:rsidRPr="00E05EC9">
        <w:t xml:space="preserve">esearch </w:t>
      </w:r>
      <w:r w:rsidR="00BA312C" w:rsidRPr="00E05EC9">
        <w:t>will be found regarding</w:t>
      </w:r>
      <w:r w:rsidR="002677F6" w:rsidRPr="00E05EC9">
        <w:t xml:space="preserve"> </w:t>
      </w:r>
      <w:r w:rsidR="00AC60C7" w:rsidRPr="00E05EC9">
        <w:t>the minimum system requirements for a standalone PV/BES system.</w:t>
      </w:r>
      <w:r w:rsidR="002677F6" w:rsidRPr="00E05EC9">
        <w:t xml:space="preserve"> The goal of this research is to provide a sound basis for a proposal to the government to enact a rebate scheme for BES systems in Townsville and wider Queensland.</w:t>
      </w:r>
    </w:p>
    <w:p w14:paraId="332E53D0" w14:textId="77777777" w:rsidR="00123A36" w:rsidRPr="00E05EC9" w:rsidRDefault="00123A36" w:rsidP="002740BD"/>
    <w:p w14:paraId="7B5F1FB0" w14:textId="05591BAB" w:rsidR="00E5398E" w:rsidRPr="00E05EC9" w:rsidRDefault="00E5398E" w:rsidP="002740BD">
      <w:pPr>
        <w:pStyle w:val="Heading2"/>
      </w:pPr>
      <w:bookmarkStart w:id="19" w:name="_Toc493340787"/>
      <w:r w:rsidRPr="00E05EC9">
        <w:t>Scope</w:t>
      </w:r>
      <w:bookmarkEnd w:id="19"/>
    </w:p>
    <w:p w14:paraId="3D167116" w14:textId="215FDE6D" w:rsidR="0017278E" w:rsidRPr="00E05EC9" w:rsidRDefault="00633DB1" w:rsidP="002740BD">
      <w:r w:rsidRPr="00E05EC9">
        <w:t xml:space="preserve">Photovoltaic systems have been around for </w:t>
      </w:r>
      <w:r w:rsidR="009D6E79" w:rsidRPr="00E05EC9">
        <w:t xml:space="preserve">just </w:t>
      </w:r>
      <w:r w:rsidRPr="00E05EC9">
        <w:t xml:space="preserve">over 50 years and their daily use and efficiency is increasing. </w:t>
      </w:r>
      <w:r w:rsidR="00A054F3" w:rsidRPr="00E05EC9">
        <w:t>Farmer &amp; Lafond proposed</w:t>
      </w:r>
      <w:r w:rsidR="00EC0B10" w:rsidRPr="00E05EC9">
        <w:t xml:space="preserve"> that </w:t>
      </w:r>
      <w:r w:rsidR="00D729E2" w:rsidRPr="00E05EC9">
        <w:t>PV is expected</w:t>
      </w:r>
      <w:r w:rsidR="00BA312C" w:rsidRPr="00E05EC9">
        <w:t>,</w:t>
      </w:r>
      <w:r w:rsidR="00D729E2" w:rsidRPr="00E05EC9">
        <w:t xml:space="preserve"> with its rapid refinements to surpass its competition</w:t>
      </w:r>
      <w:r w:rsidR="001E6741" w:rsidRPr="00E05EC9">
        <w:t xml:space="preserve"> in</w:t>
      </w:r>
      <w:r w:rsidR="00BA312C" w:rsidRPr="00E05EC9">
        <w:t xml:space="preserve"> the upcoming</w:t>
      </w:r>
      <w:r w:rsidR="00D729E2" w:rsidRPr="00E05EC9">
        <w:t xml:space="preserve"> 10-20 years</w:t>
      </w:r>
      <w:r w:rsidR="004C79A9" w:rsidRPr="00E05EC9">
        <w:t xml:space="preserve"> </w:t>
      </w:r>
      <w:r w:rsidR="004C79A9" w:rsidRPr="00E05EC9">
        <w:fldChar w:fldCharType="begin"/>
      </w:r>
      <w:r w:rsidR="004C79A9" w:rsidRPr="00E05EC9">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E05EC9">
        <w:fldChar w:fldCharType="separate"/>
      </w:r>
      <w:r w:rsidR="004C79A9" w:rsidRPr="00E05EC9">
        <w:t>[</w:t>
      </w:r>
      <w:hyperlink w:anchor="_ENREF_16" w:tooltip="Farmer, 2016 #44" w:history="1">
        <w:r w:rsidR="00DD1C1C" w:rsidRPr="00E05EC9">
          <w:t>16</w:t>
        </w:r>
      </w:hyperlink>
      <w:r w:rsidR="004C79A9" w:rsidRPr="00E05EC9">
        <w:t>]</w:t>
      </w:r>
      <w:r w:rsidR="004C79A9" w:rsidRPr="00E05EC9">
        <w:fldChar w:fldCharType="end"/>
      </w:r>
      <w:r w:rsidR="00D729E2" w:rsidRPr="00E05EC9">
        <w:t>. Now w</w:t>
      </w:r>
      <w:r w:rsidRPr="00E05EC9">
        <w:t xml:space="preserve">ith the introduction </w:t>
      </w:r>
      <w:r w:rsidR="00D729E2" w:rsidRPr="00E05EC9">
        <w:t xml:space="preserve">of BES system technologies and their decreasing costs it is a logical path for domestic energy consumers who are conscious of pricing and environmental factors.  </w:t>
      </w:r>
    </w:p>
    <w:p w14:paraId="284C3DB0" w14:textId="50470298" w:rsidR="0017278E" w:rsidRPr="00E05EC9" w:rsidRDefault="0017278E" w:rsidP="002740BD"/>
    <w:p w14:paraId="3C71F830" w14:textId="3C4CBF24" w:rsidR="00F2693E" w:rsidRPr="00E05EC9" w:rsidRDefault="001E6741" w:rsidP="002740BD">
      <w:r w:rsidRPr="00E05EC9">
        <w:t>This project</w:t>
      </w:r>
      <w:r w:rsidR="002E1C62" w:rsidRPr="00E05EC9">
        <w:t xml:space="preserve"> will only deal with domestic PV installations. It is beyond the scope to deal with anything larger than a general domestic sized PV install</w:t>
      </w:r>
      <w:r w:rsidR="00BA312C" w:rsidRPr="00E05EC9">
        <w:t>ation</w:t>
      </w:r>
      <w:r w:rsidRPr="00E05EC9">
        <w:t xml:space="preserve"> usually with a maximum capacity of 10kW</w:t>
      </w:r>
      <w:r w:rsidR="002E1C62" w:rsidRPr="00E05EC9">
        <w:t>.</w:t>
      </w:r>
      <w:r w:rsidR="00415279" w:rsidRPr="00E05EC9">
        <w:t xml:space="preserve"> Residential households will be assessed and modelled disregarding other </w:t>
      </w:r>
      <w:r w:rsidR="00BA312C" w:rsidRPr="00E05EC9">
        <w:t xml:space="preserve">commercial or industrial </w:t>
      </w:r>
      <w:r w:rsidR="00415279" w:rsidRPr="00E05EC9">
        <w:t>applications, although with a working model extrapolating to other applications is possible.</w:t>
      </w:r>
      <w:r w:rsidR="00BA312C" w:rsidRPr="00E05EC9">
        <w:t xml:space="preserve"> </w:t>
      </w:r>
      <w:r w:rsidR="002E1C62" w:rsidRPr="00E05EC9">
        <w:t xml:space="preserve">The different tariffs schemes throughout the world and indeed Australia will not be </w:t>
      </w:r>
      <w:r w:rsidR="00BB4828" w:rsidRPr="00E05EC9">
        <w:t>analysed</w:t>
      </w:r>
      <w:r w:rsidR="002E1C62" w:rsidRPr="00E05EC9">
        <w:t>; although the models can be applied to other tariffs schemes.</w:t>
      </w:r>
      <w:r w:rsidRPr="00E05EC9">
        <w:t xml:space="preserve"> The tariff schemes currently in use by Townsville’s energy supplier Ergon Energy will be used.</w:t>
      </w:r>
      <w:r w:rsidR="002E1C62" w:rsidRPr="00E05EC9">
        <w:t xml:space="preserve"> The standard consumer type solar panels will be used and not advanced super solar panels</w:t>
      </w:r>
      <w:r w:rsidRPr="00E05EC9">
        <w:t>, organic, off market</w:t>
      </w:r>
      <w:r w:rsidR="002E1C62" w:rsidRPr="00E05EC9">
        <w:t xml:space="preserve"> or other configuration tracking panels.</w:t>
      </w:r>
    </w:p>
    <w:p w14:paraId="15A56BA1" w14:textId="77777777" w:rsidR="00F2693E" w:rsidRPr="00E05EC9" w:rsidRDefault="00F2693E" w:rsidP="002740BD"/>
    <w:p w14:paraId="4F3B7189" w14:textId="1BCBCEDE" w:rsidR="002E1C62" w:rsidRPr="00E05EC9" w:rsidRDefault="00671C61" w:rsidP="002740BD">
      <w:r w:rsidRPr="00E05EC9">
        <w:t>When referring to solar power in thi</w:t>
      </w:r>
      <w:r w:rsidR="00BA312C" w:rsidRPr="00E05EC9">
        <w:t xml:space="preserve">s paper it </w:t>
      </w:r>
      <w:r w:rsidR="00BB4828" w:rsidRPr="00E05EC9">
        <w:t>will</w:t>
      </w:r>
      <w:r w:rsidR="00BA312C" w:rsidRPr="00E05EC9">
        <w:t xml:space="preserve"> be</w:t>
      </w:r>
      <w:r w:rsidR="001E6741" w:rsidRPr="00E05EC9">
        <w:t xml:space="preserve"> meant solar photo</w:t>
      </w:r>
      <w:r w:rsidRPr="00E05EC9">
        <w:t>voltaic</w:t>
      </w:r>
      <w:r w:rsidR="001E6741" w:rsidRPr="00E05EC9">
        <w:t xml:space="preserve"> energy power. This paper</w:t>
      </w:r>
      <w:r w:rsidR="00AA52A6" w:rsidRPr="00E05EC9">
        <w:t xml:space="preserve"> will not deal with other forms of renewable energy or other solar energies such as solar concentration energy but principally with solar photovoltaic energy production.</w:t>
      </w:r>
      <w:r w:rsidR="00550DCE" w:rsidRPr="00E05EC9">
        <w:t xml:space="preserve"> The term solar system will refer to the entire systems incorporating solar PV panels, the DC to AC inverter and the batter</w:t>
      </w:r>
      <w:r w:rsidR="00FF676B" w:rsidRPr="00E05EC9">
        <w:t>y</w:t>
      </w:r>
      <w:r w:rsidR="00550DCE" w:rsidRPr="00E05EC9">
        <w:t xml:space="preserve"> bank or BES system and </w:t>
      </w:r>
      <w:r w:rsidR="00BB4828" w:rsidRPr="00E05EC9">
        <w:t>no</w:t>
      </w:r>
      <w:r w:rsidR="00550DCE" w:rsidRPr="00E05EC9">
        <w:t xml:space="preserve"> other configurations.</w:t>
      </w:r>
      <w:r w:rsidR="001E6741" w:rsidRPr="00E05EC9">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E05EC9">
        <w:t xml:space="preserve"> Th</w:t>
      </w:r>
      <w:r w:rsidR="001E6741" w:rsidRPr="00E05EC9">
        <w:t>e inverter will be a grid-tie,</w:t>
      </w:r>
      <w:r w:rsidR="008903DF" w:rsidRPr="00E05EC9">
        <w:t xml:space="preserve"> battery </w:t>
      </w:r>
      <w:r w:rsidR="00DC59DA" w:rsidRPr="00E05EC9">
        <w:t>backup</w:t>
      </w:r>
      <w:r w:rsidR="008903DF" w:rsidRPr="00E05EC9">
        <w:t xml:space="preserve"> inverter </w:t>
      </w:r>
      <w:r w:rsidR="001E6741" w:rsidRPr="00E05EC9">
        <w:t>or</w:t>
      </w:r>
      <w:r w:rsidR="008903DF" w:rsidRPr="00E05EC9">
        <w:t xml:space="preserve"> </w:t>
      </w:r>
      <w:r w:rsidR="00120643" w:rsidRPr="00E05EC9">
        <w:t>stand-alone</w:t>
      </w:r>
      <w:r w:rsidR="008903DF" w:rsidRPr="00E05EC9">
        <w:t xml:space="preserve"> inverter system</w:t>
      </w:r>
      <w:r w:rsidR="00BA312C" w:rsidRPr="00E05EC9">
        <w:t>; all thre</w:t>
      </w:r>
      <w:r w:rsidR="001E6741" w:rsidRPr="00E05EC9">
        <w:t>e applications will be dealt with</w:t>
      </w:r>
      <w:r w:rsidR="008903DF" w:rsidRPr="00E05EC9">
        <w:t>.</w:t>
      </w:r>
      <w:r w:rsidR="00120643" w:rsidRPr="00E05EC9">
        <w:t xml:space="preserve"> The battery systems described w</w:t>
      </w:r>
      <w:r w:rsidR="001E6741" w:rsidRPr="00E05EC9">
        <w:t>ill not include lead acid batterie</w:t>
      </w:r>
      <w:r w:rsidR="00120643" w:rsidRPr="00E05EC9">
        <w:t>s but instead focus on lithium ion batters such as the Tesla Powerwall and LG Chem RESU</w:t>
      </w:r>
      <w:r w:rsidR="001E6741" w:rsidRPr="00E05EC9">
        <w:t xml:space="preserve"> and Zinc Bromide batteries such as ZBM 2 by Redflow</w:t>
      </w:r>
      <w:r w:rsidR="00120643" w:rsidRPr="00E05EC9">
        <w:t xml:space="preserve">. The solar irradiance for Australia and principally Townsville will only be </w:t>
      </w:r>
      <w:r w:rsidR="00BB4828" w:rsidRPr="00E05EC9">
        <w:t>analysed</w:t>
      </w:r>
      <w:r w:rsidR="00120643" w:rsidRPr="00E05EC9">
        <w:t>.</w:t>
      </w:r>
    </w:p>
    <w:p w14:paraId="1AE4F494" w14:textId="218C0F59" w:rsidR="00203A86" w:rsidRPr="00E05EC9" w:rsidRDefault="0047700A" w:rsidP="002740BD">
      <w:pPr>
        <w:pStyle w:val="Heading1"/>
      </w:pPr>
      <w:bookmarkStart w:id="20" w:name="_Ref493336584"/>
      <w:bookmarkStart w:id="21" w:name="_Ref493336590"/>
      <w:bookmarkStart w:id="22" w:name="_Ref493336641"/>
      <w:bookmarkStart w:id="23" w:name="_Toc493340788"/>
      <w:r w:rsidRPr="00E05EC9">
        <w:lastRenderedPageBreak/>
        <w:t>LITERATURE REVIEW</w:t>
      </w:r>
      <w:bookmarkEnd w:id="20"/>
      <w:bookmarkEnd w:id="21"/>
      <w:bookmarkEnd w:id="22"/>
      <w:bookmarkEnd w:id="23"/>
    </w:p>
    <w:p w14:paraId="41BCA8A4" w14:textId="5CEBF063" w:rsidR="009D0DF6" w:rsidRPr="00E05EC9" w:rsidRDefault="00394B1F" w:rsidP="002740BD">
      <w:r w:rsidRPr="00E05EC9">
        <w:t>This</w:t>
      </w:r>
      <w:r w:rsidR="0017278E" w:rsidRPr="00E05EC9">
        <w:t xml:space="preserve"> literature</w:t>
      </w:r>
      <w:r w:rsidRPr="00E05EC9">
        <w:t xml:space="preserve"> review </w:t>
      </w:r>
      <w:r w:rsidR="0017278E" w:rsidRPr="00E05EC9">
        <w:t>examines the current and relevant literature regarding PV systems, tariff schemes</w:t>
      </w:r>
      <w:r w:rsidR="003F17C2" w:rsidRPr="00E05EC9">
        <w:t>, solar-</w:t>
      </w:r>
      <w:r w:rsidR="00EC6B42" w:rsidRPr="00E05EC9">
        <w:t xml:space="preserve">related </w:t>
      </w:r>
      <w:r w:rsidR="0017278E" w:rsidRPr="00E05EC9">
        <w:t>economics</w:t>
      </w:r>
      <w:r w:rsidR="00EC6B42" w:rsidRPr="00E05EC9">
        <w:t>, sizing, current technologies</w:t>
      </w:r>
      <w:r w:rsidR="005C3BF8" w:rsidRPr="00E05EC9">
        <w:t>, modern programs for analysis</w:t>
      </w:r>
      <w:r w:rsidR="0017278E" w:rsidRPr="00E05EC9">
        <w:t xml:space="preserve"> and BES systems. It will give an insight into the operation and basic understanding of why these </w:t>
      </w:r>
      <w:r w:rsidR="00EC6B42" w:rsidRPr="00E05EC9">
        <w:t>systems are starting to dominate the electrical industry. It will identify areas where the literature is unsubstantiated or incomprehensive. The key areas which do not have</w:t>
      </w:r>
      <w:r w:rsidR="000313C3" w:rsidRPr="00E05EC9">
        <w:t xml:space="preserve"> sufficient data or analysis will be</w:t>
      </w:r>
      <w:r w:rsidR="00EC6B42" w:rsidRPr="00E05EC9">
        <w:t xml:space="preserve"> examined. It is important to identify these gaps</w:t>
      </w:r>
      <w:r w:rsidR="003F17C2" w:rsidRPr="00E05EC9">
        <w:t>,</w:t>
      </w:r>
      <w:r w:rsidR="00EC6B42" w:rsidRPr="00E05EC9">
        <w:t xml:space="preserve"> as they have the potential to decrease carbon emission</w:t>
      </w:r>
      <w:r w:rsidR="00700592" w:rsidRPr="00E05EC9">
        <w:t>s</w:t>
      </w:r>
      <w:r w:rsidR="00EC6B42" w:rsidRPr="00E05EC9">
        <w:t>, increase stability on the grid</w:t>
      </w:r>
      <w:r w:rsidR="003F17C2" w:rsidRPr="00E05EC9">
        <w:t>,</w:t>
      </w:r>
      <w:r w:rsidR="00EC6B42" w:rsidRPr="00E05EC9">
        <w:t xml:space="preserve"> and save the average domestic electricity consumer thousands of dollars</w:t>
      </w:r>
      <w:r w:rsidR="00700592" w:rsidRPr="00E05EC9">
        <w:t>.</w:t>
      </w:r>
    </w:p>
    <w:p w14:paraId="2CA4533F" w14:textId="1C2D07B7" w:rsidR="008F200A" w:rsidRPr="00E05EC9" w:rsidRDefault="008F200A" w:rsidP="002740BD"/>
    <w:p w14:paraId="6C7B988E" w14:textId="029CE351" w:rsidR="00DA56A8" w:rsidRPr="00E05EC9" w:rsidRDefault="00763B5E" w:rsidP="002740BD">
      <w:pPr>
        <w:pStyle w:val="Heading2"/>
      </w:pPr>
      <w:bookmarkStart w:id="24" w:name="_Toc493340789"/>
      <w:r w:rsidRPr="00E05EC9">
        <w:t>Background</w:t>
      </w:r>
      <w:bookmarkEnd w:id="24"/>
    </w:p>
    <w:p w14:paraId="74F89BD8" w14:textId="75C6F434" w:rsidR="00D26338" w:rsidRPr="00E05EC9" w:rsidRDefault="000313C3" w:rsidP="002740BD">
      <w:r w:rsidRPr="00E05EC9">
        <w:t>The recent doubling of</w:t>
      </w:r>
      <w:r w:rsidR="00D26338" w:rsidRPr="00E05EC9">
        <w:t xml:space="preserve"> the world’s population has caused </w:t>
      </w:r>
      <w:r w:rsidR="003F17C2" w:rsidRPr="00E05EC9">
        <w:t>concern around the globe</w:t>
      </w:r>
      <w:r w:rsidR="00D26338" w:rsidRPr="00E05EC9">
        <w:t>. The cry to slate increased energy demands has been met with unsubstantiated claims. The electrical energy sector is turning towards clean, ethical, dependabl</w:t>
      </w:r>
      <w:r w:rsidR="003F17C2" w:rsidRPr="00E05EC9">
        <w:t>e energy sources. The renewable</w:t>
      </w:r>
      <w:r w:rsidR="00D26338" w:rsidRPr="00E05EC9">
        <w:t xml:space="preserve"> energy industry has had ma</w:t>
      </w:r>
      <w:r w:rsidR="00123A56" w:rsidRPr="00E05EC9">
        <w:t>ssive growth in the past few</w:t>
      </w:r>
      <w:r w:rsidR="00D26338" w:rsidRPr="00E05EC9">
        <w:t xml:space="preserve"> decades. But with the </w:t>
      </w:r>
      <w:r w:rsidR="00123A56" w:rsidRPr="00E05EC9">
        <w:t xml:space="preserve">dependability of </w:t>
      </w:r>
      <w:r w:rsidR="002D549C" w:rsidRPr="00E05EC9">
        <w:t>renewable energy</w:t>
      </w:r>
      <w:r w:rsidR="003F17C2" w:rsidRPr="00E05EC9">
        <w:t xml:space="preserve"> being called into question</w:t>
      </w:r>
      <w:r w:rsidR="00123A56" w:rsidRPr="00E05EC9">
        <w:t xml:space="preserve"> due to</w:t>
      </w:r>
      <w:r w:rsidR="002D549C" w:rsidRPr="00E05EC9">
        <w:t xml:space="preserve"> the power crisis in</w:t>
      </w:r>
      <w:r w:rsidR="000356B5" w:rsidRPr="00E05EC9">
        <w:t xml:space="preserve"> South Australia in</w:t>
      </w:r>
      <w:r w:rsidR="002D549C" w:rsidRPr="00E05EC9">
        <w:t xml:space="preserve"> February this year (2017)</w:t>
      </w:r>
      <w:r w:rsidR="00123A56" w:rsidRPr="00E05EC9">
        <w:t>,</w:t>
      </w:r>
      <w:r w:rsidR="002D549C" w:rsidRPr="00E05EC9">
        <w:t xml:space="preserve"> </w:t>
      </w:r>
      <w:r w:rsidR="00123A56" w:rsidRPr="00E05EC9">
        <w:t>which left over 90,000 people</w:t>
      </w:r>
      <w:r w:rsidR="002D549C" w:rsidRPr="00E05EC9">
        <w:t xml:space="preserve"> without power. The move to justify and improve renewab</w:t>
      </w:r>
      <w:r w:rsidR="003F17C2" w:rsidRPr="00E05EC9">
        <w:t>le</w:t>
      </w:r>
      <w:r w:rsidR="002D549C" w:rsidRPr="00E05EC9">
        <w:t xml:space="preserve"> energy technology has </w:t>
      </w:r>
      <w:r w:rsidR="000356B5" w:rsidRPr="00E05EC9">
        <w:t>never</w:t>
      </w:r>
      <w:r w:rsidR="002D549C" w:rsidRPr="00E05EC9">
        <w:t xml:space="preserve"> been so </w:t>
      </w:r>
      <w:r w:rsidR="00123A56" w:rsidRPr="00E05EC9">
        <w:t>evident</w:t>
      </w:r>
      <w:r w:rsidR="002D549C" w:rsidRPr="00E05EC9">
        <w:t xml:space="preserve">. </w:t>
      </w:r>
    </w:p>
    <w:p w14:paraId="7E4E761B" w14:textId="6AD4D92B" w:rsidR="002D549C" w:rsidRPr="00E05EC9" w:rsidRDefault="002D549C" w:rsidP="002740BD"/>
    <w:p w14:paraId="59D13E18" w14:textId="42B7075E" w:rsidR="002D549C" w:rsidRPr="00E05EC9" w:rsidRDefault="002D549C" w:rsidP="002740BD">
      <w:r w:rsidRPr="00E05EC9">
        <w:t>In the</w:t>
      </w:r>
      <w:r w:rsidR="00123A56" w:rsidRPr="00E05EC9">
        <w:t xml:space="preserve"> fallout</w:t>
      </w:r>
      <w:r w:rsidRPr="00E05EC9">
        <w:t xml:space="preserve"> of the SA blackout</w:t>
      </w:r>
      <w:r w:rsidR="00532312" w:rsidRPr="00E05EC9">
        <w:t>,</w:t>
      </w:r>
      <w:r w:rsidRPr="00E05EC9">
        <w:t xml:space="preserve"> the </w:t>
      </w:r>
      <w:r w:rsidR="00532312" w:rsidRPr="00E05EC9">
        <w:t>necessity</w:t>
      </w:r>
      <w:r w:rsidRPr="00E05EC9">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E05EC9">
        <w:t>It</w:t>
      </w:r>
      <w:r w:rsidR="00123A56" w:rsidRPr="00E05EC9">
        <w:t xml:space="preserve"> will explore h</w:t>
      </w:r>
      <w:r w:rsidRPr="00E05EC9">
        <w:t xml:space="preserve">ow electricity is charged to the consumer and sold to the supplier. </w:t>
      </w:r>
      <w:r w:rsidR="000356B5" w:rsidRPr="00E05EC9">
        <w:t xml:space="preserve">The solar irradiance is examined and current market programs for the sizing and analysis of solar systems. The effects of shadowing and PV payback studies </w:t>
      </w:r>
      <w:r w:rsidR="00BB4828" w:rsidRPr="00E05EC9">
        <w:t>are all</w:t>
      </w:r>
      <w:r w:rsidR="00123A56" w:rsidRPr="00E05EC9">
        <w:t xml:space="preserve"> </w:t>
      </w:r>
      <w:r w:rsidR="000356B5" w:rsidRPr="00E05EC9">
        <w:t xml:space="preserve">explored. </w:t>
      </w:r>
      <w:r w:rsidRPr="00E05EC9">
        <w:t xml:space="preserve">The </w:t>
      </w:r>
      <w:r w:rsidR="00123A56" w:rsidRPr="00E05EC9">
        <w:t>BES system is then explained, including</w:t>
      </w:r>
      <w:r w:rsidRPr="00E05EC9">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E05EC9" w:rsidRDefault="002D549C" w:rsidP="002740BD"/>
    <w:p w14:paraId="4D705782" w14:textId="009C4655" w:rsidR="002D549C" w:rsidRPr="00E05EC9" w:rsidRDefault="002D549C" w:rsidP="002740BD">
      <w:r w:rsidRPr="00E05EC9">
        <w:t>Finally, the economics of using the system and current developing technologies are reviewed. With this basis, the gaps in the literat</w:t>
      </w:r>
      <w:r w:rsidR="00123A56" w:rsidRPr="00E05EC9">
        <w:t>ure will be</w:t>
      </w:r>
      <w:r w:rsidRPr="00E05EC9">
        <w:t xml:space="preserve"> identified, examined and evaluated. This review was written principally from primary sources published in reputable</w:t>
      </w:r>
      <w:r w:rsidR="00123A56" w:rsidRPr="00E05EC9">
        <w:t xml:space="preserve"> peer-reviewed</w:t>
      </w:r>
      <w:r w:rsidRPr="00E05EC9">
        <w:t xml:space="preserve"> journals. Secondary sources were used for compilation of ideas</w:t>
      </w:r>
      <w:r w:rsidR="000356B5" w:rsidRPr="00E05EC9">
        <w:t>, some graphics</w:t>
      </w:r>
      <w:r w:rsidRPr="00E05EC9">
        <w:t xml:space="preserve"> and themes but were </w:t>
      </w:r>
      <w:r w:rsidR="00BB4828" w:rsidRPr="00E05EC9">
        <w:t>endeavoured</w:t>
      </w:r>
      <w:r w:rsidRPr="00E05EC9">
        <w:t xml:space="preserve"> to be used as a guide and referenced against the primary sources. Grey literature for this literature review was not used in any of the references.  </w:t>
      </w:r>
    </w:p>
    <w:p w14:paraId="32DF89E1" w14:textId="51D7747A" w:rsidR="00AC573A" w:rsidRPr="00E05EC9" w:rsidRDefault="00AC573A" w:rsidP="002740BD"/>
    <w:p w14:paraId="08D8C1C6" w14:textId="4930C86C" w:rsidR="00B64BA4" w:rsidRPr="00E05EC9" w:rsidRDefault="009A2575" w:rsidP="002740BD">
      <w:r w:rsidRPr="00E05EC9">
        <w:br w:type="page"/>
      </w:r>
    </w:p>
    <w:p w14:paraId="3893FF75" w14:textId="3E566587" w:rsidR="00550DCE" w:rsidRPr="00E05EC9" w:rsidRDefault="00D743DF" w:rsidP="002740BD">
      <w:pPr>
        <w:pStyle w:val="Heading2"/>
      </w:pPr>
      <w:bookmarkStart w:id="25" w:name="_Toc493340790"/>
      <w:r w:rsidRPr="00E05EC9">
        <w:lastRenderedPageBreak/>
        <w:t>S</w:t>
      </w:r>
      <w:r w:rsidR="00686F95" w:rsidRPr="00E05EC9">
        <w:t>olar System Synopsis</w:t>
      </w:r>
      <w:bookmarkEnd w:id="25"/>
    </w:p>
    <w:p w14:paraId="687C334F" w14:textId="481B9DE5" w:rsidR="00550DCE" w:rsidRPr="00E05EC9" w:rsidRDefault="00550DCE" w:rsidP="002740BD">
      <w:r w:rsidRPr="00E05EC9">
        <w:t xml:space="preserve">The </w:t>
      </w:r>
      <w:r w:rsidR="0082353D" w:rsidRPr="00E05EC9">
        <w:t>modern</w:t>
      </w:r>
      <w:r w:rsidRPr="00E05EC9">
        <w:t xml:space="preserve"> solar systems which will be</w:t>
      </w:r>
      <w:r w:rsidR="0082353D" w:rsidRPr="00E05EC9">
        <w:t xml:space="preserve"> the</w:t>
      </w:r>
      <w:r w:rsidRPr="00E05EC9">
        <w:t xml:space="preserve"> main premise of this thesis will deal exclusively</w:t>
      </w:r>
      <w:r w:rsidR="0082353D" w:rsidRPr="00E05EC9">
        <w:t xml:space="preserve"> with</w:t>
      </w:r>
      <w:r w:rsidRPr="00E05EC9">
        <w:t xml:space="preserve"> solar PV systems which are comprised</w:t>
      </w:r>
      <w:r w:rsidR="0082353D" w:rsidRPr="00E05EC9">
        <w:t xml:space="preserve"> of</w:t>
      </w:r>
      <w:r w:rsidR="00123A56" w:rsidRPr="00E05EC9">
        <w:t xml:space="preserve"> three primary components:</w:t>
      </w:r>
      <w:r w:rsidRPr="00E05EC9">
        <w:t xml:space="preserve"> the solar panels, the DC to AC inverter system and the battery energy storage system. </w:t>
      </w:r>
      <w:r w:rsidR="00D32BB3" w:rsidRPr="00E05EC9">
        <w:t xml:space="preserve">The </w:t>
      </w:r>
      <w:r w:rsidR="00D32BB3" w:rsidRPr="00E05EC9">
        <w:fldChar w:fldCharType="begin"/>
      </w:r>
      <w:r w:rsidR="00D32BB3" w:rsidRPr="00E05EC9">
        <w:instrText xml:space="preserve"> REF _Ref478906885 \h </w:instrText>
      </w:r>
      <w:r w:rsidR="00D32BB3" w:rsidRPr="00E05EC9">
        <w:fldChar w:fldCharType="separate"/>
      </w:r>
      <w:r w:rsidR="00B62578" w:rsidRPr="00E05EC9">
        <w:t>Figure 2</w:t>
      </w:r>
      <w:r w:rsidR="00B62578" w:rsidRPr="00E05EC9">
        <w:noBreakHyphen/>
        <w:t>1</w:t>
      </w:r>
      <w:r w:rsidR="00D32BB3" w:rsidRPr="00E05EC9">
        <w:fldChar w:fldCharType="end"/>
      </w:r>
      <w:r w:rsidR="00D32BB3" w:rsidRPr="00E05EC9">
        <w:t xml:space="preserve"> below shows the operation of solar system with the export and import of power to the grid and the conversion of DC to AC for coupling with the grid and household consumption</w:t>
      </w:r>
      <w:r w:rsidR="004C79A9" w:rsidRPr="00E05EC9">
        <w:t xml:space="preserve"> </w:t>
      </w:r>
      <w:r w:rsidR="004C79A9" w:rsidRPr="00E05EC9">
        <w:fldChar w:fldCharType="begin"/>
      </w:r>
      <w:r w:rsidR="004C79A9" w:rsidRPr="00E05EC9">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E05EC9">
        <w:fldChar w:fldCharType="separate"/>
      </w:r>
      <w:r w:rsidR="004C79A9" w:rsidRPr="00E05EC9">
        <w:t>[</w:t>
      </w:r>
      <w:hyperlink w:anchor="_ENREF_17" w:tooltip="SavOnSolar, 2017 #71" w:history="1">
        <w:r w:rsidR="00DD1C1C" w:rsidRPr="00E05EC9">
          <w:t>17</w:t>
        </w:r>
      </w:hyperlink>
      <w:r w:rsidR="004C79A9" w:rsidRPr="00E05EC9">
        <w:t>]</w:t>
      </w:r>
      <w:r w:rsidR="004C79A9" w:rsidRPr="00E05EC9">
        <w:fldChar w:fldCharType="end"/>
      </w:r>
      <w:r w:rsidR="00D32BB3" w:rsidRPr="00E05EC9">
        <w:t>.</w:t>
      </w:r>
      <w:r w:rsidR="00BC625F" w:rsidRPr="00E05EC9">
        <w:t xml:space="preserve"> </w:t>
      </w:r>
    </w:p>
    <w:p w14:paraId="3456814E" w14:textId="06B4BBF9" w:rsidR="00EA4D09" w:rsidRPr="00E05EC9" w:rsidRDefault="005E2715" w:rsidP="002740BD">
      <w:r w:rsidRPr="00E05EC9">
        <mc:AlternateContent>
          <mc:Choice Requires="wpg">
            <w:drawing>
              <wp:anchor distT="0" distB="0" distL="114300" distR="114300" simplePos="0" relativeHeight="250964480"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E05EC9" w:rsidRPr="00B3088C" w:rsidRDefault="00E05EC9" w:rsidP="002740BD">
                              <w:pPr>
                                <w:pStyle w:val="Caption"/>
                                <w:rPr>
                                  <w:szCs w:val="24"/>
                                </w:rPr>
                              </w:pPr>
                              <w:bookmarkStart w:id="26" w:name="_Ref478906885"/>
                              <w:bookmarkStart w:id="27" w:name="_Toc4933381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6"/>
                              <w:r>
                                <w:t xml:space="preserve"> - Overview of Operation </w:t>
                              </w:r>
                              <w:r w:rsidRPr="00B72672">
                                <w:t>of</w:t>
                              </w:r>
                              <w:r>
                                <w:t xml:space="preserve"> Solar System [17]</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64480;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E05EC9" w:rsidRPr="00B3088C" w:rsidRDefault="00E05EC9" w:rsidP="002740BD">
                        <w:pPr>
                          <w:pStyle w:val="Caption"/>
                          <w:rPr>
                            <w:szCs w:val="24"/>
                          </w:rPr>
                        </w:pPr>
                        <w:bookmarkStart w:id="28" w:name="_Ref478906885"/>
                        <w:bookmarkStart w:id="29" w:name="_Toc4933381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8"/>
                        <w:r>
                          <w:t xml:space="preserve"> - Overview of Operation </w:t>
                        </w:r>
                        <w:r w:rsidRPr="00B72672">
                          <w:t>of</w:t>
                        </w:r>
                        <w:r>
                          <w:t xml:space="preserve"> Solar System [17]</w:t>
                        </w:r>
                        <w:bookmarkEnd w:id="29"/>
                      </w:p>
                    </w:txbxContent>
                  </v:textbox>
                </v:shape>
                <w10:wrap type="square"/>
              </v:group>
            </w:pict>
          </mc:Fallback>
        </mc:AlternateContent>
      </w:r>
    </w:p>
    <w:p w14:paraId="6A0E713D" w14:textId="77777777" w:rsidR="00EA4D09" w:rsidRPr="00E05EC9" w:rsidRDefault="00EA4D09" w:rsidP="002740BD"/>
    <w:p w14:paraId="385CAA5B" w14:textId="1D657D3A" w:rsidR="00985065" w:rsidRPr="00E05EC9" w:rsidRDefault="00F05BF7" w:rsidP="002740BD">
      <w:r w:rsidRPr="00E05EC9">
        <w:t>The solar panels convert solar radiation from the sun into DC electrical energy. This DC current then flows into the inverter system. The inverter is designed to convert DC power into AC power. Usually</w:t>
      </w:r>
      <w:r w:rsidR="004C79A9" w:rsidRPr="00E05EC9">
        <w:t>,</w:t>
      </w:r>
      <w:r w:rsidRPr="00E05EC9">
        <w:t xml:space="preserve"> the inverter (in a hybrid system) is connected to the mains power for coupling with the feed fre</w:t>
      </w:r>
      <w:r w:rsidR="00123A56" w:rsidRPr="00E05EC9">
        <w:t>quency i.e. 50Hz. The P</w:t>
      </w:r>
      <w:r w:rsidR="00C92818" w:rsidRPr="00E05EC9">
        <w:t>ower is</w:t>
      </w:r>
      <w:r w:rsidR="00123A56" w:rsidRPr="00E05EC9">
        <w:t xml:space="preserve"> then</w:t>
      </w:r>
      <w:r w:rsidR="00C92818" w:rsidRPr="00E05EC9">
        <w:t xml:space="preserve"> f</w:t>
      </w:r>
      <w:r w:rsidRPr="00E05EC9">
        <w:t>ed from the inverter system to the house for use. The excess power which is produced during the day is fed back into the grid through a bi-directional meter to measure the different tariff rates for import and export.</w:t>
      </w:r>
      <w:r w:rsidR="00A40814" w:rsidRPr="00E05EC9">
        <w:t xml:space="preserve"> Each component of the solar system will now be discussed in greater depth.</w:t>
      </w:r>
      <w:r w:rsidR="00EA6522" w:rsidRPr="00E05EC9">
        <w:t xml:space="preserve"> </w:t>
      </w:r>
    </w:p>
    <w:p w14:paraId="57A9435E" w14:textId="0CCC4B19" w:rsidR="00985065" w:rsidRPr="00E05EC9" w:rsidRDefault="00985065" w:rsidP="002740BD"/>
    <w:p w14:paraId="5DC561A4" w14:textId="3DE58FBA" w:rsidR="00763B5E" w:rsidRPr="00E05EC9" w:rsidRDefault="009A2575" w:rsidP="002740BD">
      <w:pPr>
        <w:pStyle w:val="Heading2"/>
      </w:pPr>
      <w:r w:rsidRPr="00E05EC9">
        <w:br w:type="page"/>
      </w:r>
      <w:bookmarkStart w:id="30" w:name="_Ref493336619"/>
      <w:bookmarkStart w:id="31" w:name="_Ref493336638"/>
      <w:bookmarkStart w:id="32" w:name="_Toc493340791"/>
      <w:r w:rsidR="00763B5E" w:rsidRPr="00E05EC9">
        <w:lastRenderedPageBreak/>
        <w:t>P</w:t>
      </w:r>
      <w:r w:rsidR="00394B1F" w:rsidRPr="00E05EC9">
        <w:t>hotovoltaic</w:t>
      </w:r>
      <w:r w:rsidR="00A71EA2" w:rsidRPr="00E05EC9">
        <w:t xml:space="preserve"> (PV) Systems</w:t>
      </w:r>
      <w:bookmarkEnd w:id="30"/>
      <w:bookmarkEnd w:id="31"/>
      <w:bookmarkEnd w:id="32"/>
    </w:p>
    <w:p w14:paraId="346CDEF3" w14:textId="0F230F91" w:rsidR="00A71EA2" w:rsidRPr="00E05EC9" w:rsidRDefault="00B56752" w:rsidP="002740BD">
      <w:pPr>
        <w:pStyle w:val="Heading3"/>
      </w:pPr>
      <w:bookmarkStart w:id="33" w:name="_Toc493340792"/>
      <w:r w:rsidRPr="00E05EC9">
        <w:t>Review of</w:t>
      </w:r>
      <w:r w:rsidR="00394B1F" w:rsidRPr="00E05EC9">
        <w:t xml:space="preserve"> PV</w:t>
      </w:r>
      <w:bookmarkEnd w:id="33"/>
    </w:p>
    <w:p w14:paraId="1291FE34" w14:textId="1D85D542" w:rsidR="00B91F64" w:rsidRPr="00E05EC9" w:rsidRDefault="00A51DCD" w:rsidP="002740BD">
      <w:r w:rsidRPr="00E05EC9">
        <w:t xml:space="preserve">Every day there is approximately 100 000 terawatts of energy provided by the sun. </w:t>
      </w:r>
      <w:r w:rsidR="00123A56" w:rsidRPr="00E05EC9">
        <w:t>Currently, the</w:t>
      </w:r>
      <w:r w:rsidRPr="00E05EC9">
        <w:t xml:space="preserve"> Earth’s energy demand is 10 000 terawatts;</w:t>
      </w:r>
      <w:r w:rsidR="00EC0B10" w:rsidRPr="00E05EC9">
        <w:t xml:space="preserve"> Grätzel emphasized</w:t>
      </w:r>
      <w:r w:rsidR="002113D5" w:rsidRPr="00E05EC9">
        <w:t xml:space="preserve"> that</w:t>
      </w:r>
      <w:r w:rsidRPr="00E05EC9">
        <w:t xml:space="preserve"> this is a 10 time surplus. </w:t>
      </w:r>
      <w:r w:rsidRPr="00E05EC9">
        <w:fldChar w:fldCharType="begin"/>
      </w:r>
      <w:r w:rsidR="00E810FC" w:rsidRPr="00E05EC9">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E05EC9">
        <w:fldChar w:fldCharType="separate"/>
      </w:r>
      <w:r w:rsidR="00E810FC" w:rsidRPr="00E05EC9">
        <w:t>[</w:t>
      </w:r>
      <w:hyperlink w:anchor="_ENREF_18" w:tooltip="Grätzel, 2007 #45" w:history="1">
        <w:r w:rsidR="00DD1C1C" w:rsidRPr="00E05EC9">
          <w:t>18</w:t>
        </w:r>
      </w:hyperlink>
      <w:r w:rsidR="00E810FC" w:rsidRPr="00E05EC9">
        <w:t>]</w:t>
      </w:r>
      <w:r w:rsidRPr="00E05EC9">
        <w:fldChar w:fldCharType="end"/>
      </w:r>
      <w:r w:rsidRPr="00E05EC9">
        <w:t xml:space="preserve"> There is a way to tap into this vast energy source and that is with the humble solar panel. The solar panel or photo-voltaic panel is a device which converts light energy into electrical energy.</w:t>
      </w:r>
      <w:r w:rsidR="001A0E76" w:rsidRPr="00E05EC9">
        <w:t xml:space="preserve"> The word “photovoltaic” which originated in 1849 came from the Greek word “Phos” meaning “light” and from the English word “volt” </w:t>
      </w:r>
      <w:r w:rsidR="002113D5" w:rsidRPr="00E05EC9">
        <w:t>(</w:t>
      </w:r>
      <w:r w:rsidR="001A0E76" w:rsidRPr="00E05EC9">
        <w:t>which is</w:t>
      </w:r>
      <w:r w:rsidR="002113D5" w:rsidRPr="00E05EC9">
        <w:t>)</w:t>
      </w:r>
      <w:r w:rsidR="001A0E76" w:rsidRPr="00E05EC9">
        <w:t xml:space="preserve"> a measure of electro-motive force.</w:t>
      </w:r>
      <w:r w:rsidR="00B91F64" w:rsidRPr="00E05EC9">
        <w:t xml:space="preserve"> The photovoltaic</w:t>
      </w:r>
      <w:r w:rsidR="000A153E" w:rsidRPr="00E05EC9">
        <w:t xml:space="preserve"> effect</w:t>
      </w:r>
      <w:r w:rsidR="00B91F64" w:rsidRPr="00E05EC9">
        <w:t xml:space="preserve"> was first observed in 1839 by French physicist A. E Becquerel</w:t>
      </w:r>
      <w:r w:rsidR="004C79A9" w:rsidRPr="00E05EC9">
        <w:t xml:space="preserve"> </w:t>
      </w:r>
      <w:r w:rsidR="004C79A9" w:rsidRPr="00E05EC9">
        <w:fldChar w:fldCharType="begin"/>
      </w:r>
      <w:r w:rsidR="004C79A9"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E05EC9">
        <w:fldChar w:fldCharType="separate"/>
      </w:r>
      <w:r w:rsidR="004C79A9" w:rsidRPr="00E05EC9">
        <w:t>[</w:t>
      </w:r>
      <w:hyperlink w:anchor="_ENREF_19" w:tooltip="Sampaio, 2017 #127" w:history="1">
        <w:r w:rsidR="00DD1C1C" w:rsidRPr="00E05EC9">
          <w:t>19</w:t>
        </w:r>
      </w:hyperlink>
      <w:r w:rsidR="004C79A9" w:rsidRPr="00E05EC9">
        <w:t>]</w:t>
      </w:r>
      <w:r w:rsidR="004C79A9" w:rsidRPr="00E05EC9">
        <w:fldChar w:fldCharType="end"/>
      </w:r>
      <w:r w:rsidR="00B91F64" w:rsidRPr="00E05EC9">
        <w:t>.</w:t>
      </w:r>
      <w:r w:rsidR="004C79A9" w:rsidRPr="00E05EC9">
        <w:t xml:space="preserve"> </w:t>
      </w:r>
    </w:p>
    <w:p w14:paraId="46EAB9CD" w14:textId="77777777" w:rsidR="00EF3839" w:rsidRPr="00E05EC9" w:rsidRDefault="00EF3839" w:rsidP="002740BD"/>
    <w:p w14:paraId="2E48A1A6" w14:textId="0C86B952" w:rsidR="00486D2E" w:rsidRPr="00E05EC9" w:rsidRDefault="00186101" w:rsidP="002740BD">
      <w:r w:rsidRPr="00E05EC9">
        <w:t xml:space="preserve">A Photovoltaic panel or PV panel or solar panel is any solid state electrical device which converts light energy to electrical energy by using the photovoltaic effect. </w:t>
      </w:r>
      <w:r w:rsidR="00DF0EA6" w:rsidRPr="00E05EC9">
        <w:t>Sol</w:t>
      </w:r>
      <w:r w:rsidR="00800966" w:rsidRPr="00E05EC9">
        <w:t>ar panels consist of a s</w:t>
      </w:r>
      <w:r w:rsidR="000A153E" w:rsidRPr="00E05EC9">
        <w:t>imple PN junction which is a</w:t>
      </w:r>
      <w:r w:rsidR="00800966" w:rsidRPr="00E05EC9">
        <w:t xml:space="preserve"> P</w:t>
      </w:r>
      <w:r w:rsidR="00DF0EA6" w:rsidRPr="00E05EC9">
        <w:t>-doped la</w:t>
      </w:r>
      <w:r w:rsidR="00800966" w:rsidRPr="00E05EC9">
        <w:t>yer and a</w:t>
      </w:r>
      <w:r w:rsidR="000A153E" w:rsidRPr="00E05EC9">
        <w:t>n</w:t>
      </w:r>
      <w:r w:rsidR="00800966" w:rsidRPr="00E05EC9">
        <w:t xml:space="preserve"> N</w:t>
      </w:r>
      <w:r w:rsidR="00DF0EA6" w:rsidRPr="00E05EC9">
        <w:t xml:space="preserve">-doped layer. Both layers </w:t>
      </w:r>
      <w:r w:rsidR="00123A56" w:rsidRPr="00E05EC9">
        <w:t xml:space="preserve"> usually consist of S</w:t>
      </w:r>
      <w:r w:rsidRPr="00E05EC9">
        <w:t>ilicone</w:t>
      </w:r>
      <w:r w:rsidR="00192C58" w:rsidRPr="00E05EC9">
        <w:t xml:space="preserve"> with</w:t>
      </w:r>
      <w:r w:rsidR="00800966" w:rsidRPr="00E05EC9">
        <w:t xml:space="preserve"> the P</w:t>
      </w:r>
      <w:r w:rsidR="00192C58" w:rsidRPr="00E05EC9">
        <w:t xml:space="preserve"> (positive) layer being</w:t>
      </w:r>
      <w:r w:rsidR="00DF0EA6" w:rsidRPr="00E05EC9">
        <w:t xml:space="preserve"> doped </w:t>
      </w:r>
      <w:r w:rsidR="00192C58" w:rsidRPr="00E05EC9">
        <w:t xml:space="preserve">usually </w:t>
      </w:r>
      <w:r w:rsidR="00123A56" w:rsidRPr="00E05EC9">
        <w:t xml:space="preserve">with </w:t>
      </w:r>
      <w:r w:rsidR="00192C58" w:rsidRPr="00E05EC9">
        <w:t xml:space="preserve">Boron or </w:t>
      </w:r>
      <w:r w:rsidR="00BB4828" w:rsidRPr="00E05EC9">
        <w:t>Gallium</w:t>
      </w:r>
      <w:r w:rsidR="00192C58" w:rsidRPr="00E05EC9">
        <w:t xml:space="preserve"> </w:t>
      </w:r>
      <w:r w:rsidR="00123A56" w:rsidRPr="00E05EC9">
        <w:t>and the N</w:t>
      </w:r>
      <w:r w:rsidR="00DF0EA6" w:rsidRPr="00E05EC9">
        <w:t xml:space="preserve"> (negative) layer is doped with usually </w:t>
      </w:r>
      <w:r w:rsidR="00800966" w:rsidRPr="00E05EC9">
        <w:t xml:space="preserve">Phosphorus </w:t>
      </w:r>
      <w:r w:rsidR="00DF0EA6" w:rsidRPr="00E05EC9">
        <w:t>or</w:t>
      </w:r>
      <w:r w:rsidR="00192C58" w:rsidRPr="00E05EC9">
        <w:t xml:space="preserve"> Lithium</w:t>
      </w:r>
      <w:r w:rsidR="004C79A9" w:rsidRPr="00E05EC9">
        <w:t xml:space="preserve"> </w:t>
      </w:r>
      <w:r w:rsidR="004C79A9" w:rsidRPr="00E05EC9">
        <w:fldChar w:fldCharType="begin"/>
      </w:r>
      <w:r w:rsidR="004C79A9" w:rsidRPr="00E05EC9">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E05EC9">
        <w:fldChar w:fldCharType="separate"/>
      </w:r>
      <w:r w:rsidR="004C79A9" w:rsidRPr="00E05EC9">
        <w:t>[</w:t>
      </w:r>
      <w:hyperlink w:anchor="_ENREF_20" w:tooltip="El Chaar, 2011 #56" w:history="1">
        <w:r w:rsidR="00DD1C1C" w:rsidRPr="00E05EC9">
          <w:t>20</w:t>
        </w:r>
      </w:hyperlink>
      <w:r w:rsidR="004C79A9" w:rsidRPr="00E05EC9">
        <w:t>]</w:t>
      </w:r>
      <w:r w:rsidR="004C79A9" w:rsidRPr="00E05EC9">
        <w:fldChar w:fldCharType="end"/>
      </w:r>
      <w:r w:rsidR="00DF0EA6" w:rsidRPr="00E05EC9">
        <w:t>.</w:t>
      </w:r>
      <w:r w:rsidR="00284A28" w:rsidRPr="00E05EC9">
        <w:t xml:space="preserve"> </w:t>
      </w:r>
      <w:r w:rsidR="00897092" w:rsidRPr="00E05EC9">
        <w:t>Light which arrives from the sun comes in the form of photo</w:t>
      </w:r>
      <w:r w:rsidR="00192C58" w:rsidRPr="00E05EC9">
        <w:t>n</w:t>
      </w:r>
      <w:r w:rsidR="00897092" w:rsidRPr="00E05EC9">
        <w:t>s</w:t>
      </w:r>
      <w:r w:rsidR="00192C58" w:rsidRPr="00E05EC9">
        <w:t xml:space="preserve"> and</w:t>
      </w:r>
      <w:r w:rsidR="00897092" w:rsidRPr="00E05EC9">
        <w:t xml:space="preserve"> </w:t>
      </w:r>
      <w:r w:rsidR="00553C64" w:rsidRPr="00E05EC9">
        <w:t xml:space="preserve">can do one of three things once it reaches the PN junction. </w:t>
      </w:r>
    </w:p>
    <w:p w14:paraId="3DF57F75" w14:textId="77777777" w:rsidR="00486D2E" w:rsidRPr="00E05EC9" w:rsidRDefault="00486D2E" w:rsidP="002740BD"/>
    <w:p w14:paraId="6978398B" w14:textId="17013D92" w:rsidR="00DF0EA6" w:rsidRPr="00E05EC9" w:rsidRDefault="00543F9F" w:rsidP="002740BD">
      <w:r w:rsidRPr="00E05EC9">
        <w:t>Firstly, t</w:t>
      </w:r>
      <w:r w:rsidR="00553C64" w:rsidRPr="00E05EC9">
        <w:t>hey can pass straight through</w:t>
      </w:r>
      <w:r w:rsidR="00192C58" w:rsidRPr="00E05EC9">
        <w:t xml:space="preserve">; </w:t>
      </w:r>
      <w:r w:rsidR="00553C64" w:rsidRPr="00E05EC9">
        <w:t xml:space="preserve">which lower energy photos </w:t>
      </w:r>
      <w:r w:rsidR="00186101" w:rsidRPr="00E05EC9">
        <w:t>usually</w:t>
      </w:r>
      <w:r w:rsidRPr="00E05EC9">
        <w:t xml:space="preserve"> do. Secondly, they can reflect off. Thirdly,</w:t>
      </w:r>
      <w:r w:rsidR="00192C58" w:rsidRPr="00E05EC9">
        <w:t xml:space="preserve"> they</w:t>
      </w:r>
      <w:r w:rsidR="00553C64" w:rsidRPr="00E05EC9">
        <w:t xml:space="preserve"> can hit</w:t>
      </w:r>
      <w:r w:rsidR="00897092" w:rsidRPr="00E05EC9">
        <w:t xml:space="preserve"> the el</w:t>
      </w:r>
      <w:r w:rsidR="00192C58" w:rsidRPr="00E05EC9">
        <w:t>ectrons in the silicon and move them</w:t>
      </w:r>
      <w:r w:rsidR="00897092" w:rsidRPr="00E05EC9">
        <w:t xml:space="preserve"> out of their current orbital</w:t>
      </w:r>
      <w:r w:rsidR="00553C64" w:rsidRPr="00E05EC9">
        <w:t xml:space="preserve"> up to a higher energy band</w:t>
      </w:r>
      <w:r w:rsidR="00B87A9C" w:rsidRPr="00E05EC9">
        <w:t xml:space="preserve"> as seen in </w:t>
      </w:r>
      <w:r w:rsidR="00B87A9C" w:rsidRPr="00E05EC9">
        <w:fldChar w:fldCharType="begin"/>
      </w:r>
      <w:r w:rsidR="00B87A9C" w:rsidRPr="00E05EC9">
        <w:instrText xml:space="preserve"> REF _Ref478480856 \h </w:instrText>
      </w:r>
      <w:r w:rsidR="00796F4D" w:rsidRPr="00E05EC9">
        <w:instrText xml:space="preserve"> \* MERGEFORMAT </w:instrText>
      </w:r>
      <w:r w:rsidR="00B87A9C" w:rsidRPr="00E05EC9">
        <w:fldChar w:fldCharType="separate"/>
      </w:r>
      <w:r w:rsidR="00B62578" w:rsidRPr="00E05EC9">
        <w:t>Figure 2</w:t>
      </w:r>
      <w:r w:rsidR="00B62578" w:rsidRPr="00E05EC9">
        <w:noBreakHyphen/>
        <w:t>2</w:t>
      </w:r>
      <w:r w:rsidR="00B87A9C" w:rsidRPr="00E05EC9">
        <w:fldChar w:fldCharType="end"/>
      </w:r>
      <w:r w:rsidR="00192C58" w:rsidRPr="00E05EC9">
        <w:t>.</w:t>
      </w:r>
      <w:r w:rsidR="00897092" w:rsidRPr="00E05EC9">
        <w:t xml:space="preserve"> These electrons can e</w:t>
      </w:r>
      <w:r w:rsidRPr="00E05EC9">
        <w:t>i</w:t>
      </w:r>
      <w:r w:rsidR="00897092" w:rsidRPr="00E05EC9">
        <w:t xml:space="preserve">ther convert the energy to heat and return to their </w:t>
      </w:r>
      <w:r w:rsidRPr="00E05EC9">
        <w:t xml:space="preserve">original </w:t>
      </w:r>
      <w:r w:rsidR="00897092" w:rsidRPr="00E05EC9">
        <w:t>orbital or travel through the cell until they reach an electrode.</w:t>
      </w:r>
      <w:r w:rsidR="004A12E1" w:rsidRPr="00E05EC9">
        <w:t xml:space="preserve"> This flow of electrons is</w:t>
      </w:r>
      <w:r w:rsidR="00192C58" w:rsidRPr="00E05EC9">
        <w:t xml:space="preserve"> photo</w:t>
      </w:r>
      <w:r w:rsidR="004A12E1" w:rsidRPr="00E05EC9">
        <w:t xml:space="preserve"> current flow and is the electricity produced by a solar cell. If many solar cells </w:t>
      </w:r>
      <w:r w:rsidRPr="00E05EC9">
        <w:t>are connected in series</w:t>
      </w:r>
      <w:r w:rsidR="004A12E1" w:rsidRPr="00E05EC9">
        <w:t xml:space="preserve"> they form a solar panel</w:t>
      </w:r>
      <w:r w:rsidRPr="00E05EC9">
        <w:t xml:space="preserve"> or module</w:t>
      </w:r>
      <w:r w:rsidR="004C79A9" w:rsidRPr="00E05EC9">
        <w:t xml:space="preserve"> </w:t>
      </w:r>
      <w:r w:rsidR="004C79A9" w:rsidRPr="00E05EC9">
        <w:fldChar w:fldCharType="begin"/>
      </w:r>
      <w:r w:rsidR="004C79A9" w:rsidRPr="00E05EC9">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E05EC9">
        <w:fldChar w:fldCharType="separate"/>
      </w:r>
      <w:r w:rsidR="004C79A9" w:rsidRPr="00E05EC9">
        <w:t>[</w:t>
      </w:r>
      <w:hyperlink w:anchor="_ENREF_21" w:tooltip="Yilmaz, 2015 #54" w:history="1">
        <w:r w:rsidR="00DD1C1C" w:rsidRPr="00E05EC9">
          <w:t>21</w:t>
        </w:r>
      </w:hyperlink>
      <w:r w:rsidR="004C79A9" w:rsidRPr="00E05EC9">
        <w:t>]</w:t>
      </w:r>
      <w:r w:rsidR="004C79A9" w:rsidRPr="00E05EC9">
        <w:fldChar w:fldCharType="end"/>
      </w:r>
      <w:r w:rsidR="004A12E1" w:rsidRPr="00E05EC9">
        <w:t>.</w:t>
      </w:r>
      <w:r w:rsidR="004C79A9" w:rsidRPr="00E05EC9">
        <w:t xml:space="preserve"> </w:t>
      </w:r>
    </w:p>
    <w:p w14:paraId="0F4DDACA" w14:textId="3B63FF79" w:rsidR="00486D2E" w:rsidRPr="00E05EC9" w:rsidRDefault="005E2715" w:rsidP="002740BD">
      <w:pPr>
        <w:rPr>
          <w:rFonts w:eastAsia="AdvP43534B"/>
        </w:rPr>
      </w:pPr>
      <w:r w:rsidRPr="00E05EC9">
        <mc:AlternateContent>
          <mc:Choice Requires="wpg">
            <w:drawing>
              <wp:anchor distT="0" distB="0" distL="114300" distR="114300" simplePos="0" relativeHeight="250860032"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E05EC9" w:rsidRPr="00486D2E" w:rsidRDefault="00E05EC9" w:rsidP="002740BD">
                              <w:pPr>
                                <w:pStyle w:val="Caption"/>
                              </w:pPr>
                              <w:bookmarkStart w:id="34" w:name="_Ref478480856"/>
                              <w:bookmarkStart w:id="35" w:name="_Toc49333817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w:t>
                              </w:r>
                              <w:r w:rsidRPr="005E24DD">
                                <w:fldChar w:fldCharType="end"/>
                              </w:r>
                              <w:bookmarkEnd w:id="3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5"/>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6003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E05EC9" w:rsidRPr="00486D2E" w:rsidRDefault="00E05EC9" w:rsidP="002740BD">
                        <w:pPr>
                          <w:pStyle w:val="Caption"/>
                        </w:pPr>
                        <w:bookmarkStart w:id="36" w:name="_Ref478480856"/>
                        <w:bookmarkStart w:id="37" w:name="_Toc49333817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w:t>
                        </w:r>
                        <w:r w:rsidRPr="005E24DD">
                          <w:fldChar w:fldCharType="end"/>
                        </w:r>
                        <w:bookmarkEnd w:id="36"/>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7"/>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E05EC9"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E05EC9" w:rsidRDefault="00B866D1" w:rsidP="002740BD">
            <w:pPr>
              <w:pStyle w:val="REFPIC"/>
              <w:framePr w:hSpace="0" w:wrap="auto" w:vAnchor="margin" w:hAnchor="text" w:yAlign="inline"/>
            </w:pPr>
          </w:p>
        </w:tc>
      </w:tr>
    </w:tbl>
    <w:p w14:paraId="6FB1DE4C" w14:textId="7823CA6A" w:rsidR="000A7490" w:rsidRPr="00E05EC9" w:rsidRDefault="000A7490" w:rsidP="002740BD"/>
    <w:p w14:paraId="6EBE468D" w14:textId="52B31122" w:rsidR="00622D0D" w:rsidRPr="00E05EC9" w:rsidRDefault="00622D0D" w:rsidP="002740BD"/>
    <w:p w14:paraId="0491E1FF" w14:textId="1CC32CBA" w:rsidR="00121E2B" w:rsidRPr="00E05EC9" w:rsidRDefault="00121E2B" w:rsidP="002740BD"/>
    <w:p w14:paraId="63449573" w14:textId="033DC5D9" w:rsidR="003574B8" w:rsidRPr="00E05EC9" w:rsidRDefault="003574B8" w:rsidP="002740BD">
      <w:r w:rsidRPr="00E05EC9">
        <w:lastRenderedPageBreak/>
        <w:t xml:space="preserve">The generation output for a solar cell is </w:t>
      </w:r>
      <w:r w:rsidR="00E6024A" w:rsidRPr="00E05EC9">
        <w:t>dependent</w:t>
      </w:r>
      <w:r w:rsidRPr="00E05EC9">
        <w:t xml:space="preserve"> upon many variables such as </w:t>
      </w:r>
      <w:r w:rsidR="00C303B9" w:rsidRPr="00E05EC9">
        <w:t>Global Horizontal Index (</w:t>
      </w:r>
      <w:r w:rsidRPr="00E05EC9">
        <w:t>GHI</w:t>
      </w:r>
      <w:r w:rsidR="00C303B9" w:rsidRPr="00E05EC9">
        <w:t>)</w:t>
      </w:r>
      <w:r w:rsidRPr="00E05EC9">
        <w:t xml:space="preserve">, </w:t>
      </w:r>
      <w:r w:rsidR="00E6024A" w:rsidRPr="00E05EC9">
        <w:t>temperature</w:t>
      </w:r>
      <w:r w:rsidRPr="00E05EC9">
        <w:t xml:space="preserve"> data and the type of PV cell or module. The following equation is used to calculate PV generation</w:t>
      </w:r>
      <w:r w:rsidR="004C79A9" w:rsidRPr="00E05EC9">
        <w:t xml:space="preserve"> </w:t>
      </w:r>
      <w:r w:rsidR="004C79A9" w:rsidRPr="00E05EC9">
        <w:fldChar w:fldCharType="begin"/>
      </w:r>
      <w:r w:rsidR="004C79A9"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E05EC9">
        <w:fldChar w:fldCharType="separate"/>
      </w:r>
      <w:r w:rsidR="004C79A9" w:rsidRPr="00E05EC9">
        <w:t>[</w:t>
      </w:r>
      <w:hyperlink w:anchor="_ENREF_22" w:tooltip="Park, 2017 #62" w:history="1">
        <w:r w:rsidR="00DD1C1C" w:rsidRPr="00E05EC9">
          <w:t>22</w:t>
        </w:r>
      </w:hyperlink>
      <w:r w:rsidR="004C79A9" w:rsidRPr="00E05EC9">
        <w:t>]</w:t>
      </w:r>
      <w:r w:rsidR="004C79A9" w:rsidRPr="00E05EC9">
        <w:fldChar w:fldCharType="end"/>
      </w:r>
      <w:r w:rsidRPr="00E05EC9">
        <w:t>:</w:t>
      </w:r>
      <w:r w:rsidR="004C79A9" w:rsidRPr="00E05EC9">
        <w:t xml:space="preserve"> </w:t>
      </w:r>
    </w:p>
    <w:p w14:paraId="5312DDF2" w14:textId="580A312B" w:rsidR="003574B8" w:rsidRPr="00E05EC9" w:rsidRDefault="003574B8" w:rsidP="002740BD"/>
    <w:p w14:paraId="77AAF2CB" w14:textId="7BFD4F54" w:rsidR="003574B8" w:rsidRPr="00E05EC9" w:rsidRDefault="00192C58" w:rsidP="002740BD">
      <w:r w:rsidRPr="00E05EC9">
        <mc:AlternateContent>
          <mc:Choice Requires="wps">
            <w:drawing>
              <wp:anchor distT="0" distB="0" distL="114300" distR="114300" simplePos="0" relativeHeight="251909632"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E05EC9" w:rsidRPr="000A1C49" w:rsidRDefault="00E05EC9" w:rsidP="002740BD">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90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E05EC9" w:rsidRPr="000A1C49" w:rsidRDefault="00E05EC9" w:rsidP="002740BD">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E05EC9" w:rsidRDefault="00E05EC9" w:rsidP="002740BD">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E05EC9" w:rsidRDefault="003574B8" w:rsidP="002740BD"/>
    <w:p w14:paraId="367A1709" w14:textId="63049E5E" w:rsidR="003574B8" w:rsidRPr="00E05EC9" w:rsidRDefault="003574B8" w:rsidP="002740BD">
      <w:r w:rsidRPr="00E05EC9">
        <w:t>Where:</w:t>
      </w:r>
    </w:p>
    <w:p w14:paraId="433C668C" w14:textId="40F728B7" w:rsidR="003574B8" w:rsidRPr="00E05EC9" w:rsidRDefault="00E05EC9" w:rsidP="002740BD">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E05EC9">
        <w:t xml:space="preserve"> – is the solar output under </w:t>
      </w:r>
      <w:r w:rsidR="00C035F0" w:rsidRPr="00E05EC9">
        <w:t>STC (See below for definition)</w:t>
      </w:r>
    </w:p>
    <w:p w14:paraId="774CFA4F" w14:textId="3500F313" w:rsidR="003574B8" w:rsidRPr="00E05EC9" w:rsidRDefault="00192C58" w:rsidP="002740BD">
      <w:pPr>
        <w:pStyle w:val="ListParagraph"/>
        <w:numPr>
          <w:ilvl w:val="0"/>
          <w:numId w:val="12"/>
        </w:numPr>
      </w:pPr>
      <m:oMath>
        <m:r>
          <w:rPr>
            <w:rFonts w:ascii="Cambria Math" w:hAnsi="Cambria Math" w:cs="Cambria Math"/>
          </w:rPr>
          <m:t>G</m:t>
        </m:r>
        <m:r>
          <w:rPr>
            <w:rFonts w:ascii="Cambria Math" w:hAnsi="Cambria Math"/>
          </w:rPr>
          <m:t>HI</m:t>
        </m:r>
      </m:oMath>
      <w:r w:rsidR="003574B8" w:rsidRPr="00E05EC9">
        <w:t xml:space="preserve"> – Global Horizontal Irradiance</w:t>
      </w:r>
    </w:p>
    <w:p w14:paraId="38C557CF" w14:textId="760A9A36" w:rsidR="003574B8" w:rsidRPr="00E05EC9" w:rsidRDefault="00192C58" w:rsidP="002740BD">
      <w:pPr>
        <w:pStyle w:val="ListParagraph"/>
        <w:numPr>
          <w:ilvl w:val="0"/>
          <w:numId w:val="12"/>
        </w:numPr>
      </w:pPr>
      <m:oMath>
        <m:r>
          <w:rPr>
            <w:rFonts w:ascii="Cambria Math" w:hAnsi="Cambria Math" w:cs="Cambria Math"/>
          </w:rPr>
          <m:t>γ</m:t>
        </m:r>
      </m:oMath>
      <w:r w:rsidR="003574B8" w:rsidRPr="00E05EC9">
        <w:t xml:space="preserve"> – is the temperature coefficient</w:t>
      </w:r>
      <w:r w:rsidR="007266EC" w:rsidRPr="00E05EC9">
        <w:t xml:space="preserve"> </w:t>
      </w:r>
      <w:r w:rsidR="007E3F47" w:rsidRPr="00E05EC9">
        <w:t>(generally -0.41%/</w:t>
      </w:r>
      <m:oMath>
        <m:r>
          <w:rPr>
            <w:rFonts w:ascii="Cambria Math" w:hAnsi="Cambria Math"/>
          </w:rPr>
          <m:t>°</m:t>
        </m:r>
      </m:oMath>
      <w:r w:rsidR="007E3F47" w:rsidRPr="00E05EC9">
        <w:t>C)</w:t>
      </w:r>
    </w:p>
    <w:p w14:paraId="14B38AC7" w14:textId="6D584AF1" w:rsidR="003574B8" w:rsidRPr="00E05EC9" w:rsidRDefault="00E05EC9" w:rsidP="002740BD">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E05EC9">
        <w:t xml:space="preserve"> -is the cell temperature</w:t>
      </w:r>
    </w:p>
    <w:p w14:paraId="0073A8EF" w14:textId="79EF4964" w:rsidR="00543F9F" w:rsidRPr="00E05EC9" w:rsidRDefault="00E05EC9" w:rsidP="002740BD">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E05EC9">
        <w:t>- are determined by the system design.</w:t>
      </w:r>
    </w:p>
    <w:p w14:paraId="0ED39A5A" w14:textId="03813E3A" w:rsidR="007E3F47" w:rsidRPr="00E05EC9" w:rsidRDefault="00C035F0" w:rsidP="002740BD">
      <w:pPr>
        <w:rPr>
          <w:lang w:eastAsia="zh-CN"/>
        </w:rPr>
      </w:pPr>
      <w:r w:rsidRPr="00E05EC9">
        <w:t xml:space="preserve">Standard Test Conditions (STC) for the </w:t>
      </w:r>
      <w:r w:rsidRPr="00E05EC9">
        <w:rPr>
          <w:lang w:eastAsia="zh-CN"/>
        </w:rPr>
        <w:t xml:space="preserve">performance of PV modules is an industry-wide standard and specifies a </w:t>
      </w:r>
      <w:r w:rsidRPr="002740BD">
        <w:rPr>
          <w:bCs/>
          <w:lang w:eastAsia="zh-CN"/>
        </w:rPr>
        <w:t>cell temperature of 25°C</w:t>
      </w:r>
      <w:r w:rsidRPr="002740BD">
        <w:rPr>
          <w:lang w:eastAsia="zh-CN"/>
        </w:rPr>
        <w:t xml:space="preserve"> and an</w:t>
      </w:r>
      <w:r w:rsidRPr="002740BD">
        <w:rPr>
          <w:bCs/>
          <w:lang w:eastAsia="zh-CN"/>
        </w:rPr>
        <w:t xml:space="preserve"> irradiance of 1000 W/m2</w:t>
      </w:r>
      <w:r w:rsidRPr="002740BD">
        <w:rPr>
          <w:lang w:eastAsia="zh-CN"/>
        </w:rPr>
        <w:t xml:space="preserve"> with an </w:t>
      </w:r>
      <w:r w:rsidRPr="002740BD">
        <w:rPr>
          <w:bCs/>
          <w:lang w:eastAsia="zh-CN"/>
        </w:rPr>
        <w:t>air mass 1.5 (AM1.5)</w:t>
      </w:r>
      <w:r w:rsidRPr="00E05EC9">
        <w:rPr>
          <w:lang w:eastAsia="zh-CN"/>
        </w:rPr>
        <w:t xml:space="preserve"> spectrum</w:t>
      </w:r>
      <w:r w:rsidRPr="00E05EC9">
        <w:t xml:space="preserve">. </w:t>
      </w:r>
      <w:r w:rsidR="007E3F47" w:rsidRPr="00E05EC9">
        <w:rPr>
          <w:lang w:eastAsia="zh-CN"/>
        </w:rPr>
        <w:t>These</w:t>
      </w:r>
      <w:r w:rsidRPr="00E05EC9">
        <w:rPr>
          <w:lang w:eastAsia="zh-CN"/>
        </w:rPr>
        <w:t xml:space="preserve"> conditions</w:t>
      </w:r>
      <w:r w:rsidR="007E3F47" w:rsidRPr="00E05EC9">
        <w:rPr>
          <w:lang w:eastAsia="zh-CN"/>
        </w:rPr>
        <w:t xml:space="preserve"> correspond to the irradiance and spectrum of sunlight incident on a clear day upon a sun-facing 37°-tilted surface with the sun at an angle of 41.81° above the horizon</w:t>
      </w:r>
      <w:r w:rsidRPr="00E05EC9">
        <w:t xml:space="preserve"> </w:t>
      </w:r>
      <w:r w:rsidRPr="00E05EC9">
        <w:rPr>
          <w:lang w:eastAsia="zh-CN"/>
        </w:rPr>
        <w:t xml:space="preserve">at sprint and autumn equinoxes in the US </w:t>
      </w:r>
      <w:r w:rsidR="00390636" w:rsidRPr="00E05EC9">
        <w:rPr>
          <w:lang w:eastAsia="zh-CN"/>
        </w:rPr>
        <w:fldChar w:fldCharType="begin"/>
      </w:r>
      <w:r w:rsidR="00390636" w:rsidRPr="00E05EC9">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E05EC9">
        <w:rPr>
          <w:lang w:eastAsia="zh-CN"/>
        </w:rPr>
        <w:fldChar w:fldCharType="separate"/>
      </w:r>
      <w:r w:rsidR="00390636" w:rsidRPr="00E05EC9">
        <w:rPr>
          <w:lang w:eastAsia="zh-CN"/>
        </w:rPr>
        <w:t>[</w:t>
      </w:r>
      <w:hyperlink w:anchor="_ENREF_23" w:tooltip="Voltaics, 2017 #192" w:history="1">
        <w:r w:rsidR="00DD1C1C" w:rsidRPr="00E05EC9">
          <w:rPr>
            <w:lang w:eastAsia="zh-CN"/>
          </w:rPr>
          <w:t>23</w:t>
        </w:r>
      </w:hyperlink>
      <w:r w:rsidR="00390636" w:rsidRPr="00E05EC9">
        <w:rPr>
          <w:lang w:eastAsia="zh-CN"/>
        </w:rPr>
        <w:t>]</w:t>
      </w:r>
      <w:r w:rsidR="00390636" w:rsidRPr="00E05EC9">
        <w:rPr>
          <w:lang w:eastAsia="zh-CN"/>
        </w:rPr>
        <w:fldChar w:fldCharType="end"/>
      </w:r>
      <w:r w:rsidRPr="00E05EC9">
        <w:rPr>
          <w:lang w:eastAsia="zh-CN"/>
        </w:rPr>
        <w:t>.</w:t>
      </w:r>
    </w:p>
    <w:p w14:paraId="6D84011E" w14:textId="65C55D1D" w:rsidR="00C035F0" w:rsidRPr="00E05EC9" w:rsidRDefault="00C035F0" w:rsidP="002740BD">
      <w:pPr>
        <w:rPr>
          <w:lang w:eastAsia="zh-CN"/>
        </w:rPr>
      </w:pPr>
    </w:p>
    <w:p w14:paraId="5F9202B7" w14:textId="77777777" w:rsidR="00C035F0" w:rsidRPr="00E05EC9" w:rsidRDefault="00C035F0" w:rsidP="002740BD">
      <w:pPr>
        <w:rPr>
          <w:lang w:eastAsia="zh-CN"/>
        </w:rPr>
      </w:pPr>
    </w:p>
    <w:p w14:paraId="32F7E0EB" w14:textId="525057EE" w:rsidR="003574B8" w:rsidRPr="00E05EC9" w:rsidRDefault="003574B8" w:rsidP="002740BD">
      <w:r w:rsidRPr="00E05EC9">
        <w:br w:type="page"/>
      </w:r>
    </w:p>
    <w:p w14:paraId="6D96BEFA" w14:textId="6BA6B644" w:rsidR="00474546" w:rsidRPr="00E05EC9" w:rsidRDefault="00474546" w:rsidP="002740BD">
      <w:pPr>
        <w:pStyle w:val="Heading3"/>
      </w:pPr>
      <w:bookmarkStart w:id="38" w:name="_Toc493340793"/>
      <w:r w:rsidRPr="00E05EC9">
        <w:lastRenderedPageBreak/>
        <w:t>Types</w:t>
      </w:r>
      <w:r w:rsidR="00B56752" w:rsidRPr="00E05EC9">
        <w:t xml:space="preserve"> of PV</w:t>
      </w:r>
      <w:bookmarkEnd w:id="38"/>
    </w:p>
    <w:p w14:paraId="3A8685C6" w14:textId="41848001" w:rsidR="00320A07" w:rsidRPr="00E05EC9" w:rsidRDefault="00186101" w:rsidP="002740BD">
      <w:r w:rsidRPr="00E05EC9">
        <w:t>There are many solar cells which make up solar panels</w:t>
      </w:r>
      <w:r w:rsidR="007F25FA" w:rsidRPr="00E05EC9">
        <w:t xml:space="preserve"> or modules</w:t>
      </w:r>
      <w:r w:rsidRPr="00E05EC9">
        <w:t xml:space="preserve">. The different types of </w:t>
      </w:r>
      <w:r w:rsidR="007F25FA" w:rsidRPr="00E05EC9">
        <w:t xml:space="preserve">cell material and configuration </w:t>
      </w:r>
      <w:r w:rsidRPr="00E05EC9">
        <w:t xml:space="preserve">are what create the different types of solar panels.  </w:t>
      </w:r>
      <w:r w:rsidR="00320A07" w:rsidRPr="00E05EC9">
        <w:t>Below is a list of the most common types of cell arrangement:</w:t>
      </w:r>
      <w:r w:rsidRPr="00E05EC9">
        <w:t xml:space="preserve"> </w:t>
      </w:r>
    </w:p>
    <w:p w14:paraId="42D293F7" w14:textId="0D3E09C4" w:rsidR="00D64EA5" w:rsidRPr="00E05EC9" w:rsidRDefault="00D64EA5" w:rsidP="002740BD"/>
    <w:p w14:paraId="6D9250D4" w14:textId="77777777" w:rsidR="002C3099" w:rsidRPr="00E05EC9" w:rsidRDefault="002C3099" w:rsidP="002740BD">
      <w:pPr>
        <w:pStyle w:val="Listi"/>
        <w:sectPr w:rsidR="002C3099" w:rsidRPr="00E05EC9"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E05EC9" w:rsidRDefault="002C3099" w:rsidP="002740BD">
      <w:pPr>
        <w:pStyle w:val="Listi"/>
        <w:numPr>
          <w:ilvl w:val="0"/>
          <w:numId w:val="21"/>
        </w:numPr>
      </w:pPr>
      <w:r w:rsidRPr="00E05EC9">
        <w:t xml:space="preserve">Amorphous Silicon solar cell (a-Si) </w:t>
      </w:r>
    </w:p>
    <w:p w14:paraId="3709C5A4" w14:textId="77777777" w:rsidR="002C3099" w:rsidRPr="00E05EC9" w:rsidRDefault="002C3099" w:rsidP="002740BD">
      <w:pPr>
        <w:pStyle w:val="Listi"/>
        <w:numPr>
          <w:ilvl w:val="0"/>
          <w:numId w:val="21"/>
        </w:numPr>
      </w:pPr>
      <w:r w:rsidRPr="00E05EC9">
        <w:t xml:space="preserve">Concentrated PV cell (CVP and HCVP) </w:t>
      </w:r>
    </w:p>
    <w:p w14:paraId="0CEFF967" w14:textId="77777777" w:rsidR="002C3099" w:rsidRPr="00E05EC9" w:rsidRDefault="002C3099" w:rsidP="002740BD">
      <w:pPr>
        <w:pStyle w:val="Listi"/>
        <w:numPr>
          <w:ilvl w:val="0"/>
          <w:numId w:val="21"/>
        </w:numPr>
      </w:pPr>
      <w:r w:rsidRPr="00E05EC9">
        <w:t xml:space="preserve">Crystalline silicon solar cell (c-Si) </w:t>
      </w:r>
    </w:p>
    <w:p w14:paraId="6D3F8935" w14:textId="77777777" w:rsidR="002C3099" w:rsidRPr="00E05EC9" w:rsidRDefault="002C3099" w:rsidP="002740BD">
      <w:pPr>
        <w:pStyle w:val="Listi"/>
        <w:numPr>
          <w:ilvl w:val="0"/>
          <w:numId w:val="21"/>
        </w:numPr>
      </w:pPr>
      <w:r w:rsidRPr="00E05EC9">
        <w:t xml:space="preserve">Multi-junction solar cell (MJ) </w:t>
      </w:r>
    </w:p>
    <w:p w14:paraId="6ED8CE41" w14:textId="2C77D0E0" w:rsidR="002C3099" w:rsidRPr="00E05EC9" w:rsidRDefault="002C3099" w:rsidP="002740BD">
      <w:pPr>
        <w:pStyle w:val="Listi"/>
        <w:numPr>
          <w:ilvl w:val="0"/>
          <w:numId w:val="21"/>
        </w:numPr>
      </w:pPr>
      <w:r w:rsidRPr="00E05EC9">
        <w:t xml:space="preserve">Nanocrystal solar cell </w:t>
      </w:r>
    </w:p>
    <w:p w14:paraId="0E6D7313" w14:textId="49931422" w:rsidR="002C3099" w:rsidRPr="00E05EC9" w:rsidRDefault="002C3099" w:rsidP="002740BD">
      <w:pPr>
        <w:pStyle w:val="Listi"/>
        <w:numPr>
          <w:ilvl w:val="0"/>
          <w:numId w:val="21"/>
        </w:numPr>
      </w:pPr>
      <w:r w:rsidRPr="00E05EC9">
        <w:t xml:space="preserve">Perovskite solar cell </w:t>
      </w:r>
    </w:p>
    <w:p w14:paraId="17E46344" w14:textId="77777777" w:rsidR="002C3099" w:rsidRPr="00E05EC9" w:rsidRDefault="002C3099" w:rsidP="002740BD">
      <w:pPr>
        <w:pStyle w:val="Listi"/>
        <w:numPr>
          <w:ilvl w:val="0"/>
          <w:numId w:val="21"/>
        </w:numPr>
      </w:pPr>
      <w:r w:rsidRPr="00E05EC9">
        <w:t xml:space="preserve">Photo-electrochemical cell (PEC) </w:t>
      </w:r>
    </w:p>
    <w:p w14:paraId="2FC0E67F" w14:textId="77777777" w:rsidR="002C3099" w:rsidRPr="00E05EC9" w:rsidRDefault="002C3099" w:rsidP="002740BD">
      <w:pPr>
        <w:pStyle w:val="Listi"/>
        <w:numPr>
          <w:ilvl w:val="0"/>
          <w:numId w:val="21"/>
        </w:numPr>
      </w:pPr>
      <w:r w:rsidRPr="00E05EC9">
        <w:t xml:space="preserve">Plasmonic solar cell </w:t>
      </w:r>
    </w:p>
    <w:p w14:paraId="165751DC" w14:textId="77777777" w:rsidR="002C3099" w:rsidRPr="00E05EC9" w:rsidRDefault="002C3099" w:rsidP="002740BD">
      <w:pPr>
        <w:pStyle w:val="Listi"/>
        <w:numPr>
          <w:ilvl w:val="0"/>
          <w:numId w:val="21"/>
        </w:numPr>
      </w:pPr>
      <w:r w:rsidRPr="00E05EC9">
        <w:t xml:space="preserve">Polycrystalline solar cell (multi-Si) </w:t>
      </w:r>
    </w:p>
    <w:p w14:paraId="2EEC0F7C" w14:textId="77777777" w:rsidR="002C3099" w:rsidRPr="00E05EC9" w:rsidRDefault="002C3099" w:rsidP="002740BD">
      <w:pPr>
        <w:pStyle w:val="Listi"/>
        <w:numPr>
          <w:ilvl w:val="0"/>
          <w:numId w:val="21"/>
        </w:numPr>
      </w:pPr>
      <w:r w:rsidRPr="00E05EC9">
        <w:t xml:space="preserve">Thin-film solar cell (TFSC) </w:t>
      </w:r>
    </w:p>
    <w:p w14:paraId="59A4D867" w14:textId="77777777" w:rsidR="002C3099" w:rsidRPr="00E05EC9" w:rsidRDefault="002C3099" w:rsidP="002740BD">
      <w:pPr>
        <w:pStyle w:val="Listi"/>
        <w:numPr>
          <w:ilvl w:val="0"/>
          <w:numId w:val="21"/>
        </w:numPr>
        <w:sectPr w:rsidR="002C3099" w:rsidRPr="00E05EC9" w:rsidSect="002C3099">
          <w:endnotePr>
            <w:numRestart w:val="eachSect"/>
          </w:endnotePr>
          <w:type w:val="continuous"/>
          <w:pgSz w:w="11906" w:h="16838"/>
          <w:pgMar w:top="1440" w:right="1440" w:bottom="1440" w:left="1440" w:header="709" w:footer="709" w:gutter="0"/>
          <w:cols w:num="2" w:space="708"/>
          <w:docGrid w:linePitch="360"/>
        </w:sectPr>
      </w:pPr>
      <w:r w:rsidRPr="00E05EC9">
        <w:t xml:space="preserve">Organic solar cell (OPV) </w:t>
      </w:r>
    </w:p>
    <w:p w14:paraId="311AC21E" w14:textId="2133C1F7" w:rsidR="002C3099" w:rsidRPr="00E05EC9" w:rsidRDefault="002C3099" w:rsidP="002740BD">
      <w:pPr>
        <w:pStyle w:val="Listi"/>
      </w:pPr>
    </w:p>
    <w:p w14:paraId="478837FA" w14:textId="77777777" w:rsidR="002C3099" w:rsidRPr="00E05EC9" w:rsidRDefault="002C3099" w:rsidP="002740BD">
      <w:pPr>
        <w:pStyle w:val="Listi"/>
      </w:pPr>
    </w:p>
    <w:p w14:paraId="77CF8AAB" w14:textId="7D769553" w:rsidR="002C3099" w:rsidRPr="00E05EC9" w:rsidRDefault="009D1225" w:rsidP="002740BD">
      <w:pPr>
        <w:pStyle w:val="Listi"/>
      </w:pPr>
      <w:r w:rsidRPr="00E05EC9">
        <w:t>The</w:t>
      </w:r>
      <w:r w:rsidR="00D64EA5" w:rsidRPr="00E05EC9">
        <w:t xml:space="preserve"> main types of solar panels in</w:t>
      </w:r>
      <w:r w:rsidRPr="00E05EC9">
        <w:t xml:space="preserve"> use in the</w:t>
      </w:r>
      <w:r w:rsidR="00102AB7" w:rsidRPr="00E05EC9">
        <w:t xml:space="preserve"> domestic sector are shown above</w:t>
      </w:r>
      <w:r w:rsidR="00663CBE" w:rsidRPr="00E05EC9">
        <w:t xml:space="preserve"> in </w:t>
      </w:r>
      <w:r w:rsidR="00663CBE" w:rsidRPr="00E05EC9">
        <w:fldChar w:fldCharType="begin"/>
      </w:r>
      <w:r w:rsidR="00663CBE" w:rsidRPr="00E05EC9">
        <w:instrText xml:space="preserve"> REF _Ref478482406 \h </w:instrText>
      </w:r>
      <w:r w:rsidR="00796F4D" w:rsidRPr="00E05EC9">
        <w:instrText xml:space="preserve"> \* MERGEFORMAT </w:instrText>
      </w:r>
      <w:r w:rsidR="00663CBE" w:rsidRPr="00E05EC9">
        <w:fldChar w:fldCharType="separate"/>
      </w:r>
      <w:r w:rsidR="00B62578" w:rsidRPr="00E05EC9">
        <w:t>Figure 2</w:t>
      </w:r>
      <w:r w:rsidR="00B62578" w:rsidRPr="00E05EC9">
        <w:noBreakHyphen/>
        <w:t>3</w:t>
      </w:r>
      <w:r w:rsidR="00663CBE" w:rsidRPr="00E05EC9">
        <w:fldChar w:fldCharType="end"/>
      </w:r>
      <w:r w:rsidR="00663CBE" w:rsidRPr="00E05EC9">
        <w:t xml:space="preserve"> </w:t>
      </w:r>
      <w:r w:rsidR="005F788A" w:rsidRPr="00E05EC9">
        <w:t xml:space="preserve">and are Monocrystalline, Polycrystalline and Thin Film Silicone. </w:t>
      </w:r>
      <w:r w:rsidR="00486D2E" w:rsidRPr="00E05EC9">
        <w:t xml:space="preserve">The classification of solar panels is shown in </w:t>
      </w:r>
      <w:r w:rsidR="00486D2E" w:rsidRPr="00E05EC9">
        <w:fldChar w:fldCharType="begin"/>
      </w:r>
      <w:r w:rsidR="00486D2E" w:rsidRPr="00E05EC9">
        <w:instrText xml:space="preserve"> REF _Ref478485305 \h </w:instrText>
      </w:r>
      <w:r w:rsidR="00F851B4" w:rsidRPr="00E05EC9">
        <w:instrText xml:space="preserve"> \* MERGEFORMAT </w:instrText>
      </w:r>
      <w:r w:rsidR="00486D2E" w:rsidRPr="00E05EC9">
        <w:fldChar w:fldCharType="separate"/>
      </w:r>
      <w:r w:rsidR="00B62578" w:rsidRPr="00E05EC9">
        <w:t>Figure 2</w:t>
      </w:r>
      <w:r w:rsidR="00B62578" w:rsidRPr="00E05EC9">
        <w:noBreakHyphen/>
        <w:t>4</w:t>
      </w:r>
      <w:r w:rsidR="00486D2E" w:rsidRPr="00E05EC9">
        <w:fldChar w:fldCharType="end"/>
      </w:r>
      <w:r w:rsidR="00486D2E" w:rsidRPr="00E05EC9">
        <w:t xml:space="preserve"> below.</w:t>
      </w:r>
      <w:r w:rsidR="002D22A9" w:rsidRPr="00E05EC9">
        <w:t xml:space="preserve"> </w:t>
      </w:r>
    </w:p>
    <w:p w14:paraId="22124880" w14:textId="3559B8EC" w:rsidR="002C3099" w:rsidRPr="00E05EC9" w:rsidRDefault="002C3099" w:rsidP="002740BD">
      <w:pPr>
        <w:pStyle w:val="Listi"/>
      </w:pPr>
      <w:r w:rsidRPr="00E05EC9">
        <mc:AlternateContent>
          <mc:Choice Requires="wpg">
            <w:drawing>
              <wp:anchor distT="0" distB="0" distL="114300" distR="114300" simplePos="0" relativeHeight="251596288"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1F8EC810" w:rsidR="00E05EC9" w:rsidRPr="00796F4D" w:rsidRDefault="00E05EC9" w:rsidP="002740BD">
                              <w:pPr>
                                <w:pStyle w:val="Caption"/>
                              </w:pPr>
                              <w:bookmarkStart w:id="39" w:name="_Ref478482406"/>
                              <w:bookmarkStart w:id="40" w:name="_Toc4933381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3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96288;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E05EC9" w:rsidRPr="00796F4D" w:rsidRDefault="00E05EC9" w:rsidP="002740BD">
                        <w:pPr>
                          <w:pStyle w:val="Caption"/>
                        </w:pPr>
                        <w:bookmarkStart w:id="41" w:name="_Ref478482406"/>
                        <w:bookmarkStart w:id="42" w:name="_Toc4933381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1"/>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2"/>
                      </w:p>
                    </w:txbxContent>
                  </v:textbox>
                </v:shape>
                <w10:wrap type="square"/>
              </v:group>
            </w:pict>
          </mc:Fallback>
        </mc:AlternateContent>
      </w:r>
    </w:p>
    <w:p w14:paraId="393FDA60" w14:textId="77777777" w:rsidR="002C3099" w:rsidRPr="00E05EC9" w:rsidRDefault="002C3099" w:rsidP="002740BD">
      <w:pPr>
        <w:pStyle w:val="Listi"/>
      </w:pPr>
    </w:p>
    <w:p w14:paraId="12E341CF" w14:textId="77777777" w:rsidR="002C3099" w:rsidRPr="00E05EC9" w:rsidRDefault="002C3099" w:rsidP="002740BD">
      <w:pPr>
        <w:pStyle w:val="Listi"/>
      </w:pPr>
    </w:p>
    <w:p w14:paraId="329DF0E5" w14:textId="77777777" w:rsidR="002C3099" w:rsidRPr="00E05EC9" w:rsidRDefault="002C3099" w:rsidP="002740BD">
      <w:pPr>
        <w:pStyle w:val="Listi"/>
      </w:pPr>
    </w:p>
    <w:p w14:paraId="646CEF3C" w14:textId="77777777" w:rsidR="002C3099" w:rsidRPr="00E05EC9" w:rsidRDefault="002C3099" w:rsidP="002740BD">
      <w:pPr>
        <w:pStyle w:val="Listi"/>
      </w:pPr>
    </w:p>
    <w:p w14:paraId="6E996800" w14:textId="77777777" w:rsidR="002C3099" w:rsidRPr="00E05EC9" w:rsidRDefault="002C3099" w:rsidP="002740BD">
      <w:pPr>
        <w:pStyle w:val="Listi"/>
      </w:pPr>
    </w:p>
    <w:p w14:paraId="5A5CDAA9" w14:textId="77777777" w:rsidR="002C3099" w:rsidRPr="00E05EC9" w:rsidRDefault="002C3099" w:rsidP="002740BD">
      <w:pPr>
        <w:pStyle w:val="Listi"/>
      </w:pPr>
    </w:p>
    <w:p w14:paraId="5ED38BF0" w14:textId="77777777" w:rsidR="002C3099" w:rsidRPr="00E05EC9" w:rsidRDefault="002C3099" w:rsidP="002740BD">
      <w:pPr>
        <w:pStyle w:val="Listi"/>
      </w:pPr>
    </w:p>
    <w:p w14:paraId="17289BEA" w14:textId="77777777" w:rsidR="002C3099" w:rsidRPr="00E05EC9" w:rsidRDefault="002C3099" w:rsidP="002740BD">
      <w:pPr>
        <w:pStyle w:val="Listi"/>
      </w:pPr>
    </w:p>
    <w:p w14:paraId="504D66C1" w14:textId="77777777" w:rsidR="002C3099" w:rsidRPr="00E05EC9" w:rsidRDefault="002C3099" w:rsidP="002740BD">
      <w:pPr>
        <w:pStyle w:val="Listi"/>
      </w:pPr>
    </w:p>
    <w:p w14:paraId="3B22E3CC" w14:textId="77777777" w:rsidR="002C3099" w:rsidRPr="00E05EC9" w:rsidRDefault="002C3099" w:rsidP="002740BD">
      <w:pPr>
        <w:pStyle w:val="Listi"/>
      </w:pPr>
    </w:p>
    <w:p w14:paraId="698A5CC9" w14:textId="77777777" w:rsidR="002C3099" w:rsidRPr="00E05EC9" w:rsidRDefault="002C3099" w:rsidP="002740BD">
      <w:pPr>
        <w:pStyle w:val="Listi"/>
      </w:pPr>
    </w:p>
    <w:p w14:paraId="752212DC" w14:textId="77777777" w:rsidR="002C3099" w:rsidRPr="00E05EC9" w:rsidRDefault="002C3099" w:rsidP="002740BD">
      <w:pPr>
        <w:pStyle w:val="Listi"/>
      </w:pPr>
    </w:p>
    <w:p w14:paraId="00BF4D6C" w14:textId="77777777" w:rsidR="002C3099" w:rsidRPr="00E05EC9" w:rsidRDefault="002C3099" w:rsidP="002740BD">
      <w:pPr>
        <w:pStyle w:val="Listi"/>
      </w:pPr>
    </w:p>
    <w:p w14:paraId="79076D98" w14:textId="42153635" w:rsidR="002C3099" w:rsidRPr="00E05EC9" w:rsidRDefault="002C3099" w:rsidP="002740BD">
      <w:pPr>
        <w:pStyle w:val="Listi"/>
      </w:pPr>
    </w:p>
    <w:p w14:paraId="2A5A55AE" w14:textId="2E094FB5" w:rsidR="009D1225" w:rsidRPr="00E05EC9" w:rsidRDefault="002D22A9" w:rsidP="002740BD">
      <w:pPr>
        <w:pStyle w:val="Listi"/>
      </w:pPr>
      <w:r w:rsidRPr="00E05EC9">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E05EC9" w:rsidRDefault="002C3099" w:rsidP="002740BD">
      <w:r w:rsidRPr="00E05EC9">
        <mc:AlternateContent>
          <mc:Choice Requires="wpg">
            <w:drawing>
              <wp:anchor distT="0" distB="0" distL="114300" distR="114300" simplePos="0" relativeHeight="251631104"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E05EC9" w:rsidRPr="003F5984" w:rsidRDefault="00E05EC9" w:rsidP="002740BD">
                              <w:pPr>
                                <w:pStyle w:val="Caption"/>
                                <w:rPr>
                                  <w:szCs w:val="24"/>
                                </w:rPr>
                              </w:pPr>
                              <w:bookmarkStart w:id="43" w:name="_Ref478485305"/>
                              <w:bookmarkStart w:id="44" w:name="_Toc49333817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3"/>
                              <w:r>
                                <w:t xml:space="preserve"> - Classification of the silicon PV panels. [2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31104"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E05EC9" w:rsidRPr="003F5984" w:rsidRDefault="00E05EC9" w:rsidP="002740BD">
                        <w:pPr>
                          <w:pStyle w:val="Caption"/>
                          <w:rPr>
                            <w:szCs w:val="24"/>
                          </w:rPr>
                        </w:pPr>
                        <w:bookmarkStart w:id="45" w:name="_Ref478485305"/>
                        <w:bookmarkStart w:id="46" w:name="_Toc49333817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5"/>
                        <w:r>
                          <w:t xml:space="preserve"> - Classification of the silicon PV panels. [21]</w:t>
                        </w:r>
                        <w:bookmarkEnd w:id="46"/>
                      </w:p>
                    </w:txbxContent>
                  </v:textbox>
                </v:shape>
              </v:group>
            </w:pict>
          </mc:Fallback>
        </mc:AlternateContent>
      </w:r>
    </w:p>
    <w:p w14:paraId="53256F3D" w14:textId="2F8D32E2" w:rsidR="00390636" w:rsidRPr="00E05EC9" w:rsidRDefault="00390636" w:rsidP="002740BD"/>
    <w:p w14:paraId="1305E199" w14:textId="36971D26" w:rsidR="00135EBE" w:rsidRPr="00E05EC9" w:rsidRDefault="00135EBE" w:rsidP="002740BD"/>
    <w:p w14:paraId="0EB4C62D" w14:textId="32A729B2" w:rsidR="00135EBE" w:rsidRPr="00E05EC9" w:rsidRDefault="00135EBE" w:rsidP="002740BD"/>
    <w:p w14:paraId="51F76AD4" w14:textId="1DA36CA4" w:rsidR="00135EBE" w:rsidRPr="00E05EC9" w:rsidRDefault="00135EBE" w:rsidP="002740BD"/>
    <w:p w14:paraId="218BA107" w14:textId="3C9375F1" w:rsidR="00135EBE" w:rsidRPr="00E05EC9" w:rsidRDefault="00135EBE" w:rsidP="002740BD"/>
    <w:p w14:paraId="002078C5" w14:textId="0542CC2C" w:rsidR="00135EBE" w:rsidRPr="00E05EC9" w:rsidRDefault="00135EBE" w:rsidP="002740BD"/>
    <w:p w14:paraId="6E9F73AC" w14:textId="5C9E859D" w:rsidR="00135EBE" w:rsidRPr="00E05EC9" w:rsidRDefault="00135EBE" w:rsidP="002740BD"/>
    <w:p w14:paraId="4878B612" w14:textId="4EA576B1" w:rsidR="00135EBE" w:rsidRPr="00E05EC9" w:rsidRDefault="00135EBE" w:rsidP="002740BD"/>
    <w:p w14:paraId="36AED28B" w14:textId="78922F0B" w:rsidR="00390636" w:rsidRPr="00E05EC9" w:rsidRDefault="00390636" w:rsidP="002740BD"/>
    <w:p w14:paraId="5111C8BF" w14:textId="18A2E604" w:rsidR="009A2575" w:rsidRPr="00E05EC9" w:rsidRDefault="009A2575" w:rsidP="002740BD">
      <w:pPr>
        <w:rPr>
          <w:rStyle w:val="Strong"/>
        </w:rPr>
      </w:pPr>
      <w:r w:rsidRPr="00E05EC9">
        <w:rPr>
          <w:rStyle w:val="Strong"/>
        </w:rPr>
        <w:br w:type="page"/>
      </w:r>
    </w:p>
    <w:p w14:paraId="2CEBFC8C" w14:textId="025998C4" w:rsidR="00EC12B2" w:rsidRPr="00E05EC9" w:rsidRDefault="00AE264C" w:rsidP="002740BD">
      <w:pPr>
        <w:pStyle w:val="Heading3"/>
      </w:pPr>
      <w:bookmarkStart w:id="47" w:name="_Toc493340794"/>
      <w:r w:rsidRPr="00E05EC9">
        <w:rPr>
          <w:rStyle w:val="Strong"/>
          <w:b w:val="0"/>
          <w:lang w:val="en-AU"/>
        </w:rPr>
        <w:lastRenderedPageBreak/>
        <w:t>Growth</w:t>
      </w:r>
      <w:r w:rsidRPr="00E05EC9">
        <w:t xml:space="preserve"> of PV</w:t>
      </w:r>
      <w:bookmarkEnd w:id="47"/>
      <w:r w:rsidRPr="00E05EC9">
        <w:t xml:space="preserve"> </w:t>
      </w:r>
    </w:p>
    <w:p w14:paraId="326AF3EE" w14:textId="262C550E" w:rsidR="00544FDA" w:rsidRPr="00E05EC9" w:rsidRDefault="00F851B4" w:rsidP="002740BD">
      <w:r w:rsidRPr="00E05EC9">
        <w:t>Moore’s Law</w:t>
      </w:r>
      <w:r w:rsidR="003467A5" w:rsidRPr="00E05EC9">
        <w:t xml:space="preserve"> is a Law well-known </w:t>
      </w:r>
      <w:r w:rsidRPr="00E05EC9">
        <w:t>to the semiconductor industry</w:t>
      </w:r>
      <w:r w:rsidR="003467A5" w:rsidRPr="00E05EC9">
        <w:t xml:space="preserve">. This law observes that approximately every two years the </w:t>
      </w:r>
      <w:r w:rsidR="00BC6DBA" w:rsidRPr="00E05EC9">
        <w:t>number</w:t>
      </w:r>
      <w:r w:rsidR="003467A5" w:rsidRPr="00E05EC9">
        <w:t xml:space="preserve"> of transistors on an integrated circuit (IC) will double. </w:t>
      </w:r>
      <w:r w:rsidR="00850AE7" w:rsidRPr="00E05EC9">
        <w:t>What Moore is to the semiconductor industry</w:t>
      </w:r>
      <w:r w:rsidRPr="00E05EC9">
        <w:t>,</w:t>
      </w:r>
      <w:r w:rsidR="00850AE7" w:rsidRPr="00E05EC9">
        <w:t xml:space="preserve"> Swanson is to the PV industry. Richard Swanson in the 1970</w:t>
      </w:r>
      <w:r w:rsidR="00D64EA5" w:rsidRPr="00E05EC9">
        <w:t>’s</w:t>
      </w:r>
      <w:r w:rsidR="00850AE7" w:rsidRPr="00E05EC9">
        <w:t xml:space="preserve"> observed that for every doubling of global shipments the price for solar photovoltaic modules drops by 20%.</w:t>
      </w:r>
      <w:r w:rsidR="00BB644E" w:rsidRPr="00E05EC9">
        <w:t xml:space="preserve"> The decrease in cost is due to</w:t>
      </w:r>
      <w:r w:rsidRPr="00E05EC9">
        <w:t xml:space="preserve"> the</w:t>
      </w:r>
      <w:r w:rsidR="00BB644E" w:rsidRPr="00E05EC9">
        <w:t xml:space="preserve"> scale of materials needed </w:t>
      </w:r>
      <w:r w:rsidR="00BB4828" w:rsidRPr="00E05EC9">
        <w:t>i.e.</w:t>
      </w:r>
      <w:r w:rsidR="00BB644E" w:rsidRPr="00E05EC9">
        <w:t xml:space="preserve"> silicon pri</w:t>
      </w:r>
      <w:r w:rsidR="00CB65DB" w:rsidRPr="00E05EC9">
        <w:t>ces dropped and decreased cost of</w:t>
      </w:r>
      <w:r w:rsidR="00BB644E" w:rsidRPr="00E05EC9">
        <w:t xml:space="preserve"> labour due to automation of processes</w:t>
      </w:r>
      <w:r w:rsidR="004C79A9" w:rsidRPr="00E05EC9">
        <w:t xml:space="preserve"> </w:t>
      </w:r>
      <w:r w:rsidR="004C79A9" w:rsidRPr="00E05EC9">
        <w:fldChar w:fldCharType="begin"/>
      </w:r>
      <w:r w:rsidR="00390636" w:rsidRPr="00E05EC9">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E05EC9">
        <w:fldChar w:fldCharType="separate"/>
      </w:r>
      <w:r w:rsidR="00390636" w:rsidRPr="00E05EC9">
        <w:t>[</w:t>
      </w:r>
      <w:hyperlink w:anchor="_ENREF_24" w:tooltip="Deloitte, 2015 #68" w:history="1">
        <w:r w:rsidR="00DD1C1C" w:rsidRPr="00E05EC9">
          <w:t>24</w:t>
        </w:r>
      </w:hyperlink>
      <w:r w:rsidR="00390636" w:rsidRPr="00E05EC9">
        <w:t>]</w:t>
      </w:r>
      <w:r w:rsidR="004C79A9" w:rsidRPr="00E05EC9">
        <w:fldChar w:fldCharType="end"/>
      </w:r>
      <w:r w:rsidR="00BB644E" w:rsidRPr="00E05EC9">
        <w:t xml:space="preserve">. </w:t>
      </w:r>
      <w:r w:rsidR="00DB486E" w:rsidRPr="00E05EC9">
        <w:t xml:space="preserve">The below </w:t>
      </w:r>
      <w:r w:rsidR="00973094" w:rsidRPr="00E05EC9">
        <w:rPr>
          <w:b/>
        </w:rPr>
        <w:fldChar w:fldCharType="begin"/>
      </w:r>
      <w:r w:rsidR="00973094" w:rsidRPr="00E05EC9">
        <w:rPr>
          <w:b/>
        </w:rPr>
        <w:instrText xml:space="preserve"> REF _Ref478724915 \h </w:instrText>
      </w:r>
      <w:r w:rsidR="00C70036" w:rsidRPr="00E05EC9">
        <w:rPr>
          <w:b/>
        </w:rPr>
        <w:instrText xml:space="preserve"> \* MERGEFORMAT </w:instrText>
      </w:r>
      <w:r w:rsidR="00973094" w:rsidRPr="00E05EC9">
        <w:rPr>
          <w:b/>
        </w:rPr>
      </w:r>
      <w:r w:rsidR="00973094" w:rsidRPr="00E05EC9">
        <w:rPr>
          <w:b/>
        </w:rPr>
        <w:fldChar w:fldCharType="separate"/>
      </w:r>
      <w:r w:rsidR="00B62578" w:rsidRPr="00E05EC9">
        <w:rPr>
          <w:b/>
          <w:i/>
        </w:rPr>
        <w:t>Figure 2</w:t>
      </w:r>
      <w:r w:rsidR="00B62578" w:rsidRPr="00E05EC9">
        <w:rPr>
          <w:b/>
          <w:i/>
        </w:rPr>
        <w:noBreakHyphen/>
        <w:t>5</w:t>
      </w:r>
      <w:r w:rsidR="00973094" w:rsidRPr="00E05EC9">
        <w:rPr>
          <w:b/>
        </w:rPr>
        <w:fldChar w:fldCharType="end"/>
      </w:r>
      <w:r w:rsidR="00973094" w:rsidRPr="00E05EC9">
        <w:t xml:space="preserve"> </w:t>
      </w:r>
      <w:r w:rsidR="00DB486E" w:rsidRPr="00E05EC9">
        <w:t xml:space="preserve"> trends the decrease in PV modules.</w:t>
      </w:r>
      <w:r w:rsidR="00CA70B8" w:rsidRPr="00E05EC9">
        <w:t xml:space="preserve"> From the </w:t>
      </w:r>
      <w:r w:rsidR="00CA70B8" w:rsidRPr="00E05EC9">
        <w:fldChar w:fldCharType="begin"/>
      </w:r>
      <w:r w:rsidR="00CA70B8" w:rsidRPr="00E05EC9">
        <w:instrText xml:space="preserve"> REF _Ref478724915 \h </w:instrText>
      </w:r>
      <w:r w:rsidR="00CA70B8" w:rsidRPr="00E05EC9">
        <w:fldChar w:fldCharType="separate"/>
      </w:r>
      <w:r w:rsidR="00B62578" w:rsidRPr="00E05EC9">
        <w:t>Figure 2</w:t>
      </w:r>
      <w:r w:rsidR="00B62578" w:rsidRPr="00E05EC9">
        <w:noBreakHyphen/>
        <w:t>5</w:t>
      </w:r>
      <w:r w:rsidR="00CA70B8" w:rsidRPr="00E05EC9">
        <w:fldChar w:fldCharType="end"/>
      </w:r>
      <w:r w:rsidR="00CA70B8" w:rsidRPr="00E05EC9">
        <w:t xml:space="preserve"> it shows that the cost in 1976 was approximately 100.00$/W and in 2014 it is approximately 0.80$/W.</w:t>
      </w:r>
    </w:p>
    <w:p w14:paraId="71C9B4BD" w14:textId="0FB79268" w:rsidR="002C3099" w:rsidRPr="00E05EC9" w:rsidRDefault="002C3099" w:rsidP="002740BD"/>
    <w:p w14:paraId="10785715" w14:textId="77777777" w:rsidR="002C3099" w:rsidRPr="00E05EC9" w:rsidRDefault="002C3099" w:rsidP="002740BD"/>
    <w:p w14:paraId="633AA03B" w14:textId="77777777" w:rsidR="002C3099" w:rsidRPr="00E05EC9" w:rsidRDefault="002C3099" w:rsidP="002740BD"/>
    <w:p w14:paraId="45347ADC" w14:textId="64E8DDF2" w:rsidR="007E04EE" w:rsidRPr="00E05EC9" w:rsidRDefault="005E2715" w:rsidP="002740BD">
      <w:r w:rsidRPr="00E05EC9">
        <mc:AlternateContent>
          <mc:Choice Requires="wpg">
            <w:drawing>
              <wp:anchor distT="0" distB="0" distL="114300" distR="114300" simplePos="0" relativeHeight="250894848"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E05EC9" w:rsidRPr="00EF3839" w:rsidRDefault="00E05EC9" w:rsidP="002740BD">
                              <w:pPr>
                                <w:pStyle w:val="Caption"/>
                              </w:pPr>
                              <w:bookmarkStart w:id="48" w:name="_Ref478724915"/>
                              <w:bookmarkStart w:id="49" w:name="_Toc493338177"/>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5</w:t>
                              </w:r>
                              <w:r w:rsidRPr="005E24DD">
                                <w:fldChar w:fldCharType="end"/>
                              </w:r>
                              <w:bookmarkEnd w:id="48"/>
                              <w:r w:rsidRPr="00EF3839">
                                <w:t xml:space="preserve"> - Swanson's Law: Module costs decline as shipments increase </w:t>
                              </w:r>
                              <w:r>
                                <w:t>[23]</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484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E05EC9" w:rsidRPr="00EF3839" w:rsidRDefault="00E05EC9" w:rsidP="002740BD">
                        <w:pPr>
                          <w:pStyle w:val="Caption"/>
                        </w:pPr>
                        <w:bookmarkStart w:id="50" w:name="_Ref478724915"/>
                        <w:bookmarkStart w:id="51" w:name="_Toc493338177"/>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5</w:t>
                        </w:r>
                        <w:r w:rsidRPr="005E24DD">
                          <w:fldChar w:fldCharType="end"/>
                        </w:r>
                        <w:bookmarkEnd w:id="50"/>
                        <w:r w:rsidRPr="00EF3839">
                          <w:t xml:space="preserve"> - Swanson's Law: Module costs decline as shipments increase </w:t>
                        </w:r>
                        <w:r>
                          <w:t>[23]</w:t>
                        </w:r>
                        <w:bookmarkEnd w:id="51"/>
                      </w:p>
                    </w:txbxContent>
                  </v:textbox>
                </v:shape>
                <w10:wrap type="square"/>
              </v:group>
            </w:pict>
          </mc:Fallback>
        </mc:AlternateContent>
      </w:r>
    </w:p>
    <w:p w14:paraId="3AEE183B" w14:textId="77777777" w:rsidR="002C3099" w:rsidRPr="00E05EC9" w:rsidRDefault="002C3099" w:rsidP="002740BD"/>
    <w:p w14:paraId="2FC0BE55" w14:textId="2C2ABA3B" w:rsidR="00D64EA5" w:rsidRPr="00E05EC9" w:rsidRDefault="00D64EA5" w:rsidP="002740BD">
      <w:r w:rsidRPr="00E05EC9">
        <mc:AlternateContent>
          <mc:Choice Requires="wps">
            <w:drawing>
              <wp:anchor distT="0" distB="0" distL="114300" distR="114300" simplePos="0" relativeHeight="251979264"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05EC9" w:rsidRDefault="00E05EC9" w:rsidP="002740BD"/>
                          <w:p w14:paraId="3A65435D" w14:textId="77777777" w:rsidR="00E05EC9" w:rsidRDefault="00E05EC9" w:rsidP="002740BD"/>
                          <w:p w14:paraId="59D61D07" w14:textId="77777777" w:rsidR="00E05EC9" w:rsidRDefault="00E05EC9" w:rsidP="002740BD"/>
                          <w:p w14:paraId="06247202" w14:textId="77777777" w:rsidR="00E05EC9" w:rsidRDefault="00E05EC9" w:rsidP="002740BD"/>
                          <w:p w14:paraId="3F366FBF" w14:textId="77777777" w:rsidR="00E05EC9" w:rsidRDefault="00E05EC9" w:rsidP="002740BD"/>
                          <w:p w14:paraId="2669D4FF" w14:textId="77777777" w:rsidR="00E05EC9" w:rsidRDefault="00E05EC9" w:rsidP="002740BD"/>
                          <w:p w14:paraId="451CEF9C" w14:textId="77777777" w:rsidR="00E05EC9" w:rsidRDefault="00E05EC9" w:rsidP="002740BD"/>
                          <w:p w14:paraId="02211DA0" w14:textId="77777777" w:rsidR="00E05EC9" w:rsidRDefault="00E05EC9" w:rsidP="002740BD"/>
                          <w:p w14:paraId="4B7A3075" w14:textId="77777777" w:rsidR="00E05EC9" w:rsidRDefault="00E05EC9" w:rsidP="002740BD"/>
                          <w:p w14:paraId="29A1CE3A" w14:textId="77777777" w:rsidR="00E05EC9" w:rsidRDefault="00E05EC9" w:rsidP="002740BD"/>
                          <w:p w14:paraId="3F7149C2" w14:textId="77777777" w:rsidR="00E05EC9" w:rsidRDefault="00E05EC9"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9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05EC9" w:rsidRDefault="00E05EC9" w:rsidP="002740BD"/>
                    <w:p w14:paraId="3A65435D" w14:textId="77777777" w:rsidR="00E05EC9" w:rsidRDefault="00E05EC9" w:rsidP="002740BD"/>
                    <w:p w14:paraId="59D61D07" w14:textId="77777777" w:rsidR="00E05EC9" w:rsidRDefault="00E05EC9" w:rsidP="002740BD"/>
                    <w:p w14:paraId="06247202" w14:textId="77777777" w:rsidR="00E05EC9" w:rsidRDefault="00E05EC9" w:rsidP="002740BD"/>
                    <w:p w14:paraId="3F366FBF" w14:textId="77777777" w:rsidR="00E05EC9" w:rsidRDefault="00E05EC9" w:rsidP="002740BD"/>
                    <w:p w14:paraId="2669D4FF" w14:textId="77777777" w:rsidR="00E05EC9" w:rsidRDefault="00E05EC9" w:rsidP="002740BD"/>
                    <w:p w14:paraId="451CEF9C" w14:textId="77777777" w:rsidR="00E05EC9" w:rsidRDefault="00E05EC9" w:rsidP="002740BD"/>
                    <w:p w14:paraId="02211DA0" w14:textId="77777777" w:rsidR="00E05EC9" w:rsidRDefault="00E05EC9" w:rsidP="002740BD"/>
                    <w:p w14:paraId="4B7A3075" w14:textId="77777777" w:rsidR="00E05EC9" w:rsidRDefault="00E05EC9" w:rsidP="002740BD"/>
                    <w:p w14:paraId="29A1CE3A" w14:textId="77777777" w:rsidR="00E05EC9" w:rsidRDefault="00E05EC9" w:rsidP="002740BD"/>
                    <w:p w14:paraId="3F7149C2" w14:textId="77777777" w:rsidR="00E05EC9" w:rsidRDefault="00E05EC9" w:rsidP="002740BD"/>
                  </w:txbxContent>
                </v:textbox>
              </v:shape>
            </w:pict>
          </mc:Fallback>
        </mc:AlternateContent>
      </w:r>
      <w:r w:rsidRPr="00E05EC9">
        <mc:AlternateContent>
          <mc:Choice Requires="wps">
            <w:drawing>
              <wp:anchor distT="0" distB="0" distL="114300" distR="114300" simplePos="0" relativeHeight="251944448"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05EC9" w:rsidRDefault="00E05EC9" w:rsidP="002740BD"/>
                          <w:p w14:paraId="1A3ED89A" w14:textId="77777777" w:rsidR="00E05EC9" w:rsidRDefault="00E05EC9" w:rsidP="002740BD"/>
                          <w:p w14:paraId="7808597E" w14:textId="77777777" w:rsidR="00E05EC9" w:rsidRDefault="00E05EC9" w:rsidP="002740BD"/>
                          <w:p w14:paraId="735E36E6" w14:textId="77777777" w:rsidR="00E05EC9" w:rsidRDefault="00E05EC9" w:rsidP="002740BD"/>
                          <w:p w14:paraId="006D06C7" w14:textId="77777777" w:rsidR="00E05EC9" w:rsidRDefault="00E05EC9" w:rsidP="002740BD"/>
                          <w:p w14:paraId="71A99F16" w14:textId="77777777" w:rsidR="00E05EC9" w:rsidRDefault="00E05EC9" w:rsidP="002740BD"/>
                          <w:p w14:paraId="134901F0" w14:textId="77777777" w:rsidR="00E05EC9" w:rsidRDefault="00E05EC9" w:rsidP="002740BD"/>
                          <w:p w14:paraId="72DC0543" w14:textId="77777777" w:rsidR="00E05EC9" w:rsidRDefault="00E05EC9" w:rsidP="002740BD"/>
                          <w:p w14:paraId="7DC2DA91" w14:textId="77777777" w:rsidR="00E05EC9" w:rsidRDefault="00E05EC9" w:rsidP="002740BD"/>
                          <w:p w14:paraId="3747D700" w14:textId="77777777" w:rsidR="00E05EC9" w:rsidRDefault="00E05EC9" w:rsidP="002740BD"/>
                          <w:p w14:paraId="5A0FEB3F" w14:textId="77777777" w:rsidR="00E05EC9" w:rsidRDefault="00E05EC9"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94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05EC9" w:rsidRDefault="00E05EC9" w:rsidP="002740BD"/>
                    <w:p w14:paraId="1A3ED89A" w14:textId="77777777" w:rsidR="00E05EC9" w:rsidRDefault="00E05EC9" w:rsidP="002740BD"/>
                    <w:p w14:paraId="7808597E" w14:textId="77777777" w:rsidR="00E05EC9" w:rsidRDefault="00E05EC9" w:rsidP="002740BD"/>
                    <w:p w14:paraId="735E36E6" w14:textId="77777777" w:rsidR="00E05EC9" w:rsidRDefault="00E05EC9" w:rsidP="002740BD"/>
                    <w:p w14:paraId="006D06C7" w14:textId="77777777" w:rsidR="00E05EC9" w:rsidRDefault="00E05EC9" w:rsidP="002740BD"/>
                    <w:p w14:paraId="71A99F16" w14:textId="77777777" w:rsidR="00E05EC9" w:rsidRDefault="00E05EC9" w:rsidP="002740BD"/>
                    <w:p w14:paraId="134901F0" w14:textId="77777777" w:rsidR="00E05EC9" w:rsidRDefault="00E05EC9" w:rsidP="002740BD"/>
                    <w:p w14:paraId="72DC0543" w14:textId="77777777" w:rsidR="00E05EC9" w:rsidRDefault="00E05EC9" w:rsidP="002740BD"/>
                    <w:p w14:paraId="7DC2DA91" w14:textId="77777777" w:rsidR="00E05EC9" w:rsidRDefault="00E05EC9" w:rsidP="002740BD"/>
                    <w:p w14:paraId="3747D700" w14:textId="77777777" w:rsidR="00E05EC9" w:rsidRDefault="00E05EC9" w:rsidP="002740BD"/>
                    <w:p w14:paraId="5A0FEB3F" w14:textId="77777777" w:rsidR="00E05EC9" w:rsidRDefault="00E05EC9" w:rsidP="002740BD"/>
                  </w:txbxContent>
                </v:textbox>
              </v:shape>
            </w:pict>
          </mc:Fallback>
        </mc:AlternateContent>
      </w:r>
      <w:r w:rsidR="00CB65DB" w:rsidRPr="00E05EC9">
        <w:t>The massive growth</w:t>
      </w:r>
      <w:r w:rsidRPr="00E05EC9">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E05EC9">
        <w:fldChar w:fldCharType="begin"/>
      </w:r>
      <w:r w:rsidRPr="00E05EC9">
        <w:instrText xml:space="preserve"> REF _Ref478726279 \h </w:instrText>
      </w:r>
      <w:r w:rsidRPr="00E05EC9">
        <w:fldChar w:fldCharType="separate"/>
      </w:r>
      <w:r w:rsidR="00B62578" w:rsidRPr="00E05EC9">
        <w:t>Figure 2</w:t>
      </w:r>
      <w:r w:rsidR="00B62578" w:rsidRPr="00E05EC9">
        <w:noBreakHyphen/>
        <w:t>6</w:t>
      </w:r>
      <w:r w:rsidRPr="00E05EC9">
        <w:fldChar w:fldCharType="end"/>
      </w:r>
      <w:r w:rsidRPr="00E05EC9">
        <w:t xml:space="preserve"> which compares renewables to other sources of energy</w:t>
      </w:r>
      <w:r w:rsidR="004C79A9" w:rsidRPr="00E05EC9">
        <w:t xml:space="preserve"> </w:t>
      </w:r>
      <w:r w:rsidR="004C79A9" w:rsidRPr="00E05EC9">
        <w:fldChar w:fldCharType="begin"/>
      </w:r>
      <w:r w:rsidR="00390636" w:rsidRPr="00E05EC9">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 xml:space="preserve">. </w:t>
      </w:r>
    </w:p>
    <w:p w14:paraId="0FEC5889" w14:textId="6A804FFE" w:rsidR="00DB486E" w:rsidRPr="00E05EC9" w:rsidRDefault="00DB486E" w:rsidP="002740BD"/>
    <w:p w14:paraId="3F113407" w14:textId="477C1F08" w:rsidR="00D64EA5" w:rsidRPr="00E05EC9" w:rsidRDefault="00D64EA5" w:rsidP="002740BD"/>
    <w:p w14:paraId="7F4CEE6C" w14:textId="599F16D0" w:rsidR="007E04EE" w:rsidRPr="00E05EC9" w:rsidRDefault="007E04EE" w:rsidP="002740BD">
      <w:r w:rsidRPr="00E05EC9">
        <w:lastRenderedPageBreak/>
        <mc:AlternateContent>
          <mc:Choice Requires="wpg">
            <w:drawing>
              <wp:anchor distT="0" distB="0" distL="114300" distR="114300" simplePos="0" relativeHeight="251317760"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E05EC9" w:rsidRPr="00666F19" w:rsidRDefault="00E05EC9" w:rsidP="002740BD">
                              <w:pPr>
                                <w:pStyle w:val="Caption"/>
                                <w:rPr>
                                  <w:szCs w:val="24"/>
                                </w:rPr>
                              </w:pPr>
                              <w:bookmarkStart w:id="52" w:name="_Ref478726279"/>
                              <w:bookmarkStart w:id="53" w:name="_Toc4933381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2"/>
                              <w:r w:rsidRPr="00811B9E">
                                <w:t>-</w:t>
                              </w:r>
                              <w:r>
                                <w:t xml:space="preserve"> Changes in Electricity Generation by Fuel type</w:t>
                              </w:r>
                              <w:r w:rsidRPr="009A37F1">
                                <w:t xml:space="preserve"> </w:t>
                              </w:r>
                              <w:r>
                                <w:t>[24]</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317760;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E05EC9" w:rsidRPr="00666F19" w:rsidRDefault="00E05EC9" w:rsidP="002740BD">
                        <w:pPr>
                          <w:pStyle w:val="Caption"/>
                          <w:rPr>
                            <w:szCs w:val="24"/>
                          </w:rPr>
                        </w:pPr>
                        <w:bookmarkStart w:id="54" w:name="_Ref478726279"/>
                        <w:bookmarkStart w:id="55" w:name="_Toc4933381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4"/>
                        <w:r w:rsidRPr="00811B9E">
                          <w:t>-</w:t>
                        </w:r>
                        <w:r>
                          <w:t xml:space="preserve"> Changes in Electricity Generation by Fuel type</w:t>
                        </w:r>
                        <w:r w:rsidRPr="009A37F1">
                          <w:t xml:space="preserve"> </w:t>
                        </w:r>
                        <w:r>
                          <w:t>[24]</w:t>
                        </w:r>
                        <w:bookmarkEnd w:id="55"/>
                      </w:p>
                    </w:txbxContent>
                  </v:textbox>
                </v:shape>
                <w10:wrap type="square"/>
              </v:group>
            </w:pict>
          </mc:Fallback>
        </mc:AlternateContent>
      </w:r>
    </w:p>
    <w:p w14:paraId="12E590F4" w14:textId="7258F43F" w:rsidR="007E04EE" w:rsidRPr="00E05EC9" w:rsidRDefault="007E04EE" w:rsidP="002740BD"/>
    <w:p w14:paraId="35B09DE6" w14:textId="41F9F962" w:rsidR="00D64EA5" w:rsidRPr="00E05EC9" w:rsidRDefault="00D64EA5" w:rsidP="002740BD">
      <w:r w:rsidRPr="00E05EC9">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E05EC9">
        <w:fldChar w:fldCharType="begin"/>
      </w:r>
      <w:r w:rsidRPr="00E05EC9">
        <w:instrText xml:space="preserve"> REF _Ref478726944 \h </w:instrText>
      </w:r>
      <w:r w:rsidR="002C3099" w:rsidRPr="00E05EC9">
        <w:instrText xml:space="preserve"> \* MERGEFORMAT </w:instrText>
      </w:r>
      <w:r w:rsidRPr="00E05EC9">
        <w:fldChar w:fldCharType="separate"/>
      </w:r>
      <w:r w:rsidR="00B62578" w:rsidRPr="00E05EC9">
        <w:t>Figure 2</w:t>
      </w:r>
      <w:r w:rsidR="00B62578" w:rsidRPr="00E05EC9">
        <w:noBreakHyphen/>
        <w:t>7</w:t>
      </w:r>
      <w:r w:rsidRPr="00E05EC9">
        <w:fldChar w:fldCharType="end"/>
      </w:r>
      <w:r w:rsidR="00CB65DB" w:rsidRPr="00E05EC9">
        <w:t>,</w:t>
      </w:r>
      <w:r w:rsidRPr="00E05EC9">
        <w:t xml:space="preserve"> which trends the last decade of growth for PV </w:t>
      </w:r>
      <w:r w:rsidR="00CB65DB" w:rsidRPr="00E05EC9">
        <w:t>production</w:t>
      </w:r>
      <w:r w:rsidRPr="00E05EC9">
        <w:t xml:space="preserve"> from 5.1GW to 227 GW in 2015. This clearly demonstrates the growth of PV technologies all over the world</w:t>
      </w:r>
      <w:r w:rsidR="004C79A9" w:rsidRPr="00E05EC9">
        <w:t xml:space="preserve"> </w:t>
      </w:r>
      <w:r w:rsidR="004C79A9" w:rsidRPr="00E05EC9">
        <w:fldChar w:fldCharType="begin"/>
      </w:r>
      <w:r w:rsidR="00390636" w:rsidRPr="00E05EC9">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E05EC9">
        <w:fldChar w:fldCharType="separate"/>
      </w:r>
      <w:r w:rsidR="00390636" w:rsidRPr="00E05EC9">
        <w:t>[</w:t>
      </w:r>
      <w:hyperlink w:anchor="_ENREF_26" w:tooltip="REN21, 2016 #66" w:history="1">
        <w:r w:rsidR="00DD1C1C" w:rsidRPr="00E05EC9">
          <w:t>26</w:t>
        </w:r>
      </w:hyperlink>
      <w:r w:rsidR="00390636" w:rsidRPr="00E05EC9">
        <w:t>]</w:t>
      </w:r>
      <w:r w:rsidR="004C79A9" w:rsidRPr="00E05EC9">
        <w:fldChar w:fldCharType="end"/>
      </w:r>
      <w:r w:rsidRPr="00E05EC9">
        <w:t>.</w:t>
      </w:r>
      <w:r w:rsidR="004C79A9" w:rsidRPr="00E05EC9">
        <w:t xml:space="preserve"> </w:t>
      </w:r>
    </w:p>
    <w:p w14:paraId="1158B9E9" w14:textId="32E05314" w:rsidR="007E04EE" w:rsidRPr="00E05EC9" w:rsidRDefault="007E04EE" w:rsidP="002740BD"/>
    <w:p w14:paraId="72F56EE4" w14:textId="5B7A831A" w:rsidR="007E04EE" w:rsidRPr="00E05EC9" w:rsidRDefault="007E04EE" w:rsidP="002740BD"/>
    <w:p w14:paraId="696459A4" w14:textId="42FCD554" w:rsidR="007E04EE" w:rsidRPr="00E05EC9" w:rsidRDefault="007E04EE" w:rsidP="002740BD">
      <w:r w:rsidRPr="00E05EC9">
        <mc:AlternateContent>
          <mc:Choice Requires="wpg">
            <w:drawing>
              <wp:anchor distT="0" distB="0" distL="114300" distR="114300" simplePos="0" relativeHeight="251352576"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E05EC9" w:rsidRPr="00FF4E75" w:rsidRDefault="00E05EC9" w:rsidP="002740BD">
                              <w:pPr>
                                <w:pStyle w:val="Caption"/>
                                <w:rPr>
                                  <w:szCs w:val="24"/>
                                </w:rPr>
                              </w:pPr>
                              <w:bookmarkStart w:id="56" w:name="_Ref478726944"/>
                              <w:bookmarkStart w:id="57" w:name="_Toc493338179"/>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7</w:t>
                              </w:r>
                              <w:r w:rsidRPr="005E24DD">
                                <w:fldChar w:fldCharType="end"/>
                              </w:r>
                              <w:bookmarkEnd w:id="56"/>
                              <w:r w:rsidRPr="00423BE3">
                                <w:t>- Solar PV Global Capacity, by Country/Region, 2005-2015</w:t>
                              </w:r>
                              <w:r>
                                <w:t xml:space="preserve"> [25]</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35257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E05EC9" w:rsidRPr="00FF4E75" w:rsidRDefault="00E05EC9" w:rsidP="002740BD">
                        <w:pPr>
                          <w:pStyle w:val="Caption"/>
                          <w:rPr>
                            <w:szCs w:val="24"/>
                          </w:rPr>
                        </w:pPr>
                        <w:bookmarkStart w:id="58" w:name="_Ref478726944"/>
                        <w:bookmarkStart w:id="59" w:name="_Toc493338179"/>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7</w:t>
                        </w:r>
                        <w:r w:rsidRPr="005E24DD">
                          <w:fldChar w:fldCharType="end"/>
                        </w:r>
                        <w:bookmarkEnd w:id="58"/>
                        <w:r w:rsidRPr="00423BE3">
                          <w:t>- Solar PV Global Capacity, by Country/Region, 2005-2015</w:t>
                        </w:r>
                        <w:r>
                          <w:t xml:space="preserve"> [25]</w:t>
                        </w:r>
                        <w:bookmarkEnd w:id="59"/>
                      </w:p>
                    </w:txbxContent>
                  </v:textbox>
                </v:shape>
                <w10:wrap type="square"/>
              </v:group>
            </w:pict>
          </mc:Fallback>
        </mc:AlternateContent>
      </w:r>
    </w:p>
    <w:p w14:paraId="2DB5D10D" w14:textId="41DF524F" w:rsidR="00AA52A6" w:rsidRPr="00E05EC9" w:rsidRDefault="00F06BA1" w:rsidP="002740BD">
      <w:r w:rsidRPr="00E05EC9">
        <w:lastRenderedPageBreak/>
        <w:t xml:space="preserve">The growth in solar PV is occurring all over the world and Australia has seen huge increases in the amount of solar installations. The </w:t>
      </w:r>
      <w:r w:rsidR="005B7CFB" w:rsidRPr="00E05EC9">
        <w:fldChar w:fldCharType="begin"/>
      </w:r>
      <w:r w:rsidR="005B7CFB" w:rsidRPr="00E05EC9">
        <w:instrText xml:space="preserve"> REF _Ref478903066 \h </w:instrText>
      </w:r>
      <w:r w:rsidR="005B7CFB" w:rsidRPr="00E05EC9">
        <w:fldChar w:fldCharType="separate"/>
      </w:r>
      <w:r w:rsidR="00B62578" w:rsidRPr="00E05EC9">
        <w:t>Figure 2</w:t>
      </w:r>
      <w:r w:rsidR="00B62578" w:rsidRPr="00E05EC9">
        <w:noBreakHyphen/>
        <w:t>8</w:t>
      </w:r>
      <w:r w:rsidR="005B7CFB" w:rsidRPr="00E05EC9">
        <w:fldChar w:fldCharType="end"/>
      </w:r>
      <w:r w:rsidR="005B7CFB" w:rsidRPr="00E05EC9">
        <w:t xml:space="preserve"> </w:t>
      </w:r>
      <w:r w:rsidRPr="00E05EC9">
        <w:t>below shows the amount of installations per year in Australia.</w:t>
      </w:r>
      <w:r w:rsidR="00CB65DB" w:rsidRPr="00E05EC9">
        <w:t xml:space="preserve"> The peak noted in the years</w:t>
      </w:r>
      <w:r w:rsidR="005B7CFB" w:rsidRPr="00E05EC9">
        <w:t xml:space="preserve"> 2011 and 2012 were due to</w:t>
      </w:r>
      <w:r w:rsidR="00CB65DB" w:rsidRPr="00E05EC9">
        <w:t xml:space="preserve"> the</w:t>
      </w:r>
      <w:r w:rsidR="005B7CFB" w:rsidRPr="00E05EC9">
        <w:t xml:space="preserve"> rebate programs</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005B7CFB" w:rsidRPr="00E05EC9">
        <w:t>.</w:t>
      </w:r>
      <w:r w:rsidR="009A5383" w:rsidRPr="00E05EC9">
        <w:t xml:space="preserve"> </w:t>
      </w:r>
    </w:p>
    <w:p w14:paraId="6884F4DB" w14:textId="283F83F4" w:rsidR="00FD71BC" w:rsidRPr="00E05EC9" w:rsidRDefault="007E04EE" w:rsidP="002740BD">
      <w:r w:rsidRPr="00E05EC9">
        <mc:AlternateContent>
          <mc:Choice Requires="wpg">
            <w:drawing>
              <wp:anchor distT="0" distB="0" distL="114300" distR="114300" simplePos="0" relativeHeight="25201408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E05EC9" w:rsidRPr="00B33402" w:rsidRDefault="00E05EC9" w:rsidP="002740BD">
                              <w:pPr>
                                <w:pStyle w:val="Caption"/>
                                <w:rPr>
                                  <w:szCs w:val="24"/>
                                </w:rPr>
                              </w:pPr>
                              <w:bookmarkStart w:id="60" w:name="_Ref478903066"/>
                              <w:bookmarkStart w:id="61" w:name="_Toc4933381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0"/>
                              <w:r w:rsidRPr="005B7CFB">
                                <w:t>-</w:t>
                              </w:r>
                              <w:r>
                                <w:t xml:space="preserve"> Annual Solar PV Installations in Australia [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01408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E05EC9" w:rsidRPr="00B33402" w:rsidRDefault="00E05EC9" w:rsidP="002740BD">
                        <w:pPr>
                          <w:pStyle w:val="Caption"/>
                          <w:rPr>
                            <w:szCs w:val="24"/>
                          </w:rPr>
                        </w:pPr>
                        <w:bookmarkStart w:id="62" w:name="_Ref478903066"/>
                        <w:bookmarkStart w:id="63" w:name="_Toc4933381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2"/>
                        <w:r w:rsidRPr="005B7CFB">
                          <w:t>-</w:t>
                        </w:r>
                        <w:r>
                          <w:t xml:space="preserve"> Annual Solar PV Installations in Australia [24]</w:t>
                        </w:r>
                        <w:bookmarkEnd w:id="63"/>
                      </w:p>
                    </w:txbxContent>
                  </v:textbox>
                </v:shape>
                <w10:wrap type="square"/>
              </v:group>
            </w:pict>
          </mc:Fallback>
        </mc:AlternateContent>
      </w:r>
    </w:p>
    <w:p w14:paraId="559E974C" w14:textId="4FA79FFD" w:rsidR="00FD71BC" w:rsidRPr="00E05EC9" w:rsidRDefault="00FD71BC" w:rsidP="002740BD"/>
    <w:p w14:paraId="25D57A3C" w14:textId="032457EF" w:rsidR="00AC1519" w:rsidRPr="00E05EC9" w:rsidRDefault="00B71C05" w:rsidP="002740BD">
      <w:r w:rsidRPr="00E05EC9">
        <w:t>While the amount of installations has started to decrease</w:t>
      </w:r>
      <w:r w:rsidR="00CB65DB" w:rsidRPr="00E05EC9">
        <w:t>,</w:t>
      </w:r>
      <w:r w:rsidRPr="00E05EC9">
        <w:t xml:space="preserve"> the size of the installation has increased. The </w:t>
      </w:r>
      <w:r w:rsidRPr="00E05EC9">
        <w:fldChar w:fldCharType="begin"/>
      </w:r>
      <w:r w:rsidRPr="00E05EC9">
        <w:instrText xml:space="preserve"> REF _Ref478903225 \h </w:instrText>
      </w:r>
      <w:r w:rsidR="009A5383" w:rsidRPr="00E05EC9">
        <w:instrText xml:space="preserve"> \* MERGEFORMAT </w:instrText>
      </w:r>
      <w:r w:rsidRPr="00E05EC9">
        <w:fldChar w:fldCharType="separate"/>
      </w:r>
      <w:r w:rsidR="00B62578" w:rsidRPr="00E05EC9">
        <w:t>Figure 2</w:t>
      </w:r>
      <w:r w:rsidR="00B62578" w:rsidRPr="00E05EC9">
        <w:noBreakHyphen/>
        <w:t>9</w:t>
      </w:r>
      <w:r w:rsidRPr="00E05EC9">
        <w:fldChar w:fldCharType="end"/>
      </w:r>
      <w:r w:rsidRPr="00E05EC9">
        <w:t xml:space="preserve"> below shows</w:t>
      </w:r>
      <w:r w:rsidR="00CB65DB" w:rsidRPr="00E05EC9">
        <w:t xml:space="preserve"> that</w:t>
      </w:r>
      <w:r w:rsidRPr="00E05EC9">
        <w:t xml:space="preserve"> the average kW capacity of the system</w:t>
      </w:r>
      <w:r w:rsidR="00D64EA5" w:rsidRPr="00E05EC9">
        <w:t xml:space="preserve">s installed has increased and </w:t>
      </w:r>
      <w:r w:rsidRPr="00E05EC9">
        <w:t>is due to price decreases and better technology</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w:t>
      </w:r>
      <w:r w:rsidR="004C79A9" w:rsidRPr="00E05EC9">
        <w:t xml:space="preserve"> </w:t>
      </w:r>
    </w:p>
    <w:p w14:paraId="3A3114F0" w14:textId="622A4760" w:rsidR="00F06BA1" w:rsidRPr="00E05EC9" w:rsidRDefault="007E04EE" w:rsidP="002740BD">
      <w:r w:rsidRPr="00E05EC9">
        <mc:AlternateContent>
          <mc:Choice Requires="wpg">
            <w:drawing>
              <wp:anchor distT="0" distB="0" distL="114300" distR="114300" simplePos="0" relativeHeight="250929664"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E05EC9" w:rsidRPr="001423FC" w:rsidRDefault="00E05EC9" w:rsidP="002740BD">
                              <w:pPr>
                                <w:pStyle w:val="Caption"/>
                                <w:rPr>
                                  <w:sz w:val="18"/>
                                </w:rPr>
                              </w:pPr>
                              <w:bookmarkStart w:id="64" w:name="_Ref478903225"/>
                              <w:bookmarkStart w:id="65" w:name="_Toc4933381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4"/>
                              <w:r>
                                <w:t>- State Average Solar PV System Size (kW) [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966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E05EC9" w:rsidRPr="001423FC" w:rsidRDefault="00E05EC9" w:rsidP="002740BD">
                        <w:pPr>
                          <w:pStyle w:val="Caption"/>
                          <w:rPr>
                            <w:sz w:val="18"/>
                          </w:rPr>
                        </w:pPr>
                        <w:bookmarkStart w:id="66" w:name="_Ref478903225"/>
                        <w:bookmarkStart w:id="67" w:name="_Toc4933381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6"/>
                        <w:r>
                          <w:t>- State Average Solar PV System Size (kW) [24]</w:t>
                        </w:r>
                        <w:bookmarkEnd w:id="67"/>
                      </w:p>
                    </w:txbxContent>
                  </v:textbox>
                </v:shape>
                <w10:wrap type="square"/>
              </v:group>
            </w:pict>
          </mc:Fallback>
        </mc:AlternateContent>
      </w:r>
    </w:p>
    <w:p w14:paraId="4067D448" w14:textId="4F3CEB79" w:rsidR="005E2715" w:rsidRPr="00E05EC9" w:rsidRDefault="00B71C05" w:rsidP="002740BD">
      <w:r w:rsidRPr="00E05EC9">
        <w:t>The renewable energy trend has allowed Queensland to generate 4%</w:t>
      </w:r>
      <w:r w:rsidR="00D64EA5" w:rsidRPr="00E05EC9">
        <w:t xml:space="preserve"> of its </w:t>
      </w:r>
      <w:r w:rsidR="00CB65DB" w:rsidRPr="00E05EC9">
        <w:t>electricity</w:t>
      </w:r>
      <w:r w:rsidRPr="00E05EC9">
        <w:t xml:space="preserve"> from renewables, with two wind farms and 466,966 domestic solar systems. </w:t>
      </w:r>
      <w:r w:rsidR="009A5383"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E05EC9">
        <w:fldChar w:fldCharType="separate"/>
      </w:r>
      <w:r w:rsidR="00390636" w:rsidRPr="00E05EC9">
        <w:t>[</w:t>
      </w:r>
      <w:hyperlink w:anchor="_ENREF_25" w:tooltip="Council, 2015 #67" w:history="1">
        <w:r w:rsidR="00DD1C1C" w:rsidRPr="00E05EC9">
          <w:t>25</w:t>
        </w:r>
      </w:hyperlink>
      <w:r w:rsidR="00390636" w:rsidRPr="00E05EC9">
        <w:t>]</w:t>
      </w:r>
      <w:r w:rsidR="009A5383" w:rsidRPr="00E05EC9">
        <w:fldChar w:fldCharType="end"/>
      </w:r>
      <w:r w:rsidR="009A5383" w:rsidRPr="00E05EC9">
        <w:t xml:space="preserve"> </w:t>
      </w:r>
    </w:p>
    <w:p w14:paraId="0E99C86A" w14:textId="77777777" w:rsidR="007E4190" w:rsidRPr="00E05EC9" w:rsidRDefault="007E4190" w:rsidP="002740BD"/>
    <w:p w14:paraId="1899387A" w14:textId="0CFB82BD" w:rsidR="00B94F01" w:rsidRPr="00E05EC9" w:rsidRDefault="005E2715" w:rsidP="002740BD">
      <w:pPr>
        <w:rPr>
          <w:sz w:val="20"/>
          <w:szCs w:val="20"/>
          <w:lang w:eastAsia="en-GB"/>
        </w:rPr>
      </w:pPr>
      <w:r w:rsidRPr="00E05EC9">
        <w:t>Onat has highlighted in</w:t>
      </w:r>
      <w:r w:rsidR="00B94F01" w:rsidRPr="00E05EC9">
        <w:t xml:space="preserve"> </w:t>
      </w:r>
      <w:r w:rsidR="00CB610E" w:rsidRPr="00E05EC9">
        <w:fldChar w:fldCharType="begin"/>
      </w:r>
      <w:r w:rsidR="00CB610E" w:rsidRPr="00E05EC9">
        <w:instrText xml:space="preserve"> REF _Ref480886663 \h </w:instrText>
      </w:r>
      <w:r w:rsidR="00CB610E" w:rsidRPr="00E05EC9">
        <w:fldChar w:fldCharType="separate"/>
      </w:r>
      <w:r w:rsidR="00B62578" w:rsidRPr="00E05EC9">
        <w:t>Table 2</w:t>
      </w:r>
      <w:r w:rsidR="00B62578" w:rsidRPr="00E05EC9">
        <w:noBreakHyphen/>
        <w:t>1</w:t>
      </w:r>
      <w:r w:rsidR="00CB610E" w:rsidRPr="00E05EC9">
        <w:fldChar w:fldCharType="end"/>
      </w:r>
      <w:r w:rsidR="00CB610E" w:rsidRPr="00E05EC9">
        <w:t xml:space="preserve"> </w:t>
      </w:r>
      <w:r w:rsidR="00B94F01" w:rsidRPr="00E05EC9">
        <w:t>below the advantages and disadvantages of PV systems</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B94F01" w:rsidRPr="00E05EC9">
        <w:t>.</w:t>
      </w:r>
      <w:r w:rsidR="004C79A9" w:rsidRPr="00E05EC9">
        <w:rPr>
          <w:sz w:val="20"/>
          <w:szCs w:val="20"/>
          <w:lang w:eastAsia="en-GB"/>
        </w:rPr>
        <w:t xml:space="preserve"> </w:t>
      </w:r>
    </w:p>
    <w:p w14:paraId="44EB8C91" w14:textId="26B062E0" w:rsidR="002909C0" w:rsidRPr="00E05EC9" w:rsidRDefault="002909C0" w:rsidP="002740BD"/>
    <w:p w14:paraId="494CB01B" w14:textId="1000E60E" w:rsidR="002909C0" w:rsidRPr="00E05EC9" w:rsidRDefault="002909C0" w:rsidP="002740BD">
      <w:pPr>
        <w:pStyle w:val="Caption"/>
      </w:pPr>
      <w:bookmarkStart w:id="68" w:name="_Ref480886663"/>
      <w:bookmarkStart w:id="69" w:name="_Ref481337691"/>
      <w:bookmarkStart w:id="70" w:name="_Toc493338162"/>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1</w:t>
      </w:r>
      <w:r w:rsidR="00A46DFA" w:rsidRPr="00E05EC9">
        <w:fldChar w:fldCharType="end"/>
      </w:r>
      <w:bookmarkEnd w:id="68"/>
      <w:bookmarkEnd w:id="69"/>
      <w:r w:rsidRPr="00E05EC9">
        <w:t>- Advantages and Disadvantages of PV Systems</w:t>
      </w:r>
      <w:r w:rsidR="00CB65DB" w:rsidRPr="00E05EC9">
        <w:t xml:space="preserve"> [26]</w:t>
      </w:r>
      <w:bookmarkEnd w:id="70"/>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E05EC9"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E05EC9" w:rsidRDefault="00712947" w:rsidP="002740BD">
            <w:r w:rsidRPr="00E05EC9">
              <w:t>Advantages of PV</w:t>
            </w:r>
          </w:p>
        </w:tc>
        <w:tc>
          <w:tcPr>
            <w:tcW w:w="5064" w:type="dxa"/>
            <w:shd w:val="clear" w:color="auto" w:fill="CBCBCB" w:themeFill="text2" w:themeFillTint="40"/>
          </w:tcPr>
          <w:p w14:paraId="1EFF6018" w14:textId="4E36D2BE" w:rsidR="00712947" w:rsidRPr="00E05EC9" w:rsidRDefault="00712947" w:rsidP="002740BD">
            <w:r w:rsidRPr="00E05EC9">
              <w:t>Disadvantages of PV</w:t>
            </w:r>
          </w:p>
        </w:tc>
      </w:tr>
      <w:tr w:rsidR="00712947" w:rsidRPr="00E05EC9" w14:paraId="7D7B6A4A" w14:textId="77777777" w:rsidTr="003E3899">
        <w:trPr>
          <w:trHeight w:val="128"/>
        </w:trPr>
        <w:tc>
          <w:tcPr>
            <w:tcW w:w="5064" w:type="dxa"/>
          </w:tcPr>
          <w:p w14:paraId="6030B7B7" w14:textId="77777777" w:rsidR="00712947" w:rsidRPr="00E05EC9" w:rsidRDefault="00712947" w:rsidP="002740BD">
            <w:r w:rsidRPr="00E05EC9">
              <w:t>Fuel source is vast and essentially infinite</w:t>
            </w:r>
          </w:p>
        </w:tc>
        <w:tc>
          <w:tcPr>
            <w:tcW w:w="5064" w:type="dxa"/>
            <w:vMerge w:val="restart"/>
          </w:tcPr>
          <w:p w14:paraId="4804DC12" w14:textId="369DA9E4" w:rsidR="00712947" w:rsidRPr="00E05EC9" w:rsidRDefault="00712947" w:rsidP="002740BD">
            <w:r w:rsidRPr="00E05EC9">
              <w:t xml:space="preserve">Fuel source is diffuse (sunlight is relatively </w:t>
            </w:r>
            <w:r w:rsidR="00BB4828" w:rsidRPr="00E05EC9">
              <w:t>low-density</w:t>
            </w:r>
            <w:r w:rsidRPr="00E05EC9">
              <w:t xml:space="preserve"> energy)</w:t>
            </w:r>
          </w:p>
        </w:tc>
      </w:tr>
      <w:tr w:rsidR="00712947" w:rsidRPr="00E05EC9" w14:paraId="1790371F" w14:textId="77777777" w:rsidTr="003E3899">
        <w:trPr>
          <w:trHeight w:val="522"/>
        </w:trPr>
        <w:tc>
          <w:tcPr>
            <w:tcW w:w="5064" w:type="dxa"/>
          </w:tcPr>
          <w:p w14:paraId="02A98B3A" w14:textId="77777777" w:rsidR="00712947" w:rsidRPr="00E05EC9" w:rsidRDefault="00712947" w:rsidP="002740BD">
            <w:r w:rsidRPr="00E05EC9">
              <w:t>No emissions, no combustion or radioactive fuel for disposal (does not contribute perceptibly to global climate change or pollution)</w:t>
            </w:r>
          </w:p>
        </w:tc>
        <w:tc>
          <w:tcPr>
            <w:tcW w:w="5064" w:type="dxa"/>
            <w:vMerge/>
          </w:tcPr>
          <w:p w14:paraId="3D4EEABD" w14:textId="77777777" w:rsidR="00712947" w:rsidRPr="00E05EC9" w:rsidRDefault="00712947" w:rsidP="002740BD"/>
        </w:tc>
      </w:tr>
      <w:tr w:rsidR="00712947" w:rsidRPr="00E05EC9" w14:paraId="7D8B27D9" w14:textId="77777777" w:rsidTr="003E3899">
        <w:trPr>
          <w:trHeight w:val="128"/>
        </w:trPr>
        <w:tc>
          <w:tcPr>
            <w:tcW w:w="5064" w:type="dxa"/>
          </w:tcPr>
          <w:p w14:paraId="129F5E4E" w14:textId="77777777" w:rsidR="00712947" w:rsidRPr="00E05EC9" w:rsidRDefault="00712947" w:rsidP="002740BD">
            <w:r w:rsidRPr="00E05EC9">
              <w:t>Low operating costs (no fuel)</w:t>
            </w:r>
          </w:p>
        </w:tc>
        <w:tc>
          <w:tcPr>
            <w:tcW w:w="5064" w:type="dxa"/>
            <w:vMerge w:val="restart"/>
          </w:tcPr>
          <w:p w14:paraId="06F1991A" w14:textId="7B67FB15" w:rsidR="0090082D" w:rsidRPr="00E05EC9" w:rsidRDefault="00DE2E8B" w:rsidP="002740BD">
            <w:r w:rsidRPr="00E05EC9">
              <w:t>Low conversion efficiency &lt;40%</w:t>
            </w:r>
            <w:r w:rsidR="0090082D" w:rsidRPr="00E05EC9">
              <w:t xml:space="preserve"> for commercial applications</w:t>
            </w:r>
          </w:p>
        </w:tc>
      </w:tr>
      <w:tr w:rsidR="00712947" w:rsidRPr="00E05EC9" w14:paraId="642700A7" w14:textId="77777777" w:rsidTr="003E3899">
        <w:trPr>
          <w:trHeight w:val="128"/>
        </w:trPr>
        <w:tc>
          <w:tcPr>
            <w:tcW w:w="5064" w:type="dxa"/>
          </w:tcPr>
          <w:p w14:paraId="5E84B2E1" w14:textId="77777777" w:rsidR="00712947" w:rsidRPr="00E05EC9" w:rsidRDefault="00712947" w:rsidP="002740BD">
            <w:r w:rsidRPr="00E05EC9">
              <w:t>No moving parts</w:t>
            </w:r>
          </w:p>
        </w:tc>
        <w:tc>
          <w:tcPr>
            <w:tcW w:w="5064" w:type="dxa"/>
            <w:vMerge/>
          </w:tcPr>
          <w:p w14:paraId="23CF561B" w14:textId="77777777" w:rsidR="00712947" w:rsidRPr="00E05EC9" w:rsidRDefault="00712947" w:rsidP="002740BD"/>
        </w:tc>
      </w:tr>
      <w:tr w:rsidR="00712947" w:rsidRPr="00E05EC9" w14:paraId="04664F28" w14:textId="77777777" w:rsidTr="003E3899">
        <w:trPr>
          <w:trHeight w:val="123"/>
        </w:trPr>
        <w:tc>
          <w:tcPr>
            <w:tcW w:w="5064" w:type="dxa"/>
          </w:tcPr>
          <w:p w14:paraId="4751055F" w14:textId="77777777" w:rsidR="00712947" w:rsidRPr="00E05EC9" w:rsidRDefault="00712947" w:rsidP="002740BD">
            <w:r w:rsidRPr="00E05EC9">
              <w:t>Ambient temperature operation</w:t>
            </w:r>
          </w:p>
        </w:tc>
        <w:tc>
          <w:tcPr>
            <w:tcW w:w="5064" w:type="dxa"/>
            <w:vMerge/>
          </w:tcPr>
          <w:p w14:paraId="0A47ED46" w14:textId="77777777" w:rsidR="00712947" w:rsidRPr="00E05EC9" w:rsidRDefault="00712947" w:rsidP="002740BD"/>
        </w:tc>
      </w:tr>
      <w:tr w:rsidR="00712947" w:rsidRPr="00E05EC9" w14:paraId="06FFDB54" w14:textId="77777777" w:rsidTr="003E3899">
        <w:trPr>
          <w:trHeight w:val="128"/>
        </w:trPr>
        <w:tc>
          <w:tcPr>
            <w:tcW w:w="5064" w:type="dxa"/>
          </w:tcPr>
          <w:p w14:paraId="63F751E6" w14:textId="77777777" w:rsidR="00712947" w:rsidRPr="00E05EC9" w:rsidRDefault="00712947" w:rsidP="002740BD">
            <w:r w:rsidRPr="00E05EC9">
              <w:t>High reliability in modules (&gt;20 years)</w:t>
            </w:r>
          </w:p>
        </w:tc>
        <w:tc>
          <w:tcPr>
            <w:tcW w:w="5064" w:type="dxa"/>
            <w:vMerge w:val="restart"/>
          </w:tcPr>
          <w:p w14:paraId="220DD061" w14:textId="77777777" w:rsidR="00712947" w:rsidRPr="00E05EC9" w:rsidRDefault="00712947" w:rsidP="002740BD">
            <w:r w:rsidRPr="00E05EC9">
              <w:t>Poorer reliability of auxiliary (BOS) elements including storage</w:t>
            </w:r>
          </w:p>
        </w:tc>
      </w:tr>
      <w:tr w:rsidR="00712947" w:rsidRPr="00E05EC9" w14:paraId="23114AB7" w14:textId="77777777" w:rsidTr="003E3899">
        <w:trPr>
          <w:trHeight w:val="128"/>
        </w:trPr>
        <w:tc>
          <w:tcPr>
            <w:tcW w:w="5064" w:type="dxa"/>
          </w:tcPr>
          <w:p w14:paraId="208DE0F0" w14:textId="77777777" w:rsidR="00712947" w:rsidRPr="00E05EC9" w:rsidRDefault="00712947" w:rsidP="002740BD">
            <w:r w:rsidRPr="00E05EC9">
              <w:t>Modular (small or large increments)</w:t>
            </w:r>
          </w:p>
        </w:tc>
        <w:tc>
          <w:tcPr>
            <w:tcW w:w="5064" w:type="dxa"/>
            <w:vMerge/>
          </w:tcPr>
          <w:p w14:paraId="7DFB0C3C" w14:textId="77777777" w:rsidR="00712947" w:rsidRPr="00E05EC9" w:rsidRDefault="00712947" w:rsidP="002740BD"/>
        </w:tc>
      </w:tr>
      <w:tr w:rsidR="00712947" w:rsidRPr="00E05EC9" w14:paraId="0F4A7E21" w14:textId="77777777" w:rsidTr="003E3899">
        <w:trPr>
          <w:trHeight w:val="128"/>
        </w:trPr>
        <w:tc>
          <w:tcPr>
            <w:tcW w:w="5064" w:type="dxa"/>
          </w:tcPr>
          <w:p w14:paraId="696C1E21" w14:textId="22994015" w:rsidR="00712947" w:rsidRPr="00E05EC9" w:rsidRDefault="00CB65DB" w:rsidP="002740BD">
            <w:r w:rsidRPr="00E05EC9">
              <w:t>Quick i</w:t>
            </w:r>
            <w:r w:rsidR="00712947" w:rsidRPr="00E05EC9">
              <w:t>nstallation</w:t>
            </w:r>
          </w:p>
        </w:tc>
        <w:tc>
          <w:tcPr>
            <w:tcW w:w="5064" w:type="dxa"/>
            <w:vMerge/>
          </w:tcPr>
          <w:p w14:paraId="73CCB50C" w14:textId="77777777" w:rsidR="00712947" w:rsidRPr="00E05EC9" w:rsidRDefault="00712947" w:rsidP="002740BD"/>
        </w:tc>
      </w:tr>
      <w:tr w:rsidR="00712947" w:rsidRPr="00E05EC9" w14:paraId="15C85F89" w14:textId="77777777" w:rsidTr="003E3899">
        <w:trPr>
          <w:trHeight w:val="259"/>
        </w:trPr>
        <w:tc>
          <w:tcPr>
            <w:tcW w:w="5064" w:type="dxa"/>
          </w:tcPr>
          <w:p w14:paraId="37D579B4" w14:textId="77777777" w:rsidR="00712947" w:rsidRPr="00E05EC9" w:rsidRDefault="00712947" w:rsidP="002740BD">
            <w:r w:rsidRPr="00E05EC9">
              <w:t>Can be integrated into new or existing building structures</w:t>
            </w:r>
          </w:p>
        </w:tc>
        <w:tc>
          <w:tcPr>
            <w:tcW w:w="5064" w:type="dxa"/>
            <w:vMerge w:val="restart"/>
          </w:tcPr>
          <w:p w14:paraId="13AAAD55" w14:textId="1234D928" w:rsidR="00712947" w:rsidRPr="00E05EC9" w:rsidRDefault="00DE2E8B" w:rsidP="002740BD">
            <w:r w:rsidRPr="00E05EC9">
              <w:t>Initial investment sum</w:t>
            </w:r>
          </w:p>
        </w:tc>
      </w:tr>
      <w:tr w:rsidR="00712947" w:rsidRPr="00E05EC9" w14:paraId="46A37E65" w14:textId="77777777" w:rsidTr="003E3899">
        <w:trPr>
          <w:trHeight w:val="128"/>
        </w:trPr>
        <w:tc>
          <w:tcPr>
            <w:tcW w:w="5064" w:type="dxa"/>
          </w:tcPr>
          <w:p w14:paraId="4305D373" w14:textId="18D34196" w:rsidR="00712947" w:rsidRPr="00E05EC9" w:rsidRDefault="00712947" w:rsidP="002740BD">
            <w:r w:rsidRPr="00E05EC9">
              <w:t xml:space="preserve">Can </w:t>
            </w:r>
            <w:r w:rsidR="00CB610E" w:rsidRPr="00E05EC9">
              <w:t>be</w:t>
            </w:r>
            <w:r w:rsidRPr="00E05EC9">
              <w:t xml:space="preserve"> installed at nearly any point of use</w:t>
            </w:r>
          </w:p>
        </w:tc>
        <w:tc>
          <w:tcPr>
            <w:tcW w:w="5064" w:type="dxa"/>
            <w:vMerge/>
          </w:tcPr>
          <w:p w14:paraId="518DC3F5" w14:textId="77777777" w:rsidR="00712947" w:rsidRPr="00E05EC9" w:rsidRDefault="00712947" w:rsidP="002740BD"/>
        </w:tc>
      </w:tr>
      <w:tr w:rsidR="00712947" w:rsidRPr="00E05EC9" w14:paraId="78414FD9" w14:textId="77777777" w:rsidTr="003E3899">
        <w:trPr>
          <w:trHeight w:val="259"/>
        </w:trPr>
        <w:tc>
          <w:tcPr>
            <w:tcW w:w="5064" w:type="dxa"/>
          </w:tcPr>
          <w:p w14:paraId="0934D438" w14:textId="77777777" w:rsidR="00712947" w:rsidRPr="00E05EC9" w:rsidRDefault="00712947" w:rsidP="002740BD">
            <w:r w:rsidRPr="00E05EC9">
              <w:t>Daily output peak may match local demand</w:t>
            </w:r>
          </w:p>
        </w:tc>
        <w:tc>
          <w:tcPr>
            <w:tcW w:w="5064" w:type="dxa"/>
            <w:vMerge w:val="restart"/>
          </w:tcPr>
          <w:p w14:paraId="4ABE0E8F" w14:textId="507A93DA" w:rsidR="00712947" w:rsidRPr="00E05EC9" w:rsidRDefault="00712947" w:rsidP="002740BD">
            <w:r w:rsidRPr="00E05EC9">
              <w:t>Lack of economical efficient energy storage</w:t>
            </w:r>
          </w:p>
        </w:tc>
      </w:tr>
      <w:tr w:rsidR="00712947" w:rsidRPr="00E05EC9" w14:paraId="20C59AE8" w14:textId="77777777" w:rsidTr="003E3899">
        <w:trPr>
          <w:trHeight w:val="128"/>
        </w:trPr>
        <w:tc>
          <w:tcPr>
            <w:tcW w:w="5064" w:type="dxa"/>
          </w:tcPr>
          <w:p w14:paraId="7CA1381B" w14:textId="77777777" w:rsidR="00712947" w:rsidRPr="00E05EC9" w:rsidRDefault="00712947" w:rsidP="002740BD">
            <w:r w:rsidRPr="00E05EC9">
              <w:t>High public acceptance</w:t>
            </w:r>
          </w:p>
        </w:tc>
        <w:tc>
          <w:tcPr>
            <w:tcW w:w="5064" w:type="dxa"/>
            <w:vMerge/>
          </w:tcPr>
          <w:p w14:paraId="4FF262D0" w14:textId="77777777" w:rsidR="00712947" w:rsidRPr="00E05EC9" w:rsidRDefault="00712947" w:rsidP="002740BD"/>
        </w:tc>
      </w:tr>
      <w:tr w:rsidR="00712947" w:rsidRPr="00E05EC9" w14:paraId="4E940472" w14:textId="77777777" w:rsidTr="003E3899">
        <w:trPr>
          <w:trHeight w:val="123"/>
        </w:trPr>
        <w:tc>
          <w:tcPr>
            <w:tcW w:w="5064" w:type="dxa"/>
          </w:tcPr>
          <w:p w14:paraId="57D48BD9" w14:textId="77777777" w:rsidR="00712947" w:rsidRPr="00E05EC9" w:rsidRDefault="00712947" w:rsidP="002740BD">
            <w:r w:rsidRPr="00E05EC9">
              <w:t>Excellent safety record</w:t>
            </w:r>
          </w:p>
        </w:tc>
        <w:tc>
          <w:tcPr>
            <w:tcW w:w="5064" w:type="dxa"/>
            <w:vMerge/>
          </w:tcPr>
          <w:p w14:paraId="1005EE4F" w14:textId="77777777" w:rsidR="00712947" w:rsidRPr="00E05EC9" w:rsidRDefault="00712947" w:rsidP="002740BD"/>
        </w:tc>
      </w:tr>
    </w:tbl>
    <w:p w14:paraId="625722F7" w14:textId="18B99B2D" w:rsidR="008F200A" w:rsidRPr="00E05EC9" w:rsidRDefault="008F200A" w:rsidP="002740BD">
      <w:r w:rsidRPr="00E05EC9">
        <w:br w:type="page"/>
      </w:r>
    </w:p>
    <w:p w14:paraId="7FD653C2" w14:textId="3CD84F0C" w:rsidR="00B24A8C" w:rsidRPr="00E05EC9" w:rsidRDefault="00800F01" w:rsidP="002740BD">
      <w:pPr>
        <w:pStyle w:val="Heading3"/>
      </w:pPr>
      <w:bookmarkStart w:id="71" w:name="_Toc493340795"/>
      <w:r w:rsidRPr="00E05EC9">
        <w:rPr>
          <w:rStyle w:val="Strong"/>
          <w:b w:val="0"/>
          <w:lang w:val="en-AU"/>
        </w:rPr>
        <w:lastRenderedPageBreak/>
        <w:t>Efficiency</w:t>
      </w:r>
      <w:r w:rsidR="00B56752" w:rsidRPr="00E05EC9">
        <w:rPr>
          <w:rStyle w:val="Strong"/>
          <w:b w:val="0"/>
          <w:lang w:val="en-AU"/>
        </w:rPr>
        <w:t xml:space="preserve"> of PV</w:t>
      </w:r>
      <w:bookmarkEnd w:id="71"/>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E05EC9"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E05EC9" w:rsidRDefault="00B24A8C" w:rsidP="002740BD">
            <w:pPr>
              <w:pStyle w:val="REFPIC"/>
              <w:framePr w:hSpace="0" w:wrap="auto" w:vAnchor="margin" w:hAnchor="text" w:yAlign="inline"/>
            </w:pPr>
          </w:p>
        </w:tc>
      </w:tr>
    </w:tbl>
    <w:p w14:paraId="543016DE" w14:textId="405F4C32" w:rsidR="00C86481" w:rsidRPr="00E05EC9" w:rsidRDefault="00800F01" w:rsidP="002740BD">
      <w:r w:rsidRPr="00E05EC9">
        <w:t>The photovo</w:t>
      </w:r>
      <w:r w:rsidR="00833F22" w:rsidRPr="00E05EC9">
        <w:t>ltaic cell is the technology w</w:t>
      </w:r>
      <w:r w:rsidRPr="00E05EC9">
        <w:t>hich</w:t>
      </w:r>
      <w:r w:rsidR="00833F22" w:rsidRPr="00E05EC9">
        <w:t xml:space="preserve"> is</w:t>
      </w:r>
      <w:r w:rsidRPr="00E05EC9">
        <w:t xml:space="preserve"> rapi</w:t>
      </w:r>
      <w:r w:rsidR="00833F22" w:rsidRPr="00E05EC9">
        <w:t>dly improving. The first solar</w:t>
      </w:r>
      <w:r w:rsidRPr="00E05EC9">
        <w:t xml:space="preserve"> cells had less than 1% efficiency and in the 1950’s the Si cells had around 6% efficiency</w:t>
      </w:r>
      <w:r w:rsidR="004C79A9" w:rsidRPr="00E05EC9">
        <w:t xml:space="preserve"> </w:t>
      </w:r>
      <w:r w:rsidR="004C79A9" w:rsidRPr="00E05EC9">
        <w:fldChar w:fldCharType="begin"/>
      </w:r>
      <w:r w:rsidR="00390636" w:rsidRPr="00E05EC9">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E05EC9">
        <w:fldChar w:fldCharType="separate"/>
      </w:r>
      <w:r w:rsidR="00390636" w:rsidRPr="00E05EC9">
        <w:t>[</w:t>
      </w:r>
      <w:hyperlink w:anchor="_ENREF_28" w:tooltip="Photovoltaic, 2015 #69" w:history="1">
        <w:r w:rsidR="00DD1C1C" w:rsidRPr="00E05EC9">
          <w:t>28</w:t>
        </w:r>
      </w:hyperlink>
      <w:r w:rsidR="00390636" w:rsidRPr="00E05EC9">
        <w:t>]</w:t>
      </w:r>
      <w:r w:rsidR="004C79A9" w:rsidRPr="00E05EC9">
        <w:fldChar w:fldCharType="end"/>
      </w:r>
      <w:r w:rsidRPr="00E05EC9">
        <w:t xml:space="preserve">. </w:t>
      </w:r>
      <w:bookmarkStart w:id="72" w:name="_Hlk492836181"/>
      <w:r w:rsidRPr="00E05EC9">
        <w:t>Currently Si crystalline has 25.6% efficiency while the best solar cell is</w:t>
      </w:r>
      <w:r w:rsidR="00F14AB1" w:rsidRPr="00E05EC9">
        <w:t xml:space="preserve"> InGaP/GaAs/InGaAs with 37.9% efficiency</w:t>
      </w:r>
      <w:r w:rsidR="004C79A9" w:rsidRPr="00E05EC9">
        <w:t xml:space="preserve"> </w:t>
      </w:r>
      <w:r w:rsidR="004C79A9"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E05EC9">
        <w:fldChar w:fldCharType="separate"/>
      </w:r>
      <w:r w:rsidR="00390636" w:rsidRPr="00E05EC9">
        <w:t>[</w:t>
      </w:r>
      <w:hyperlink w:anchor="_ENREF_29" w:tooltip="Green, 2015 #70" w:history="1">
        <w:r w:rsidR="00DD1C1C" w:rsidRPr="00E05EC9">
          <w:t>29</w:t>
        </w:r>
      </w:hyperlink>
      <w:r w:rsidR="00390636" w:rsidRPr="00E05EC9">
        <w:t>]</w:t>
      </w:r>
      <w:r w:rsidR="004C79A9" w:rsidRPr="00E05EC9">
        <w:fldChar w:fldCharType="end"/>
      </w:r>
      <w:r w:rsidR="00F14AB1" w:rsidRPr="00E05EC9">
        <w:t xml:space="preserve">. The below </w:t>
      </w:r>
      <w:r w:rsidR="00F14AB1" w:rsidRPr="00E05EC9">
        <w:fldChar w:fldCharType="begin"/>
      </w:r>
      <w:r w:rsidR="00F14AB1" w:rsidRPr="00E05EC9">
        <w:instrText xml:space="preserve"> REF _Ref478905590 \h </w:instrText>
      </w:r>
      <w:r w:rsidR="00F14AB1" w:rsidRPr="00E05EC9">
        <w:fldChar w:fldCharType="separate"/>
      </w:r>
      <w:r w:rsidR="00B62578" w:rsidRPr="00E05EC9">
        <w:t>Figure 2</w:t>
      </w:r>
      <w:r w:rsidR="00B62578" w:rsidRPr="00E05EC9">
        <w:noBreakHyphen/>
        <w:t>10</w:t>
      </w:r>
      <w:r w:rsidR="00F14AB1" w:rsidRPr="00E05EC9">
        <w:fldChar w:fldCharType="end"/>
      </w:r>
      <w:r w:rsidR="00F14AB1" w:rsidRPr="00E05EC9">
        <w:t xml:space="preserve"> shows the trending increase in efficiency for solar </w:t>
      </w:r>
      <w:bookmarkEnd w:id="72"/>
      <w:r w:rsidR="00F14AB1" w:rsidRPr="00E05EC9">
        <w:t>panels.</w:t>
      </w:r>
    </w:p>
    <w:p w14:paraId="026B8E39" w14:textId="0AB06D3C" w:rsidR="00E810FC" w:rsidRPr="00E05EC9" w:rsidRDefault="00E810FC" w:rsidP="002740BD">
      <w:r w:rsidRPr="00E05EC9">
        <mc:AlternateContent>
          <mc:Choice Requires="wpg">
            <w:drawing>
              <wp:anchor distT="0" distB="0" distL="114300" distR="114300" simplePos="0" relativeHeight="251387392"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E05EC9" w:rsidRPr="009102AB" w:rsidRDefault="00E05EC9" w:rsidP="002740BD">
                              <w:pPr>
                                <w:pStyle w:val="Caption"/>
                                <w:rPr>
                                  <w:szCs w:val="24"/>
                                </w:rPr>
                              </w:pPr>
                              <w:bookmarkStart w:id="73" w:name="_Ref478905590"/>
                              <w:bookmarkStart w:id="74" w:name="_Toc4933381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3"/>
                              <w:r>
                                <w:t xml:space="preserve"> - Best Research-Cell Efficiencies, 1976-2015 [28]</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38739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E05EC9" w:rsidRPr="009102AB" w:rsidRDefault="00E05EC9" w:rsidP="002740BD">
                        <w:pPr>
                          <w:pStyle w:val="Caption"/>
                          <w:rPr>
                            <w:szCs w:val="24"/>
                          </w:rPr>
                        </w:pPr>
                        <w:bookmarkStart w:id="75" w:name="_Ref478905590"/>
                        <w:bookmarkStart w:id="76" w:name="_Toc4933381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5"/>
                        <w:r>
                          <w:t xml:space="preserve"> - Best Research-Cell Efficiencies, 1976-2015 [28]</w:t>
                        </w:r>
                        <w:bookmarkEnd w:id="76"/>
                      </w:p>
                    </w:txbxContent>
                  </v:textbox>
                </v:shape>
                <w10:wrap type="square"/>
              </v:group>
            </w:pict>
          </mc:Fallback>
        </mc:AlternateContent>
      </w:r>
    </w:p>
    <w:p w14:paraId="42287037" w14:textId="7AD2F93C" w:rsidR="00E810FC" w:rsidRPr="00E05EC9" w:rsidRDefault="00E810FC" w:rsidP="002740BD"/>
    <w:p w14:paraId="7C9BBABD" w14:textId="660BC269" w:rsidR="00E810FC" w:rsidRPr="00E05EC9" w:rsidRDefault="00E810FC" w:rsidP="002740BD">
      <w:pPr>
        <w:pStyle w:val="NormalWeb"/>
      </w:pPr>
      <w:r w:rsidRPr="00E05EC9">
        <w:t>While the efficiencies of PV are undoubtedly increasing with it is important to mention the detrimental performance of PV over its lifetime.</w:t>
      </w:r>
      <w:r w:rsidR="003A7D7A" w:rsidRPr="00E05EC9">
        <w:t xml:space="preserve"> Shamra wrote that PV experiences a continuous degradation due to aging </w:t>
      </w:r>
      <w:r w:rsidR="0087131A" w:rsidRPr="00E05EC9">
        <w:fldChar w:fldCharType="begin"/>
      </w:r>
      <w:r w:rsidR="00390636" w:rsidRPr="00E05EC9">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E05EC9">
        <w:fldChar w:fldCharType="separate"/>
      </w:r>
      <w:r w:rsidR="00390636" w:rsidRPr="00E05EC9">
        <w:t>[</w:t>
      </w:r>
      <w:hyperlink w:anchor="_ENREF_30" w:tooltip="Sharma, 2013 #163" w:history="1">
        <w:r w:rsidR="00DD1C1C" w:rsidRPr="00E05EC9">
          <w:t>30</w:t>
        </w:r>
      </w:hyperlink>
      <w:r w:rsidR="00390636" w:rsidRPr="00E05EC9">
        <w:t>]</w:t>
      </w:r>
      <w:r w:rsidR="0087131A" w:rsidRPr="00E05EC9">
        <w:fldChar w:fldCharType="end"/>
      </w:r>
      <w:r w:rsidR="003A7D7A" w:rsidRPr="00E05EC9">
        <w:t xml:space="preserve">. </w:t>
      </w:r>
      <w:r w:rsidRPr="00E05EC9">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 </w:instrText>
      </w:r>
      <w:r w:rsidR="00390636"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DATA </w:instrText>
      </w:r>
      <w:r w:rsidR="00390636" w:rsidRPr="00E05EC9">
        <w:fldChar w:fldCharType="end"/>
      </w:r>
      <w:r w:rsidR="003A7D7A" w:rsidRPr="00E05EC9">
        <w:fldChar w:fldCharType="separate"/>
      </w:r>
      <w:r w:rsidR="00390636" w:rsidRPr="00E05EC9">
        <w:t>[</w:t>
      </w:r>
      <w:hyperlink w:anchor="_ENREF_31" w:tooltip="Meyer, 2004 #173" w:history="1">
        <w:r w:rsidR="00DD1C1C" w:rsidRPr="00E05EC9">
          <w:t>31</w:t>
        </w:r>
      </w:hyperlink>
      <w:r w:rsidR="00390636" w:rsidRPr="00E05EC9">
        <w:t>]</w:t>
      </w:r>
      <w:r w:rsidR="003A7D7A" w:rsidRPr="00E05EC9">
        <w:fldChar w:fldCharType="end"/>
      </w:r>
      <w:r w:rsidRPr="00E05EC9">
        <w:t xml:space="preserve">. </w:t>
      </w:r>
    </w:p>
    <w:p w14:paraId="706445DA" w14:textId="77777777" w:rsidR="003A7D7A" w:rsidRPr="00E05EC9" w:rsidRDefault="003A7D7A" w:rsidP="002740BD">
      <w:pPr>
        <w:pStyle w:val="NormalWeb"/>
        <w:rPr>
          <w:lang w:eastAsia="zh-CN"/>
        </w:rPr>
      </w:pPr>
    </w:p>
    <w:p w14:paraId="30A03C46" w14:textId="7972DE66" w:rsidR="00E810FC" w:rsidRPr="00E05EC9" w:rsidRDefault="00E810FC" w:rsidP="002740BD">
      <w:pPr>
        <w:pStyle w:val="NormalWeb"/>
        <w:rPr>
          <w:rFonts w:ascii="Calibri" w:hAnsi="Calibri" w:cs="Calibri"/>
        </w:rPr>
      </w:pPr>
      <w:r w:rsidRPr="00E05EC9">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E05EC9">
        <w:rPr>
          <w:rFonts w:ascii="AdvP4C4E74" w:hAnsi="AdvP4C4E74" w:cs="Calibri"/>
        </w:rPr>
        <w:t>.</w:t>
      </w:r>
      <w:r w:rsidRPr="00E05EC9">
        <w:t xml:space="preserve">5%/year </w:t>
      </w:r>
      <w:r w:rsidR="003A7D7A" w:rsidRPr="00E05EC9">
        <w:fldChar w:fldCharType="begin"/>
      </w:r>
      <w:r w:rsidR="00390636" w:rsidRPr="00E05EC9">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E05EC9">
        <w:fldChar w:fldCharType="separate"/>
      </w:r>
      <w:r w:rsidR="00390636" w:rsidRPr="00E05EC9">
        <w:t>[</w:t>
      </w:r>
      <w:hyperlink w:anchor="_ENREF_32" w:tooltip="Jordan, 2013 #174" w:history="1">
        <w:r w:rsidR="00DD1C1C" w:rsidRPr="00E05EC9">
          <w:t>32</w:t>
        </w:r>
      </w:hyperlink>
      <w:r w:rsidR="00390636" w:rsidRPr="00E05EC9">
        <w:t>]</w:t>
      </w:r>
      <w:r w:rsidR="003A7D7A" w:rsidRPr="00E05EC9">
        <w:fldChar w:fldCharType="end"/>
      </w:r>
      <w:r w:rsidRPr="00E05EC9">
        <w:t>.</w:t>
      </w:r>
    </w:p>
    <w:p w14:paraId="555D9A5F" w14:textId="77777777" w:rsidR="00FB09F9" w:rsidRPr="00E05EC9" w:rsidRDefault="00FB09F9" w:rsidP="002740BD"/>
    <w:p w14:paraId="58472CD9" w14:textId="2AF4BEA6" w:rsidR="00F902DD" w:rsidRPr="00E05EC9" w:rsidRDefault="00F902DD" w:rsidP="002740BD">
      <w:r w:rsidRPr="00E05EC9">
        <w:lastRenderedPageBreak/>
        <w:t xml:space="preserve">In the most recent study for the trending increases of efficiency for PV technology conducted by Sampaio and Gonzalez in 2017 the </w:t>
      </w:r>
      <w:r w:rsidR="00CD1CAC" w:rsidRPr="00E05EC9">
        <w:fldChar w:fldCharType="begin"/>
      </w:r>
      <w:r w:rsidR="00CD1CAC" w:rsidRPr="00E05EC9">
        <w:instrText xml:space="preserve"> REF _Ref481271112 \h </w:instrText>
      </w:r>
      <w:r w:rsidR="00CD1CAC" w:rsidRPr="00E05EC9">
        <w:fldChar w:fldCharType="separate"/>
      </w:r>
      <w:r w:rsidR="00B62578" w:rsidRPr="00E05EC9">
        <w:t>Figure 2</w:t>
      </w:r>
      <w:r w:rsidR="00B62578" w:rsidRPr="00E05EC9">
        <w:noBreakHyphen/>
        <w:t>11</w:t>
      </w:r>
      <w:r w:rsidR="00CD1CAC" w:rsidRPr="00E05EC9">
        <w:fldChar w:fldCharType="end"/>
      </w:r>
      <w:r w:rsidR="004C79A9" w:rsidRPr="00E05EC9">
        <w:t xml:space="preserve"> below was produced</w:t>
      </w:r>
      <w:r w:rsidRPr="00E05EC9">
        <w:t xml:space="preserve"> </w:t>
      </w:r>
      <w:r w:rsidRPr="00E05EC9">
        <w:fldChar w:fldCharType="begin"/>
      </w:r>
      <w:r w:rsidR="00E810FC"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E05EC9">
        <w:fldChar w:fldCharType="separate"/>
      </w:r>
      <w:r w:rsidR="00E810FC" w:rsidRPr="00E05EC9">
        <w:t>[</w:t>
      </w:r>
      <w:hyperlink w:anchor="_ENREF_19" w:tooltip="Sampaio, 2017 #127" w:history="1">
        <w:r w:rsidR="00DD1C1C" w:rsidRPr="00E05EC9">
          <w:t>19</w:t>
        </w:r>
      </w:hyperlink>
      <w:r w:rsidR="00E810FC" w:rsidRPr="00E05EC9">
        <w:t>]</w:t>
      </w:r>
      <w:r w:rsidRPr="00E05EC9">
        <w:fldChar w:fldCharType="end"/>
      </w:r>
      <w:r w:rsidR="00B24A8C" w:rsidRPr="00E05EC9">
        <mc:AlternateContent>
          <mc:Choice Requires="wpg">
            <w:drawing>
              <wp:anchor distT="0" distB="0" distL="114300" distR="114300" simplePos="0" relativeHeight="25184000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E05EC9" w:rsidRPr="00AD383A" w:rsidRDefault="00E05EC9" w:rsidP="002740BD">
                              <w:pPr>
                                <w:pStyle w:val="Caption"/>
                                <w:rPr>
                                  <w:szCs w:val="24"/>
                                </w:rPr>
                              </w:pPr>
                              <w:bookmarkStart w:id="77" w:name="_Ref481271112"/>
                              <w:bookmarkStart w:id="78" w:name="_Toc4933381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7"/>
                              <w:r>
                                <w:t xml:space="preserve"> - Solar Cell efficiency [19]</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84000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E05EC9" w:rsidRPr="00AD383A" w:rsidRDefault="00E05EC9" w:rsidP="002740BD">
                        <w:pPr>
                          <w:pStyle w:val="Caption"/>
                          <w:rPr>
                            <w:szCs w:val="24"/>
                          </w:rPr>
                        </w:pPr>
                        <w:bookmarkStart w:id="79" w:name="_Ref481271112"/>
                        <w:bookmarkStart w:id="80" w:name="_Toc4933381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9"/>
                        <w:r>
                          <w:t xml:space="preserve"> - Solar Cell efficiency [19]</w:t>
                        </w:r>
                        <w:bookmarkEnd w:id="80"/>
                      </w:p>
                    </w:txbxContent>
                  </v:textbox>
                </v:shape>
                <w10:wrap type="square"/>
              </v:group>
            </w:pict>
          </mc:Fallback>
        </mc:AlternateContent>
      </w:r>
      <w:r w:rsidR="004C79A9" w:rsidRPr="00E05EC9">
        <w:t>.</w:t>
      </w:r>
    </w:p>
    <w:p w14:paraId="340A2B9C" w14:textId="409D2BC1" w:rsidR="007D3167" w:rsidRPr="00E05EC9" w:rsidRDefault="007F7080" w:rsidP="002740BD">
      <w:pPr>
        <w:pStyle w:val="Heading3"/>
      </w:pPr>
      <w:bookmarkStart w:id="81" w:name="_Toc493340796"/>
      <w:r w:rsidRPr="00E05EC9">
        <w:t>Modelling</w:t>
      </w:r>
      <w:r w:rsidR="007D3167" w:rsidRPr="00E05EC9">
        <w:t xml:space="preserve"> of PV</w:t>
      </w:r>
      <w:bookmarkEnd w:id="81"/>
    </w:p>
    <w:p w14:paraId="0FC0B880" w14:textId="79058AD0" w:rsidR="00D878FC" w:rsidRPr="00E05EC9" w:rsidRDefault="00D878FC" w:rsidP="002740BD">
      <w:r w:rsidRPr="00E05EC9">
        <w:t>As mention</w:t>
      </w:r>
      <w:r w:rsidR="00427CB2" w:rsidRPr="00E05EC9">
        <w:t>ed previously solar cells are P</w:t>
      </w:r>
      <w:r w:rsidRPr="00E05EC9">
        <w:t>N junctions which can be reduced to an electrically equivalent solar cell model of a single diode, dependant current source and resistors as shown in the below</w:t>
      </w:r>
      <w:r w:rsidR="00EF3B18" w:rsidRPr="00E05EC9">
        <w:t xml:space="preserve"> </w:t>
      </w:r>
      <w:r w:rsidRPr="00E05EC9">
        <w:fldChar w:fldCharType="begin"/>
      </w:r>
      <w:r w:rsidRPr="00E05EC9">
        <w:instrText xml:space="preserve"> REF _Ref481245605 \h </w:instrText>
      </w:r>
      <w:r w:rsidRPr="00E05EC9">
        <w:fldChar w:fldCharType="separate"/>
      </w:r>
      <w:r w:rsidR="00B62578" w:rsidRPr="00E05EC9">
        <w:t>Figure 2</w:t>
      </w:r>
      <w:r w:rsidR="00B62578" w:rsidRPr="00E05EC9">
        <w:noBreakHyphen/>
        <w:t>12</w:t>
      </w:r>
      <w:r w:rsidRPr="00E05EC9">
        <w:fldChar w:fldCharType="end"/>
      </w:r>
      <w:r w:rsidRPr="00E05EC9">
        <w:t xml:space="preserve">. The voltage drop over the diode depends on the type of material which is used to construct the solar </w:t>
      </w:r>
      <w:r w:rsidR="00A63BCB" w:rsidRPr="00E05EC9">
        <w:t xml:space="preserve">cell.  </w:t>
      </w:r>
      <w:r w:rsidR="00427CB2" w:rsidRPr="00E05EC9">
        <w:t>Silicone</w:t>
      </w:r>
      <w:r w:rsidR="00A63BCB" w:rsidRPr="00E05EC9">
        <w:t xml:space="preserve"> Crystalline cells have 0.74 V, Thin Film (GaAs) have 1.122 V and Sil</w:t>
      </w:r>
      <w:r w:rsidR="00427CB2" w:rsidRPr="00E05EC9">
        <w:t>icone Amorphous have 0.896 V</w:t>
      </w:r>
      <w:r w:rsidR="004C79A9" w:rsidRPr="00E05EC9">
        <w:t xml:space="preserve"> forward biasing drop</w:t>
      </w:r>
      <w:r w:rsidR="00A63BCB" w:rsidRPr="00E05EC9">
        <w:t xml:space="preserve"> </w:t>
      </w:r>
      <w:r w:rsidR="00A63BCB"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E05EC9">
        <w:fldChar w:fldCharType="separate"/>
      </w:r>
      <w:r w:rsidR="00390636" w:rsidRPr="00E05EC9">
        <w:t>[</w:t>
      </w:r>
      <w:hyperlink w:anchor="_ENREF_29" w:tooltip="Green, 2015 #70" w:history="1">
        <w:r w:rsidR="00DD1C1C" w:rsidRPr="00E05EC9">
          <w:t>29</w:t>
        </w:r>
      </w:hyperlink>
      <w:r w:rsidR="00390636" w:rsidRPr="00E05EC9">
        <w:t>]</w:t>
      </w:r>
      <w:r w:rsidR="00A63BCB" w:rsidRPr="00E05EC9">
        <w:fldChar w:fldCharType="end"/>
      </w:r>
      <w:r w:rsidR="004C79A9" w:rsidRPr="00E05EC9">
        <w:t>.</w:t>
      </w:r>
    </w:p>
    <w:p w14:paraId="4F4856E3" w14:textId="736D9323" w:rsidR="00D878FC" w:rsidRPr="00E05EC9" w:rsidRDefault="0090082D" w:rsidP="002740BD">
      <w:r w:rsidRPr="00E05EC9">
        <mc:AlternateContent>
          <mc:Choice Requires="wpg">
            <w:drawing>
              <wp:anchor distT="0" distB="0" distL="114300" distR="114300" simplePos="0" relativeHeight="252495360"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E05EC9" w:rsidRPr="00FB1351" w:rsidRDefault="00E05EC9" w:rsidP="002740BD">
                                <w:pPr>
                                  <w:pStyle w:val="Caption"/>
                                  <w:rPr>
                                    <w:rFonts w:eastAsia="TimesNewRoman"/>
                                    <w:szCs w:val="24"/>
                                    <w:lang w:val="en-GB"/>
                                  </w:rPr>
                                </w:pPr>
                                <w:bookmarkStart w:id="82" w:name="_Ref481245605"/>
                                <w:bookmarkStart w:id="83" w:name="_Ref481245588"/>
                                <w:bookmarkStart w:id="84" w:name="_Toc4933381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2"/>
                                <w:r>
                                  <w:t>- Equivalent Circuit of a solar cell</w:t>
                                </w:r>
                                <w:bookmarkEnd w:id="83"/>
                                <w:r>
                                  <w:t xml:space="preserve"> [28]</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05EC9" w:rsidRPr="0090082D" w:rsidRDefault="00E05EC9" w:rsidP="002740B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495360"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E05EC9" w:rsidRPr="00FB1351" w:rsidRDefault="00E05EC9" w:rsidP="002740BD">
                          <w:pPr>
                            <w:pStyle w:val="Caption"/>
                            <w:rPr>
                              <w:rFonts w:eastAsia="TimesNewRoman"/>
                              <w:szCs w:val="24"/>
                              <w:lang w:val="en-GB"/>
                            </w:rPr>
                          </w:pPr>
                          <w:bookmarkStart w:id="85" w:name="_Ref481245605"/>
                          <w:bookmarkStart w:id="86" w:name="_Ref481245588"/>
                          <w:bookmarkStart w:id="87" w:name="_Toc4933381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5"/>
                          <w:r>
                            <w:t>- Equivalent Circuit of a solar cell</w:t>
                          </w:r>
                          <w:bookmarkEnd w:id="86"/>
                          <w:r>
                            <w:t xml:space="preserve"> [28]</w:t>
                          </w:r>
                          <w:bookmarkEnd w:id="87"/>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05EC9" w:rsidRPr="0090082D" w:rsidRDefault="00E05EC9" w:rsidP="002740B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E05EC9" w:rsidRDefault="00D878FC" w:rsidP="002740BD"/>
    <w:p w14:paraId="38D2082D" w14:textId="376CED71" w:rsidR="00D878FC" w:rsidRPr="00E05EC9" w:rsidRDefault="00D878FC" w:rsidP="002740BD"/>
    <w:p w14:paraId="71976F4A" w14:textId="1833C4BD" w:rsidR="00D878FC" w:rsidRPr="00E05EC9" w:rsidRDefault="00D878FC" w:rsidP="002740BD"/>
    <w:p w14:paraId="6026DAE4" w14:textId="3D0E0FD2" w:rsidR="00D878FC" w:rsidRPr="00E05EC9" w:rsidRDefault="00D878FC" w:rsidP="002740BD"/>
    <w:p w14:paraId="031DD348" w14:textId="77777777" w:rsidR="00D878FC" w:rsidRPr="00E05EC9" w:rsidRDefault="00D878FC" w:rsidP="002740BD"/>
    <w:p w14:paraId="1533A1C6" w14:textId="77777777" w:rsidR="00D878FC" w:rsidRPr="00E05EC9" w:rsidRDefault="00D878FC" w:rsidP="002740BD"/>
    <w:p w14:paraId="4A6A20D8" w14:textId="77777777" w:rsidR="00D878FC" w:rsidRPr="00E05EC9" w:rsidRDefault="00D878FC" w:rsidP="002740BD"/>
    <w:p w14:paraId="142BFE6F" w14:textId="77777777" w:rsidR="00D878FC" w:rsidRPr="00E05EC9" w:rsidRDefault="00D878FC" w:rsidP="002740BD"/>
    <w:p w14:paraId="67BCC43D" w14:textId="77777777" w:rsidR="00D878FC" w:rsidRPr="00E05EC9" w:rsidRDefault="00D878FC" w:rsidP="002740BD"/>
    <w:p w14:paraId="5B470D5D" w14:textId="77777777" w:rsidR="00D878FC" w:rsidRPr="00E05EC9" w:rsidRDefault="00D878FC" w:rsidP="002740BD"/>
    <w:p w14:paraId="47F0F3F0" w14:textId="77777777" w:rsidR="00D878FC" w:rsidRPr="00E05EC9" w:rsidRDefault="00D878FC" w:rsidP="002740BD"/>
    <w:p w14:paraId="18EDA31E" w14:textId="77777777" w:rsidR="00D878FC" w:rsidRPr="00E05EC9" w:rsidRDefault="00D878FC" w:rsidP="002740BD"/>
    <w:p w14:paraId="7DA8CDA7" w14:textId="7CBCD943" w:rsidR="00D878FC" w:rsidRPr="00E05EC9" w:rsidRDefault="00D878FC" w:rsidP="002740BD"/>
    <w:p w14:paraId="73E7EA1B" w14:textId="77777777" w:rsidR="00D878FC" w:rsidRPr="00E05EC9" w:rsidRDefault="00D878FC" w:rsidP="002740BD"/>
    <w:p w14:paraId="27B9A6BA" w14:textId="5745C567" w:rsidR="00D878FC" w:rsidRPr="00E05EC9" w:rsidRDefault="00D878FC" w:rsidP="002740BD"/>
    <w:p w14:paraId="2AB2F143" w14:textId="77777777" w:rsidR="00EF3B18" w:rsidRPr="00E05EC9" w:rsidRDefault="00EF3B18" w:rsidP="002740BD"/>
    <w:p w14:paraId="5F49FB65" w14:textId="2BC3B682" w:rsidR="00D878FC" w:rsidRPr="00E05EC9" w:rsidRDefault="00D878FC" w:rsidP="002740BD"/>
    <w:p w14:paraId="2278B84F" w14:textId="43F47B19" w:rsidR="00092476" w:rsidRPr="00E05EC9" w:rsidRDefault="00092476" w:rsidP="002740BD"/>
    <w:p w14:paraId="58B5D84D" w14:textId="3442BD2E" w:rsidR="00427CB2" w:rsidRPr="00E05EC9" w:rsidRDefault="00092476" w:rsidP="002740BD">
      <w:r w:rsidRPr="00E05EC9">
        <w:lastRenderedPageBreak/>
        <w:t>The incident energy in the form of photons from the sun are converted into photocurrent which is the current source</w:t>
      </w:r>
      <w:r w:rsidR="007D7470" w:rsidRPr="00E05EC9">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E05EC9">
        <w:t>. The electrons in the valence band are given energy from the photos and “jump” up to the cond</w:t>
      </w:r>
      <w:r w:rsidR="004C79A9" w:rsidRPr="00E05EC9">
        <w:t>uction band producing a current</w:t>
      </w:r>
      <w:r w:rsidR="00427CB2" w:rsidRPr="00E05EC9">
        <w:t xml:space="preserve"> </w:t>
      </w:r>
      <w:r w:rsidR="00427CB2" w:rsidRPr="00E05EC9">
        <w:fldChar w:fldCharType="begin"/>
      </w:r>
      <w:r w:rsidR="00390636" w:rsidRPr="00E05EC9">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E05EC9">
        <w:fldChar w:fldCharType="separate"/>
      </w:r>
      <w:r w:rsidR="00390636" w:rsidRPr="00E05EC9">
        <w:t>[</w:t>
      </w:r>
      <w:hyperlink w:anchor="_ENREF_33" w:tooltip="Özden, 2016 #117" w:history="1">
        <w:r w:rsidR="00DD1C1C" w:rsidRPr="00E05EC9">
          <w:t>33</w:t>
        </w:r>
      </w:hyperlink>
      <w:r w:rsidR="00390636" w:rsidRPr="00E05EC9">
        <w:t xml:space="preserve">, </w:t>
      </w:r>
      <w:hyperlink w:anchor="_ENREF_34" w:tooltip="Silvestre, 2009 #111" w:history="1">
        <w:r w:rsidR="00DD1C1C" w:rsidRPr="00E05EC9">
          <w:t>34</w:t>
        </w:r>
      </w:hyperlink>
      <w:r w:rsidR="00390636" w:rsidRPr="00E05EC9">
        <w:t>]</w:t>
      </w:r>
      <w:r w:rsidR="00427CB2" w:rsidRPr="00E05EC9">
        <w:fldChar w:fldCharType="end"/>
      </w:r>
      <w:r w:rsidR="004C79A9" w:rsidRPr="00E05EC9">
        <w:t>.</w:t>
      </w:r>
      <w:r w:rsidR="00427CB2" w:rsidRPr="00E05EC9">
        <w:t xml:space="preserve"> </w:t>
      </w:r>
    </w:p>
    <w:p w14:paraId="34DA25ED" w14:textId="36FD69B6" w:rsidR="00092476" w:rsidRPr="00E05EC9" w:rsidRDefault="00092476" w:rsidP="002740BD"/>
    <w:p w14:paraId="03A8624A" w14:textId="77777777" w:rsidR="00092476" w:rsidRPr="00E05EC9" w:rsidRDefault="00092476" w:rsidP="002740BD"/>
    <w:p w14:paraId="5BA32D93" w14:textId="0EFB840D" w:rsidR="00092476" w:rsidRPr="00E05EC9" w:rsidRDefault="00C31F60" w:rsidP="002740BD">
      <w:r w:rsidRPr="00E05EC9">
        <w:t>The total current</w:t>
      </w:r>
      <w:r w:rsidR="00092476" w:rsidRPr="00E05EC9">
        <w:t xml:space="preserve"> which flows out of the solar cell can be </w:t>
      </w:r>
      <w:r w:rsidR="00D878FC" w:rsidRPr="00E05EC9">
        <w:t>calculated</w:t>
      </w:r>
      <w:r w:rsidR="00092476" w:rsidRPr="00E05EC9">
        <w:t xml:space="preserve"> by </w:t>
      </w:r>
      <w:r w:rsidR="00D878FC" w:rsidRPr="00E05EC9">
        <w:t>Kirchhoff’s</w:t>
      </w:r>
      <w:r w:rsidR="00092476" w:rsidRPr="00E05EC9">
        <w:t xml:space="preserve"> Current law</w:t>
      </w:r>
      <w:r w:rsidRPr="00E05EC9">
        <w:t xml:space="preserve"> at the top node</w:t>
      </w:r>
      <w:r w:rsidR="00092476" w:rsidRPr="00E05EC9">
        <w:t>:</w:t>
      </w:r>
      <w:r w:rsidR="00427CB2" w:rsidRPr="00E05EC9">
        <w:t xml:space="preserve"> </w:t>
      </w:r>
      <w:r w:rsidR="00427CB2" w:rsidRPr="00E05EC9">
        <w:fldChar w:fldCharType="begin"/>
      </w:r>
      <w:r w:rsidR="00390636" w:rsidRPr="00E05EC9">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E05EC9">
        <w:fldChar w:fldCharType="separate"/>
      </w:r>
      <w:r w:rsidR="00390636" w:rsidRPr="00E05EC9">
        <w:t>[</w:t>
      </w:r>
      <w:hyperlink w:anchor="_ENREF_35" w:tooltip="Baetens, 2010 #88" w:history="1">
        <w:r w:rsidR="00DD1C1C" w:rsidRPr="00E05EC9">
          <w:t>35</w:t>
        </w:r>
      </w:hyperlink>
      <w:r w:rsidR="00390636" w:rsidRPr="00E05EC9">
        <w:t>]</w:t>
      </w:r>
      <w:r w:rsidR="00427CB2" w:rsidRPr="00E05EC9">
        <w:fldChar w:fldCharType="end"/>
      </w:r>
    </w:p>
    <w:p w14:paraId="78BBA92B" w14:textId="10BCFB75" w:rsidR="00092476" w:rsidRPr="00E05EC9" w:rsidRDefault="00092476" w:rsidP="002740BD"/>
    <w:p w14:paraId="33214DA8" w14:textId="632D2994" w:rsidR="00BB7C11" w:rsidRPr="00E05EC9" w:rsidRDefault="00E05EC9" w:rsidP="002740BD">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E05EC9">
        <w:t xml:space="preserve"> </w:t>
      </w:r>
      <w:r w:rsidR="007D7470" w:rsidRPr="00E05EC9">
        <w:tab/>
      </w:r>
      <w:r w:rsidR="007D7470" w:rsidRPr="00E05EC9">
        <w:tab/>
      </w:r>
      <w:r w:rsidR="007D7470" w:rsidRPr="00E05EC9">
        <w:tab/>
      </w:r>
      <w:r w:rsidR="007D7470" w:rsidRPr="00E05EC9">
        <w:tab/>
      </w:r>
      <w:r w:rsidR="007D7470" w:rsidRPr="00E05EC9">
        <w:tab/>
      </w:r>
      <w:r w:rsidR="007D747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980F51" w:rsidRPr="00E05EC9">
        <w:rPr>
          <w:rStyle w:val="EquationsChar"/>
          <w:rFonts w:eastAsia="TimesNewRoman"/>
          <w:i w:val="0"/>
          <w:lang w:val="en-AU"/>
        </w:rPr>
        <w:fldChar w:fldCharType="end"/>
      </w:r>
      <w:r w:rsidR="007D7470" w:rsidRPr="00E05EC9">
        <w:rPr>
          <w:rStyle w:val="EquationsChar"/>
          <w:rFonts w:eastAsia="TimesNewRoman"/>
          <w:i w:val="0"/>
          <w:lang w:val="en-AU"/>
        </w:rPr>
        <w:t>)</w:t>
      </w:r>
    </w:p>
    <w:p w14:paraId="385DDD5D" w14:textId="02ACE50C" w:rsidR="00092476" w:rsidRPr="00E05EC9" w:rsidRDefault="00092476" w:rsidP="002740BD"/>
    <w:p w14:paraId="552569EF" w14:textId="6CDAC45B" w:rsidR="00092476" w:rsidRPr="00E05EC9" w:rsidRDefault="00092476" w:rsidP="002740BD">
      <w:r w:rsidRPr="00E05EC9">
        <w:t>Where:</w:t>
      </w:r>
    </w:p>
    <w:p w14:paraId="68086E76" w14:textId="0F2FA578"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E05EC9">
        <w:t xml:space="preserve"> </w:t>
      </w:r>
      <w:r w:rsidR="00427CB2" w:rsidRPr="00E05EC9">
        <w:t xml:space="preserve">- </w:t>
      </w:r>
      <w:r w:rsidR="00BC767C" w:rsidRPr="00E05EC9">
        <w:t>is the current flowing out of the cell</w:t>
      </w:r>
    </w:p>
    <w:p w14:paraId="26829676" w14:textId="4E1A9F3E"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E05EC9">
        <w:rPr>
          <w:sz w:val="16"/>
          <w:szCs w:val="16"/>
        </w:rPr>
        <w:t xml:space="preserve"> </w:t>
      </w:r>
      <w:r w:rsidR="00427CB2" w:rsidRPr="00E05EC9">
        <w:t xml:space="preserve">- </w:t>
      </w:r>
      <w:r w:rsidR="00D878FC" w:rsidRPr="00E05EC9">
        <w:t xml:space="preserve">is the photocurrent source </w:t>
      </w:r>
    </w:p>
    <w:p w14:paraId="7AD2EE6D" w14:textId="5E31F2D7"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E05EC9">
        <w:rPr>
          <w:sz w:val="16"/>
          <w:szCs w:val="16"/>
        </w:rPr>
        <w:t xml:space="preserve"> </w:t>
      </w:r>
      <w:r w:rsidR="00427CB2" w:rsidRPr="00E05EC9">
        <w:t xml:space="preserve">- </w:t>
      </w:r>
      <w:r w:rsidR="00D878FC" w:rsidRPr="00E05EC9">
        <w:t>the diode current</w:t>
      </w:r>
    </w:p>
    <w:p w14:paraId="3BABB8F1" w14:textId="6D6CC976"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E05EC9">
        <w:rPr>
          <w:sz w:val="16"/>
          <w:szCs w:val="16"/>
        </w:rPr>
        <w:t xml:space="preserve"> </w:t>
      </w:r>
      <w:r w:rsidR="00427CB2" w:rsidRPr="00E05EC9">
        <w:t xml:space="preserve">- </w:t>
      </w:r>
      <w:r w:rsidR="00D878FC" w:rsidRPr="00E05EC9">
        <w:t>the current flowing through a parallel resistor caused by a flowed P-N junction</w:t>
      </w:r>
    </w:p>
    <w:p w14:paraId="5BA8CE6E" w14:textId="6CFA9F3B" w:rsidR="00D878FC" w:rsidRPr="00E05EC9" w:rsidRDefault="00D878FC" w:rsidP="002740BD">
      <w:pPr>
        <w:pStyle w:val="ListParagraph"/>
        <w:rPr>
          <w:lang w:eastAsia="en-GB"/>
        </w:rPr>
      </w:pPr>
    </w:p>
    <w:p w14:paraId="5FBE8132" w14:textId="3859D34C" w:rsidR="00A63BCB" w:rsidRPr="00E05EC9" w:rsidRDefault="00A63BCB" w:rsidP="002740BD">
      <w:pPr>
        <w:rPr>
          <w:lang w:eastAsia="en-GB"/>
        </w:rPr>
      </w:pPr>
    </w:p>
    <w:p w14:paraId="690BE6C5" w14:textId="77777777" w:rsidR="007E4190" w:rsidRPr="00E05EC9" w:rsidRDefault="007E4190" w:rsidP="002740BD">
      <w:pPr>
        <w:rPr>
          <w:lang w:eastAsia="en-GB"/>
        </w:rPr>
      </w:pPr>
    </w:p>
    <w:p w14:paraId="3D331964" w14:textId="77777777" w:rsidR="00A63BCB" w:rsidRPr="00E05EC9" w:rsidRDefault="00A63BCB" w:rsidP="002740BD">
      <w:pPr>
        <w:rPr>
          <w:lang w:eastAsia="en-GB"/>
        </w:rPr>
      </w:pPr>
    </w:p>
    <w:p w14:paraId="049555A5" w14:textId="4C5A3F16" w:rsidR="00D878FC" w:rsidRPr="00E05EC9" w:rsidRDefault="00D878FC" w:rsidP="002740BD">
      <w:pPr>
        <w:rPr>
          <w:lang w:eastAsia="en-GB"/>
        </w:rPr>
      </w:pPr>
      <w:r w:rsidRPr="00E05EC9">
        <w:rPr>
          <w:lang w:eastAsia="en-GB"/>
        </w:rPr>
        <w:t>The current produced by the photocurrent source is given by the equation:</w:t>
      </w:r>
    </w:p>
    <w:p w14:paraId="7F49A9B9" w14:textId="70B99E6C" w:rsidR="00C31F60" w:rsidRDefault="00C31F60" w:rsidP="002740BD">
      <w:pPr>
        <w:rPr>
          <w:lang w:eastAsia="en-GB"/>
        </w:rPr>
      </w:pPr>
    </w:p>
    <w:p w14:paraId="1BFF99A3" w14:textId="77777777" w:rsidR="002740BD" w:rsidRPr="00E05EC9" w:rsidRDefault="002740BD" w:rsidP="002740BD">
      <w:pPr>
        <w:rPr>
          <w:lang w:eastAsia="en-GB"/>
        </w:rPr>
      </w:pPr>
    </w:p>
    <w:p w14:paraId="4E28F89F" w14:textId="50B0ECC7" w:rsidR="00C31F60" w:rsidRPr="00E05EC9" w:rsidRDefault="00E05EC9" w:rsidP="002740BD">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E05EC9">
        <w:t xml:space="preserve"> </w:t>
      </w:r>
      <w:r w:rsidR="00C31F60" w:rsidRPr="00E05EC9">
        <w:tab/>
      </w:r>
      <w:r w:rsidR="00C31F60" w:rsidRPr="00E05EC9">
        <w:tab/>
      </w:r>
      <w:r w:rsidR="00C31F60" w:rsidRPr="00E05EC9">
        <w:tab/>
      </w:r>
      <w:r w:rsidR="00C31F60" w:rsidRPr="00E05EC9">
        <w:tab/>
      </w:r>
      <w:r w:rsidR="00C31F6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980F51" w:rsidRPr="00E05EC9">
        <w:rPr>
          <w:rStyle w:val="EquationsChar"/>
          <w:rFonts w:eastAsia="TimesNewRoman"/>
          <w:i w:val="0"/>
          <w:lang w:val="en-AU"/>
        </w:rPr>
        <w:fldChar w:fldCharType="end"/>
      </w:r>
      <w:r w:rsidR="00C31F60" w:rsidRPr="00E05EC9">
        <w:rPr>
          <w:rStyle w:val="EquationsChar"/>
          <w:rFonts w:eastAsia="TimesNewRoman"/>
          <w:i w:val="0"/>
          <w:lang w:val="en-AU"/>
        </w:rPr>
        <w:t>)</w:t>
      </w:r>
    </w:p>
    <w:p w14:paraId="70243450" w14:textId="77777777" w:rsidR="00C31F60" w:rsidRPr="00E05EC9" w:rsidRDefault="00C31F60" w:rsidP="002740BD"/>
    <w:p w14:paraId="42082639" w14:textId="77777777" w:rsidR="002740BD" w:rsidRDefault="002740BD" w:rsidP="002740BD"/>
    <w:p w14:paraId="37F7E17E" w14:textId="643AE24A" w:rsidR="00C31F60" w:rsidRPr="00E05EC9" w:rsidRDefault="00C31F60" w:rsidP="002740BD">
      <w:r w:rsidRPr="00E05EC9">
        <w:t>Where:</w:t>
      </w:r>
    </w:p>
    <w:p w14:paraId="79589CAD" w14:textId="4933CEC9"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E05EC9">
        <w:rPr>
          <w:sz w:val="16"/>
          <w:szCs w:val="16"/>
        </w:rPr>
        <w:t xml:space="preserve"> </w:t>
      </w:r>
      <w:r w:rsidR="00427CB2" w:rsidRPr="00E05EC9">
        <w:t>- is</w:t>
      </w:r>
      <w:r w:rsidR="00C31F60" w:rsidRPr="00E05EC9">
        <w:t xml:space="preserve"> the photocurrent source </w:t>
      </w:r>
    </w:p>
    <w:p w14:paraId="577F8651" w14:textId="449CC9BE"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E05EC9">
        <w:rPr>
          <w:sz w:val="16"/>
          <w:szCs w:val="16"/>
        </w:rPr>
        <w:t xml:space="preserve"> </w:t>
      </w:r>
      <w:r w:rsidR="00427CB2" w:rsidRPr="00E05EC9">
        <w:t xml:space="preserve">- is </w:t>
      </w:r>
      <w:r w:rsidR="00C31F60" w:rsidRPr="00E05EC9">
        <w:t>the short circuit current at 1,000W/m</w:t>
      </w:r>
      <w:r w:rsidR="00C31F60" w:rsidRPr="00E05EC9">
        <w:rPr>
          <w:vertAlign w:val="superscript"/>
        </w:rPr>
        <w:t>2</w:t>
      </w:r>
      <w:r w:rsidR="00C31F60" w:rsidRPr="00E05EC9">
        <w:t xml:space="preserve"> and 25 degrees Celsius</w:t>
      </w:r>
    </w:p>
    <w:p w14:paraId="627DD58E" w14:textId="575A39DD"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E05EC9">
        <w:rPr>
          <w:sz w:val="16"/>
          <w:szCs w:val="16"/>
        </w:rPr>
        <w:t xml:space="preserve"> </w:t>
      </w:r>
      <w:r w:rsidR="00427CB2" w:rsidRPr="00E05EC9">
        <w:t xml:space="preserve">- is </w:t>
      </w:r>
      <w:r w:rsidR="00C31F60" w:rsidRPr="00E05EC9">
        <w:t>the surface temperature of the solar cell</w:t>
      </w:r>
    </w:p>
    <w:p w14:paraId="786D48B0" w14:textId="38F3FBD8"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irradiation incident on the solar cell</w:t>
      </w:r>
    </w:p>
    <w:p w14:paraId="14479DDC" w14:textId="284D34E2"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temperature modification coefficient for the short circuit current</w:t>
      </w:r>
    </w:p>
    <w:p w14:paraId="037B217E" w14:textId="77777777" w:rsidR="002740BD" w:rsidRDefault="002740BD" w:rsidP="002740BD"/>
    <w:p w14:paraId="511C3ACF" w14:textId="77777777" w:rsidR="002740BD" w:rsidRDefault="002740BD" w:rsidP="002740BD"/>
    <w:p w14:paraId="6E624DBE" w14:textId="713D20B2" w:rsidR="004804AD" w:rsidRPr="00E05EC9" w:rsidRDefault="004804AD" w:rsidP="002740BD">
      <w:pPr>
        <w:rPr>
          <w:rFonts w:eastAsia="TimesNewRoman"/>
        </w:rPr>
      </w:pPr>
      <w:r w:rsidRPr="00E05EC9">
        <w:t xml:space="preserve">In Baetens studies he </w:t>
      </w:r>
      <w:r w:rsidR="00A63BCB" w:rsidRPr="00E05EC9">
        <w:t>utilized</w:t>
      </w:r>
      <w:r w:rsidRPr="00E05EC9">
        <w:t xml:space="preserve"> the formula below </w:t>
      </w:r>
      <w:r w:rsidR="00427CB2" w:rsidRPr="00E05EC9">
        <w:t xml:space="preserve"> derived from </w:t>
      </w:r>
      <w:r w:rsidR="00427CB2" w:rsidRPr="00E05EC9">
        <w:fldChar w:fldCharType="begin"/>
      </w:r>
      <w:r w:rsidR="00427CB2" w:rsidRPr="00E05EC9">
        <w:instrText xml:space="preserve"> REF _Ref481245605 \h </w:instrText>
      </w:r>
      <w:r w:rsidR="00427CB2" w:rsidRPr="00E05EC9">
        <w:fldChar w:fldCharType="separate"/>
      </w:r>
      <w:r w:rsidR="00B62578" w:rsidRPr="00E05EC9">
        <w:t>Figure 2</w:t>
      </w:r>
      <w:r w:rsidR="00B62578" w:rsidRPr="00E05EC9">
        <w:noBreakHyphen/>
        <w:t>12</w:t>
      </w:r>
      <w:r w:rsidR="00427CB2" w:rsidRPr="00E05EC9">
        <w:fldChar w:fldCharType="end"/>
      </w:r>
      <w:r w:rsidR="00427CB2" w:rsidRPr="00E05EC9">
        <w:t xml:space="preserve"> </w:t>
      </w:r>
      <w:r w:rsidRPr="00E05EC9">
        <w:t>for the</w:t>
      </w:r>
      <w:r w:rsidR="00C44BC1" w:rsidRPr="00E05EC9">
        <w:t xml:space="preserve"> instantaneous</w:t>
      </w:r>
      <w:r w:rsidRPr="00E05EC9">
        <w:t xml:space="preserve"> power produced by PV</w:t>
      </w:r>
      <w:r w:rsidR="004C79A9" w:rsidRPr="00E05EC9">
        <w:t xml:space="preserve"> </w:t>
      </w:r>
      <w:r w:rsidR="004C79A9"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 </w:instrText>
      </w:r>
      <w:r w:rsidR="00390636"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DATA </w:instrText>
      </w:r>
      <w:r w:rsidR="00390636" w:rsidRPr="00E05EC9">
        <w:rPr>
          <w:rFonts w:eastAsia="TimesNewRoman"/>
        </w:rPr>
      </w:r>
      <w:r w:rsidR="00390636" w:rsidRPr="00E05EC9">
        <w:rPr>
          <w:rFonts w:eastAsia="TimesNewRoman"/>
        </w:rPr>
        <w:fldChar w:fldCharType="end"/>
      </w:r>
      <w:r w:rsidR="004C79A9" w:rsidRPr="00E05EC9">
        <w:rPr>
          <w:rFonts w:eastAsia="TimesNewRoman"/>
        </w:rPr>
      </w:r>
      <w:r w:rsidR="004C79A9" w:rsidRPr="00E05EC9">
        <w:rPr>
          <w:rFonts w:eastAsia="TimesNewRoman"/>
        </w:rPr>
        <w:fldChar w:fldCharType="separate"/>
      </w:r>
      <w:r w:rsidR="00390636" w:rsidRPr="00E05EC9">
        <w:rPr>
          <w:rFonts w:eastAsia="TimesNewRoman"/>
        </w:rPr>
        <w:t>[</w:t>
      </w:r>
      <w:hyperlink w:anchor="_ENREF_33" w:tooltip="Özden, 2016 #117" w:history="1">
        <w:r w:rsidR="00DD1C1C" w:rsidRPr="00E05EC9">
          <w:rPr>
            <w:rFonts w:eastAsia="TimesNewRoman"/>
          </w:rPr>
          <w:t>33-35</w:t>
        </w:r>
      </w:hyperlink>
      <w:r w:rsidR="00390636" w:rsidRPr="00E05EC9">
        <w:rPr>
          <w:rFonts w:eastAsia="TimesNewRoman"/>
        </w:rPr>
        <w:t>]</w:t>
      </w:r>
      <w:r w:rsidR="004C79A9" w:rsidRPr="00E05EC9">
        <w:rPr>
          <w:rFonts w:eastAsia="TimesNewRoman"/>
        </w:rPr>
        <w:fldChar w:fldCharType="end"/>
      </w:r>
      <w:r w:rsidRPr="00E05EC9">
        <w:t>:</w:t>
      </w:r>
      <w:r w:rsidR="004C79A9" w:rsidRPr="00E05EC9">
        <w:rPr>
          <w:rFonts w:eastAsia="TimesNewRoman"/>
        </w:rPr>
        <w:t xml:space="preserve"> </w:t>
      </w:r>
    </w:p>
    <w:p w14:paraId="57B9B209" w14:textId="77777777" w:rsidR="002740BD" w:rsidRDefault="002740BD" w:rsidP="002740BD">
      <w:pPr>
        <w:pStyle w:val="EquaText"/>
      </w:pPr>
      <w:bookmarkStart w:id="88" w:name="_Ref480117722"/>
    </w:p>
    <w:p w14:paraId="4C4D61D1" w14:textId="79694CF1" w:rsidR="004804AD" w:rsidRPr="00E05EC9" w:rsidRDefault="00E05EC9" w:rsidP="002740BD">
      <w:pPr>
        <w:pStyle w:val="EquaText"/>
      </w:pPr>
      <m:oMath>
        <m:sSub>
          <m:sSubPr>
            <m:ctrlPr/>
          </m:sSubPr>
          <m:e>
            <m:r>
              <m:t>P</m:t>
            </m:r>
          </m:e>
          <m:sub>
            <m:r>
              <m:t>PV,ins</m:t>
            </m:r>
          </m:sub>
        </m:sSub>
        <m:r>
          <m:t>=</m:t>
        </m:r>
        <m:sSub>
          <m:sSubPr>
            <m:ctrlPr/>
          </m:sSubPr>
          <m:e>
            <m:r>
              <m:t>I</m:t>
            </m:r>
          </m:e>
          <m:sub>
            <m:r>
              <m:t>cell</m:t>
            </m:r>
          </m:sub>
        </m:sSub>
        <m:r>
          <m:t>V</m:t>
        </m:r>
      </m:oMath>
      <w:r w:rsidR="004804AD" w:rsidRPr="00E05EC9">
        <w:tab/>
      </w:r>
      <w:r w:rsidR="004804AD" w:rsidRPr="00E05EC9">
        <w:tab/>
      </w:r>
      <w:r w:rsidR="004804AD" w:rsidRPr="00E05EC9">
        <w:tab/>
      </w:r>
      <w:r w:rsidR="004804AD" w:rsidRPr="00E05EC9">
        <w:tab/>
      </w:r>
      <w:r w:rsidR="00D91CDE" w:rsidRPr="00E05EC9">
        <w:tab/>
      </w:r>
      <w:r w:rsidR="004804AD" w:rsidRPr="00E05EC9">
        <w:tab/>
      </w:r>
      <w:bookmarkEnd w:id="88"/>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4</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1195D776" w14:textId="6FDF9801" w:rsidR="002740BD" w:rsidRDefault="002740BD" w:rsidP="002740BD">
      <w:pPr>
        <w:pStyle w:val="EquaText"/>
      </w:pPr>
    </w:p>
    <w:p w14:paraId="3D822424" w14:textId="77777777" w:rsidR="002740BD" w:rsidRDefault="002740BD" w:rsidP="002740BD">
      <w:pPr>
        <w:pStyle w:val="EquaText"/>
      </w:pPr>
    </w:p>
    <w:p w14:paraId="72BC2470" w14:textId="587938BA" w:rsidR="004804AD" w:rsidRPr="00E05EC9" w:rsidRDefault="00E05EC9" w:rsidP="002740BD">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E05EC9">
        <w:t xml:space="preserve">  </w:t>
      </w:r>
      <w:r w:rsidR="004804AD" w:rsidRPr="00E05EC9">
        <w:tab/>
      </w:r>
      <w:r w:rsidR="004804AD" w:rsidRPr="00E05EC9">
        <w:tab/>
        <w:t xml:space="preserve"> </w:t>
      </w:r>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5</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36CEDD7D" w14:textId="77777777" w:rsidR="004804AD" w:rsidRPr="00E05EC9" w:rsidRDefault="004804AD" w:rsidP="002740BD">
      <w:r w:rsidRPr="00E05EC9">
        <w:t>Where:</w:t>
      </w:r>
    </w:p>
    <w:p w14:paraId="6A7AE14E" w14:textId="7E3FD49E" w:rsidR="00D91CDE"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E05EC9">
        <w:rPr>
          <w:sz w:val="16"/>
          <w:szCs w:val="16"/>
        </w:rPr>
        <w:t xml:space="preserve"> </w:t>
      </w:r>
      <w:r w:rsidR="00427CB2" w:rsidRPr="00E05EC9">
        <w:t>- is</w:t>
      </w:r>
      <w:r w:rsidR="00D91CDE" w:rsidRPr="00E05EC9">
        <w:t xml:space="preserve"> the</w:t>
      </w:r>
      <w:r w:rsidR="00C44BC1" w:rsidRPr="00E05EC9">
        <w:t xml:space="preserve"> instantaneous</w:t>
      </w:r>
      <w:r w:rsidR="00D91CDE" w:rsidRPr="00E05EC9">
        <w:t xml:space="preserve"> power produced by the cell</w:t>
      </w:r>
    </w:p>
    <w:p w14:paraId="3913E78B" w14:textId="7E5B8BDC"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E05EC9">
        <w:rPr>
          <w:sz w:val="16"/>
          <w:szCs w:val="16"/>
        </w:rPr>
        <w:t xml:space="preserve"> </w:t>
      </w:r>
      <w:r w:rsidR="00427CB2" w:rsidRPr="00E05EC9">
        <w:t>- is</w:t>
      </w:r>
      <w:r w:rsidR="004804AD" w:rsidRPr="00E05EC9">
        <w:t xml:space="preserve"> the current produced by the cell</w:t>
      </w:r>
    </w:p>
    <w:p w14:paraId="4BA67EE3" w14:textId="49971E32" w:rsidR="004804AD" w:rsidRPr="00E05EC9" w:rsidRDefault="004804AD" w:rsidP="002740BD">
      <w:pPr>
        <w:pStyle w:val="ListParagraph"/>
        <w:numPr>
          <w:ilvl w:val="0"/>
          <w:numId w:val="7"/>
        </w:numPr>
      </w:pPr>
      <w:r w:rsidRPr="00E05EC9">
        <w:t xml:space="preserve">V </w:t>
      </w:r>
      <w:r w:rsidR="00427CB2" w:rsidRPr="00E05EC9">
        <w:t>- is</w:t>
      </w:r>
      <w:r w:rsidRPr="00E05EC9">
        <w:t xml:space="preserve"> the voltage of the cell</w:t>
      </w:r>
    </w:p>
    <w:p w14:paraId="4D5E9791" w14:textId="55AD7646"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E05EC9">
        <w:rPr>
          <w:sz w:val="16"/>
          <w:szCs w:val="16"/>
        </w:rPr>
        <w:t xml:space="preserve"> </w:t>
      </w:r>
      <w:r w:rsidR="00427CB2" w:rsidRPr="00E05EC9">
        <w:t xml:space="preserve">- is </w:t>
      </w:r>
      <w:r w:rsidR="004804AD" w:rsidRPr="00E05EC9">
        <w:t>the light generated current</w:t>
      </w:r>
    </w:p>
    <w:p w14:paraId="40E96BFE" w14:textId="0BC021F4"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E05EC9">
        <w:rPr>
          <w:sz w:val="16"/>
          <w:szCs w:val="16"/>
        </w:rPr>
        <w:t xml:space="preserve"> </w:t>
      </w:r>
      <w:r w:rsidR="00427CB2" w:rsidRPr="00E05EC9">
        <w:t xml:space="preserve">- is </w:t>
      </w:r>
      <w:r w:rsidR="004804AD" w:rsidRPr="00E05EC9">
        <w:t>the reverse saturation current of the diode</w:t>
      </w:r>
    </w:p>
    <w:p w14:paraId="55E0D2B4" w14:textId="1F06DB39" w:rsidR="004804AD" w:rsidRPr="00E05EC9" w:rsidRDefault="004804AD" w:rsidP="002740BD">
      <w:pPr>
        <w:pStyle w:val="ListParagraph"/>
        <w:numPr>
          <w:ilvl w:val="0"/>
          <w:numId w:val="7"/>
        </w:numPr>
      </w:pPr>
      <w:r w:rsidRPr="00E05EC9">
        <w:t>R</w:t>
      </w:r>
      <w:r w:rsidRPr="00E05EC9">
        <w:rPr>
          <w:sz w:val="16"/>
          <w:szCs w:val="16"/>
        </w:rPr>
        <w:t>s</w:t>
      </w:r>
      <w:r w:rsidRPr="00E05EC9">
        <w:t xml:space="preserve"> </w:t>
      </w:r>
      <w:r w:rsidR="00427CB2" w:rsidRPr="00E05EC9">
        <w:t>- is</w:t>
      </w:r>
      <w:r w:rsidRPr="00E05EC9">
        <w:t xml:space="preserve"> the series resistance of the cells</w:t>
      </w:r>
    </w:p>
    <w:p w14:paraId="2D001EA8" w14:textId="0CDE8267" w:rsidR="004804AD" w:rsidRPr="00E05EC9" w:rsidRDefault="004804AD" w:rsidP="002740BD">
      <w:pPr>
        <w:pStyle w:val="ListParagraph"/>
        <w:numPr>
          <w:ilvl w:val="0"/>
          <w:numId w:val="7"/>
        </w:numPr>
      </w:pPr>
      <w:r w:rsidRPr="00E05EC9">
        <w:t>R</w:t>
      </w:r>
      <w:r w:rsidRPr="00E05EC9">
        <w:rPr>
          <w:sz w:val="16"/>
          <w:szCs w:val="16"/>
        </w:rPr>
        <w:t xml:space="preserve">sh </w:t>
      </w:r>
      <w:r w:rsidR="00427CB2" w:rsidRPr="00E05EC9">
        <w:t>- is</w:t>
      </w:r>
      <w:r w:rsidRPr="00E05EC9">
        <w:t xml:space="preserve"> the shunt resistance of the cells</w:t>
      </w:r>
    </w:p>
    <w:p w14:paraId="78A4CFA5" w14:textId="14E1EACC" w:rsidR="004804AD" w:rsidRPr="00E05EC9" w:rsidRDefault="004804AD" w:rsidP="002740BD">
      <w:pPr>
        <w:pStyle w:val="ListParagraph"/>
        <w:numPr>
          <w:ilvl w:val="0"/>
          <w:numId w:val="7"/>
        </w:numPr>
      </w:pPr>
      <w:r w:rsidRPr="00E05EC9">
        <w:t>a</w:t>
      </w:r>
      <w:r w:rsidRPr="00E05EC9">
        <w:rPr>
          <w:sz w:val="16"/>
          <w:szCs w:val="16"/>
        </w:rPr>
        <w:t xml:space="preserve">ref </w:t>
      </w:r>
      <w:r w:rsidR="00427CB2" w:rsidRPr="00E05EC9">
        <w:t>- is</w:t>
      </w:r>
      <w:r w:rsidR="00BB4828" w:rsidRPr="00E05EC9">
        <w:t xml:space="preserve"> the modified ideal</w:t>
      </w:r>
      <w:r w:rsidRPr="00E05EC9">
        <w:t xml:space="preserve"> factor for compensation of second-order effects depending on the cell</w:t>
      </w:r>
    </w:p>
    <w:p w14:paraId="08965198" w14:textId="21931D88" w:rsidR="00591D6C" w:rsidRPr="00E05EC9" w:rsidRDefault="00591D6C" w:rsidP="002740BD">
      <w:pPr>
        <w:pStyle w:val="ListParagraph"/>
      </w:pPr>
    </w:p>
    <w:p w14:paraId="30F4687B" w14:textId="2AD41A93" w:rsidR="00F93CDC" w:rsidRPr="00E05EC9" w:rsidRDefault="00F93CDC" w:rsidP="002740BD">
      <w:r w:rsidRPr="00E05EC9">
        <w:t xml:space="preserve">The above formula is for the calculation of instantaneous power. The sunlight which drives the independent </w:t>
      </w:r>
      <w:r w:rsidR="00427CB2" w:rsidRPr="00E05EC9">
        <w:t>photo</w:t>
      </w:r>
      <w:r w:rsidRPr="00E05EC9">
        <w:t xml:space="preserve">current source is continually changing. The variable is the sunlight and it can be modelled using a probability density function (PDF) or measured and averaged. The average solar irradiance </w:t>
      </w:r>
      <w:r w:rsidR="002607F4" w:rsidRPr="00E05EC9">
        <w:t>measurements</w:t>
      </w:r>
      <w:r w:rsidRPr="00E05EC9">
        <w:t xml:space="preserve"> are discussed later. Barrios acknowledges that the most common models are the Beta, Weibull, Log-normal and Gamma-Gamma distributions</w:t>
      </w:r>
      <w:r w:rsidR="004C79A9" w:rsidRPr="00E05EC9">
        <w:t xml:space="preserve"> </w:t>
      </w:r>
      <w:r w:rsidR="004C79A9" w:rsidRPr="00E05EC9">
        <w:fldChar w:fldCharType="begin"/>
      </w:r>
      <w:r w:rsidR="00390636" w:rsidRPr="00E05EC9">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E05EC9">
        <w:fldChar w:fldCharType="separate"/>
      </w:r>
      <w:r w:rsidR="00390636" w:rsidRPr="00E05EC9">
        <w:t>[</w:t>
      </w:r>
      <w:hyperlink w:anchor="_ENREF_36" w:tooltip="Barrios, 2013 #128" w:history="1">
        <w:r w:rsidR="00DD1C1C" w:rsidRPr="00E05EC9">
          <w:t>36</w:t>
        </w:r>
      </w:hyperlink>
      <w:r w:rsidR="00390636" w:rsidRPr="00E05EC9">
        <w:t>]</w:t>
      </w:r>
      <w:r w:rsidR="004C79A9" w:rsidRPr="00E05EC9">
        <w:fldChar w:fldCharType="end"/>
      </w:r>
      <w:r w:rsidRPr="00E05EC9">
        <w:t xml:space="preserve">. </w:t>
      </w:r>
      <w:r w:rsidR="00427CB2" w:rsidRPr="00E05EC9">
        <w:t xml:space="preserve">Instead </w:t>
      </w:r>
      <w:r w:rsidRPr="00E05EC9">
        <w:t>Borowy in his calculations for average power used the Beta and Weibull functions with the formula</w:t>
      </w:r>
      <w:r w:rsidR="004C79A9" w:rsidRPr="00E05EC9">
        <w:t xml:space="preserve"> </w:t>
      </w:r>
      <w:r w:rsidR="004C79A9"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E05EC9">
        <w:fldChar w:fldCharType="separate"/>
      </w:r>
      <w:r w:rsidR="00390636" w:rsidRPr="00E05EC9">
        <w:t>[</w:t>
      </w:r>
      <w:hyperlink w:anchor="_ENREF_37" w:tooltip="Borowy, 1996 #75" w:history="1">
        <w:r w:rsidR="00DD1C1C" w:rsidRPr="00E05EC9">
          <w:t>37</w:t>
        </w:r>
      </w:hyperlink>
      <w:r w:rsidR="00390636" w:rsidRPr="00E05EC9">
        <w:t>]</w:t>
      </w:r>
      <w:r w:rsidR="004C79A9" w:rsidRPr="00E05EC9">
        <w:fldChar w:fldCharType="end"/>
      </w:r>
      <w:r w:rsidRPr="00E05EC9">
        <w:t>:</w:t>
      </w:r>
      <w:r w:rsidR="004C79A9" w:rsidRPr="00E05EC9">
        <w:t xml:space="preserve"> </w:t>
      </w:r>
    </w:p>
    <w:p w14:paraId="2CA3F7E9" w14:textId="0A25CF42" w:rsidR="00F93CDC" w:rsidRPr="00E05EC9" w:rsidRDefault="00F93CDC" w:rsidP="002740BD"/>
    <w:p w14:paraId="2361AABC" w14:textId="12B18AD0" w:rsidR="00F93CDC" w:rsidRPr="00E05EC9" w:rsidRDefault="00E05EC9" w:rsidP="002740BD">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E05EC9">
        <w:t xml:space="preserve">  </w:t>
      </w:r>
      <w:r w:rsidR="00F93CDC" w:rsidRPr="00E05EC9">
        <w:tab/>
      </w:r>
      <w:r w:rsidR="00F93CDC" w:rsidRPr="00E05EC9">
        <w:tab/>
      </w:r>
      <w:r w:rsidR="00F93CDC" w:rsidRPr="00E05EC9">
        <w:tab/>
      </w:r>
      <w:r w:rsidR="00F93CDC" w:rsidRPr="00E05EC9">
        <w:tab/>
        <w:t xml:space="preserve"> </w:t>
      </w:r>
      <w:r w:rsidR="00F93CDC" w:rsidRPr="00E05EC9">
        <w:rPr>
          <w:rStyle w:val="EquationsChar"/>
          <w:rFonts w:eastAsia="MS Mincho"/>
          <w:i w:val="0"/>
          <w:lang w:val="en-AU"/>
        </w:rPr>
        <w:t>(</w:t>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TYLEREF 1 \s </w:instrText>
      </w:r>
      <w:r w:rsidR="00F93CDC"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F93CDC" w:rsidRPr="00E05EC9">
        <w:rPr>
          <w:rStyle w:val="EquationsChar"/>
          <w:rFonts w:eastAsia="MS Mincho"/>
          <w:i w:val="0"/>
          <w:lang w:val="en-AU"/>
        </w:rPr>
        <w:fldChar w:fldCharType="end"/>
      </w:r>
      <w:r w:rsidR="00F93CDC" w:rsidRPr="00E05EC9">
        <w:rPr>
          <w:rStyle w:val="EquationsChar"/>
          <w:rFonts w:eastAsia="MS Mincho"/>
          <w:i w:val="0"/>
          <w:lang w:val="en-AU"/>
        </w:rPr>
        <w:noBreakHyphen/>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EQ Equation \* ARABIC \s 1 </w:instrText>
      </w:r>
      <w:r w:rsidR="00F93CDC" w:rsidRPr="00E05EC9">
        <w:rPr>
          <w:rStyle w:val="EquationsChar"/>
          <w:rFonts w:eastAsia="MS Mincho"/>
          <w:i w:val="0"/>
          <w:lang w:val="en-AU"/>
        </w:rPr>
        <w:fldChar w:fldCharType="separate"/>
      </w:r>
      <w:r w:rsidR="00B62578" w:rsidRPr="00E05EC9">
        <w:rPr>
          <w:rStyle w:val="EquationsChar"/>
          <w:rFonts w:eastAsia="MS Mincho"/>
          <w:i w:val="0"/>
          <w:lang w:val="en-AU"/>
        </w:rPr>
        <w:t>6</w:t>
      </w:r>
      <w:r w:rsidR="00F93CDC" w:rsidRPr="00E05EC9">
        <w:rPr>
          <w:rStyle w:val="EquationsChar"/>
          <w:rFonts w:eastAsia="MS Mincho"/>
          <w:i w:val="0"/>
          <w:lang w:val="en-AU"/>
        </w:rPr>
        <w:fldChar w:fldCharType="end"/>
      </w:r>
      <w:r w:rsidR="00F93CDC" w:rsidRPr="00E05EC9">
        <w:rPr>
          <w:rStyle w:val="EquationsChar"/>
          <w:rFonts w:eastAsia="MS Mincho"/>
          <w:i w:val="0"/>
          <w:lang w:val="en-AU"/>
        </w:rPr>
        <w:t>)</w:t>
      </w:r>
    </w:p>
    <w:p w14:paraId="74DFA9DD" w14:textId="77777777" w:rsidR="00F93CDC" w:rsidRPr="00E05EC9" w:rsidRDefault="00F93CDC" w:rsidP="002740BD">
      <w:r w:rsidRPr="00E05EC9">
        <w:t>Where:</w:t>
      </w:r>
    </w:p>
    <w:p w14:paraId="43846CA2" w14:textId="27AD33D8" w:rsidR="00F93CDC"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E05EC9">
        <w:t xml:space="preserve"> -</w:t>
      </w:r>
      <w:r w:rsidR="00F93CDC" w:rsidRPr="00E05EC9">
        <w:rPr>
          <w:sz w:val="16"/>
          <w:szCs w:val="16"/>
        </w:rPr>
        <w:t xml:space="preserve"> </w:t>
      </w:r>
      <w:r w:rsidR="00F93CDC" w:rsidRPr="00E05EC9">
        <w:t>is the</w:t>
      </w:r>
      <w:r w:rsidR="00992566" w:rsidRPr="00E05EC9">
        <w:t xml:space="preserve"> average</w:t>
      </w:r>
      <w:r w:rsidR="00F93CDC" w:rsidRPr="00E05EC9">
        <w:t xml:space="preserve"> power produced </w:t>
      </w:r>
      <w:r w:rsidR="00992566" w:rsidRPr="00E05EC9">
        <w:t>over time period of integration</w:t>
      </w:r>
    </w:p>
    <w:p w14:paraId="6C693F86" w14:textId="07542600" w:rsidR="00C44BC1" w:rsidRPr="00E05EC9" w:rsidRDefault="00C44BC1" w:rsidP="002740BD">
      <w:pPr>
        <w:pStyle w:val="ListParagraph"/>
        <w:numPr>
          <w:ilvl w:val="0"/>
          <w:numId w:val="7"/>
        </w:numPr>
      </w:pPr>
      <w:r w:rsidRPr="00E05EC9">
        <w:rPr>
          <w:iCs/>
        </w:rPr>
        <w:t>f</w:t>
      </w:r>
      <w:r w:rsidRPr="00E05EC9">
        <w:t>(</w:t>
      </w:r>
      <w:r w:rsidRPr="00E05EC9">
        <w:rPr>
          <w:iCs/>
        </w:rPr>
        <w:t>S</w:t>
      </w:r>
      <w:r w:rsidRPr="00E05EC9">
        <w:t>) - is the irradiance probability density function</w:t>
      </w:r>
    </w:p>
    <w:p w14:paraId="452C284E" w14:textId="33C95AE3" w:rsidR="00F93CDC" w:rsidRPr="00E05EC9" w:rsidRDefault="00C44BC1" w:rsidP="002740BD">
      <w:r w:rsidRPr="00E05EC9">
        <w:t>While Borowy used the probability function to calculate the average power produced per period. Za</w:t>
      </w:r>
      <w:r w:rsidR="00992566" w:rsidRPr="00E05EC9">
        <w:t xml:space="preserve">hedi used the formula below to calculate </w:t>
      </w:r>
      <w:r w:rsidRPr="00E05EC9">
        <w:t>the production of kilowatt hour</w:t>
      </w:r>
      <w:r w:rsidR="00992566" w:rsidRPr="00E05EC9">
        <w:t>s of</w:t>
      </w:r>
      <w:r w:rsidRPr="00E05EC9">
        <w:t xml:space="preserve"> energy produced for a solar system.</w:t>
      </w:r>
      <w:r w:rsidR="00992566" w:rsidRPr="00E05EC9">
        <w:t xml:space="preserve"> </w:t>
      </w:r>
      <w:r w:rsidR="00985ABE" w:rsidRPr="00E05EC9">
        <w:t>This formula uses the calculated solar irradiance for a given region</w:t>
      </w:r>
      <w:r w:rsidR="004C79A9" w:rsidRPr="00E05EC9">
        <w:t xml:space="preserve"> </w:t>
      </w:r>
      <w:r w:rsidR="004C79A9" w:rsidRPr="00E05EC9">
        <w:fldChar w:fldCharType="begin"/>
      </w:r>
      <w:r w:rsidR="00390636"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E05EC9">
        <w:fldChar w:fldCharType="separate"/>
      </w:r>
      <w:r w:rsidR="00390636" w:rsidRPr="00E05EC9">
        <w:t>[</w:t>
      </w:r>
      <w:hyperlink w:anchor="_ENREF_38" w:tooltip="Zahedi, 2013 #123" w:history="1">
        <w:r w:rsidR="00DD1C1C" w:rsidRPr="00E05EC9">
          <w:t>38</w:t>
        </w:r>
      </w:hyperlink>
      <w:r w:rsidR="00390636" w:rsidRPr="00E05EC9">
        <w:t>]</w:t>
      </w:r>
      <w:r w:rsidR="004C79A9" w:rsidRPr="00E05EC9">
        <w:fldChar w:fldCharType="end"/>
      </w:r>
      <w:r w:rsidR="00985ABE" w:rsidRPr="00E05EC9">
        <w:t xml:space="preserve">. </w:t>
      </w:r>
      <w:r w:rsidR="00992566" w:rsidRPr="00E05EC9">
        <w:t>The peak sun-hour is an hour in which the sunlight intensity is 1,000 watts per square meter.</w:t>
      </w:r>
      <w:r w:rsidR="003A0B65" w:rsidRPr="00E05EC9">
        <w:t xml:space="preserve"> This is converted from the Joules per day of solar </w:t>
      </w:r>
      <w:r w:rsidR="00985ABE" w:rsidRPr="00E05EC9">
        <w:t>irradiance</w:t>
      </w:r>
      <w:r w:rsidR="003A0B65" w:rsidRPr="00E05EC9">
        <w:t xml:space="preserve"> to kilowatts and divided by the 1000 watts per square meter</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3A0B65" w:rsidRPr="00E05EC9">
        <w:t>.</w:t>
      </w:r>
      <w:r w:rsidR="004C79A9" w:rsidRPr="00E05EC9">
        <w:t xml:space="preserve"> </w:t>
      </w:r>
    </w:p>
    <w:p w14:paraId="63E7C121" w14:textId="097061C4" w:rsidR="00C44BC1" w:rsidRPr="00E05EC9" w:rsidRDefault="00C44BC1" w:rsidP="002740BD"/>
    <w:p w14:paraId="260BD7E9" w14:textId="1169775D" w:rsidR="00C44BC1" w:rsidRPr="00E05EC9" w:rsidRDefault="00E05EC9" w:rsidP="002740BD">
      <w:pPr>
        <w:pStyle w:val="EquaText"/>
      </w:pPr>
      <m:oMath>
        <m:sSub>
          <m:sSubPr>
            <m:ctrlPr/>
          </m:sSubPr>
          <m:e>
            <m:r>
              <m:t>P</m:t>
            </m:r>
          </m:e>
          <m:sub>
            <m:r>
              <m:t>PV,avg</m:t>
            </m:r>
          </m:sub>
        </m:sSub>
        <m:r>
          <m:t>(kW)=size</m:t>
        </m:r>
        <m:d>
          <m:dPr>
            <m:ctrlPr/>
          </m:dPr>
          <m:e>
            <m:r>
              <m:t>kW</m:t>
            </m:r>
          </m:e>
        </m:d>
        <m:r>
          <m:t xml:space="preserve">*PSH*PR   </m:t>
        </m:r>
      </m:oMath>
      <w:r w:rsidR="00C44BC1" w:rsidRPr="00E05EC9">
        <w:t xml:space="preserve">  </w:t>
      </w:r>
      <w:r w:rsidR="00985ABE" w:rsidRPr="00E05EC9">
        <w:tab/>
      </w:r>
      <w:r w:rsidR="00C44BC1" w:rsidRPr="00E05EC9">
        <w:tab/>
      </w:r>
      <w:r w:rsidR="00C44BC1" w:rsidRPr="00E05EC9">
        <w:tab/>
        <w:t xml:space="preserve"> </w:t>
      </w:r>
      <w:r w:rsidR="00C44BC1" w:rsidRPr="00E05EC9">
        <w:rPr>
          <w:rStyle w:val="EquationsChar"/>
          <w:rFonts w:eastAsia="MS Mincho"/>
          <w:i w:val="0"/>
          <w:lang w:val="en-AU"/>
        </w:rPr>
        <w:t>(</w:t>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TYLEREF 1 \s </w:instrText>
      </w:r>
      <w:r w:rsidR="00C44BC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C44BC1" w:rsidRPr="00E05EC9">
        <w:rPr>
          <w:rStyle w:val="EquationsChar"/>
          <w:rFonts w:eastAsia="MS Mincho"/>
          <w:i w:val="0"/>
          <w:lang w:val="en-AU"/>
        </w:rPr>
        <w:fldChar w:fldCharType="end"/>
      </w:r>
      <w:r w:rsidR="00C44BC1" w:rsidRPr="00E05EC9">
        <w:rPr>
          <w:rStyle w:val="EquationsChar"/>
          <w:rFonts w:eastAsia="MS Mincho"/>
          <w:i w:val="0"/>
          <w:lang w:val="en-AU"/>
        </w:rPr>
        <w:noBreakHyphen/>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EQ Equation \* ARABIC \s 1 </w:instrText>
      </w:r>
      <w:r w:rsidR="00C44BC1" w:rsidRPr="00E05EC9">
        <w:rPr>
          <w:rStyle w:val="EquationsChar"/>
          <w:rFonts w:eastAsia="MS Mincho"/>
          <w:i w:val="0"/>
          <w:lang w:val="en-AU"/>
        </w:rPr>
        <w:fldChar w:fldCharType="separate"/>
      </w:r>
      <w:r w:rsidR="00B62578" w:rsidRPr="00E05EC9">
        <w:rPr>
          <w:rStyle w:val="EquationsChar"/>
          <w:rFonts w:eastAsia="MS Mincho"/>
          <w:i w:val="0"/>
          <w:lang w:val="en-AU"/>
        </w:rPr>
        <w:t>7</w:t>
      </w:r>
      <w:r w:rsidR="00C44BC1" w:rsidRPr="00E05EC9">
        <w:rPr>
          <w:rStyle w:val="EquationsChar"/>
          <w:rFonts w:eastAsia="MS Mincho"/>
          <w:i w:val="0"/>
          <w:lang w:val="en-AU"/>
        </w:rPr>
        <w:fldChar w:fldCharType="end"/>
      </w:r>
      <w:r w:rsidR="00C44BC1" w:rsidRPr="00E05EC9">
        <w:rPr>
          <w:rStyle w:val="EquationsChar"/>
          <w:rFonts w:eastAsia="MS Mincho"/>
          <w:i w:val="0"/>
          <w:lang w:val="en-AU"/>
        </w:rPr>
        <w:t>)</w:t>
      </w:r>
    </w:p>
    <w:p w14:paraId="1996AC72" w14:textId="77777777" w:rsidR="00992566" w:rsidRPr="00E05EC9" w:rsidRDefault="00992566" w:rsidP="002740BD">
      <w:r w:rsidRPr="00E05EC9">
        <w:t>Where:</w:t>
      </w:r>
    </w:p>
    <w:p w14:paraId="44624F88" w14:textId="1D3CB2D9" w:rsidR="0099256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E05EC9">
        <w:t xml:space="preserve"> -</w:t>
      </w:r>
      <w:r w:rsidR="00992566" w:rsidRPr="00E05EC9">
        <w:rPr>
          <w:sz w:val="16"/>
          <w:szCs w:val="16"/>
        </w:rPr>
        <w:t xml:space="preserve"> </w:t>
      </w:r>
      <w:r w:rsidR="00992566" w:rsidRPr="00E05EC9">
        <w:t>is the average power produced in kWhr</w:t>
      </w:r>
    </w:p>
    <w:p w14:paraId="3CA5DFB0" w14:textId="025EAA36" w:rsidR="00992566" w:rsidRPr="00E05EC9" w:rsidRDefault="00992566" w:rsidP="002740BD">
      <w:pPr>
        <w:pStyle w:val="ListParagraph"/>
        <w:numPr>
          <w:ilvl w:val="0"/>
          <w:numId w:val="7"/>
        </w:numPr>
      </w:pPr>
      <m:oMath>
        <m:r>
          <w:rPr>
            <w:rFonts w:ascii="Cambria Math" w:hAnsi="Cambria Math" w:cs="Cambria Math"/>
          </w:rPr>
          <m:t>s</m:t>
        </m:r>
        <m:r>
          <w:rPr>
            <w:rFonts w:ascii="Cambria Math" w:hAnsi="Cambria Math"/>
          </w:rPr>
          <m:t>ize</m:t>
        </m:r>
      </m:oMath>
      <w:r w:rsidRPr="00E05EC9">
        <w:t xml:space="preserve"> -</w:t>
      </w:r>
      <w:r w:rsidRPr="00E05EC9">
        <w:rPr>
          <w:sz w:val="16"/>
          <w:szCs w:val="16"/>
        </w:rPr>
        <w:t xml:space="preserve"> </w:t>
      </w:r>
      <w:r w:rsidRPr="00E05EC9">
        <w:t>is the size of the system in kW</w:t>
      </w:r>
    </w:p>
    <w:p w14:paraId="04B4956A" w14:textId="7B1127E8" w:rsidR="00992566" w:rsidRPr="00E05EC9" w:rsidRDefault="00992566" w:rsidP="002740BD">
      <w:pPr>
        <w:pStyle w:val="ListParagraph"/>
        <w:numPr>
          <w:ilvl w:val="0"/>
          <w:numId w:val="7"/>
        </w:numPr>
      </w:pPr>
      <m:oMath>
        <m:r>
          <w:rPr>
            <w:rFonts w:ascii="Cambria Math" w:hAnsi="Cambria Math" w:cs="Cambria Math"/>
          </w:rPr>
          <m:t>P</m:t>
        </m:r>
        <m:r>
          <w:rPr>
            <w:rFonts w:ascii="Cambria Math" w:hAnsi="Cambria Math"/>
          </w:rPr>
          <m:t>SH</m:t>
        </m:r>
      </m:oMath>
      <w:r w:rsidRPr="00E05EC9">
        <w:t xml:space="preserve"> -</w:t>
      </w:r>
      <w:r w:rsidRPr="00E05EC9">
        <w:rPr>
          <w:sz w:val="16"/>
          <w:szCs w:val="16"/>
        </w:rPr>
        <w:t xml:space="preserve"> </w:t>
      </w:r>
      <w:r w:rsidRPr="00E05EC9">
        <w:t>is the peak sun hours</w:t>
      </w:r>
    </w:p>
    <w:p w14:paraId="2C2A2511" w14:textId="635AC631" w:rsidR="00591D6C" w:rsidRPr="00E05EC9" w:rsidRDefault="00992566" w:rsidP="002740BD">
      <w:pPr>
        <w:pStyle w:val="ListParagraph"/>
        <w:numPr>
          <w:ilvl w:val="0"/>
          <w:numId w:val="7"/>
        </w:numPr>
      </w:pPr>
      <m:oMath>
        <m:r>
          <w:rPr>
            <w:rFonts w:ascii="Cambria Math" w:hAnsi="Cambria Math" w:cs="Cambria Math"/>
          </w:rPr>
          <m:t>P</m:t>
        </m:r>
        <m:r>
          <w:rPr>
            <w:rFonts w:ascii="Cambria Math" w:hAnsi="Cambria Math"/>
          </w:rPr>
          <m:t>R</m:t>
        </m:r>
      </m:oMath>
      <w:r w:rsidRPr="00E05EC9">
        <w:t xml:space="preserve"> -</w:t>
      </w:r>
      <w:r w:rsidRPr="002740BD">
        <w:rPr>
          <w:sz w:val="16"/>
          <w:szCs w:val="16"/>
        </w:rPr>
        <w:t xml:space="preserve"> </w:t>
      </w:r>
      <w:r w:rsidRPr="00E05EC9">
        <w:t xml:space="preserve">is the </w:t>
      </w:r>
      <w:r w:rsidR="00985ABE" w:rsidRPr="00E05EC9">
        <w:t xml:space="preserve">production rating and is usually less than 1 due </w:t>
      </w:r>
      <w:r w:rsidR="00050798" w:rsidRPr="00E05EC9">
        <w:t>to manufacturers tolerances, dust and dirt and temperature</w:t>
      </w:r>
      <w:r w:rsidR="00F93CDC" w:rsidRPr="00E05EC9">
        <w:t xml:space="preserve"> </w:t>
      </w:r>
      <w:r w:rsidR="00591D6C" w:rsidRPr="00E05EC9">
        <w:br w:type="page"/>
      </w:r>
    </w:p>
    <w:p w14:paraId="382E2A94" w14:textId="27712B47" w:rsidR="00C31F60" w:rsidRPr="00E05EC9" w:rsidRDefault="00A60D64" w:rsidP="002740BD">
      <w:pPr>
        <w:pStyle w:val="Heading3"/>
      </w:pPr>
      <w:bookmarkStart w:id="89" w:name="_Toc493340797"/>
      <w:r w:rsidRPr="00E05EC9">
        <w:lastRenderedPageBreak/>
        <w:t>Effects of Shadows on</w:t>
      </w:r>
      <w:r w:rsidR="00A63BCB" w:rsidRPr="00E05EC9">
        <w:t xml:space="preserve"> PV</w:t>
      </w:r>
      <w:bookmarkEnd w:id="89"/>
    </w:p>
    <w:p w14:paraId="095A81DF" w14:textId="655DECEC" w:rsidR="004E23EF" w:rsidRPr="00E05EC9" w:rsidRDefault="004E23EF" w:rsidP="002740BD">
      <w:r w:rsidRPr="00E05EC9">
        <w:t>Solar cells are generally installed on rooftops and facades in the domestic environment. This type of solar cell mounting will generally become partially shaded at points during the day. The shading of one solar cell in a string beco</w:t>
      </w:r>
      <w:r w:rsidR="00D7656A" w:rsidRPr="00E05EC9">
        <w:t>mes an issue as this cell can</w:t>
      </w:r>
      <w:r w:rsidR="00B318A9" w:rsidRPr="00E05EC9">
        <w:t xml:space="preserve"> enter</w:t>
      </w:r>
      <w:r w:rsidRPr="00E05EC9">
        <w:t xml:space="preserve"> into a condition known as reverse bias and cause heating issues</w:t>
      </w:r>
      <w:r w:rsidR="004C79A9" w:rsidRPr="00E05EC9">
        <w:t xml:space="preserve"> </w:t>
      </w:r>
      <w:r w:rsidR="004C79A9"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 </w:instrText>
      </w:r>
      <w:r w:rsidR="00390636"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DATA </w:instrText>
      </w:r>
      <w:r w:rsidR="00390636" w:rsidRPr="00E05EC9">
        <w:fldChar w:fldCharType="end"/>
      </w:r>
      <w:r w:rsidR="004C79A9" w:rsidRPr="00E05EC9">
        <w:fldChar w:fldCharType="separate"/>
      </w:r>
      <w:r w:rsidR="00390636" w:rsidRPr="00E05EC9">
        <w:t>[</w:t>
      </w:r>
      <w:hyperlink w:anchor="_ENREF_33" w:tooltip="Özden, 2016 #117" w:history="1">
        <w:r w:rsidR="00DD1C1C" w:rsidRPr="00E05EC9">
          <w:t>33-35</w:t>
        </w:r>
      </w:hyperlink>
      <w:r w:rsidR="00390636" w:rsidRPr="00E05EC9">
        <w:t>]</w:t>
      </w:r>
      <w:r w:rsidR="004C79A9" w:rsidRPr="00E05EC9">
        <w:fldChar w:fldCharType="end"/>
      </w:r>
      <w:r w:rsidRPr="00E05EC9">
        <w:t>.</w:t>
      </w:r>
      <w:r w:rsidR="004C79A9" w:rsidRPr="00E05EC9">
        <w:t xml:space="preserve"> </w:t>
      </w:r>
    </w:p>
    <w:p w14:paraId="7034EEAC" w14:textId="77777777" w:rsidR="004E23EF" w:rsidRPr="00E05EC9" w:rsidRDefault="004E23EF" w:rsidP="002740BD"/>
    <w:p w14:paraId="39B53233" w14:textId="77777777" w:rsidR="004E23EF" w:rsidRPr="00E05EC9" w:rsidRDefault="004E23EF" w:rsidP="002740BD">
      <w:pPr>
        <w:rPr>
          <w:lang w:eastAsia="en-GB"/>
        </w:rPr>
      </w:pPr>
    </w:p>
    <w:p w14:paraId="77538FC9" w14:textId="05E9140C" w:rsidR="004E23EF" w:rsidRPr="00E05EC9" w:rsidRDefault="004E23EF" w:rsidP="002740BD">
      <w:pPr>
        <w:rPr>
          <w:lang w:eastAsia="en-GB"/>
        </w:rPr>
      </w:pPr>
      <w:r w:rsidRPr="00E05EC9">
        <w:rPr>
          <w:lang w:eastAsia="en-GB"/>
        </w:rPr>
        <w:t>When a solar cell becomes shaded i</w:t>
      </w:r>
      <w:r w:rsidR="00D7656A" w:rsidRPr="00E05EC9">
        <w:rPr>
          <w:lang w:eastAsia="en-GB"/>
        </w:rPr>
        <w:t>t stops being forward biased, stops producing current,</w:t>
      </w:r>
      <w:r w:rsidRPr="00E05EC9">
        <w:rPr>
          <w:lang w:eastAsia="en-GB"/>
        </w:rPr>
        <w:t xml:space="preserve"> it “turns off” and current stops flowing. This unbiased condition effectively produces an open circuit. This </w:t>
      </w:r>
      <w:r w:rsidR="00D7656A" w:rsidRPr="00E05EC9">
        <w:rPr>
          <w:lang w:eastAsia="en-GB"/>
        </w:rPr>
        <w:t xml:space="preserve">is </w:t>
      </w:r>
      <w:r w:rsidRPr="00E05EC9">
        <w:rPr>
          <w:lang w:eastAsia="en-GB"/>
        </w:rPr>
        <w:t>normally not an issue but solar cells are serially connected into a string with each cells voltage being summed to produce the total voltage output of the string</w:t>
      </w:r>
      <w:r w:rsidR="004C79A9" w:rsidRPr="00E05EC9">
        <w:t xml:space="preserve"> </w:t>
      </w:r>
      <w:r w:rsidR="004C79A9" w:rsidRPr="00E05EC9">
        <w:rPr>
          <w:lang w:eastAsia="en-GB"/>
        </w:rPr>
        <w:fldChar w:fldCharType="begin"/>
      </w:r>
      <w:r w:rsidR="00390636" w:rsidRPr="00E05EC9">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E05EC9">
        <w:rPr>
          <w:lang w:eastAsia="en-GB"/>
        </w:rPr>
        <w:fldChar w:fldCharType="separate"/>
      </w:r>
      <w:r w:rsidR="00390636" w:rsidRPr="00E05EC9">
        <w:rPr>
          <w:lang w:eastAsia="en-GB"/>
        </w:rPr>
        <w:t>[</w:t>
      </w:r>
      <w:hyperlink w:anchor="_ENREF_39" w:tooltip="Mai, 2017 #118" w:history="1">
        <w:r w:rsidR="00DD1C1C" w:rsidRPr="00E05EC9">
          <w:rPr>
            <w:lang w:eastAsia="en-GB"/>
          </w:rPr>
          <w:t>39</w:t>
        </w:r>
      </w:hyperlink>
      <w:r w:rsidR="00390636" w:rsidRPr="00E05EC9">
        <w:rPr>
          <w:lang w:eastAsia="en-GB"/>
        </w:rPr>
        <w:t>]</w:t>
      </w:r>
      <w:r w:rsidR="004C79A9" w:rsidRPr="00E05EC9">
        <w:rPr>
          <w:lang w:eastAsia="en-GB"/>
        </w:rPr>
        <w:fldChar w:fldCharType="end"/>
      </w:r>
      <w:r w:rsidRPr="00E05EC9">
        <w:rPr>
          <w:lang w:eastAsia="en-GB"/>
        </w:rPr>
        <w:t>.</w:t>
      </w:r>
      <w:r w:rsidR="004C79A9" w:rsidRPr="00E05EC9">
        <w:rPr>
          <w:lang w:eastAsia="en-GB"/>
        </w:rPr>
        <w:t xml:space="preserve"> </w:t>
      </w:r>
    </w:p>
    <w:p w14:paraId="35F347AD" w14:textId="7F747571" w:rsidR="00F70462" w:rsidRPr="00E05EC9" w:rsidRDefault="00F70462" w:rsidP="002740BD">
      <w:pPr>
        <w:rPr>
          <w:lang w:eastAsia="en-GB"/>
        </w:rPr>
      </w:pPr>
    </w:p>
    <w:p w14:paraId="7F46EF8E" w14:textId="3A48B7E7" w:rsidR="004E23EF" w:rsidRPr="00E05EC9" w:rsidRDefault="00E05EC9" w:rsidP="002740BD">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E05EC9">
        <w:t xml:space="preserve">  </w:t>
      </w:r>
      <w:r w:rsidR="004E23EF" w:rsidRPr="00E05EC9">
        <w:tab/>
        <w:t xml:space="preserve"> </w:t>
      </w:r>
      <w:r w:rsidR="004E23EF" w:rsidRPr="00E05EC9">
        <w:tab/>
      </w:r>
      <w:r w:rsidR="004E23EF" w:rsidRPr="00E05EC9">
        <w:tab/>
      </w:r>
      <w:r w:rsidR="004E23EF" w:rsidRPr="00E05EC9">
        <w:tab/>
      </w:r>
      <w:r w:rsidR="004E23EF" w:rsidRPr="00E05EC9">
        <w:tab/>
      </w:r>
      <w:r w:rsidR="004E23EF" w:rsidRPr="00E05EC9">
        <w:rPr>
          <w:rStyle w:val="EquationsChar"/>
          <w:rFonts w:eastAsia="MS Mincho"/>
          <w:i w:val="0"/>
          <w:lang w:val="en-AU"/>
        </w:rPr>
        <w:t xml:space="preserve"> (</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8</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5F61153E" w14:textId="4CF4C3EF" w:rsidR="004E23EF" w:rsidRPr="00E05EC9" w:rsidRDefault="00E05EC9" w:rsidP="002740BD">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E05EC9">
        <w:t xml:space="preserve">  </w:t>
      </w:r>
      <w:r w:rsidR="004E23EF" w:rsidRPr="00E05EC9">
        <w:tab/>
      </w:r>
      <w:r w:rsidR="004E23EF" w:rsidRPr="00E05EC9">
        <w:tab/>
        <w:t xml:space="preserve">   </w:t>
      </w:r>
      <w:r w:rsidR="004E23EF" w:rsidRPr="00E05EC9">
        <w:tab/>
      </w:r>
      <w:r w:rsidR="004E23EF" w:rsidRPr="00E05EC9">
        <w:tab/>
        <w:t xml:space="preserve"> </w:t>
      </w:r>
      <w:r w:rsidR="004E23EF"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9</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2A78D2B4" w14:textId="77777777" w:rsidR="004E23EF" w:rsidRPr="00E05EC9" w:rsidRDefault="004E23EF" w:rsidP="002740BD">
      <w:pPr>
        <w:rPr>
          <w:lang w:eastAsia="en-GB"/>
        </w:rPr>
      </w:pPr>
      <w:r w:rsidRPr="00E05EC9">
        <w:rPr>
          <w:lang w:eastAsia="en-GB"/>
        </w:rPr>
        <w:t>Where:</w:t>
      </w:r>
    </w:p>
    <w:p w14:paraId="7837FB6F" w14:textId="211CC261" w:rsidR="004E23EF" w:rsidRPr="00E05EC9" w:rsidRDefault="00E05EC9" w:rsidP="002740BD">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E05EC9">
        <w:rPr>
          <w:sz w:val="16"/>
          <w:szCs w:val="16"/>
        </w:rPr>
        <w:t xml:space="preserve"> </w:t>
      </w:r>
      <w:r w:rsidR="00D7656A" w:rsidRPr="00E05EC9">
        <w:t>- is the nth</w:t>
      </w:r>
      <w:r w:rsidR="004E23EF" w:rsidRPr="00E05EC9">
        <w:t>-number of cells in series uniformly irradiated</w:t>
      </w:r>
    </w:p>
    <w:p w14:paraId="16B5CC6F" w14:textId="77777777" w:rsidR="004E23EF" w:rsidRPr="00E05EC9" w:rsidRDefault="004E23EF" w:rsidP="002740BD">
      <w:pPr>
        <w:rPr>
          <w:lang w:eastAsia="en-GB"/>
        </w:rPr>
      </w:pPr>
    </w:p>
    <w:p w14:paraId="57708295" w14:textId="50FDB665" w:rsidR="004E23EF" w:rsidRPr="00E05EC9" w:rsidRDefault="004E23EF" w:rsidP="002740BD">
      <w:pPr>
        <w:rPr>
          <w:lang w:eastAsia="en-GB"/>
        </w:rPr>
      </w:pPr>
      <w:r w:rsidRPr="00E05EC9">
        <w:rPr>
          <w:lang w:eastAsia="en-GB"/>
        </w:rPr>
        <w:t>Therefore, if we have a module comprised of 60 Silicone polycrystalline cells with an open circuit voltage of 0.6626 connected serially we would expect</w:t>
      </w:r>
      <w:r w:rsidR="00390636" w:rsidRPr="00E05EC9">
        <w:t xml:space="preserve"> </w:t>
      </w:r>
      <w:r w:rsidR="00390636" w:rsidRPr="00E05EC9">
        <w:rPr>
          <w:lang w:eastAsia="en-GB"/>
        </w:rPr>
        <w:fldChar w:fldCharType="begin"/>
      </w:r>
      <w:r w:rsidR="00DD1C1C" w:rsidRPr="00E05EC9">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E05EC9">
        <w:rPr>
          <w:lang w:eastAsia="en-GB"/>
        </w:rPr>
        <w:fldChar w:fldCharType="end"/>
      </w:r>
      <w:r w:rsidR="00DD1C1C" w:rsidRPr="00E05EC9">
        <w:rPr>
          <w:lang w:eastAsia="en-GB"/>
        </w:rPr>
        <w:t>[</w:t>
      </w:r>
      <w:hyperlink w:anchor="_ENREF_29" w:tooltip="Green, 2015 #70" w:history="1">
        <w:r w:rsidR="00DD1C1C" w:rsidRPr="00E05EC9">
          <w:rPr>
            <w:lang w:eastAsia="en-GB"/>
          </w:rPr>
          <w:t>29</w:t>
        </w:r>
      </w:hyperlink>
      <w:r w:rsidR="00DD1C1C" w:rsidRPr="00E05EC9">
        <w:rPr>
          <w:lang w:eastAsia="en-GB"/>
        </w:rPr>
        <w:t xml:space="preserve">, </w:t>
      </w:r>
      <w:hyperlink w:anchor="_ENREF_40" w:tooltip="Solar, 2017 #120" w:history="1">
        <w:r w:rsidR="00DD1C1C" w:rsidRPr="00E05EC9">
          <w:rPr>
            <w:lang w:eastAsia="en-GB"/>
          </w:rPr>
          <w:t>40</w:t>
        </w:r>
      </w:hyperlink>
      <w:r w:rsidR="00DD1C1C" w:rsidRPr="00E05EC9">
        <w:rPr>
          <w:lang w:eastAsia="en-GB"/>
        </w:rPr>
        <w:t>]</w:t>
      </w:r>
      <w:r w:rsidR="00390636" w:rsidRPr="00E05EC9">
        <w:rPr>
          <w:lang w:eastAsia="en-GB"/>
        </w:rPr>
        <w:t>[</w:t>
      </w:r>
      <w:hyperlink w:anchor="_ENREF_29" w:tooltip="Green, 2015 #70" w:history="1">
        <w:r w:rsidR="00390636" w:rsidRPr="00E05EC9">
          <w:rPr>
            <w:lang w:eastAsia="en-GB"/>
          </w:rPr>
          <w:t>29</w:t>
        </w:r>
      </w:hyperlink>
      <w:r w:rsidR="00390636" w:rsidRPr="00E05EC9">
        <w:rPr>
          <w:lang w:eastAsia="en-GB"/>
        </w:rPr>
        <w:t xml:space="preserve">, </w:t>
      </w:r>
      <w:hyperlink w:anchor="_ENREF_40" w:tooltip="Solar, 2017 #120" w:history="1">
        <w:r w:rsidR="00390636" w:rsidRPr="00E05EC9">
          <w:rPr>
            <w:lang w:eastAsia="en-GB"/>
          </w:rPr>
          <w:t>40</w:t>
        </w:r>
      </w:hyperlink>
      <w:r w:rsidR="00390636" w:rsidRPr="00E05EC9">
        <w:rPr>
          <w:lang w:eastAsia="en-GB"/>
        </w:rPr>
        <w:t>][</w:t>
      </w:r>
      <w:r w:rsidR="00390636" w:rsidRPr="00E05EC9">
        <w:t xml:space="preserve"> </w:t>
      </w:r>
      <w:hyperlink w:anchor="_ENREF_28" w:tooltip="Green, 2015 #70" w:history="1">
        <w:r w:rsidR="00390636" w:rsidRPr="00E05EC9">
          <w:rPr>
            <w:lang w:eastAsia="en-GB"/>
          </w:rPr>
          <w:t>28</w:t>
        </w:r>
      </w:hyperlink>
      <w:r w:rsidR="00390636" w:rsidRPr="00E05EC9">
        <w:rPr>
          <w:lang w:eastAsia="en-GB"/>
        </w:rPr>
        <w:t xml:space="preserve">, </w:t>
      </w:r>
      <w:hyperlink w:anchor="_ENREF_36" w:tooltip="Solar, 2017 #120" w:history="1">
        <w:r w:rsidR="00390636" w:rsidRPr="00E05EC9">
          <w:rPr>
            <w:lang w:eastAsia="en-GB"/>
          </w:rPr>
          <w:t>36</w:t>
        </w:r>
      </w:hyperlink>
      <w:r w:rsidR="00390636" w:rsidRPr="00E05EC9">
        <w:rPr>
          <w:lang w:eastAsia="en-GB"/>
        </w:rPr>
        <w:t>]</w:t>
      </w:r>
      <w:r w:rsidRPr="00E05EC9">
        <w:rPr>
          <w:lang w:eastAsia="en-GB"/>
        </w:rPr>
        <w:t>:</w:t>
      </w:r>
    </w:p>
    <w:p w14:paraId="124E7A2E" w14:textId="77777777" w:rsidR="004E23EF" w:rsidRPr="00E05EC9" w:rsidRDefault="004E23EF" w:rsidP="002740BD">
      <w:pPr>
        <w:rPr>
          <w:lang w:eastAsia="en-GB"/>
        </w:rPr>
      </w:pPr>
    </w:p>
    <w:p w14:paraId="67B1E756" w14:textId="77777777" w:rsidR="004E23EF" w:rsidRPr="00E05EC9" w:rsidRDefault="00E05EC9" w:rsidP="002740BD">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E05EC9" w:rsidRDefault="00E05EC9" w:rsidP="002740BD">
      <w:pPr>
        <w:pStyle w:val="EquaText"/>
      </w:pPr>
      <m:oMathPara>
        <m:oMath>
          <m:sSub>
            <m:sSubPr>
              <m:ctrlPr/>
            </m:sSubPr>
            <m:e>
              <m:r>
                <m:t>V</m:t>
              </m:r>
            </m:e>
            <m:sub>
              <m:r>
                <m:t>substring</m:t>
              </m:r>
            </m:sub>
          </m:sSub>
          <m:r>
            <m:t>= 60 * 0.6626</m:t>
          </m:r>
        </m:oMath>
      </m:oMathPara>
    </w:p>
    <w:p w14:paraId="65C724B7" w14:textId="77777777" w:rsidR="004E23EF" w:rsidRPr="00E05EC9" w:rsidRDefault="00E05EC9" w:rsidP="002740BD">
      <w:pPr>
        <w:pStyle w:val="EquaText"/>
        <w:rPr>
          <w:lang w:eastAsia="en-GB"/>
        </w:rPr>
      </w:pPr>
      <m:oMathPara>
        <m:oMath>
          <m:sSub>
            <m:sSubPr>
              <m:ctrlPr/>
            </m:sSubPr>
            <m:e>
              <m:r>
                <m:t>V</m:t>
              </m:r>
            </m:e>
            <m:sub>
              <m:r>
                <m:t>substring</m:t>
              </m:r>
            </m:sub>
          </m:sSub>
          <m:r>
            <m:t>= 39.75</m:t>
          </m:r>
        </m:oMath>
      </m:oMathPara>
    </w:p>
    <w:p w14:paraId="48288BA1" w14:textId="7B3EB540" w:rsidR="00F70462" w:rsidRPr="00E05EC9" w:rsidRDefault="00F70462" w:rsidP="002740BD">
      <w:pPr>
        <w:rPr>
          <w:lang w:eastAsia="en-GB"/>
        </w:rPr>
      </w:pPr>
    </w:p>
    <w:p w14:paraId="7C0630AB" w14:textId="4DAD964E" w:rsidR="004E23EF" w:rsidRPr="00E05EC9" w:rsidRDefault="004E23EF" w:rsidP="002740BD">
      <w:pPr>
        <w:rPr>
          <w:lang w:eastAsia="en-GB"/>
        </w:rPr>
      </w:pPr>
    </w:p>
    <w:p w14:paraId="7BE801F2" w14:textId="79AE40A7" w:rsidR="004E23EF" w:rsidRPr="00E05EC9" w:rsidRDefault="004E23EF" w:rsidP="002740BD">
      <w:pPr>
        <w:rPr>
          <w:lang w:eastAsia="en-GB"/>
        </w:rPr>
      </w:pPr>
      <w:r w:rsidRPr="00E05EC9">
        <w:rPr>
          <w:lang w:eastAsia="en-GB"/>
        </w:rPr>
        <w:t>Referencing the datasheet for a standard 250W GEM Series Solar Module from Sapphire Solar with 60 cells of Polycrystalline Silicone the Open circuit voltage is 37.1 volts</w:t>
      </w:r>
      <w:r w:rsidR="00390636" w:rsidRPr="00E05EC9">
        <w:rPr>
          <w:lang w:eastAsia="en-GB"/>
        </w:rPr>
        <w:t xml:space="preserve"> </w:t>
      </w:r>
      <w:r w:rsidR="003A7D7A" w:rsidRPr="00E05EC9">
        <w:rPr>
          <w:lang w:eastAsia="en-GB"/>
        </w:rPr>
        <w:t>[</w:t>
      </w:r>
      <w:hyperlink w:anchor="_ENREF_38" w:tooltip="Solar, 2017 #120" w:history="1">
        <w:r w:rsidR="003A7D7A" w:rsidRPr="00E05EC9">
          <w:rPr>
            <w:lang w:eastAsia="en-GB"/>
          </w:rPr>
          <w:t>38</w:t>
        </w:r>
      </w:hyperlink>
      <w:r w:rsidR="003A7D7A" w:rsidRPr="00E05EC9">
        <w:rPr>
          <w:lang w:eastAsia="en-GB"/>
        </w:rPr>
        <w:t>]</w:t>
      </w:r>
      <w:r w:rsidR="00E810FC" w:rsidRPr="00E05EC9">
        <w:rPr>
          <w:lang w:eastAsia="en-GB"/>
        </w:rPr>
        <w:t>[</w:t>
      </w:r>
      <w:hyperlink w:anchor="_ENREF_36" w:tooltip="Solar, 2017 #120" w:history="1">
        <w:r w:rsidR="00E810FC" w:rsidRPr="00E05EC9">
          <w:rPr>
            <w:lang w:eastAsia="en-GB"/>
          </w:rPr>
          <w:t>36</w:t>
        </w:r>
      </w:hyperlink>
      <w:r w:rsidR="00E810FC" w:rsidRPr="00E05EC9">
        <w:rPr>
          <w:lang w:eastAsia="en-GB"/>
        </w:rPr>
        <w:t>]</w:t>
      </w:r>
      <w:r w:rsidR="00390636" w:rsidRPr="00E05EC9">
        <w:rPr>
          <w:lang w:eastAsia="en-GB"/>
        </w:rPr>
        <w:t>.</w:t>
      </w:r>
      <w:r w:rsidRPr="00E05EC9">
        <w:rPr>
          <w:lang w:eastAsia="en-GB"/>
        </w:rPr>
        <w:t xml:space="preserve"> This </w:t>
      </w:r>
      <w:r w:rsidR="006404CD" w:rsidRPr="00E05EC9">
        <w:rPr>
          <w:lang w:eastAsia="en-GB"/>
        </w:rPr>
        <w:t xml:space="preserve">is within three volts of what we expect and </w:t>
      </w:r>
      <w:r w:rsidRPr="00E05EC9">
        <w:rPr>
          <w:lang w:eastAsia="en-GB"/>
        </w:rPr>
        <w:t xml:space="preserve">demonstrates the series connected system. There will be some losses due to connections. The voltage for the forward biasing of a silicone cell is shown for 33 samples in the below </w:t>
      </w:r>
      <w:r w:rsidRPr="00E05EC9">
        <w:rPr>
          <w:lang w:eastAsia="en-GB"/>
        </w:rPr>
        <w:fldChar w:fldCharType="begin"/>
      </w:r>
      <w:r w:rsidRPr="00E05EC9">
        <w:rPr>
          <w:lang w:eastAsia="en-GB"/>
        </w:rPr>
        <w:instrText xml:space="preserve"> REF _Ref481258586 \h </w:instrText>
      </w:r>
      <w:r w:rsidR="002C3099" w:rsidRPr="00E05EC9">
        <w:rPr>
          <w:lang w:eastAsia="en-GB"/>
        </w:rPr>
        <w:instrText xml:space="preserve"> \* MERGEFORMAT </w:instrText>
      </w:r>
      <w:r w:rsidRPr="00E05EC9">
        <w:rPr>
          <w:lang w:eastAsia="en-GB"/>
        </w:rPr>
      </w:r>
      <w:r w:rsidRPr="00E05EC9">
        <w:rPr>
          <w:lang w:eastAsia="en-GB"/>
        </w:rPr>
        <w:fldChar w:fldCharType="separate"/>
      </w:r>
      <w:r w:rsidR="00B62578" w:rsidRPr="00E05EC9">
        <w:t>Figure 2</w:t>
      </w:r>
      <w:r w:rsidR="00B62578" w:rsidRPr="00E05EC9">
        <w:noBreakHyphen/>
        <w:t>13</w:t>
      </w:r>
      <w:r w:rsidRPr="00E05EC9">
        <w:rPr>
          <w:lang w:eastAsia="en-GB"/>
        </w:rPr>
        <w:fldChar w:fldCharType="end"/>
      </w:r>
      <w:r w:rsidRPr="00E05EC9">
        <w:rPr>
          <w:lang w:eastAsia="en-GB"/>
        </w:rPr>
        <w:t xml:space="preserve">. This shows the reverse breakdown voltage and at -20 volts the current </w:t>
      </w:r>
      <w:r w:rsidR="00B318A9" w:rsidRPr="00E05EC9">
        <w:rPr>
          <w:lang w:eastAsia="en-GB"/>
        </w:rPr>
        <w:t>i</w:t>
      </w:r>
      <w:r w:rsidRPr="00E05EC9">
        <w:rPr>
          <w:lang w:eastAsia="en-GB"/>
        </w:rPr>
        <w:t xml:space="preserve">s at 5 amps. This </w:t>
      </w:r>
      <w:r w:rsidR="006404CD" w:rsidRPr="00E05EC9">
        <w:rPr>
          <w:lang w:eastAsia="en-GB"/>
        </w:rPr>
        <w:t xml:space="preserve">is </w:t>
      </w:r>
      <w:r w:rsidRPr="00E05EC9">
        <w:rPr>
          <w:lang w:eastAsia="en-GB"/>
        </w:rPr>
        <w:t>approaching the maximum current of each cell</w:t>
      </w:r>
      <w:r w:rsidR="00390636" w:rsidRPr="00E05EC9">
        <w:t xml:space="preserve"> </w:t>
      </w:r>
      <w:r w:rsidR="00390636" w:rsidRPr="00E05EC9">
        <w:rPr>
          <w:lang w:eastAsia="en-GB"/>
        </w:rPr>
        <w:fldChar w:fldCharType="begin"/>
      </w:r>
      <w:r w:rsidR="00390636" w:rsidRPr="00E05EC9">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E05EC9">
        <w:rPr>
          <w:lang w:eastAsia="en-GB"/>
        </w:rPr>
        <w:fldChar w:fldCharType="separate"/>
      </w:r>
      <w:r w:rsidR="00390636" w:rsidRPr="00E05EC9">
        <w:rPr>
          <w:lang w:eastAsia="en-GB"/>
        </w:rPr>
        <w:t>[</w:t>
      </w:r>
      <w:hyperlink w:anchor="_ENREF_41" w:tooltip="Alonso-García, 2006 #121" w:history="1">
        <w:r w:rsidR="00DD1C1C" w:rsidRPr="00E05EC9">
          <w:rPr>
            <w:lang w:eastAsia="en-GB"/>
          </w:rPr>
          <w:t>41</w:t>
        </w:r>
      </w:hyperlink>
      <w:r w:rsidR="00390636" w:rsidRPr="00E05EC9">
        <w:rPr>
          <w:lang w:eastAsia="en-GB"/>
        </w:rPr>
        <w:t>]</w:t>
      </w:r>
      <w:r w:rsidR="00390636" w:rsidRPr="00E05EC9">
        <w:rPr>
          <w:lang w:eastAsia="en-GB"/>
        </w:rPr>
        <w:fldChar w:fldCharType="end"/>
      </w:r>
      <w:r w:rsidRPr="00E05EC9">
        <w:rPr>
          <w:lang w:eastAsia="en-GB"/>
        </w:rPr>
        <w:t>.</w:t>
      </w:r>
      <w:r w:rsidR="00390636" w:rsidRPr="00E05EC9">
        <w:rPr>
          <w:lang w:eastAsia="en-GB"/>
        </w:rPr>
        <w:t xml:space="preserve"> </w:t>
      </w:r>
    </w:p>
    <w:p w14:paraId="1C73C240" w14:textId="1CE6FF00" w:rsidR="001753D9" w:rsidRPr="00E05EC9" w:rsidRDefault="001753D9" w:rsidP="002740BD">
      <w:pPr>
        <w:rPr>
          <w:lang w:eastAsia="en-GB"/>
        </w:rPr>
      </w:pPr>
    </w:p>
    <w:p w14:paraId="64D1660F" w14:textId="77777777" w:rsidR="001753D9" w:rsidRPr="00E05EC9" w:rsidRDefault="001753D9" w:rsidP="002740BD">
      <w:pPr>
        <w:rPr>
          <w:lang w:eastAsia="en-GB"/>
        </w:rPr>
      </w:pPr>
    </w:p>
    <w:p w14:paraId="5D4074D6" w14:textId="77777777" w:rsidR="00CA66D6" w:rsidRPr="00E05EC9" w:rsidRDefault="00CA66D6" w:rsidP="002740BD">
      <w:pPr>
        <w:rPr>
          <w:lang w:eastAsia="en-GB"/>
        </w:rPr>
      </w:pPr>
    </w:p>
    <w:p w14:paraId="75D6C8F9" w14:textId="77777777" w:rsidR="00CA66D6" w:rsidRPr="00E05EC9" w:rsidRDefault="00CA66D6" w:rsidP="002740BD">
      <w:pPr>
        <w:rPr>
          <w:lang w:eastAsia="en-GB"/>
        </w:rPr>
      </w:pPr>
    </w:p>
    <w:p w14:paraId="76FE87B9" w14:textId="5AEDF4D7" w:rsidR="004E23EF" w:rsidRPr="00E05EC9" w:rsidRDefault="001753D9" w:rsidP="002740BD">
      <w:pPr>
        <w:rPr>
          <w:lang w:eastAsia="en-GB"/>
        </w:rPr>
      </w:pPr>
      <w:r w:rsidRPr="00E05EC9">
        <w:lastRenderedPageBreak/>
        <mc:AlternateContent>
          <mc:Choice Requires="wpg">
            <w:drawing>
              <wp:anchor distT="0" distB="0" distL="114300" distR="114300" simplePos="0" relativeHeight="251700736"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E05EC9" w:rsidRPr="001F399C" w:rsidRDefault="00E05EC9" w:rsidP="002740BD">
                              <w:pPr>
                                <w:pStyle w:val="Caption"/>
                                <w:rPr>
                                  <w:szCs w:val="24"/>
                                </w:rPr>
                              </w:pPr>
                              <w:bookmarkStart w:id="90" w:name="_Ref481258586"/>
                              <w:bookmarkStart w:id="91" w:name="_Toc493338185"/>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3</w:t>
                              </w:r>
                              <w:r w:rsidRPr="005E24DD">
                                <w:fldChar w:fldCharType="end"/>
                              </w:r>
                              <w:bookmarkEnd w:id="90"/>
                              <w:r>
                                <w:t xml:space="preserve"> – I-V Characteristic for Silicone 33 cells tested without Irradiance (a) reverse bias and (b) forward bias, at 22 degrees Celsius [37]</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70073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E05EC9" w:rsidRPr="001F399C" w:rsidRDefault="00E05EC9" w:rsidP="002740BD">
                        <w:pPr>
                          <w:pStyle w:val="Caption"/>
                          <w:rPr>
                            <w:szCs w:val="24"/>
                          </w:rPr>
                        </w:pPr>
                        <w:bookmarkStart w:id="92" w:name="_Ref481258586"/>
                        <w:bookmarkStart w:id="93" w:name="_Toc493338185"/>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3</w:t>
                        </w:r>
                        <w:r w:rsidRPr="005E24DD">
                          <w:fldChar w:fldCharType="end"/>
                        </w:r>
                        <w:bookmarkEnd w:id="92"/>
                        <w:r>
                          <w:t xml:space="preserve"> – I-V Characteristic for Silicone 33 cells tested without Irradiance (a) reverse bias and (b) forward bias, at 22 degrees Celsius [37]</w:t>
                        </w:r>
                        <w:bookmarkEnd w:id="93"/>
                      </w:p>
                    </w:txbxContent>
                  </v:textbox>
                </v:shape>
                <w10:wrap type="square"/>
              </v:group>
            </w:pict>
          </mc:Fallback>
        </mc:AlternateContent>
      </w:r>
    </w:p>
    <w:p w14:paraId="4E2C9811" w14:textId="77777777" w:rsidR="00CA66D6" w:rsidRPr="00E05EC9" w:rsidRDefault="00CA66D6" w:rsidP="002740BD">
      <w:pPr>
        <w:rPr>
          <w:lang w:eastAsia="en-GB"/>
        </w:rPr>
      </w:pPr>
    </w:p>
    <w:p w14:paraId="34772888" w14:textId="77777777" w:rsidR="00CA66D6" w:rsidRPr="00E05EC9" w:rsidRDefault="00CA66D6" w:rsidP="002740BD">
      <w:pPr>
        <w:rPr>
          <w:lang w:eastAsia="en-GB"/>
        </w:rPr>
      </w:pPr>
    </w:p>
    <w:p w14:paraId="07BC9943" w14:textId="7675B0FB" w:rsidR="00CA66D6" w:rsidRPr="00E05EC9" w:rsidRDefault="00CA66D6" w:rsidP="002740BD">
      <w:pPr>
        <w:rPr>
          <w:lang w:eastAsia="en-GB"/>
        </w:rPr>
      </w:pPr>
      <w:r w:rsidRPr="00E05EC9">
        <mc:AlternateContent>
          <mc:Choice Requires="wpg">
            <w:drawing>
              <wp:anchor distT="0" distB="0" distL="114300" distR="114300" simplePos="0" relativeHeight="252258816"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E05EC9" w:rsidRPr="00B72CE3" w:rsidRDefault="00E05EC9" w:rsidP="002740BD">
                              <w:pPr>
                                <w:pStyle w:val="Caption"/>
                                <w:rPr>
                                  <w:szCs w:val="24"/>
                                  <w:lang w:eastAsia="en-GB"/>
                                </w:rPr>
                              </w:pPr>
                              <w:bookmarkStart w:id="94" w:name="_Ref481654984"/>
                              <w:bookmarkStart w:id="95" w:name="_Toc4933381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4"/>
                              <w:r>
                                <w:t xml:space="preserve"> - Adding No-O</w:t>
                              </w:r>
                              <w:r w:rsidRPr="00804B48">
                                <w:t>verlapped bypass diodes</w:t>
                              </w:r>
                              <w:r>
                                <w:t xml:space="preserve"> [30]</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225881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E05EC9" w:rsidRPr="00B72CE3" w:rsidRDefault="00E05EC9" w:rsidP="002740BD">
                        <w:pPr>
                          <w:pStyle w:val="Caption"/>
                          <w:rPr>
                            <w:szCs w:val="24"/>
                            <w:lang w:eastAsia="en-GB"/>
                          </w:rPr>
                        </w:pPr>
                        <w:bookmarkStart w:id="96" w:name="_Ref481654984"/>
                        <w:bookmarkStart w:id="97" w:name="_Toc4933381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6"/>
                        <w:r>
                          <w:t xml:space="preserve"> - Adding No-O</w:t>
                        </w:r>
                        <w:r w:rsidRPr="00804B48">
                          <w:t>verlapped bypass diodes</w:t>
                        </w:r>
                        <w:r>
                          <w:t xml:space="preserve"> [30]</w:t>
                        </w:r>
                        <w:bookmarkEnd w:id="97"/>
                      </w:p>
                    </w:txbxContent>
                  </v:textbox>
                </v:shape>
                <w10:wrap type="square"/>
              </v:group>
            </w:pict>
          </mc:Fallback>
        </mc:AlternateContent>
      </w:r>
      <w:r w:rsidRPr="00E05EC9">
        <mc:AlternateContent>
          <mc:Choice Requires="wpg">
            <w:drawing>
              <wp:anchor distT="0" distB="0" distL="114300" distR="114300" simplePos="0" relativeHeight="252293632"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E05EC9" w:rsidRPr="00751999" w:rsidRDefault="00E05EC9" w:rsidP="002740BD">
                              <w:pPr>
                                <w:pStyle w:val="Caption"/>
                                <w:rPr>
                                  <w:lang w:eastAsia="en-GB"/>
                                </w:rPr>
                              </w:pPr>
                              <w:bookmarkStart w:id="98" w:name="_Ref481654985"/>
                              <w:bookmarkStart w:id="99" w:name="_Toc4933381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8"/>
                              <w:r>
                                <w:t xml:space="preserve"> - Adding O</w:t>
                              </w:r>
                              <w:r w:rsidRPr="00967B76">
                                <w:t>verlapped bypass diodes</w:t>
                              </w:r>
                              <w:r>
                                <w:t xml:space="preserve"> [30]</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2293632"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E05EC9" w:rsidRPr="00751999" w:rsidRDefault="00E05EC9" w:rsidP="002740BD">
                        <w:pPr>
                          <w:pStyle w:val="Caption"/>
                          <w:rPr>
                            <w:lang w:eastAsia="en-GB"/>
                          </w:rPr>
                        </w:pPr>
                        <w:bookmarkStart w:id="100" w:name="_Ref481654985"/>
                        <w:bookmarkStart w:id="101" w:name="_Toc4933381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0"/>
                        <w:r>
                          <w:t xml:space="preserve"> - Adding O</w:t>
                        </w:r>
                        <w:r w:rsidRPr="00967B76">
                          <w:t>verlapped bypass diodes</w:t>
                        </w:r>
                        <w:r>
                          <w:t xml:space="preserve"> [30]</w:t>
                        </w:r>
                        <w:bookmarkEnd w:id="101"/>
                      </w:p>
                    </w:txbxContent>
                  </v:textbox>
                </v:shape>
                <w10:wrap type="square"/>
              </v:group>
            </w:pict>
          </mc:Fallback>
        </mc:AlternateContent>
      </w:r>
      <w:r w:rsidR="004E23EF" w:rsidRPr="00E05EC9">
        <w:rPr>
          <w:lang w:eastAsia="en-GB"/>
        </w:rPr>
        <w:t>This voltage is what can cause issues when some solar cells are not receiving irradiance</w:t>
      </w:r>
      <w:r w:rsidR="006404CD" w:rsidRPr="00E05EC9">
        <w:rPr>
          <w:lang w:eastAsia="en-GB"/>
        </w:rPr>
        <w:t xml:space="preserve">, </w:t>
      </w:r>
      <w:r w:rsidR="00104CF2" w:rsidRPr="00E05EC9">
        <w:rPr>
          <w:lang w:eastAsia="en-GB"/>
        </w:rPr>
        <w:t>shaded or</w:t>
      </w:r>
      <w:r w:rsidR="004E23EF" w:rsidRPr="00E05EC9">
        <w:rPr>
          <w:lang w:eastAsia="en-GB"/>
        </w:rPr>
        <w:t xml:space="preserve"> are faulty. If a solar cell becomes turned off the other solar cells continue to produce the voltage of the string minus that cell. This forces the cell into a cond</w:t>
      </w:r>
      <w:r w:rsidR="00104CF2" w:rsidRPr="00E05EC9">
        <w:rPr>
          <w:lang w:eastAsia="en-GB"/>
        </w:rPr>
        <w:t>uction known as reverse bias, which</w:t>
      </w:r>
      <w:r w:rsidR="004E23EF" w:rsidRPr="00E05EC9">
        <w:rPr>
          <w:lang w:eastAsia="en-GB"/>
        </w:rPr>
        <w:t xml:space="preserve"> dissipates power in the form of heat and creates a hot spot.</w:t>
      </w:r>
      <w:r w:rsidR="006404CD" w:rsidRPr="00E05EC9">
        <w:rPr>
          <w:lang w:eastAsia="en-GB"/>
        </w:rPr>
        <w:t xml:space="preserve"> Mohammod conducted extensive research </w:t>
      </w:r>
      <w:r w:rsidR="00104CF2" w:rsidRPr="00E05EC9">
        <w:rPr>
          <w:lang w:eastAsia="en-GB"/>
        </w:rPr>
        <w:t>on hot spot formation and demonstrated</w:t>
      </w:r>
      <w:r w:rsidR="006404CD" w:rsidRPr="00E05EC9">
        <w:rPr>
          <w:lang w:eastAsia="en-GB"/>
        </w:rPr>
        <w:t xml:space="preserve"> that if </w:t>
      </w:r>
      <w:r w:rsidR="004E23EF" w:rsidRPr="00E05EC9">
        <w:rPr>
          <w:lang w:eastAsia="en-GB"/>
        </w:rPr>
        <w:t>the power dissipated over the cell exceeds its maximum value it</w:t>
      </w:r>
      <w:r w:rsidR="00104CF2" w:rsidRPr="00E05EC9">
        <w:rPr>
          <w:lang w:eastAsia="en-GB"/>
        </w:rPr>
        <w:t xml:space="preserve"> will</w:t>
      </w:r>
      <w:r w:rsidR="004E23EF" w:rsidRPr="00E05EC9">
        <w:rPr>
          <w:lang w:eastAsia="en-GB"/>
        </w:rPr>
        <w:t xml:space="preserve"> permanentl</w:t>
      </w:r>
      <w:r w:rsidR="006404CD" w:rsidRPr="00E05EC9">
        <w:rPr>
          <w:lang w:eastAsia="en-GB"/>
        </w:rPr>
        <w:t>y damage the cell</w:t>
      </w:r>
      <w:r w:rsidR="004E23EF" w:rsidRPr="00E05EC9">
        <w:rPr>
          <w:lang w:eastAsia="en-GB"/>
        </w:rPr>
        <w:t xml:space="preserve"> and an open circuit </w:t>
      </w:r>
      <w:r w:rsidR="004E23EF" w:rsidRPr="00E05EC9">
        <w:rPr>
          <w:lang w:eastAsia="en-GB"/>
        </w:rPr>
        <w:lastRenderedPageBreak/>
        <w:t>will form. This open circuit in the series connected system stops all flow of cu</w:t>
      </w:r>
      <w:r w:rsidR="00104CF2" w:rsidRPr="00E05EC9">
        <w:rPr>
          <w:lang w:eastAsia="en-GB"/>
        </w:rPr>
        <w:t>rrent and the PV system will no longer</w:t>
      </w:r>
      <w:r w:rsidR="00390636" w:rsidRPr="00E05EC9">
        <w:rPr>
          <w:lang w:eastAsia="en-GB"/>
        </w:rPr>
        <w:t xml:space="preserve"> function</w:t>
      </w:r>
      <w:r w:rsidR="004E23EF" w:rsidRPr="00E05EC9">
        <w:t xml:space="preserve"> </w:t>
      </w:r>
      <w:r w:rsidR="004E23EF"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004E23EF" w:rsidRPr="00E05EC9">
        <w:rPr>
          <w:lang w:eastAsia="en-GB"/>
        </w:rPr>
      </w:r>
      <w:r w:rsidR="004E23EF"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39" w:tooltip="Mai, 2017 #118" w:history="1">
        <w:r w:rsidR="00DD1C1C" w:rsidRPr="00E05EC9">
          <w:rPr>
            <w:lang w:eastAsia="en-GB"/>
          </w:rPr>
          <w:t>39</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004E23EF" w:rsidRPr="00E05EC9">
        <w:rPr>
          <w:lang w:eastAsia="en-GB"/>
        </w:rPr>
        <w:fldChar w:fldCharType="end"/>
      </w:r>
    </w:p>
    <w:p w14:paraId="4AC41B7A" w14:textId="77777777" w:rsidR="00CA66D6" w:rsidRPr="00E05EC9" w:rsidRDefault="00CA66D6" w:rsidP="002740BD">
      <w:pPr>
        <w:rPr>
          <w:lang w:eastAsia="en-GB"/>
        </w:rPr>
      </w:pPr>
    </w:p>
    <w:p w14:paraId="40A1E958" w14:textId="7DB95A24" w:rsidR="004E23EF" w:rsidRPr="00E05EC9" w:rsidRDefault="00743B87" w:rsidP="002740BD">
      <w:pPr>
        <w:rPr>
          <w:lang w:eastAsia="en-GB"/>
        </w:rPr>
      </w:pPr>
      <w:r w:rsidRPr="00E05EC9">
        <w:t xml:space="preserve"> </w:t>
      </w:r>
    </w:p>
    <w:p w14:paraId="6F361737" w14:textId="7C3BA319" w:rsidR="004E23EF" w:rsidRPr="00E05EC9" w:rsidRDefault="004E23EF" w:rsidP="002740BD">
      <w:pPr>
        <w:rPr>
          <w:lang w:eastAsia="en-GB"/>
        </w:rPr>
      </w:pPr>
      <w:r w:rsidRPr="00E05EC9">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E05EC9">
        <w:rPr>
          <w:lang w:eastAsia="en-GB"/>
        </w:rPr>
        <w:t xml:space="preserve"> of</w:t>
      </w:r>
      <w:r w:rsidRPr="00E05EC9">
        <w:rPr>
          <w:lang w:eastAsia="en-GB"/>
        </w:rPr>
        <w:t xml:space="preserve"> bypass diode</w:t>
      </w:r>
      <w:r w:rsidR="006404CD" w:rsidRPr="00E05EC9">
        <w:rPr>
          <w:lang w:eastAsia="en-GB"/>
        </w:rPr>
        <w:t>s</w:t>
      </w:r>
      <w:r w:rsidRPr="00E05EC9">
        <w:rPr>
          <w:lang w:eastAsia="en-GB"/>
        </w:rPr>
        <w:t xml:space="preserve"> </w:t>
      </w:r>
      <w:r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Pr="00E05EC9">
        <w:rPr>
          <w:lang w:eastAsia="en-GB"/>
        </w:rPr>
      </w:r>
      <w:r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Pr="00E05EC9">
        <w:rPr>
          <w:lang w:eastAsia="en-GB"/>
        </w:rPr>
        <w:fldChar w:fldCharType="end"/>
      </w:r>
      <w:r w:rsidR="00390636" w:rsidRPr="00E05EC9">
        <w:rPr>
          <w:lang w:eastAsia="en-GB"/>
        </w:rPr>
        <w:t>.</w:t>
      </w:r>
      <w:r w:rsidR="001753D9" w:rsidRPr="00E05EC9">
        <w:rPr>
          <w:lang w:eastAsia="en-GB"/>
        </w:rPr>
        <w:t xml:space="preserve"> </w:t>
      </w:r>
      <w:r w:rsidRPr="00E05EC9">
        <w:rPr>
          <w:lang w:eastAsia="en-GB"/>
        </w:rPr>
        <w:t>Duong continues by saying that the config</w:t>
      </w:r>
      <w:r w:rsidR="006404CD" w:rsidRPr="00E05EC9">
        <w:rPr>
          <w:lang w:eastAsia="en-GB"/>
        </w:rPr>
        <w:t>uration of the bypass diodes have</w:t>
      </w:r>
      <w:r w:rsidRPr="00E05EC9">
        <w:rPr>
          <w:lang w:eastAsia="en-GB"/>
        </w:rPr>
        <w:t xml:space="preserve"> an important influence on the possibility of a hot spot forming. Two common configurations are shown </w:t>
      </w:r>
      <w:r w:rsidR="001753D9" w:rsidRPr="00E05EC9">
        <w:rPr>
          <w:lang w:eastAsia="en-GB"/>
        </w:rPr>
        <w:t>above</w:t>
      </w:r>
      <w:r w:rsidRPr="00E05EC9">
        <w:rPr>
          <w:lang w:eastAsia="en-GB"/>
        </w:rPr>
        <w:t xml:space="preserve"> in </w:t>
      </w:r>
      <w:r w:rsidR="00743B87" w:rsidRPr="00E05EC9">
        <w:rPr>
          <w:lang w:eastAsia="en-GB"/>
        </w:rPr>
        <w:fldChar w:fldCharType="begin"/>
      </w:r>
      <w:r w:rsidR="00743B87" w:rsidRPr="00E05EC9">
        <w:rPr>
          <w:lang w:eastAsia="en-GB"/>
        </w:rPr>
        <w:instrText xml:space="preserve"> REF _Ref481654984 \h </w:instrText>
      </w:r>
      <w:r w:rsidR="00743B87" w:rsidRPr="00E05EC9">
        <w:rPr>
          <w:lang w:eastAsia="en-GB"/>
        </w:rPr>
      </w:r>
      <w:r w:rsidR="00743B87" w:rsidRPr="00E05EC9">
        <w:rPr>
          <w:lang w:eastAsia="en-GB"/>
        </w:rPr>
        <w:fldChar w:fldCharType="separate"/>
      </w:r>
      <w:r w:rsidR="00B62578" w:rsidRPr="00E05EC9">
        <w:t>Figure 2</w:t>
      </w:r>
      <w:r w:rsidR="00B62578" w:rsidRPr="00E05EC9">
        <w:noBreakHyphen/>
        <w:t>14</w:t>
      </w:r>
      <w:r w:rsidR="00743B87" w:rsidRPr="00E05EC9">
        <w:rPr>
          <w:lang w:eastAsia="en-GB"/>
        </w:rPr>
        <w:fldChar w:fldCharType="end"/>
      </w:r>
      <w:r w:rsidR="00743B87" w:rsidRPr="00E05EC9">
        <w:rPr>
          <w:lang w:eastAsia="en-GB"/>
        </w:rPr>
        <w:t xml:space="preserve"> &amp; </w:t>
      </w:r>
      <w:r w:rsidR="00743B87" w:rsidRPr="00E05EC9">
        <w:rPr>
          <w:lang w:eastAsia="en-GB"/>
        </w:rPr>
        <w:fldChar w:fldCharType="begin"/>
      </w:r>
      <w:r w:rsidR="00743B87" w:rsidRPr="00E05EC9">
        <w:rPr>
          <w:lang w:eastAsia="en-GB"/>
        </w:rPr>
        <w:instrText xml:space="preserve"> REF _Ref481654985 \h </w:instrText>
      </w:r>
      <w:r w:rsidR="00743B87" w:rsidRPr="00E05EC9">
        <w:rPr>
          <w:lang w:eastAsia="en-GB"/>
        </w:rPr>
      </w:r>
      <w:r w:rsidR="00743B87" w:rsidRPr="00E05EC9">
        <w:rPr>
          <w:lang w:eastAsia="en-GB"/>
        </w:rPr>
        <w:fldChar w:fldCharType="separate"/>
      </w:r>
      <w:r w:rsidR="00B62578" w:rsidRPr="00E05EC9">
        <w:t>Figure 2</w:t>
      </w:r>
      <w:r w:rsidR="00B62578" w:rsidRPr="00E05EC9">
        <w:noBreakHyphen/>
        <w:t>15</w:t>
      </w:r>
      <w:r w:rsidR="00743B87" w:rsidRPr="00E05EC9">
        <w:rPr>
          <w:lang w:eastAsia="en-GB"/>
        </w:rPr>
        <w:fldChar w:fldCharType="end"/>
      </w:r>
      <w:r w:rsidR="00743B87" w:rsidRPr="00E05EC9">
        <w:rPr>
          <w:lang w:eastAsia="en-GB"/>
        </w:rPr>
        <w:t>.</w:t>
      </w:r>
    </w:p>
    <w:p w14:paraId="13A16485" w14:textId="140229B0" w:rsidR="001753D9" w:rsidRPr="00E05EC9" w:rsidRDefault="001753D9" w:rsidP="002740BD">
      <w:pPr>
        <w:rPr>
          <w:lang w:eastAsia="en-GB"/>
        </w:rPr>
      </w:pPr>
    </w:p>
    <w:p w14:paraId="62DC156C" w14:textId="32061350" w:rsidR="001753D9" w:rsidRPr="00E05EC9" w:rsidRDefault="00CA66D6" w:rsidP="002740BD">
      <w:pPr>
        <w:rPr>
          <w:lang w:eastAsia="en-GB"/>
        </w:rPr>
      </w:pPr>
      <w:r w:rsidRPr="00E05EC9">
        <mc:AlternateContent>
          <mc:Choice Requires="wpg">
            <w:drawing>
              <wp:anchor distT="0" distB="0" distL="114300" distR="114300" simplePos="0" relativeHeight="251805184"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E05EC9" w:rsidRPr="00D97CDA" w:rsidRDefault="00E05EC9" w:rsidP="002740BD">
                              <w:pPr>
                                <w:pStyle w:val="Caption"/>
                                <w:rPr>
                                  <w:szCs w:val="24"/>
                                </w:rPr>
                              </w:pPr>
                              <w:bookmarkStart w:id="102" w:name="_Ref481268899"/>
                              <w:bookmarkStart w:id="103" w:name="_Toc4933381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2"/>
                              <w:r>
                                <w:t xml:space="preserve"> - Shading Scenarios used by Mai [38]</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805184;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E05EC9" w:rsidRPr="00D97CDA" w:rsidRDefault="00E05EC9" w:rsidP="002740BD">
                        <w:pPr>
                          <w:pStyle w:val="Caption"/>
                          <w:rPr>
                            <w:szCs w:val="24"/>
                          </w:rPr>
                        </w:pPr>
                        <w:bookmarkStart w:id="104" w:name="_Ref481268899"/>
                        <w:bookmarkStart w:id="105" w:name="_Toc4933381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4"/>
                        <w:r>
                          <w:t xml:space="preserve"> - Shading Scenarios used by Mai [38]</w:t>
                        </w:r>
                        <w:bookmarkEnd w:id="105"/>
                      </w:p>
                    </w:txbxContent>
                  </v:textbox>
                </v:shape>
                <w10:wrap type="square"/>
              </v:group>
            </w:pict>
          </mc:Fallback>
        </mc:AlternateContent>
      </w:r>
    </w:p>
    <w:p w14:paraId="16068F50" w14:textId="77777777" w:rsidR="00CA66D6" w:rsidRPr="00E05EC9" w:rsidRDefault="00CA66D6" w:rsidP="002740BD">
      <w:pPr>
        <w:rPr>
          <w:lang w:eastAsia="en-GB"/>
        </w:rPr>
      </w:pPr>
    </w:p>
    <w:p w14:paraId="14040068" w14:textId="77777777" w:rsidR="00CA66D6" w:rsidRPr="00E05EC9" w:rsidRDefault="00CA66D6" w:rsidP="002740BD">
      <w:pPr>
        <w:rPr>
          <w:lang w:eastAsia="en-GB"/>
        </w:rPr>
      </w:pPr>
    </w:p>
    <w:p w14:paraId="0D9EFC91" w14:textId="77777777" w:rsidR="00CA66D6" w:rsidRPr="00E05EC9" w:rsidRDefault="00CA66D6" w:rsidP="002740BD">
      <w:pPr>
        <w:rPr>
          <w:lang w:eastAsia="en-GB"/>
        </w:rPr>
      </w:pPr>
    </w:p>
    <w:p w14:paraId="4ACFD67F" w14:textId="659C16FF" w:rsidR="00C01B27" w:rsidRPr="00E05EC9" w:rsidRDefault="001753D9" w:rsidP="002740BD">
      <w:pPr>
        <w:rPr>
          <w:lang w:eastAsia="en-GB"/>
        </w:rPr>
      </w:pPr>
      <w:r w:rsidRPr="00E05EC9">
        <w:rPr>
          <w:lang w:eastAsia="en-GB"/>
        </w:rPr>
        <w:t>Studies</w:t>
      </w:r>
      <w:r w:rsidR="004E23EF" w:rsidRPr="00E05EC9">
        <w:rPr>
          <w:lang w:eastAsia="en-GB"/>
        </w:rPr>
        <w:t xml:space="preserve"> conducted by</w:t>
      </w:r>
      <w:r w:rsidRPr="00E05EC9">
        <w:rPr>
          <w:lang w:eastAsia="en-GB"/>
        </w:rPr>
        <w:t xml:space="preserve"> both</w:t>
      </w:r>
      <w:r w:rsidR="004E23EF" w:rsidRPr="00E05EC9">
        <w:rPr>
          <w:lang w:eastAsia="en-GB"/>
        </w:rPr>
        <w:t xml:space="preserve"> Silvestre</w:t>
      </w:r>
      <w:r w:rsidRPr="00E05EC9">
        <w:rPr>
          <w:lang w:eastAsia="en-GB"/>
        </w:rPr>
        <w:t xml:space="preserve"> and Mai</w:t>
      </w:r>
      <w:r w:rsidR="004E23EF" w:rsidRPr="00E05EC9">
        <w:rPr>
          <w:lang w:eastAsia="en-GB"/>
        </w:rPr>
        <w:t xml:space="preserve"> </w:t>
      </w:r>
      <w:r w:rsidR="006404CD" w:rsidRPr="00E05EC9">
        <w:rPr>
          <w:lang w:eastAsia="en-GB"/>
        </w:rPr>
        <w:t>validated</w:t>
      </w:r>
      <w:r w:rsidR="004E23EF" w:rsidRPr="00E05EC9">
        <w:rPr>
          <w:lang w:eastAsia="en-GB"/>
        </w:rPr>
        <w:t xml:space="preserve"> that the configuration a</w:t>
      </w:r>
      <w:r w:rsidRPr="00E05EC9">
        <w:rPr>
          <w:lang w:eastAsia="en-GB"/>
        </w:rPr>
        <w:t xml:space="preserve">nd shading location </w:t>
      </w:r>
      <w:r w:rsidR="006404CD" w:rsidRPr="00E05EC9">
        <w:rPr>
          <w:lang w:eastAsia="en-GB"/>
        </w:rPr>
        <w:t xml:space="preserve">significantly </w:t>
      </w:r>
      <w:r w:rsidRPr="00E05EC9">
        <w:rPr>
          <w:lang w:eastAsia="en-GB"/>
        </w:rPr>
        <w:t xml:space="preserve">affects </w:t>
      </w:r>
      <w:r w:rsidR="004E23EF" w:rsidRPr="00E05EC9">
        <w:rPr>
          <w:lang w:eastAsia="en-GB"/>
        </w:rPr>
        <w:t>the operation</w:t>
      </w:r>
      <w:r w:rsidRPr="00E05EC9">
        <w:rPr>
          <w:lang w:eastAsia="en-GB"/>
        </w:rPr>
        <w:t xml:space="preserve"> and</w:t>
      </w:r>
      <w:r w:rsidR="004E23EF" w:rsidRPr="00E05EC9">
        <w:rPr>
          <w:lang w:eastAsia="en-GB"/>
        </w:rPr>
        <w:t xml:space="preserve"> performance of PV modules.</w:t>
      </w:r>
      <w:r w:rsidR="003E4F2E" w:rsidRPr="00E05EC9">
        <w:rPr>
          <w:lang w:eastAsia="en-GB"/>
        </w:rPr>
        <w:t xml:space="preserve"> They used similar methods,</w:t>
      </w:r>
      <w:r w:rsidRPr="00E05EC9">
        <w:rPr>
          <w:lang w:eastAsia="en-GB"/>
        </w:rPr>
        <w:t xml:space="preserve"> shading techniques of arrays</w:t>
      </w:r>
      <w:r w:rsidR="00C01B27" w:rsidRPr="00E05EC9">
        <w:rPr>
          <w:lang w:eastAsia="en-GB"/>
        </w:rPr>
        <w:t xml:space="preserve"> and </w:t>
      </w:r>
      <w:r w:rsidR="003E4F2E" w:rsidRPr="00E05EC9">
        <w:rPr>
          <w:lang w:eastAsia="en-GB"/>
        </w:rPr>
        <w:t>various</w:t>
      </w:r>
      <w:r w:rsidR="00C01B27" w:rsidRPr="00E05EC9">
        <w:rPr>
          <w:lang w:eastAsia="en-GB"/>
        </w:rPr>
        <w:t xml:space="preserve"> scenarios </w:t>
      </w:r>
      <w:r w:rsidR="003E4F2E" w:rsidRPr="00E05EC9">
        <w:rPr>
          <w:lang w:eastAsia="en-GB"/>
        </w:rPr>
        <w:t xml:space="preserve">also used by Mai, and </w:t>
      </w:r>
      <w:r w:rsidR="00C01B27" w:rsidRPr="00E05EC9">
        <w:rPr>
          <w:lang w:eastAsia="en-GB"/>
        </w:rPr>
        <w:t xml:space="preserve">are shown above in </w:t>
      </w:r>
      <w:r w:rsidR="00C01B27" w:rsidRPr="00E05EC9">
        <w:rPr>
          <w:lang w:eastAsia="en-GB"/>
        </w:rPr>
        <w:fldChar w:fldCharType="begin"/>
      </w:r>
      <w:r w:rsidR="00C01B27" w:rsidRPr="00E05EC9">
        <w:rPr>
          <w:lang w:eastAsia="en-GB"/>
        </w:rPr>
        <w:instrText xml:space="preserve"> REF _Ref481268899 \h </w:instrText>
      </w:r>
      <w:r w:rsidR="00C01B27" w:rsidRPr="00E05EC9">
        <w:rPr>
          <w:lang w:eastAsia="en-GB"/>
        </w:rPr>
      </w:r>
      <w:r w:rsidR="00C01B27" w:rsidRPr="00E05EC9">
        <w:rPr>
          <w:lang w:eastAsia="en-GB"/>
        </w:rPr>
        <w:fldChar w:fldCharType="separate"/>
      </w:r>
      <w:r w:rsidR="00B62578" w:rsidRPr="00E05EC9">
        <w:t>Figure 2</w:t>
      </w:r>
      <w:r w:rsidR="00B62578" w:rsidRPr="00E05EC9">
        <w:noBreakHyphen/>
        <w:t>16</w:t>
      </w:r>
      <w:r w:rsidR="00C01B27" w:rsidRPr="00E05EC9">
        <w:rPr>
          <w:lang w:eastAsia="en-GB"/>
        </w:rPr>
        <w:fldChar w:fldCharType="end"/>
      </w:r>
      <w:r w:rsidRPr="00E05EC9">
        <w:rPr>
          <w:lang w:eastAsia="en-GB"/>
        </w:rPr>
        <w:t xml:space="preserve">. </w:t>
      </w:r>
      <w:r w:rsidR="004E23EF" w:rsidRPr="00E05EC9">
        <w:rPr>
          <w:lang w:eastAsia="en-GB"/>
        </w:rPr>
        <w:t xml:space="preserve"> </w:t>
      </w:r>
      <w:r w:rsidR="003E4F2E" w:rsidRPr="00E05EC9">
        <w:rPr>
          <w:lang w:eastAsia="en-GB"/>
        </w:rPr>
        <w:t>The research</w:t>
      </w:r>
      <w:r w:rsidR="004E23EF" w:rsidRPr="00E05EC9">
        <w:rPr>
          <w:lang w:eastAsia="en-GB"/>
        </w:rPr>
        <w:t xml:space="preserve"> showed that the overlapped and not-overlapped</w:t>
      </w:r>
      <w:r w:rsidR="00104CF2" w:rsidRPr="00E05EC9">
        <w:rPr>
          <w:lang w:eastAsia="en-GB"/>
        </w:rPr>
        <w:t xml:space="preserve"> configurations</w:t>
      </w:r>
      <w:r w:rsidR="004E23EF" w:rsidRPr="00E05EC9">
        <w:rPr>
          <w:lang w:eastAsia="en-GB"/>
        </w:rPr>
        <w:t xml:space="preserve"> had their advantages and disadvantages </w:t>
      </w:r>
      <w:r w:rsidR="003E4F2E" w:rsidRPr="00E05EC9">
        <w:rPr>
          <w:lang w:eastAsia="en-GB"/>
        </w:rPr>
        <w:t>for PV installation</w:t>
      </w:r>
      <w:r w:rsidR="00BB4828" w:rsidRPr="00E05EC9">
        <w:rPr>
          <w:lang w:eastAsia="en-GB"/>
        </w:rPr>
        <w:t>,</w:t>
      </w:r>
      <w:r w:rsidR="003E4F2E" w:rsidRPr="00E05EC9">
        <w:rPr>
          <w:lang w:eastAsia="en-GB"/>
        </w:rPr>
        <w:t xml:space="preserve"> and therefore</w:t>
      </w:r>
      <w:r w:rsidR="00BB4828" w:rsidRPr="00E05EC9">
        <w:rPr>
          <w:lang w:eastAsia="en-GB"/>
        </w:rPr>
        <w:t>,</w:t>
      </w:r>
      <w:r w:rsidR="004E23EF" w:rsidRPr="00E05EC9">
        <w:rPr>
          <w:lang w:eastAsia="en-GB"/>
        </w:rPr>
        <w:t xml:space="preserve"> environmental factors must be taken into </w:t>
      </w:r>
      <w:r w:rsidR="00BB4828" w:rsidRPr="00E05EC9">
        <w:rPr>
          <w:lang w:eastAsia="en-GB"/>
        </w:rPr>
        <w:t>consideration.</w:t>
      </w:r>
      <w:r w:rsidR="004E23EF" w:rsidRPr="00E05EC9">
        <w:rPr>
          <w:lang w:eastAsia="en-GB"/>
        </w:rPr>
        <w:t xml:space="preserve"> </w:t>
      </w:r>
    </w:p>
    <w:p w14:paraId="1781672D" w14:textId="77777777" w:rsidR="00C01B27" w:rsidRPr="00E05EC9" w:rsidRDefault="00C01B27" w:rsidP="002740BD">
      <w:pPr>
        <w:rPr>
          <w:lang w:eastAsia="en-GB"/>
        </w:rPr>
      </w:pPr>
    </w:p>
    <w:p w14:paraId="6904042E" w14:textId="3CF249AC" w:rsidR="00A56BD6" w:rsidRPr="00E05EC9" w:rsidRDefault="004E23EF" w:rsidP="002740BD">
      <w:r w:rsidRPr="00E05EC9">
        <w:rPr>
          <w:lang w:eastAsia="en-GB"/>
        </w:rPr>
        <w:t xml:space="preserve">The interesting finding was that for </w:t>
      </w:r>
      <w:r w:rsidR="003E4F2E" w:rsidRPr="00E05EC9">
        <w:rPr>
          <w:lang w:eastAsia="en-GB"/>
        </w:rPr>
        <w:t xml:space="preserve">a </w:t>
      </w:r>
      <w:r w:rsidRPr="00E05EC9">
        <w:rPr>
          <w:lang w:eastAsia="en-GB"/>
        </w:rPr>
        <w:t>tropical climate the not-overlapped diode configuration was optimal</w:t>
      </w:r>
      <w:r w:rsidR="00390636" w:rsidRPr="00E05EC9">
        <w:rPr>
          <w:lang w:eastAsia="en-GB"/>
        </w:rPr>
        <w:t xml:space="preserve"> </w:t>
      </w:r>
      <w:r w:rsidR="00390636" w:rsidRPr="00E05EC9">
        <w:rPr>
          <w:lang w:eastAsia="en-GB"/>
        </w:rPr>
        <w:fldChar w:fldCharType="begin"/>
      </w:r>
      <w:r w:rsidR="00390636" w:rsidRPr="00E05EC9">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E05EC9">
        <w:rPr>
          <w:lang w:eastAsia="en-GB"/>
        </w:rPr>
        <w:fldChar w:fldCharType="separate"/>
      </w:r>
      <w:r w:rsidR="00390636" w:rsidRPr="00E05EC9">
        <w:rPr>
          <w:lang w:eastAsia="en-GB"/>
        </w:rPr>
        <w:t>[</w:t>
      </w:r>
      <w:hyperlink w:anchor="_ENREF_43" w:tooltip="Duong, 2017 #115" w:history="1">
        <w:r w:rsidR="00DD1C1C" w:rsidRPr="00E05EC9">
          <w:rPr>
            <w:lang w:eastAsia="en-GB"/>
          </w:rPr>
          <w:t>43</w:t>
        </w:r>
      </w:hyperlink>
      <w:r w:rsidR="00390636" w:rsidRPr="00E05EC9">
        <w:rPr>
          <w:lang w:eastAsia="en-GB"/>
        </w:rPr>
        <w:t>]</w:t>
      </w:r>
      <w:r w:rsidR="00390636" w:rsidRPr="00E05EC9">
        <w:rPr>
          <w:lang w:eastAsia="en-GB"/>
        </w:rPr>
        <w:fldChar w:fldCharType="end"/>
      </w:r>
      <w:r w:rsidRPr="00E05EC9">
        <w:rPr>
          <w:lang w:eastAsia="en-GB"/>
        </w:rPr>
        <w:t xml:space="preserve">. In </w:t>
      </w:r>
      <w:r w:rsidR="003E4F2E" w:rsidRPr="00E05EC9">
        <w:rPr>
          <w:lang w:eastAsia="en-GB"/>
        </w:rPr>
        <w:t>practice,</w:t>
      </w:r>
      <w:r w:rsidRPr="00E05EC9">
        <w:rPr>
          <w:lang w:eastAsia="en-GB"/>
        </w:rPr>
        <w:t xml:space="preserve"> not every cell can have a bypass diode</w:t>
      </w:r>
      <w:r w:rsidR="003E4F2E" w:rsidRPr="00E05EC9">
        <w:rPr>
          <w:lang w:eastAsia="en-GB"/>
        </w:rPr>
        <w:t xml:space="preserve"> as it is expensive</w:t>
      </w:r>
      <w:r w:rsidRPr="00E05EC9">
        <w:rPr>
          <w:lang w:eastAsia="en-GB"/>
        </w:rPr>
        <w:t xml:space="preserve"> so they are usually connected ever</w:t>
      </w:r>
      <w:r w:rsidR="00104CF2" w:rsidRPr="00E05EC9">
        <w:rPr>
          <w:lang w:eastAsia="en-GB"/>
        </w:rPr>
        <w:t>y 16 cells. Blocking diodes</w:t>
      </w:r>
      <w:r w:rsidRPr="00E05EC9">
        <w:rPr>
          <w:lang w:eastAsia="en-GB"/>
        </w:rPr>
        <w:t xml:space="preserve"> are added to the circuit to prevent reverse flows and serve a </w:t>
      </w:r>
      <w:r w:rsidR="00FB4DC2" w:rsidRPr="00E05EC9">
        <w:rPr>
          <w:lang w:eastAsia="en-GB"/>
        </w:rPr>
        <w:t>different</w:t>
      </w:r>
      <w:r w:rsidRPr="00E05EC9">
        <w:rPr>
          <w:lang w:eastAsia="en-GB"/>
        </w:rPr>
        <w:t xml:space="preserve"> purpose than bypass diodes as shown in the</w:t>
      </w:r>
      <w:r w:rsidR="00A56BD6" w:rsidRPr="00E05EC9">
        <w:rPr>
          <w:lang w:eastAsia="en-GB"/>
        </w:rPr>
        <w:t xml:space="preserve"> </w:t>
      </w:r>
      <w:r w:rsidR="00A56BD6" w:rsidRPr="00E05EC9">
        <w:rPr>
          <w:lang w:eastAsia="en-GB"/>
        </w:rPr>
        <w:fldChar w:fldCharType="begin"/>
      </w:r>
      <w:r w:rsidR="00A56BD6" w:rsidRPr="00E05EC9">
        <w:rPr>
          <w:lang w:eastAsia="en-GB"/>
        </w:rPr>
        <w:instrText xml:space="preserve"> REF _Ref481263303 \h </w:instrText>
      </w:r>
      <w:r w:rsidR="00A56BD6" w:rsidRPr="00E05EC9">
        <w:rPr>
          <w:lang w:eastAsia="en-GB"/>
        </w:rPr>
      </w:r>
      <w:r w:rsidR="00A56BD6" w:rsidRPr="00E05EC9">
        <w:rPr>
          <w:lang w:eastAsia="en-GB"/>
        </w:rPr>
        <w:fldChar w:fldCharType="separate"/>
      </w:r>
      <w:r w:rsidR="00B62578" w:rsidRPr="00E05EC9">
        <w:t>Figure 2</w:t>
      </w:r>
      <w:r w:rsidR="00B62578" w:rsidRPr="00E05EC9">
        <w:noBreakHyphen/>
        <w:t>17</w:t>
      </w:r>
      <w:r w:rsidR="00A56BD6" w:rsidRPr="00E05EC9">
        <w:rPr>
          <w:lang w:eastAsia="en-GB"/>
        </w:rPr>
        <w:fldChar w:fldCharType="end"/>
      </w:r>
      <w:r w:rsidR="007F7CE0" w:rsidRPr="00E05EC9">
        <w:rPr>
          <w:lang w:eastAsia="en-GB"/>
        </w:rPr>
        <w:t xml:space="preserve"> </w:t>
      </w:r>
      <w:r w:rsidRPr="00E05EC9">
        <w:rPr>
          <w:lang w:eastAsia="en-GB"/>
        </w:rPr>
        <w:t>below.</w:t>
      </w:r>
      <w:r w:rsidRPr="00E05EC9">
        <w:t xml:space="preserve"> </w:t>
      </w:r>
      <w:r w:rsidRPr="00E05EC9">
        <w:rPr>
          <w:lang w:eastAsia="en-GB"/>
        </w:rPr>
        <w:fldChar w:fldCharType="begin"/>
      </w:r>
      <w:r w:rsidR="00390636" w:rsidRPr="00E05EC9">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E05EC9">
        <w:rPr>
          <w:lang w:eastAsia="en-GB"/>
        </w:rPr>
        <w:fldChar w:fldCharType="separate"/>
      </w:r>
      <w:r w:rsidR="00390636" w:rsidRPr="00E05EC9">
        <w:rPr>
          <w:lang w:eastAsia="en-GB"/>
        </w:rPr>
        <w:t>[</w:t>
      </w:r>
      <w:hyperlink w:anchor="_ENREF_44" w:tooltip="Herrmann, 1997 #112" w:history="1">
        <w:r w:rsidR="00DD1C1C" w:rsidRPr="00E05EC9">
          <w:rPr>
            <w:lang w:eastAsia="en-GB"/>
          </w:rPr>
          <w:t>44</w:t>
        </w:r>
      </w:hyperlink>
      <w:r w:rsidR="00390636" w:rsidRPr="00E05EC9">
        <w:rPr>
          <w:lang w:eastAsia="en-GB"/>
        </w:rPr>
        <w:t>]</w:t>
      </w:r>
      <w:r w:rsidRPr="00E05EC9">
        <w:rPr>
          <w:lang w:eastAsia="en-GB"/>
        </w:rPr>
        <w:fldChar w:fldCharType="end"/>
      </w:r>
      <w:r w:rsidR="00A56BD6" w:rsidRPr="00E05EC9">
        <w:t xml:space="preserve"> </w:t>
      </w:r>
      <w:r w:rsidR="00A56BD6" w:rsidRPr="00E05EC9">
        <w:fldChar w:fldCharType="begin"/>
      </w:r>
      <w:r w:rsidR="00390636" w:rsidRPr="00E05EC9">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E05EC9">
        <w:fldChar w:fldCharType="separate"/>
      </w:r>
      <w:r w:rsidR="00390636" w:rsidRPr="00E05EC9">
        <w:t>[</w:t>
      </w:r>
      <w:hyperlink w:anchor="_ENREF_42" w:tooltip="Mohammed, 2016 #116" w:history="1">
        <w:r w:rsidR="00DD1C1C" w:rsidRPr="00E05EC9">
          <w:t>42</w:t>
        </w:r>
      </w:hyperlink>
      <w:r w:rsidR="00390636" w:rsidRPr="00E05EC9">
        <w:t>]</w:t>
      </w:r>
      <w:r w:rsidR="00A56BD6" w:rsidRPr="00E05EC9">
        <w:fldChar w:fldCharType="end"/>
      </w:r>
      <w:r w:rsidR="00A56BD6" w:rsidRPr="00E05EC9">
        <w:t xml:space="preserve"> </w:t>
      </w:r>
      <w:r w:rsidR="00A56BD6" w:rsidRPr="00E05EC9">
        <w:fldChar w:fldCharType="begin"/>
      </w:r>
      <w:r w:rsidR="00390636" w:rsidRPr="00E05EC9">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E05EC9">
        <w:fldChar w:fldCharType="separate"/>
      </w:r>
      <w:r w:rsidR="00390636" w:rsidRPr="00E05EC9">
        <w:t>[</w:t>
      </w:r>
      <w:hyperlink w:anchor="_ENREF_45" w:tooltip="AspenCore, 2017 #119" w:history="1">
        <w:r w:rsidR="00DD1C1C" w:rsidRPr="00E05EC9">
          <w:t>45</w:t>
        </w:r>
      </w:hyperlink>
      <w:r w:rsidR="00390636" w:rsidRPr="00E05EC9">
        <w:t>]</w:t>
      </w:r>
      <w:r w:rsidR="00A56BD6" w:rsidRPr="00E05EC9">
        <w:fldChar w:fldCharType="end"/>
      </w:r>
    </w:p>
    <w:p w14:paraId="559963D9" w14:textId="17836167" w:rsidR="00C3236C" w:rsidRPr="00E05EC9" w:rsidRDefault="00C3236C" w:rsidP="002740BD">
      <w:r w:rsidRPr="00E05EC9">
        <w:lastRenderedPageBreak/>
        <mc:AlternateContent>
          <mc:Choice Requires="wpg">
            <w:drawing>
              <wp:anchor distT="0" distB="0" distL="114300" distR="114300" simplePos="0" relativeHeight="251735552"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E05EC9" w:rsidRPr="001C391A" w:rsidRDefault="00E05EC9" w:rsidP="002740BD">
                              <w:pPr>
                                <w:pStyle w:val="Caption"/>
                              </w:pPr>
                              <w:bookmarkStart w:id="106" w:name="_Ref481263303"/>
                              <w:bookmarkStart w:id="107" w:name="_Toc4933381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6"/>
                              <w:r>
                                <w:t xml:space="preserve"> - Diagram of Bypass and Blocking diode functions [40]</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735552;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E05EC9" w:rsidRPr="001C391A" w:rsidRDefault="00E05EC9" w:rsidP="002740BD">
                        <w:pPr>
                          <w:pStyle w:val="Caption"/>
                        </w:pPr>
                        <w:bookmarkStart w:id="108" w:name="_Ref481263303"/>
                        <w:bookmarkStart w:id="109" w:name="_Toc4933381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8"/>
                        <w:r>
                          <w:t xml:space="preserve"> - Diagram of Bypass and Blocking diode functions [40]</w:t>
                        </w:r>
                        <w:bookmarkEnd w:id="109"/>
                      </w:p>
                    </w:txbxContent>
                  </v:textbox>
                </v:shape>
                <w10:wrap type="square"/>
              </v:group>
            </w:pict>
          </mc:Fallback>
        </mc:AlternateContent>
      </w:r>
    </w:p>
    <w:p w14:paraId="772A7CCA" w14:textId="569D41AD" w:rsidR="00C3236C" w:rsidRPr="00E05EC9" w:rsidRDefault="00C3236C" w:rsidP="002740BD"/>
    <w:p w14:paraId="1B19265B" w14:textId="43D44ACA" w:rsidR="00C3236C" w:rsidRPr="00E05EC9" w:rsidRDefault="00C3236C" w:rsidP="002740BD"/>
    <w:p w14:paraId="4245F0AA" w14:textId="74182A43" w:rsidR="00C3236C" w:rsidRPr="00E05EC9" w:rsidRDefault="00C3236C" w:rsidP="002740BD"/>
    <w:p w14:paraId="717D17C9" w14:textId="2F8856C9" w:rsidR="004E23EF" w:rsidRPr="00E05EC9" w:rsidRDefault="004E23EF" w:rsidP="002740BD">
      <w:pPr>
        <w:rPr>
          <w:lang w:eastAsia="en-GB"/>
        </w:rPr>
      </w:pPr>
    </w:p>
    <w:p w14:paraId="06FF1562" w14:textId="1C161DD6" w:rsidR="004E23EF" w:rsidRPr="00E05EC9" w:rsidRDefault="004E23EF" w:rsidP="002740BD">
      <w:pPr>
        <w:rPr>
          <w:lang w:eastAsia="en-GB"/>
        </w:rPr>
      </w:pPr>
    </w:p>
    <w:p w14:paraId="59E4BF26" w14:textId="2A64EEE6" w:rsidR="00F70462" w:rsidRPr="00E05EC9" w:rsidRDefault="00F70462" w:rsidP="002740BD">
      <w:pPr>
        <w:rPr>
          <w:lang w:eastAsia="en-GB"/>
        </w:rPr>
      </w:pPr>
    </w:p>
    <w:p w14:paraId="7279658C" w14:textId="4F980FAD" w:rsidR="00F70462" w:rsidRPr="00E05EC9" w:rsidRDefault="00F70462" w:rsidP="002740BD">
      <w:pPr>
        <w:rPr>
          <w:lang w:eastAsia="en-GB"/>
        </w:rPr>
      </w:pPr>
    </w:p>
    <w:p w14:paraId="20E265B6" w14:textId="0ACDD098" w:rsidR="007D3167" w:rsidRPr="00E05EC9" w:rsidRDefault="007D3167" w:rsidP="002740BD">
      <w:pPr>
        <w:pStyle w:val="Caption"/>
      </w:pPr>
    </w:p>
    <w:p w14:paraId="256E7EE8" w14:textId="77777777" w:rsidR="00C3236C" w:rsidRPr="00E05EC9" w:rsidRDefault="00C3236C" w:rsidP="002740BD">
      <w:pPr>
        <w:pStyle w:val="Caption"/>
      </w:pPr>
    </w:p>
    <w:p w14:paraId="5625AF8B" w14:textId="77777777" w:rsidR="00C3236C" w:rsidRPr="00E05EC9" w:rsidRDefault="00C3236C" w:rsidP="002740BD">
      <w:pPr>
        <w:pStyle w:val="Caption"/>
      </w:pPr>
    </w:p>
    <w:p w14:paraId="319B5DE6" w14:textId="77777777" w:rsidR="00C3236C" w:rsidRPr="00E05EC9" w:rsidRDefault="00C3236C" w:rsidP="002740BD">
      <w:pPr>
        <w:pStyle w:val="Caption"/>
      </w:pPr>
    </w:p>
    <w:p w14:paraId="3A3A1CC5" w14:textId="77777777" w:rsidR="00C3236C" w:rsidRPr="00E05EC9" w:rsidRDefault="00C3236C" w:rsidP="002740BD">
      <w:pPr>
        <w:pStyle w:val="Caption"/>
      </w:pPr>
    </w:p>
    <w:p w14:paraId="7E8FF90D" w14:textId="77777777" w:rsidR="00C3236C" w:rsidRPr="00E05EC9" w:rsidRDefault="00C3236C" w:rsidP="002740BD">
      <w:pPr>
        <w:pStyle w:val="Caption"/>
      </w:pPr>
    </w:p>
    <w:p w14:paraId="50BFE5A6" w14:textId="77777777" w:rsidR="00C3236C" w:rsidRPr="00E05EC9" w:rsidRDefault="00C3236C" w:rsidP="002740BD">
      <w:pPr>
        <w:pStyle w:val="Caption"/>
      </w:pPr>
    </w:p>
    <w:p w14:paraId="7AEFC58D" w14:textId="77777777" w:rsidR="00C3236C" w:rsidRPr="00E05EC9" w:rsidRDefault="00C3236C" w:rsidP="002740BD">
      <w:pPr>
        <w:pStyle w:val="Caption"/>
      </w:pPr>
    </w:p>
    <w:p w14:paraId="0F8FC35E" w14:textId="77777777" w:rsidR="00C3236C" w:rsidRPr="00E05EC9" w:rsidRDefault="00C3236C" w:rsidP="002740BD">
      <w:pPr>
        <w:pStyle w:val="Caption"/>
      </w:pPr>
    </w:p>
    <w:p w14:paraId="3D8FFCE8" w14:textId="77777777" w:rsidR="00C3236C" w:rsidRPr="00E05EC9" w:rsidRDefault="00C3236C" w:rsidP="002740BD">
      <w:pPr>
        <w:pStyle w:val="Caption"/>
      </w:pPr>
    </w:p>
    <w:p w14:paraId="59BE2260" w14:textId="77777777" w:rsidR="00C3236C" w:rsidRPr="00E05EC9" w:rsidRDefault="00C3236C" w:rsidP="002740BD">
      <w:pPr>
        <w:pStyle w:val="Caption"/>
      </w:pPr>
    </w:p>
    <w:p w14:paraId="6340FAE6" w14:textId="77777777" w:rsidR="00C3236C" w:rsidRPr="00E05EC9" w:rsidRDefault="00C3236C" w:rsidP="002740BD">
      <w:pPr>
        <w:pStyle w:val="Caption"/>
      </w:pPr>
    </w:p>
    <w:p w14:paraId="0CD59E6F" w14:textId="77777777" w:rsidR="00C3236C" w:rsidRPr="00E05EC9" w:rsidRDefault="00C3236C" w:rsidP="002740BD">
      <w:pPr>
        <w:pStyle w:val="Caption"/>
      </w:pPr>
    </w:p>
    <w:p w14:paraId="2D32018A" w14:textId="77777777" w:rsidR="00C3236C" w:rsidRPr="00E05EC9" w:rsidRDefault="00C3236C" w:rsidP="002740BD">
      <w:pPr>
        <w:pStyle w:val="Caption"/>
      </w:pPr>
    </w:p>
    <w:p w14:paraId="36E1A3C0" w14:textId="6FE7EE64" w:rsidR="00C3236C" w:rsidRPr="00E05EC9" w:rsidRDefault="00C3236C" w:rsidP="002740BD">
      <w:pPr>
        <w:pStyle w:val="Heading3"/>
      </w:pPr>
      <w:bookmarkStart w:id="110" w:name="_Toc493340798"/>
      <w:r w:rsidRPr="00E05EC9">
        <w:t>Effects of Dust</w:t>
      </w:r>
      <w:bookmarkEnd w:id="110"/>
      <w:r w:rsidRPr="00E05EC9">
        <w:rPr>
          <w:lang w:eastAsia="en-GB"/>
        </w:rPr>
        <w:t xml:space="preserve"> </w:t>
      </w:r>
    </w:p>
    <w:p w14:paraId="256005D6" w14:textId="1D9F5A18" w:rsidR="00076710" w:rsidRPr="00E05EC9" w:rsidRDefault="00C3236C" w:rsidP="002740BD">
      <w:pPr>
        <w:rPr>
          <w:lang w:eastAsia="en-GB"/>
        </w:rPr>
      </w:pPr>
      <w:r w:rsidRPr="00E05EC9">
        <w:rPr>
          <w:lang w:eastAsia="en-GB"/>
        </w:rPr>
        <w:t>Sun &amp; Jiang found that the reduction of ef</w:t>
      </w:r>
      <w:r w:rsidRPr="00E05EC9">
        <w:rPr>
          <w:rFonts w:ascii="AdvOT863180fb+fb" w:hAnsi="AdvOT863180fb+fb" w:cs="AdvOT863180fb+fb"/>
          <w:lang w:eastAsia="en-GB"/>
        </w:rPr>
        <w:t>fi</w:t>
      </w:r>
      <w:r w:rsidRPr="00E05EC9">
        <w:rPr>
          <w:lang w:eastAsia="en-GB"/>
        </w:rPr>
        <w:t>ciency has a linear relationship with the dust deposition density, and the difference caused by cell types was not obvious.</w:t>
      </w:r>
      <w:r w:rsidRPr="00E05EC9">
        <w:t xml:space="preserve"> It was found that dust pollution had a</w:t>
      </w:r>
      <w:r w:rsidRPr="00E05EC9">
        <w:rPr>
          <w:lang w:eastAsia="en-GB"/>
        </w:rPr>
        <w:t xml:space="preserve"> signi</w:t>
      </w:r>
      <w:r w:rsidRPr="00E05EC9">
        <w:rPr>
          <w:rFonts w:ascii="AdvOT863180fb+fb" w:hAnsi="AdvOT863180fb+fb" w:cs="AdvOT863180fb+fb"/>
          <w:lang w:eastAsia="en-GB"/>
        </w:rPr>
        <w:t>fi</w:t>
      </w:r>
      <w:r w:rsidRPr="00E05EC9">
        <w:rPr>
          <w:lang w:eastAsia="en-GB"/>
        </w:rPr>
        <w:t>cant impact on PV module output, corresponding to a reduction of PV output ef</w:t>
      </w:r>
      <w:r w:rsidRPr="00E05EC9">
        <w:rPr>
          <w:rFonts w:ascii="AdvOT863180fb+fb" w:hAnsi="AdvOT863180fb+fb" w:cs="AdvOT863180fb+fb"/>
          <w:lang w:eastAsia="en-GB"/>
        </w:rPr>
        <w:t>fi</w:t>
      </w:r>
      <w:r w:rsidRPr="00E05EC9">
        <w:rPr>
          <w:lang w:eastAsia="en-GB"/>
        </w:rPr>
        <w:t xml:space="preserve">ciency which grew from 0 to 26% </w:t>
      </w:r>
      <w:r w:rsidRPr="00E05EC9">
        <w:rPr>
          <w:lang w:eastAsia="en-GB"/>
        </w:rPr>
        <w:fldChar w:fldCharType="begin"/>
      </w:r>
      <w:r w:rsidR="00390636" w:rsidRPr="00E05EC9">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E05EC9">
        <w:rPr>
          <w:lang w:eastAsia="en-GB"/>
        </w:rPr>
        <w:fldChar w:fldCharType="separate"/>
      </w:r>
      <w:r w:rsidR="00390636" w:rsidRPr="00E05EC9">
        <w:rPr>
          <w:lang w:eastAsia="en-GB"/>
        </w:rPr>
        <w:t>[</w:t>
      </w:r>
      <w:hyperlink w:anchor="_ENREF_46" w:tooltip="Jiang, 2011 #162" w:history="1">
        <w:r w:rsidR="00DD1C1C" w:rsidRPr="00E05EC9">
          <w:rPr>
            <w:lang w:eastAsia="en-GB"/>
          </w:rPr>
          <w:t>46</w:t>
        </w:r>
      </w:hyperlink>
      <w:r w:rsidR="00390636" w:rsidRPr="00E05EC9">
        <w:rPr>
          <w:lang w:eastAsia="en-GB"/>
        </w:rPr>
        <w:t>]</w:t>
      </w:r>
      <w:r w:rsidRPr="00E05EC9">
        <w:rPr>
          <w:lang w:eastAsia="en-GB"/>
        </w:rPr>
        <w:fldChar w:fldCharType="end"/>
      </w:r>
      <w:r w:rsidRPr="00E05EC9">
        <w:rPr>
          <w:lang w:eastAsia="en-GB"/>
        </w:rPr>
        <w:t xml:space="preserve">. This evaluation was validated by another study by Mani &amp; Pillai who </w:t>
      </w:r>
      <w:r w:rsidR="00076710" w:rsidRPr="00E05EC9">
        <w:rPr>
          <w:lang w:eastAsia="en-GB"/>
        </w:rPr>
        <w:t>dust deposition loss of 5.86%, with the winter</w:t>
      </w:r>
    </w:p>
    <w:p w14:paraId="1B8B3BE4" w14:textId="26F00A03" w:rsidR="00076710" w:rsidRPr="00E05EC9" w:rsidRDefault="00076710" w:rsidP="002740BD">
      <w:pPr>
        <w:rPr>
          <w:lang w:eastAsia="en-GB"/>
        </w:rPr>
      </w:pPr>
      <w:r w:rsidRPr="00E05EC9">
        <w:rPr>
          <w:lang w:eastAsia="en-GB"/>
        </w:rPr>
        <w:t xml:space="preserve">losses being 4–5% and 6–7% in summer </w:t>
      </w:r>
      <w:r w:rsidRPr="00E05EC9">
        <w:rPr>
          <w:lang w:eastAsia="en-GB"/>
        </w:rPr>
        <w:fldChar w:fldCharType="begin"/>
      </w:r>
      <w:r w:rsidR="00390636" w:rsidRPr="00E05EC9">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E05EC9">
        <w:rPr>
          <w:lang w:eastAsia="en-GB"/>
        </w:rPr>
        <w:fldChar w:fldCharType="separate"/>
      </w:r>
      <w:r w:rsidR="00390636" w:rsidRPr="00E05EC9">
        <w:rPr>
          <w:lang w:eastAsia="en-GB"/>
        </w:rPr>
        <w:t>[</w:t>
      </w:r>
      <w:hyperlink w:anchor="_ENREF_47" w:tooltip="Mani, 2010 #161" w:history="1">
        <w:r w:rsidR="00DD1C1C" w:rsidRPr="00E05EC9">
          <w:rPr>
            <w:lang w:eastAsia="en-GB"/>
          </w:rPr>
          <w:t>47</w:t>
        </w:r>
      </w:hyperlink>
      <w:r w:rsidR="00390636" w:rsidRPr="00E05EC9">
        <w:rPr>
          <w:lang w:eastAsia="en-GB"/>
        </w:rPr>
        <w:t>]</w:t>
      </w:r>
      <w:r w:rsidRPr="00E05EC9">
        <w:rPr>
          <w:lang w:eastAsia="en-GB"/>
        </w:rPr>
        <w:fldChar w:fldCharType="end"/>
      </w:r>
      <w:r w:rsidRPr="00E05EC9">
        <w:rPr>
          <w:lang w:eastAsia="en-GB"/>
        </w:rPr>
        <w:t>. These figures were significantly lower than the maximum of 26% from Sun &amp; Jiang, but validated the reduction in PV output from dust deposition.</w:t>
      </w:r>
    </w:p>
    <w:p w14:paraId="3C84F10C" w14:textId="2FADBABD" w:rsidR="006C2455" w:rsidRPr="00E05EC9" w:rsidRDefault="006C2455" w:rsidP="002740BD">
      <w:pPr>
        <w:pStyle w:val="Heading3"/>
        <w:numPr>
          <w:ilvl w:val="0"/>
          <w:numId w:val="0"/>
        </w:numPr>
      </w:pPr>
      <w:r w:rsidRPr="00E05EC9">
        <w:br w:type="page"/>
      </w:r>
    </w:p>
    <w:p w14:paraId="0407D4D1" w14:textId="4C57DF89" w:rsidR="00B94F01" w:rsidRPr="00E05EC9" w:rsidRDefault="00794ABA" w:rsidP="002740BD">
      <w:pPr>
        <w:pStyle w:val="Heading3"/>
      </w:pPr>
      <w:bookmarkStart w:id="111" w:name="_Ref492834828"/>
      <w:bookmarkStart w:id="112" w:name="_Ref492834849"/>
      <w:bookmarkStart w:id="113" w:name="_Toc493340799"/>
      <w:r w:rsidRPr="00E05EC9">
        <w:lastRenderedPageBreak/>
        <w:t>Cost</w:t>
      </w:r>
      <w:r w:rsidR="00E810FC" w:rsidRPr="00E05EC9">
        <w:t>s</w:t>
      </w:r>
      <w:r w:rsidRPr="00E05EC9">
        <w:t xml:space="preserve"> of PV</w:t>
      </w:r>
      <w:bookmarkEnd w:id="111"/>
      <w:bookmarkEnd w:id="112"/>
      <w:bookmarkEnd w:id="113"/>
    </w:p>
    <w:p w14:paraId="2AAD8327" w14:textId="1BABF114" w:rsidR="00976A81" w:rsidRPr="00E05EC9" w:rsidRDefault="003722DF" w:rsidP="002740BD">
      <w:r w:rsidRPr="00E05EC9">
        <w:t>The cost of a solar panel installation</w:t>
      </w:r>
      <w:r w:rsidR="00976A81" w:rsidRPr="00E05EC9">
        <w:t xml:space="preserve"> varies due to three primary factors:</w:t>
      </w:r>
      <w:r w:rsidRPr="00E05EC9">
        <w:t xml:space="preserve"> </w:t>
      </w:r>
      <w:r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E05EC9">
        <w:fldChar w:fldCharType="separate"/>
      </w:r>
      <w:r w:rsidR="00390636" w:rsidRPr="00E05EC9">
        <w:t>[</w:t>
      </w:r>
      <w:hyperlink w:anchor="_ENREF_48" w:tooltip="Government, 2017 #105" w:history="1">
        <w:r w:rsidR="00DD1C1C" w:rsidRPr="00E05EC9">
          <w:t>48</w:t>
        </w:r>
      </w:hyperlink>
      <w:r w:rsidR="00390636" w:rsidRPr="00E05EC9">
        <w:t>]</w:t>
      </w:r>
      <w:r w:rsidRPr="00E05EC9">
        <w:fldChar w:fldCharType="end"/>
      </w:r>
    </w:p>
    <w:p w14:paraId="67074EE8" w14:textId="75F23BE6" w:rsidR="00976A81" w:rsidRPr="00E05EC9" w:rsidRDefault="00976A81" w:rsidP="002740BD">
      <w:pPr>
        <w:pStyle w:val="ListParagraph"/>
        <w:numPr>
          <w:ilvl w:val="0"/>
          <w:numId w:val="9"/>
        </w:numPr>
      </w:pPr>
      <w:r w:rsidRPr="00E05EC9">
        <w:t>System Size</w:t>
      </w:r>
    </w:p>
    <w:p w14:paraId="68F0E927" w14:textId="57393E0A" w:rsidR="00976A81" w:rsidRPr="00E05EC9" w:rsidRDefault="003E4F2E" w:rsidP="002740BD">
      <w:pPr>
        <w:pStyle w:val="ListParagraph"/>
        <w:numPr>
          <w:ilvl w:val="1"/>
          <w:numId w:val="9"/>
        </w:numPr>
      </w:pPr>
      <w:r w:rsidRPr="00E05EC9">
        <w:t>Generally,</w:t>
      </w:r>
      <w:r w:rsidR="002A76C7" w:rsidRPr="00E05EC9">
        <w:t xml:space="preserve"> a 1.</w:t>
      </w:r>
      <w:r w:rsidRPr="00E05EC9">
        <w:t>5kW</w:t>
      </w:r>
      <w:r w:rsidR="002A76C7" w:rsidRPr="00E05EC9">
        <w:t xml:space="preserve"> system will produce a thi</w:t>
      </w:r>
      <w:r w:rsidRPr="00E05EC9">
        <w:t>rd of a households demands. 3.0kW and 5.0kW</w:t>
      </w:r>
      <w:r w:rsidR="002A76C7" w:rsidRPr="00E05EC9">
        <w:t xml:space="preserve"> systems are becoming more common.</w:t>
      </w:r>
    </w:p>
    <w:p w14:paraId="0C32DCCA" w14:textId="77777777" w:rsidR="003722DF" w:rsidRPr="00E05EC9" w:rsidRDefault="003722DF" w:rsidP="002740BD">
      <w:pPr>
        <w:pStyle w:val="ListParagraph"/>
      </w:pPr>
    </w:p>
    <w:p w14:paraId="067ED4E4" w14:textId="2A99C020" w:rsidR="00976A81" w:rsidRPr="00E05EC9" w:rsidRDefault="0045248D" w:rsidP="002740BD">
      <w:pPr>
        <w:pStyle w:val="ListParagraph"/>
        <w:numPr>
          <w:ilvl w:val="0"/>
          <w:numId w:val="9"/>
        </w:numPr>
      </w:pPr>
      <w:r w:rsidRPr="00E05EC9">
        <w:t>Installation Type and</w:t>
      </w:r>
      <w:r w:rsidR="00976A81" w:rsidRPr="00E05EC9">
        <w:t xml:space="preserve"> Labour</w:t>
      </w:r>
    </w:p>
    <w:p w14:paraId="093F380C" w14:textId="53349BA9" w:rsidR="002A76C7" w:rsidRPr="00E05EC9" w:rsidRDefault="002A76C7" w:rsidP="002740BD">
      <w:pPr>
        <w:pStyle w:val="ListParagraph"/>
        <w:numPr>
          <w:ilvl w:val="1"/>
          <w:numId w:val="9"/>
        </w:numPr>
      </w:pPr>
      <w:r w:rsidRPr="00E05EC9">
        <w:t>Depending on the type of roof and other factor</w:t>
      </w:r>
      <w:r w:rsidR="00C800AC" w:rsidRPr="00E05EC9">
        <w:t>s the cost of installation may be increased</w:t>
      </w:r>
      <w:r w:rsidRPr="00E05EC9">
        <w:t xml:space="preserve">. If it is a straight forward installation or special frames have to be installed </w:t>
      </w:r>
      <w:r w:rsidR="003E4F2E" w:rsidRPr="00E05EC9">
        <w:t xml:space="preserve">they </w:t>
      </w:r>
      <w:r w:rsidRPr="00E05EC9">
        <w:t>can affect the cost. The system is expected to remain for approximately 25 years.</w:t>
      </w:r>
      <w:r w:rsidR="003722DF" w:rsidRPr="00E05EC9">
        <w:t xml:space="preserve"> </w:t>
      </w:r>
      <w:r w:rsidRPr="00E05EC9">
        <w:t>Different companies charge different prices.</w:t>
      </w:r>
    </w:p>
    <w:p w14:paraId="0C0FDC30" w14:textId="77777777" w:rsidR="003722DF" w:rsidRPr="00E05EC9" w:rsidRDefault="003722DF" w:rsidP="002740BD">
      <w:pPr>
        <w:pStyle w:val="ListParagraph"/>
      </w:pPr>
    </w:p>
    <w:p w14:paraId="05713ED6" w14:textId="72A4D323" w:rsidR="00976A81" w:rsidRPr="00E05EC9" w:rsidRDefault="00976A81" w:rsidP="002740BD">
      <w:pPr>
        <w:pStyle w:val="ListParagraph"/>
        <w:numPr>
          <w:ilvl w:val="0"/>
          <w:numId w:val="9"/>
        </w:numPr>
      </w:pPr>
      <w:r w:rsidRPr="00E05EC9">
        <w:t>Brand</w:t>
      </w:r>
    </w:p>
    <w:p w14:paraId="3844CB18" w14:textId="5CDA86D4" w:rsidR="002A76C7" w:rsidRPr="00E05EC9" w:rsidRDefault="002A76C7" w:rsidP="002740BD">
      <w:pPr>
        <w:pStyle w:val="ListParagraph"/>
        <w:numPr>
          <w:ilvl w:val="1"/>
          <w:numId w:val="9"/>
        </w:numPr>
      </w:pPr>
      <w:r w:rsidRPr="00E05EC9">
        <w:t xml:space="preserve">The brand affects the price of system with the more established brands having correspondingly higher price. </w:t>
      </w:r>
      <w:r w:rsidR="003722DF" w:rsidRPr="00E05EC9">
        <w:t>Generally,</w:t>
      </w:r>
      <w:r w:rsidRPr="00E05EC9">
        <w:t xml:space="preserve"> with warranty up to 25 years.</w:t>
      </w:r>
    </w:p>
    <w:p w14:paraId="12EEF12D" w14:textId="77777777" w:rsidR="003722DF" w:rsidRPr="00E05EC9" w:rsidRDefault="003722DF" w:rsidP="002740BD">
      <w:pPr>
        <w:pStyle w:val="ListParagraph"/>
      </w:pPr>
    </w:p>
    <w:p w14:paraId="616F4AB3" w14:textId="2378CCC7" w:rsidR="00EF3839" w:rsidRPr="00E05EC9" w:rsidRDefault="002A76C7" w:rsidP="002740BD">
      <w:r w:rsidRPr="00E05EC9">
        <w:t>From the Australian Government website, it states</w:t>
      </w:r>
      <w:r w:rsidR="003722DF" w:rsidRPr="00E05EC9">
        <w:t xml:space="preserve"> </w:t>
      </w:r>
      <w:r w:rsidRPr="00E05EC9">
        <w:t xml:space="preserve">the approximate cost of a solar system after the rebate and is shown in </w:t>
      </w:r>
      <w:r w:rsidRPr="00E05EC9">
        <w:rPr>
          <w:b/>
        </w:rPr>
        <w:fldChar w:fldCharType="begin"/>
      </w:r>
      <w:r w:rsidRPr="00E05EC9">
        <w:rPr>
          <w:b/>
        </w:rPr>
        <w:instrText xml:space="preserve"> REF _Ref480221996 \h </w:instrText>
      </w:r>
      <w:r w:rsidR="0045248D" w:rsidRPr="00E05EC9">
        <w:rPr>
          <w:b/>
        </w:rPr>
        <w:instrText xml:space="preserve"> \* MERGEFORMAT </w:instrText>
      </w:r>
      <w:r w:rsidRPr="00E05EC9">
        <w:rPr>
          <w:b/>
        </w:rPr>
      </w:r>
      <w:r w:rsidRPr="00E05EC9">
        <w:rPr>
          <w:b/>
        </w:rPr>
        <w:fldChar w:fldCharType="separate"/>
      </w:r>
      <w:r w:rsidR="00B62578" w:rsidRPr="00E05EC9">
        <w:rPr>
          <w:b/>
          <w:i/>
        </w:rPr>
        <w:t>Table</w:t>
      </w:r>
      <w:r w:rsidR="00B62578" w:rsidRPr="00E05EC9">
        <w:rPr>
          <w:b/>
        </w:rPr>
        <w:t xml:space="preserve"> 2</w:t>
      </w:r>
      <w:r w:rsidR="00B62578" w:rsidRPr="00E05EC9">
        <w:rPr>
          <w:b/>
        </w:rPr>
        <w:noBreakHyphen/>
        <w:t>2</w:t>
      </w:r>
      <w:r w:rsidRPr="00E05EC9">
        <w:rPr>
          <w:b/>
        </w:rPr>
        <w:fldChar w:fldCharType="end"/>
      </w:r>
      <w:r w:rsidRPr="00E05EC9">
        <w:t xml:space="preserve"> below:</w:t>
      </w:r>
      <w:r w:rsidRPr="00E05EC9">
        <w:tab/>
      </w:r>
    </w:p>
    <w:p w14:paraId="25358E10" w14:textId="060570FE" w:rsidR="002A76C7" w:rsidRPr="00E05EC9" w:rsidRDefault="002A76C7" w:rsidP="002740BD">
      <w:pPr>
        <w:pStyle w:val="Caption"/>
      </w:pPr>
      <w:bookmarkStart w:id="114" w:name="_Ref480221996"/>
      <w:bookmarkStart w:id="115" w:name="_Toc493338163"/>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2</w:t>
      </w:r>
      <w:r w:rsidR="00A46DFA" w:rsidRPr="00E05EC9">
        <w:fldChar w:fldCharType="end"/>
      </w:r>
      <w:bookmarkEnd w:id="114"/>
      <w:r w:rsidRPr="00E05EC9">
        <w:t xml:space="preserve"> - Approximate Cost of Solar Systems </w:t>
      </w:r>
      <w:r w:rsidR="003666C5" w:rsidRPr="00E05EC9">
        <w:t>in QLD</w:t>
      </w:r>
      <w:r w:rsidR="00627231" w:rsidRPr="00E05EC9">
        <w:t xml:space="preserve"> [42]</w:t>
      </w:r>
      <w:bookmarkEnd w:id="115"/>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E05EC9"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2740BD" w:rsidRDefault="00A60D64" w:rsidP="002740BD">
            <w:r w:rsidRPr="002740BD">
              <w:t>System Size</w:t>
            </w:r>
          </w:p>
        </w:tc>
        <w:tc>
          <w:tcPr>
            <w:tcW w:w="4508" w:type="dxa"/>
            <w:shd w:val="clear" w:color="auto" w:fill="BFBFBF" w:themeFill="background1" w:themeFillShade="BF"/>
          </w:tcPr>
          <w:p w14:paraId="7252E8D3" w14:textId="77777777" w:rsidR="00A60D64" w:rsidRPr="002740BD" w:rsidRDefault="00A60D64" w:rsidP="002740BD">
            <w:r w:rsidRPr="002740BD">
              <w:t>Price (AUD)</w:t>
            </w:r>
          </w:p>
        </w:tc>
      </w:tr>
      <w:tr w:rsidR="00A60D64" w:rsidRPr="00E05EC9" w14:paraId="5DCCBCCC" w14:textId="77777777" w:rsidTr="002740BD">
        <w:tc>
          <w:tcPr>
            <w:tcW w:w="4508" w:type="dxa"/>
          </w:tcPr>
          <w:p w14:paraId="2A0EF31E" w14:textId="77777777" w:rsidR="00A60D64" w:rsidRPr="002740BD" w:rsidRDefault="00A60D64" w:rsidP="002740BD">
            <w:r w:rsidRPr="002740BD">
              <w:t>3kW</w:t>
            </w:r>
          </w:p>
        </w:tc>
        <w:tc>
          <w:tcPr>
            <w:tcW w:w="4508" w:type="dxa"/>
          </w:tcPr>
          <w:p w14:paraId="1A91934D" w14:textId="77777777" w:rsidR="00A60D64" w:rsidRPr="002740BD" w:rsidRDefault="00A60D64" w:rsidP="002740BD">
            <w:r w:rsidRPr="002740BD">
              <w:t>$4,000 - $6,000</w:t>
            </w:r>
          </w:p>
        </w:tc>
      </w:tr>
      <w:tr w:rsidR="00A60D64" w:rsidRPr="00E05EC9" w14:paraId="2A511BBF" w14:textId="77777777" w:rsidTr="002740BD">
        <w:tc>
          <w:tcPr>
            <w:tcW w:w="4508" w:type="dxa"/>
          </w:tcPr>
          <w:p w14:paraId="1273D76C" w14:textId="77777777" w:rsidR="00A60D64" w:rsidRPr="002740BD" w:rsidRDefault="00A60D64" w:rsidP="002740BD">
            <w:r w:rsidRPr="002740BD">
              <w:t>5kW</w:t>
            </w:r>
          </w:p>
        </w:tc>
        <w:tc>
          <w:tcPr>
            <w:tcW w:w="4508" w:type="dxa"/>
          </w:tcPr>
          <w:p w14:paraId="011C00A3" w14:textId="77777777" w:rsidR="00A60D64" w:rsidRPr="002740BD" w:rsidRDefault="00A60D64" w:rsidP="002740BD">
            <w:r w:rsidRPr="002740BD">
              <w:t>$5,000 - $8,500</w:t>
            </w:r>
          </w:p>
        </w:tc>
      </w:tr>
      <w:tr w:rsidR="00A60D64" w:rsidRPr="00E05EC9" w14:paraId="713CB5D2" w14:textId="77777777" w:rsidTr="002740BD">
        <w:tc>
          <w:tcPr>
            <w:tcW w:w="4508" w:type="dxa"/>
          </w:tcPr>
          <w:p w14:paraId="04A24083" w14:textId="77777777" w:rsidR="00A60D64" w:rsidRPr="002740BD" w:rsidRDefault="00A60D64" w:rsidP="002740BD">
            <w:r w:rsidRPr="002740BD">
              <w:t>10kW</w:t>
            </w:r>
          </w:p>
        </w:tc>
        <w:tc>
          <w:tcPr>
            <w:tcW w:w="4508" w:type="dxa"/>
          </w:tcPr>
          <w:p w14:paraId="5F91A390" w14:textId="77777777" w:rsidR="00A60D64" w:rsidRPr="002740BD" w:rsidRDefault="00A60D64" w:rsidP="002740BD">
            <w:r w:rsidRPr="002740BD">
              <w:t>$12,000 - $16,000</w:t>
            </w:r>
          </w:p>
        </w:tc>
      </w:tr>
    </w:tbl>
    <w:p w14:paraId="6AC53CE4" w14:textId="290F303B" w:rsidR="00EF3839" w:rsidRPr="00E05EC9" w:rsidRDefault="00EF3839" w:rsidP="002740BD"/>
    <w:p w14:paraId="13A7F613" w14:textId="77777777" w:rsidR="00A60D64" w:rsidRPr="00E05EC9" w:rsidRDefault="00A60D64" w:rsidP="002740BD"/>
    <w:p w14:paraId="7877FDBA" w14:textId="51ADF9E5" w:rsidR="00E810FC" w:rsidRPr="00E05EC9" w:rsidRDefault="002A76C7" w:rsidP="002740BD">
      <w:r w:rsidRPr="00E05EC9">
        <w:t>It then goes on to state that an average 1.5kW system will generate approximately 6.3kW of electricity per day. The Australian Government uses the number 18kW for the average household</w:t>
      </w:r>
      <w:r w:rsidR="00C800AC" w:rsidRPr="00E05EC9">
        <w:t xml:space="preserve"> although later in this paper it is re-</w:t>
      </w:r>
      <w:r w:rsidRPr="00E05EC9">
        <w:t xml:space="preserve">establish 20kW. Using this number we arrive at a 1/3 reduction in electricity </w:t>
      </w:r>
      <w:r w:rsidR="003722DF" w:rsidRPr="00E05EC9">
        <w:t xml:space="preserve">price for a household with irradiance equivalent to Brisbane, Australia. </w:t>
      </w:r>
      <w:r w:rsidR="003722DF"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E05EC9">
        <w:fldChar w:fldCharType="separate"/>
      </w:r>
      <w:r w:rsidR="00390636" w:rsidRPr="00E05EC9">
        <w:t>[</w:t>
      </w:r>
      <w:hyperlink w:anchor="_ENREF_48" w:tooltip="Government, 2017 #105" w:history="1">
        <w:r w:rsidR="00DD1C1C" w:rsidRPr="00E05EC9">
          <w:t>48</w:t>
        </w:r>
      </w:hyperlink>
      <w:r w:rsidR="00390636" w:rsidRPr="00E05EC9">
        <w:t>]</w:t>
      </w:r>
      <w:r w:rsidR="003722DF" w:rsidRPr="00E05EC9">
        <w:fldChar w:fldCharType="end"/>
      </w:r>
    </w:p>
    <w:p w14:paraId="078A3CE5" w14:textId="62A05A52" w:rsidR="00E810FC" w:rsidRPr="00E05EC9" w:rsidRDefault="00E810FC" w:rsidP="002740BD">
      <w:pPr>
        <w:pStyle w:val="NormalWeb"/>
        <w:rPr>
          <w:lang w:eastAsia="zh-CN"/>
        </w:rPr>
      </w:pPr>
      <w:r w:rsidRPr="00E05EC9">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E05EC9">
        <w:fldChar w:fldCharType="begin"/>
      </w:r>
      <w:r w:rsidR="00390636" w:rsidRPr="00E05EC9">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E05EC9">
        <w:fldChar w:fldCharType="separate"/>
      </w:r>
      <w:r w:rsidR="00390636" w:rsidRPr="00E05EC9">
        <w:t>[</w:t>
      </w:r>
      <w:hyperlink w:anchor="_ENREF_49" w:tooltip="Kumar, 2009 #172" w:history="1">
        <w:r w:rsidR="00DD1C1C" w:rsidRPr="00E05EC9">
          <w:t>49</w:t>
        </w:r>
      </w:hyperlink>
      <w:r w:rsidR="00390636" w:rsidRPr="00E05EC9">
        <w:t>]</w:t>
      </w:r>
      <w:r w:rsidR="003A7D7A" w:rsidRPr="00E05EC9">
        <w:fldChar w:fldCharType="end"/>
      </w:r>
      <w:r w:rsidRPr="00E05EC9">
        <w:t>.</w:t>
      </w:r>
    </w:p>
    <w:p w14:paraId="5D4EE246" w14:textId="77777777" w:rsidR="00E810FC" w:rsidRPr="00E05EC9" w:rsidRDefault="00E810FC" w:rsidP="002740BD">
      <w:pPr>
        <w:pStyle w:val="NormalWeb"/>
      </w:pPr>
      <w:r w:rsidRPr="00E05EC9">
        <w:t> </w:t>
      </w:r>
    </w:p>
    <w:p w14:paraId="364B8367" w14:textId="7561F8E1" w:rsidR="00E810FC" w:rsidRPr="00E05EC9" w:rsidRDefault="00E810FC" w:rsidP="002740BD">
      <w:pPr>
        <w:pStyle w:val="NormalWeb"/>
      </w:pPr>
      <w:r w:rsidRPr="00E05EC9">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E05EC9">
        <w:t>aluminium</w:t>
      </w:r>
      <w:r w:rsidRPr="00E05EC9">
        <w:t xml:space="preserve">, industry reduced average selling price (ASP). It was found that there were ranging values from $0.04 to $1.26 / watt </w:t>
      </w:r>
      <w:r w:rsidR="003A7D7A" w:rsidRPr="00E05EC9">
        <w:fldChar w:fldCharType="begin"/>
      </w:r>
      <w:r w:rsidR="00390636" w:rsidRPr="00E05EC9">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E05EC9">
        <w:fldChar w:fldCharType="separate"/>
      </w:r>
      <w:r w:rsidR="00390636" w:rsidRPr="00E05EC9">
        <w:t>[</w:t>
      </w:r>
      <w:hyperlink w:anchor="_ENREF_50" w:tooltip="McCabe, 2011 #171" w:history="1">
        <w:r w:rsidR="00DD1C1C" w:rsidRPr="00E05EC9">
          <w:t>50</w:t>
        </w:r>
      </w:hyperlink>
      <w:r w:rsidR="00390636" w:rsidRPr="00E05EC9">
        <w:t>]</w:t>
      </w:r>
      <w:r w:rsidR="003A7D7A" w:rsidRPr="00E05EC9">
        <w:fldChar w:fldCharType="end"/>
      </w:r>
      <w:r w:rsidRPr="00E05EC9">
        <w:t>.</w:t>
      </w:r>
    </w:p>
    <w:p w14:paraId="4543CD43" w14:textId="3E76D8AB" w:rsidR="00EA2AF2" w:rsidRPr="00E05EC9" w:rsidRDefault="00E810FC" w:rsidP="002740BD">
      <w:pPr>
        <w:pStyle w:val="NormalWeb"/>
      </w:pPr>
      <w:r w:rsidRPr="00E05EC9">
        <w:t> </w:t>
      </w:r>
      <w:r w:rsidR="00EA2AF2" w:rsidRPr="00E05EC9">
        <w:br w:type="page"/>
      </w:r>
    </w:p>
    <w:p w14:paraId="70692CE8" w14:textId="18D966F3" w:rsidR="00106655" w:rsidRPr="00E05EC9" w:rsidRDefault="00106655" w:rsidP="002740BD">
      <w:pPr>
        <w:pStyle w:val="Heading3"/>
      </w:pPr>
      <w:bookmarkStart w:id="116" w:name="_Toc493340800"/>
      <w:r w:rsidRPr="00E05EC9">
        <w:lastRenderedPageBreak/>
        <w:t>Payback of PV</w:t>
      </w:r>
      <w:bookmarkEnd w:id="116"/>
    </w:p>
    <w:p w14:paraId="4D1C32E7" w14:textId="32608E16" w:rsidR="00980F51" w:rsidRPr="00E05EC9" w:rsidRDefault="00106655" w:rsidP="002740BD">
      <w:r w:rsidRPr="00E05EC9">
        <w:t>The advent of PV</w:t>
      </w:r>
      <w:r w:rsidR="00627231" w:rsidRPr="00E05EC9">
        <w:t xml:space="preserve"> technology gives hope to sever</w:t>
      </w:r>
      <w:r w:rsidRPr="00E05EC9">
        <w:t xml:space="preserve"> the worlds dependence for its energy from fossil fuels. The obligations are outlined in the Kyoto protocol for the decrease of carbon dioxide and other gas emissions. While </w:t>
      </w:r>
      <w:r w:rsidR="00627231" w:rsidRPr="00E05EC9">
        <w:t>commenting on</w:t>
      </w:r>
      <w:r w:rsidRPr="00E05EC9">
        <w:t xml:space="preserve"> the lure of renewable</w:t>
      </w:r>
      <w:r w:rsidR="0003256A" w:rsidRPr="00E05EC9">
        <w:t xml:space="preserve"> technologies Rajoria raised the important factor of energy payback as a main criterion for comparison</w:t>
      </w:r>
      <w:r w:rsidR="00A055DD" w:rsidRPr="00E05EC9">
        <w:t xml:space="preserve"> of energies</w:t>
      </w:r>
      <w:r w:rsidRPr="00E05EC9">
        <w:t xml:space="preserve">. </w:t>
      </w:r>
      <w:r w:rsidR="0003256A" w:rsidRPr="00E05EC9">
        <w:fldChar w:fldCharType="begin"/>
      </w:r>
      <w:r w:rsidR="00390636" w:rsidRPr="00E05EC9">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E05EC9">
        <w:fldChar w:fldCharType="separate"/>
      </w:r>
      <w:r w:rsidR="00390636" w:rsidRPr="00E05EC9">
        <w:t>[</w:t>
      </w:r>
      <w:hyperlink w:anchor="_ENREF_51" w:tooltip="Rajoria, 2016 #124" w:history="1">
        <w:r w:rsidR="00DD1C1C" w:rsidRPr="00E05EC9">
          <w:t>51</w:t>
        </w:r>
      </w:hyperlink>
      <w:r w:rsidR="00390636" w:rsidRPr="00E05EC9">
        <w:t>]</w:t>
      </w:r>
      <w:r w:rsidR="0003256A" w:rsidRPr="00E05EC9">
        <w:fldChar w:fldCharType="end"/>
      </w:r>
      <w:r w:rsidR="0003256A" w:rsidRPr="00E05EC9">
        <w:t xml:space="preserve"> </w:t>
      </w:r>
    </w:p>
    <w:p w14:paraId="4B86CD6B" w14:textId="77777777" w:rsidR="00980F51" w:rsidRPr="00E05EC9" w:rsidRDefault="00980F51" w:rsidP="002740BD"/>
    <w:p w14:paraId="0A6F51A4" w14:textId="6AD84AAA" w:rsidR="00980F51" w:rsidRPr="00E05EC9" w:rsidRDefault="0003256A" w:rsidP="002740BD">
      <w:r w:rsidRPr="00E05EC9">
        <w:t xml:space="preserve">Knapp </w:t>
      </w:r>
      <w:r w:rsidR="007F7CE0" w:rsidRPr="00E05EC9">
        <w:t>agrees</w:t>
      </w:r>
      <w:r w:rsidR="00627231" w:rsidRPr="00E05EC9">
        <w:t xml:space="preserve"> with Rajoria and notes that</w:t>
      </w:r>
      <w:r w:rsidRPr="00E05EC9">
        <w:t xml:space="preserve"> the quer</w:t>
      </w:r>
      <w:r w:rsidR="00627231" w:rsidRPr="00E05EC9">
        <w:t>y translates into one key sense,</w:t>
      </w:r>
      <w:r w:rsidRPr="00E05EC9">
        <w:t xml:space="preserve"> do they represent a </w:t>
      </w:r>
      <w:r w:rsidR="005578CE" w:rsidRPr="00E05EC9">
        <w:t>net gain. The net gain being do</w:t>
      </w:r>
      <w:r w:rsidRPr="00E05EC9">
        <w:t xml:space="preserve"> they produce more energy than it takes to produce them, or </w:t>
      </w:r>
      <w:r w:rsidR="00A055DD" w:rsidRPr="00E05EC9">
        <w:t>are the bigger economies</w:t>
      </w:r>
      <w:r w:rsidRPr="00E05EC9">
        <w:t xml:space="preserve"> just carbon swapping with poorer countries. A metric used by Ft</w:t>
      </w:r>
      <w:r w:rsidR="0093660F" w:rsidRPr="00E05EC9">
        <w:t>henakis an</w:t>
      </w:r>
      <w:r w:rsidR="00A055DD" w:rsidRPr="00E05EC9">
        <w:t>d other analysts is the Energy Payback T</w:t>
      </w:r>
      <w:r w:rsidR="0093660F" w:rsidRPr="00E05EC9">
        <w:t xml:space="preserve">ime (EPBT) for comparing sustainable technologies. </w:t>
      </w:r>
      <w:r w:rsidR="0093660F" w:rsidRPr="00E05EC9">
        <w:fldChar w:fldCharType="begin"/>
      </w:r>
      <w:r w:rsidR="00390636" w:rsidRPr="00E05EC9">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E05EC9">
        <w:fldChar w:fldCharType="separate"/>
      </w:r>
      <w:r w:rsidR="00390636" w:rsidRPr="00E05EC9">
        <w:t>[</w:t>
      </w:r>
      <w:hyperlink w:anchor="_ENREF_52" w:tooltip="Knapp, 2001 #113" w:history="1">
        <w:r w:rsidR="00DD1C1C" w:rsidRPr="00E05EC9">
          <w:t>52</w:t>
        </w:r>
      </w:hyperlink>
      <w:r w:rsidR="00390636" w:rsidRPr="00E05EC9">
        <w:t>]</w:t>
      </w:r>
      <w:r w:rsidR="0093660F" w:rsidRPr="00E05EC9">
        <w:fldChar w:fldCharType="end"/>
      </w:r>
      <w:r w:rsidR="005578CE" w:rsidRPr="00E05EC9">
        <w:t xml:space="preserve"> The EPBT is an equivalent for a financial payback and is defined as the time taken for a solar panel to produce the same amount of energy taken to</w:t>
      </w:r>
      <w:r w:rsidR="00627231" w:rsidRPr="00E05EC9">
        <w:t xml:space="preserve"> originally </w:t>
      </w:r>
      <w:r w:rsidR="008325E8" w:rsidRPr="00E05EC9">
        <w:t>manufacture</w:t>
      </w:r>
      <w:r w:rsidR="005578CE" w:rsidRPr="00E05EC9">
        <w:t xml:space="preserve"> it.</w:t>
      </w:r>
      <w:r w:rsidR="00A26A68" w:rsidRPr="00E05EC9">
        <w:t xml:space="preserve"> It is a good indication for potential mitigation of carbon emissions summarises Alsema. </w:t>
      </w:r>
      <w:r w:rsidR="00A26A68" w:rsidRPr="00E05EC9">
        <w:fldChar w:fldCharType="begin"/>
      </w:r>
      <w:r w:rsidR="00390636" w:rsidRPr="00E05EC9">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E05EC9">
        <w:fldChar w:fldCharType="separate"/>
      </w:r>
      <w:r w:rsidR="00390636" w:rsidRPr="00E05EC9">
        <w:t>[</w:t>
      </w:r>
      <w:hyperlink w:anchor="_ENREF_53" w:tooltip="Alsema, 2000 #126" w:history="1">
        <w:r w:rsidR="00DD1C1C" w:rsidRPr="00E05EC9">
          <w:t>53</w:t>
        </w:r>
      </w:hyperlink>
      <w:r w:rsidR="00390636" w:rsidRPr="00E05EC9">
        <w:t>]</w:t>
      </w:r>
      <w:r w:rsidR="00A26A68" w:rsidRPr="00E05EC9">
        <w:fldChar w:fldCharType="end"/>
      </w:r>
      <w:r w:rsidR="00F1269B" w:rsidRPr="00E05EC9">
        <w:t xml:space="preserve"> </w:t>
      </w:r>
      <w:r w:rsidR="00F1269B" w:rsidRPr="00E05EC9">
        <w:fldChar w:fldCharType="begin"/>
      </w:r>
      <w:r w:rsidR="00390636" w:rsidRPr="00E05EC9">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E05EC9">
        <w:fldChar w:fldCharType="separate"/>
      </w:r>
      <w:r w:rsidR="00390636" w:rsidRPr="00E05EC9">
        <w:t>[</w:t>
      </w:r>
      <w:hyperlink w:anchor="_ENREF_54" w:tooltip="Ganguly, 2016 #10" w:history="1">
        <w:r w:rsidR="00DD1C1C" w:rsidRPr="00E05EC9">
          <w:t>54</w:t>
        </w:r>
      </w:hyperlink>
      <w:r w:rsidR="00390636" w:rsidRPr="00E05EC9">
        <w:t>]</w:t>
      </w:r>
      <w:r w:rsidR="00F1269B" w:rsidRPr="00E05EC9">
        <w:fldChar w:fldCharType="end"/>
      </w:r>
    </w:p>
    <w:p w14:paraId="71643D40" w14:textId="247701F4" w:rsidR="007F7CE0" w:rsidRPr="00E05EC9" w:rsidRDefault="00D55224" w:rsidP="002740BD">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E05EC9">
        <w:t xml:space="preserve">  </w:t>
      </w:r>
      <w:r w:rsidR="00980F51" w:rsidRPr="00E05EC9">
        <w:tab/>
      </w:r>
      <w:r w:rsidR="00801E12" w:rsidRPr="00E05EC9">
        <w:tab/>
      </w:r>
      <w:r w:rsidR="00980F51" w:rsidRPr="00E05EC9">
        <w:tab/>
      </w:r>
      <w:r w:rsidR="00980F51" w:rsidRPr="00E05EC9">
        <w:rPr>
          <w:rStyle w:val="EquationsChar"/>
          <w:rFonts w:eastAsia="MS Mincho"/>
          <w:lang w:val="en-AU"/>
        </w:rPr>
        <w:t xml:space="preserve"> </w:t>
      </w:r>
      <w:r w:rsidR="00980F51"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B62578" w:rsidRPr="00E05EC9">
        <w:rPr>
          <w:rStyle w:val="EquationsChar"/>
          <w:rFonts w:eastAsia="MS Mincho"/>
          <w:i w:val="0"/>
          <w:lang w:val="en-AU"/>
        </w:rPr>
        <w:t>10</w:t>
      </w:r>
      <w:r w:rsidR="00980F51" w:rsidRPr="00E05EC9">
        <w:rPr>
          <w:rStyle w:val="EquationsChar"/>
          <w:rFonts w:eastAsia="MS Mincho"/>
          <w:i w:val="0"/>
          <w:lang w:val="en-AU"/>
        </w:rPr>
        <w:fldChar w:fldCharType="end"/>
      </w:r>
      <w:r w:rsidR="00980F51" w:rsidRPr="00E05EC9">
        <w:rPr>
          <w:rStyle w:val="EquationsChar"/>
          <w:rFonts w:eastAsia="MS Mincho"/>
          <w:i w:val="0"/>
          <w:lang w:val="en-AU"/>
        </w:rPr>
        <w:t>)</w:t>
      </w:r>
    </w:p>
    <w:p w14:paraId="210E1B05" w14:textId="0F41DCF1" w:rsidR="00980F51" w:rsidRPr="00E05EC9" w:rsidRDefault="00980F51" w:rsidP="002740BD">
      <w:r w:rsidRPr="00E05EC9">
        <w:t>Where:</w:t>
      </w:r>
    </w:p>
    <w:p w14:paraId="50C1C659" w14:textId="47E8A43B" w:rsidR="00A055DD" w:rsidRPr="00E05EC9" w:rsidRDefault="00A055DD" w:rsidP="002740BD">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E05EC9">
        <w:t>– the gro</w:t>
      </w:r>
      <w:r w:rsidR="00627231" w:rsidRPr="00E05EC9">
        <w:t>ss energy required</w:t>
      </w:r>
      <w:r w:rsidR="00980F51" w:rsidRPr="00E05EC9">
        <w:t xml:space="preserve"> to produce the product </w:t>
      </w:r>
      <w:r w:rsidR="00BB4828" w:rsidRPr="00E05EC9">
        <w:t>i.e.</w:t>
      </w:r>
      <w:r w:rsidR="00980F51" w:rsidRPr="00E05EC9">
        <w:t xml:space="preserve"> upstre</w:t>
      </w:r>
      <w:r w:rsidR="00627231" w:rsidRPr="00E05EC9">
        <w:t>a</w:t>
      </w:r>
      <w:r w:rsidR="00980F51" w:rsidRPr="00E05EC9">
        <w:t>m process and raw materials</w:t>
      </w:r>
      <w:r w:rsidR="00F012AE" w:rsidRPr="00E05EC9">
        <w:t xml:space="preserve"> </w:t>
      </w:r>
      <w:r w:rsidR="00BB4828" w:rsidRPr="00E05EC9">
        <w:t>i.e.</w:t>
      </w:r>
      <w:r w:rsidR="00F012AE" w:rsidRPr="00E05EC9">
        <w:t xml:space="preserve"> silicon</w:t>
      </w:r>
    </w:p>
    <w:p w14:paraId="03AC8A62" w14:textId="1E02D330" w:rsidR="00A055DD" w:rsidRPr="00E05EC9" w:rsidRDefault="00A055DD" w:rsidP="002740BD">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E05EC9">
        <w:t>– or efficiency is the rate at which</w:t>
      </w:r>
      <w:r w:rsidR="00980F51" w:rsidRPr="00E05EC9">
        <w:t xml:space="preserve"> the incoming sunlight is converted into electrical energy and includes system losses</w:t>
      </w:r>
    </w:p>
    <w:p w14:paraId="2E593C13" w14:textId="0A7C4377" w:rsidR="00980F51" w:rsidRPr="00E05EC9" w:rsidRDefault="00A055DD" w:rsidP="002740BD">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E05EC9">
        <w:t>– solar insolation or irradiance but</w:t>
      </w:r>
      <w:r w:rsidR="00627231" w:rsidRPr="00E05EC9">
        <w:t xml:space="preserve"> also extends to installation styl</w:t>
      </w:r>
      <w:r w:rsidR="00980F51" w:rsidRPr="00E05EC9">
        <w:t xml:space="preserve">e incorporating roof tilt, orientation, tracking, grid or </w:t>
      </w:r>
      <w:r w:rsidR="00BB4828" w:rsidRPr="00E05EC9">
        <w:t>standalone</w:t>
      </w:r>
      <w:r w:rsidR="00980F51" w:rsidRPr="00E05EC9">
        <w:t xml:space="preserve"> connection.</w:t>
      </w:r>
    </w:p>
    <w:p w14:paraId="49B0FE8C" w14:textId="7C675A91" w:rsidR="00106655" w:rsidRPr="00E05EC9" w:rsidRDefault="00F012AE" w:rsidP="002740BD">
      <w:r w:rsidRPr="00E05EC9">
        <mc:AlternateContent>
          <mc:Choice Requires="wpg">
            <w:drawing>
              <wp:anchor distT="0" distB="0" distL="114300" distR="114300" simplePos="0" relativeHeight="251874816"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E05EC9" w:rsidRPr="00F15136" w:rsidRDefault="00E05EC9" w:rsidP="002740BD">
                              <w:pPr>
                                <w:pStyle w:val="Caption"/>
                                <w:rPr>
                                  <w:szCs w:val="24"/>
                                  <w:lang w:val="en-GB"/>
                                </w:rPr>
                              </w:pPr>
                              <w:bookmarkStart w:id="117" w:name="_Ref481271704"/>
                              <w:bookmarkStart w:id="118" w:name="_Toc493338190"/>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8</w:t>
                              </w:r>
                              <w:r w:rsidRPr="005E24DD">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874816;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E05EC9" w:rsidRPr="00F15136" w:rsidRDefault="00E05EC9" w:rsidP="002740BD">
                        <w:pPr>
                          <w:pStyle w:val="Caption"/>
                          <w:rPr>
                            <w:szCs w:val="24"/>
                            <w:lang w:val="en-GB"/>
                          </w:rPr>
                        </w:pPr>
                        <w:bookmarkStart w:id="119" w:name="_Ref481271704"/>
                        <w:bookmarkStart w:id="120" w:name="_Toc493338190"/>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8</w:t>
                        </w:r>
                        <w:r w:rsidRPr="005E24DD">
                          <w:fldChar w:fldCharType="end"/>
                        </w:r>
                        <w:bookmarkEnd w:id="119"/>
                        <w:r>
                          <w:t xml:space="preserve"> -</w:t>
                        </w:r>
                        <w:r w:rsidRPr="00097C1D">
                          <w:t>Historical tr</w:t>
                        </w:r>
                        <w:r>
                          <w:t>end in times of Energy Return (</w:t>
                        </w:r>
                        <w:r w:rsidRPr="00097C1D">
                          <w:t>EPBT) of photovoltaic modules of crystalline silicon</w:t>
                        </w:r>
                        <w:r>
                          <w:t xml:space="preserve"> [44]</w:t>
                        </w:r>
                        <w:bookmarkEnd w:id="120"/>
                      </w:p>
                    </w:txbxContent>
                  </v:textbox>
                </v:shape>
                <w10:wrap type="square"/>
              </v:group>
            </w:pict>
          </mc:Fallback>
        </mc:AlternateContent>
      </w:r>
      <w:r w:rsidR="007F7CE0" w:rsidRPr="00E05EC9">
        <w:t>The first study</w:t>
      </w:r>
      <w:r w:rsidR="005875C6" w:rsidRPr="00E05EC9">
        <w:t xml:space="preserve"> on PV</w:t>
      </w:r>
      <w:r w:rsidR="007F7CE0" w:rsidRPr="00E05EC9">
        <w:t xml:space="preserve"> conducted by Hunt in 1976 yielded a EPBT of 11.6 years.</w:t>
      </w:r>
      <w:r w:rsidR="00756A12" w:rsidRPr="00E05EC9">
        <w:t xml:space="preserve"> Hay in 1981 arrived with 11.4 years for EPBT.</w:t>
      </w:r>
      <w:r w:rsidR="00980F51" w:rsidRPr="00E05EC9">
        <w:t xml:space="preserve"> For a multi-crystalline silicone PV rooftop system in 2005 the EPBT was calculated by Peharz at 3 years</w:t>
      </w:r>
      <w:r w:rsidR="005E24DD" w:rsidRPr="00E05EC9">
        <w:t xml:space="preserve"> </w:t>
      </w:r>
      <w:r w:rsidR="005E24DD" w:rsidRPr="00E05EC9">
        <w:fldChar w:fldCharType="begin"/>
      </w:r>
      <w:r w:rsidR="00DD1C1C" w:rsidRPr="00E05EC9">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E05EC9">
        <w:fldChar w:fldCharType="separate"/>
      </w:r>
      <w:r w:rsidR="00DD1C1C" w:rsidRPr="00E05EC9">
        <w:t>[</w:t>
      </w:r>
      <w:hyperlink w:anchor="_ENREF_52" w:tooltip="Knapp, 2001 #113" w:history="1">
        <w:r w:rsidR="00DD1C1C" w:rsidRPr="00E05EC9">
          <w:t>52</w:t>
        </w:r>
      </w:hyperlink>
      <w:r w:rsidR="00DD1C1C" w:rsidRPr="00E05EC9">
        <w:t xml:space="preserve">, </w:t>
      </w:r>
      <w:hyperlink w:anchor="_ENREF_55" w:tooltip="Peharz, 2005 #125" w:history="1">
        <w:r w:rsidR="00DD1C1C" w:rsidRPr="00E05EC9">
          <w:t>55</w:t>
        </w:r>
      </w:hyperlink>
      <w:r w:rsidR="00DD1C1C" w:rsidRPr="00E05EC9">
        <w:t>]</w:t>
      </w:r>
      <w:r w:rsidR="005E24DD" w:rsidRPr="00E05EC9">
        <w:fldChar w:fldCharType="end"/>
      </w:r>
      <w:r w:rsidR="00980F51" w:rsidRPr="00E05EC9">
        <w:t>.</w:t>
      </w:r>
      <w:r w:rsidR="00974C40" w:rsidRPr="00E05EC9">
        <w:t xml:space="preserve"> Sampiao has validated the figures of 0.7 to 2 years for EPBT of PV subject to technology and location. Sampio provide</w:t>
      </w:r>
      <w:r w:rsidR="005875C6" w:rsidRPr="00E05EC9">
        <w:t>d</w:t>
      </w:r>
      <w:r w:rsidR="00974C40" w:rsidRPr="00E05EC9">
        <w:t xml:space="preserve"> the below </w:t>
      </w:r>
      <w:r w:rsidRPr="00E05EC9">
        <w:rPr>
          <w:b/>
        </w:rPr>
        <w:fldChar w:fldCharType="begin"/>
      </w:r>
      <w:r w:rsidRPr="00E05EC9">
        <w:rPr>
          <w:b/>
        </w:rPr>
        <w:instrText xml:space="preserve"> REF _Ref481271704 \h </w:instrText>
      </w:r>
      <w:r w:rsidR="005E24DD" w:rsidRPr="00E05EC9">
        <w:rPr>
          <w:b/>
        </w:rPr>
        <w:instrText xml:space="preserve"> \* MERGEFORMAT </w:instrText>
      </w:r>
      <w:r w:rsidRPr="00E05EC9">
        <w:rPr>
          <w:b/>
        </w:rPr>
      </w:r>
      <w:r w:rsidRPr="00E05EC9">
        <w:rPr>
          <w:b/>
        </w:rPr>
        <w:fldChar w:fldCharType="separate"/>
      </w:r>
      <w:r w:rsidR="00B62578" w:rsidRPr="00E05EC9">
        <w:rPr>
          <w:b/>
        </w:rPr>
        <w:t>Figure 2</w:t>
      </w:r>
      <w:r w:rsidR="00B62578" w:rsidRPr="00E05EC9">
        <w:rPr>
          <w:b/>
        </w:rPr>
        <w:noBreakHyphen/>
        <w:t>18</w:t>
      </w:r>
      <w:r w:rsidRPr="00E05EC9">
        <w:rPr>
          <w:b/>
        </w:rPr>
        <w:fldChar w:fldCharType="end"/>
      </w:r>
      <w:r w:rsidR="00974C40" w:rsidRPr="00E05EC9">
        <w:t xml:space="preserve"> for EPBT</w:t>
      </w:r>
      <w:r w:rsidR="005875C6" w:rsidRPr="00E05EC9">
        <w:t xml:space="preserve"> decrease</w:t>
      </w:r>
      <w:r w:rsidR="00974C40" w:rsidRPr="00E05EC9">
        <w:t>.</w:t>
      </w:r>
      <w:r w:rsidR="00106655" w:rsidRPr="00E05EC9">
        <w:br w:type="page"/>
      </w:r>
    </w:p>
    <w:p w14:paraId="09238F42" w14:textId="1E734668" w:rsidR="00394B1F" w:rsidRPr="00E05EC9" w:rsidRDefault="007D75D6" w:rsidP="002740BD">
      <w:pPr>
        <w:pStyle w:val="Heading2"/>
      </w:pPr>
      <w:bookmarkStart w:id="121" w:name="_Toc493340801"/>
      <w:r w:rsidRPr="00E05EC9">
        <w:lastRenderedPageBreak/>
        <w:t>Inverter System Technologies</w:t>
      </w:r>
      <w:bookmarkEnd w:id="121"/>
    </w:p>
    <w:p w14:paraId="35FA8080" w14:textId="7A4758B8" w:rsidR="00ED74ED" w:rsidRPr="00E05EC9" w:rsidRDefault="00ED74ED" w:rsidP="002740BD">
      <w:r w:rsidRPr="00E05EC9">
        <w:t>An Inverter,</w:t>
      </w:r>
      <w:r w:rsidR="005875C6" w:rsidRPr="00E05EC9">
        <w:t xml:space="preserve"> Converter, Solar Inverter, or PV I</w:t>
      </w:r>
      <w:r w:rsidRPr="00E05EC9">
        <w:t>nverter is an electrical device which converts DC input signal into a usable AC output signal. The inverter for a solar system converts the DC from the solar pane</w:t>
      </w:r>
      <w:r w:rsidR="005875C6" w:rsidRPr="00E05EC9">
        <w:t>ls to AC</w:t>
      </w:r>
      <w:r w:rsidR="008325E8" w:rsidRPr="00E05EC9">
        <w:t>,</w:t>
      </w:r>
      <w:r w:rsidR="005875C6" w:rsidRPr="00E05EC9">
        <w:t xml:space="preserve"> which can</w:t>
      </w:r>
      <w:r w:rsidR="008325E8" w:rsidRPr="00E05EC9">
        <w:t xml:space="preserve"> then</w:t>
      </w:r>
      <w:r w:rsidR="005875C6" w:rsidRPr="00E05EC9">
        <w:t xml:space="preserve"> be used in the</w:t>
      </w:r>
      <w:r w:rsidRPr="00E05EC9">
        <w:t xml:space="preserve"> residential household or fed into the commercial electrical grid. The </w:t>
      </w:r>
      <w:r w:rsidR="008325E8" w:rsidRPr="00E05EC9">
        <w:t>solar inverter usually has additional unique functions when operating</w:t>
      </w:r>
      <w:r w:rsidRPr="00E05EC9">
        <w:t xml:space="preserve"> as a Distributed Energy Resource (DER) system with PV arrays such as maximum power point tracking</w:t>
      </w:r>
      <w:r w:rsidR="005875C6" w:rsidRPr="00E05EC9">
        <w:t xml:space="preserve"> (MP</w:t>
      </w:r>
      <w:r w:rsidR="00963DDE" w:rsidRPr="00E05EC9">
        <w:t>PT)</w:t>
      </w:r>
      <w:r w:rsidRPr="00E05EC9">
        <w:t xml:space="preserve"> and anti-islanding protection</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23B6D04A" w14:textId="77777777" w:rsidR="007B25AA" w:rsidRPr="00E05EC9" w:rsidRDefault="007B25AA" w:rsidP="002740BD"/>
    <w:p w14:paraId="6B0F0251" w14:textId="40C38F3E" w:rsidR="00ED74ED" w:rsidRPr="00E05EC9" w:rsidRDefault="00ED74ED" w:rsidP="002740BD">
      <w:r w:rsidRPr="00E05EC9">
        <w:t>The inverter sys</w:t>
      </w:r>
      <w:r w:rsidR="005875C6" w:rsidRPr="00E05EC9">
        <w:t>tem in its most basic form can</w:t>
      </w:r>
      <w:r w:rsidRPr="00E05EC9">
        <w:t xml:space="preserve"> be </w:t>
      </w:r>
      <w:r w:rsidR="005875C6" w:rsidRPr="00E05EC9">
        <w:t>organized</w:t>
      </w:r>
      <w:r w:rsidRPr="00E05EC9">
        <w:t xml:space="preserve"> as an astable vibrator circuit or another type of simple oscillator circuit. The principle invoked by the inverter is to create a magnetic field with the DC source. This current induces a voltage</w:t>
      </w:r>
      <w:r w:rsidR="001C07B2" w:rsidRPr="00E05EC9">
        <w:t xml:space="preserve"> in another coil and when the DC source </w:t>
      </w:r>
      <w:r w:rsidR="00726178" w:rsidRPr="00E05EC9">
        <w:t xml:space="preserve">is </w:t>
      </w:r>
      <w:r w:rsidR="001C07B2" w:rsidRPr="00E05EC9">
        <w:t xml:space="preserve">switched </w:t>
      </w:r>
      <w:r w:rsidR="00726178" w:rsidRPr="00E05EC9">
        <w:t>in the</w:t>
      </w:r>
      <w:r w:rsidR="008325E8" w:rsidRPr="00E05EC9">
        <w:t xml:space="preserve"> opposite</w:t>
      </w:r>
      <w:r w:rsidR="001C07B2" w:rsidRPr="00E05EC9">
        <w:t xml:space="preserve"> direction the </w:t>
      </w:r>
      <w:r w:rsidR="00726178" w:rsidRPr="00E05EC9">
        <w:t xml:space="preserve">induced </w:t>
      </w:r>
      <w:r w:rsidR="001C07B2" w:rsidRPr="00E05EC9">
        <w:t>voltage changes. This creates an oscillation or AC source</w:t>
      </w:r>
      <w:r w:rsidR="00726178" w:rsidRPr="00E05EC9">
        <w:t xml:space="preserve"> when the action is repeated. There are three classifications for inverter systems</w:t>
      </w:r>
      <w:r w:rsidR="005E24DD" w:rsidRPr="00E05EC9">
        <w:t xml:space="preserve"> </w:t>
      </w:r>
      <w:r w:rsidR="005E24DD" w:rsidRPr="00E05EC9">
        <w:fldChar w:fldCharType="begin"/>
      </w:r>
      <w:r w:rsidR="005E24DD" w:rsidRPr="00E05EC9">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E05EC9">
        <w:fldChar w:fldCharType="separate"/>
      </w:r>
      <w:r w:rsidR="005E24DD" w:rsidRPr="00E05EC9">
        <w:t>[</w:t>
      </w:r>
      <w:hyperlink w:anchor="_ENREF_57" w:tooltip="Solar, 2017 #74" w:history="1">
        <w:r w:rsidR="00DD1C1C" w:rsidRPr="00E05EC9">
          <w:t>57</w:t>
        </w:r>
      </w:hyperlink>
      <w:r w:rsidR="005E24DD" w:rsidRPr="00E05EC9">
        <w:t>]</w:t>
      </w:r>
      <w:r w:rsidR="005E24DD" w:rsidRPr="00E05EC9">
        <w:fldChar w:fldCharType="end"/>
      </w:r>
      <w:r w:rsidR="00726178" w:rsidRPr="00E05EC9">
        <w:t>:</w:t>
      </w:r>
      <w:r w:rsidR="005E24DD" w:rsidRPr="00E05EC9">
        <w:t xml:space="preserve"> </w:t>
      </w:r>
    </w:p>
    <w:p w14:paraId="16EF6559" w14:textId="11B11E80" w:rsidR="00726178" w:rsidRPr="00E05EC9" w:rsidRDefault="005875C6" w:rsidP="002740BD">
      <w:pPr>
        <w:pStyle w:val="Bullet"/>
      </w:pPr>
      <w:r w:rsidRPr="00E05EC9">
        <w:t>Stand-alone I</w:t>
      </w:r>
      <w:r w:rsidR="00726178" w:rsidRPr="00E05EC9">
        <w:t>nverters – these inverters are used in iso</w:t>
      </w:r>
      <w:r w:rsidRPr="00E05EC9">
        <w:t>lated systems and convert from</w:t>
      </w:r>
      <w:r w:rsidR="008325E8" w:rsidRPr="00E05EC9">
        <w:t xml:space="preserve"> batteries</w:t>
      </w:r>
      <w:r w:rsidR="00726178" w:rsidRPr="00E05EC9">
        <w:t xml:space="preserve"> charged </w:t>
      </w:r>
      <w:r w:rsidRPr="00E05EC9">
        <w:t>by</w:t>
      </w:r>
      <w:r w:rsidR="00726178" w:rsidRPr="00E05EC9">
        <w:t xml:space="preserve"> PV.</w:t>
      </w:r>
    </w:p>
    <w:p w14:paraId="716E8EF8" w14:textId="7EDF348D" w:rsidR="00726178" w:rsidRPr="00E05EC9" w:rsidRDefault="005875C6" w:rsidP="002740BD">
      <w:pPr>
        <w:pStyle w:val="Bullet"/>
      </w:pPr>
      <w:r w:rsidRPr="00E05EC9">
        <w:t>Grid-tie I</w:t>
      </w:r>
      <w:r w:rsidR="00726178" w:rsidRPr="00E05EC9">
        <w:t xml:space="preserve">nverters – these inverters are in DER systems which are designed to match the phase of the </w:t>
      </w:r>
      <w:r w:rsidR="00BB4828" w:rsidRPr="00E05EC9">
        <w:t>supplier’s</w:t>
      </w:r>
      <w:r w:rsidR="00726178" w:rsidRPr="00E05EC9">
        <w:t xml:space="preserve"> sine wave and shut down upon loss of the network to prevent Islanding. They do not run when the network is out.</w:t>
      </w:r>
    </w:p>
    <w:p w14:paraId="6D7E2D3B" w14:textId="02459C5F" w:rsidR="00726178" w:rsidRPr="00E05EC9" w:rsidRDefault="005875C6" w:rsidP="002740BD">
      <w:pPr>
        <w:pStyle w:val="Bullet"/>
      </w:pPr>
      <w:r w:rsidRPr="00E05EC9">
        <w:t>Battery backup I</w:t>
      </w:r>
      <w:r w:rsidR="00726178" w:rsidRPr="00E05EC9">
        <w:t xml:space="preserve">nverters - these inverters are in DER systems which are designed to match the phase of the </w:t>
      </w:r>
      <w:r w:rsidR="00BB4828" w:rsidRPr="00E05EC9">
        <w:t>supplier’s</w:t>
      </w:r>
      <w:r w:rsidR="00726178" w:rsidRPr="00E05EC9">
        <w:t xml:space="preserve"> sine wave and do not shut down entirely upon loss of the network. When no network supply is detected they do not feed into the grid to prevent Islanding and can be switched to</w:t>
      </w:r>
      <w:r w:rsidRPr="00E05EC9">
        <w:t xml:space="preserve"> become an Emergency Power Suppl</w:t>
      </w:r>
      <w:r w:rsidR="00726178" w:rsidRPr="00E05EC9">
        <w:t>y (EPS) for small loads including lights and some power.</w:t>
      </w:r>
    </w:p>
    <w:p w14:paraId="56F0C329" w14:textId="41614675" w:rsidR="00C83A4B" w:rsidRPr="00E05EC9" w:rsidRDefault="00C83A4B" w:rsidP="002740BD">
      <w:r w:rsidRPr="00E05EC9">
        <w:t xml:space="preserve">Solar Inverter </w:t>
      </w:r>
      <w:r w:rsidR="0031309E" w:rsidRPr="00E05EC9">
        <w:t xml:space="preserve">Systems generally </w:t>
      </w:r>
      <w:r w:rsidR="00BF0CC6" w:rsidRPr="00E05EC9">
        <w:t>accommodate</w:t>
      </w:r>
      <w:r w:rsidRPr="00E05EC9">
        <w:t>:</w:t>
      </w:r>
    </w:p>
    <w:p w14:paraId="2449C0D0" w14:textId="07C3C864" w:rsidR="00C83A4B" w:rsidRPr="00E05EC9" w:rsidRDefault="00963DDE" w:rsidP="002740BD">
      <w:pPr>
        <w:pStyle w:val="Bullet"/>
      </w:pPr>
      <w:r w:rsidRPr="00E05EC9">
        <w:t xml:space="preserve">Maximum Power Point Tracking </w:t>
      </w:r>
      <w:r w:rsidR="00826DED" w:rsidRPr="00E05EC9">
        <w:t>(MPPT) – is a method utilised</w:t>
      </w:r>
      <w:r w:rsidRPr="00E05EC9">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E05EC9">
        <w:t>st find th</w:t>
      </w:r>
      <w:r w:rsidR="008325E8" w:rsidRPr="00E05EC9">
        <w:t>e maximum efficiency</w:t>
      </w:r>
      <w:r w:rsidRPr="00E05EC9">
        <w:t xml:space="preserve"> for the system or the “maximum power point”</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0C2735D4" w14:textId="5CA777F3" w:rsidR="00E764D4" w:rsidRPr="00E05EC9" w:rsidRDefault="00963DDE" w:rsidP="002740BD">
      <w:pPr>
        <w:pStyle w:val="Bullet"/>
      </w:pPr>
      <w:r w:rsidRPr="00E05EC9">
        <w:t>Anti-Islanding – is the action an inverter takes when it does not detect any network grid. The inverter is connected to the grid to match the phase it is producing with the network. In the event of a black</w:t>
      </w:r>
      <w:r w:rsidR="00826DED" w:rsidRPr="00E05EC9">
        <w:t>out</w:t>
      </w:r>
      <w:r w:rsidRPr="00E05EC9">
        <w:t xml:space="preserve"> there is no power so the inverter shuts down and</w:t>
      </w:r>
      <w:r w:rsidR="008325E8" w:rsidRPr="00E05EC9">
        <w:t xml:space="preserve"> does not</w:t>
      </w:r>
      <w:r w:rsidRPr="00E05EC9">
        <w:t xml:space="preserve"> feed power into the electricity grid. If a utility worker were to work on the grid during a black out and anti-islanding was not used he could potentially receive an electric shock.</w:t>
      </w:r>
      <w:r w:rsidR="004B0326" w:rsidRPr="00E05EC9">
        <w:t xml:space="preserve"> An Inverter with an EPS may still power a “microgrid” and feed selected circuits.</w:t>
      </w:r>
    </w:p>
    <w:p w14:paraId="5B70D1A9" w14:textId="79C0CA44" w:rsidR="00BF0CC6" w:rsidRPr="00E05EC9" w:rsidRDefault="00BF0CC6" w:rsidP="002740BD"/>
    <w:p w14:paraId="4BE2678C" w14:textId="4F279A14" w:rsidR="00F95490" w:rsidRPr="00E05EC9" w:rsidRDefault="00E764D4" w:rsidP="002740BD">
      <w:r w:rsidRPr="00E05EC9">
        <w:t>Park pointed out that the efficiency of each inverter is dependent</w:t>
      </w:r>
      <w:r w:rsidR="008325E8" w:rsidRPr="00E05EC9">
        <w:t xml:space="preserve"> on the efficiency curve for that</w:t>
      </w:r>
      <w:r w:rsidRPr="00E05EC9">
        <w:t xml:space="preserve"> particular inverter</w:t>
      </w:r>
      <w:r w:rsidR="005E24DD" w:rsidRPr="00E05EC9">
        <w:t xml:space="preserve"> </w:t>
      </w:r>
      <w:r w:rsidR="005E24DD" w:rsidRPr="00E05EC9">
        <w:fldChar w:fldCharType="begin"/>
      </w:r>
      <w:r w:rsidR="005E24D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E05EC9">
        <w:fldChar w:fldCharType="separate"/>
      </w:r>
      <w:r w:rsidR="005E24DD" w:rsidRPr="00E05EC9">
        <w:t>[</w:t>
      </w:r>
      <w:hyperlink w:anchor="_ENREF_22" w:tooltip="Park, 2017 #62" w:history="1">
        <w:r w:rsidR="00DD1C1C" w:rsidRPr="00E05EC9">
          <w:t>22</w:t>
        </w:r>
      </w:hyperlink>
      <w:r w:rsidR="005E24DD" w:rsidRPr="00E05EC9">
        <w:t>]</w:t>
      </w:r>
      <w:r w:rsidR="005E24DD" w:rsidRPr="00E05EC9">
        <w:fldChar w:fldCharType="end"/>
      </w:r>
      <w:r w:rsidRPr="00E05EC9">
        <w:t>.</w:t>
      </w:r>
      <w:r w:rsidR="00BF0CC6" w:rsidRPr="00E05EC9">
        <w:t xml:space="preserve"> </w:t>
      </w:r>
      <w:bookmarkStart w:id="122" w:name="_Hlk492836144"/>
      <w:r w:rsidR="00BF0CC6" w:rsidRPr="00E05EC9">
        <w:t xml:space="preserve">Konsen made the argument that the efficiency of inverters has improved since the mid-1990s from 90% up to 99% efficiency. </w:t>
      </w:r>
      <w:bookmarkEnd w:id="122"/>
      <w:r w:rsidR="00BF0CC6" w:rsidRPr="00E05EC9">
        <w:t xml:space="preserve">This was due to new approaches such as MMPT algorithms and realizations, multilevel topologies, soft switching, output filter optimization and silicon carbide semiconductors. </w:t>
      </w:r>
      <w:r w:rsidR="00BF0CC6" w:rsidRPr="00E05EC9">
        <w:fldChar w:fldCharType="begin"/>
      </w:r>
      <w:r w:rsidR="00390636" w:rsidRPr="00E05EC9">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E05EC9">
        <w:fldChar w:fldCharType="separate"/>
      </w:r>
      <w:r w:rsidR="00390636" w:rsidRPr="00E05EC9">
        <w:t>[</w:t>
      </w:r>
      <w:hyperlink w:anchor="_ENREF_58" w:tooltip="Aarniovuori, 2013 #99" w:history="1">
        <w:r w:rsidR="00DD1C1C" w:rsidRPr="00E05EC9">
          <w:t>58</w:t>
        </w:r>
      </w:hyperlink>
      <w:r w:rsidR="00390636" w:rsidRPr="00E05EC9">
        <w:t>]</w:t>
      </w:r>
      <w:r w:rsidR="00BF0CC6" w:rsidRPr="00E05EC9">
        <w:fldChar w:fldCharType="end"/>
      </w:r>
      <w:r w:rsidR="00E810FC" w:rsidRPr="00E05EC9">
        <w:t xml:space="preserve">. It should be noted that a study by Carr placed the overall production ratio of the PV systems tested between 0.84 and 0.94 </w:t>
      </w:r>
      <w:r w:rsidR="003A7D7A" w:rsidRPr="00E05EC9">
        <w:fldChar w:fldCharType="begin"/>
      </w:r>
      <w:r w:rsidR="00390636" w:rsidRPr="00E05EC9">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E05EC9">
        <w:fldChar w:fldCharType="separate"/>
      </w:r>
      <w:r w:rsidR="00390636" w:rsidRPr="00E05EC9">
        <w:t>[</w:t>
      </w:r>
      <w:hyperlink w:anchor="_ENREF_59" w:tooltip="Carr, 2004 #170" w:history="1">
        <w:r w:rsidR="00DD1C1C" w:rsidRPr="00E05EC9">
          <w:t>59</w:t>
        </w:r>
      </w:hyperlink>
      <w:r w:rsidR="00390636" w:rsidRPr="00E05EC9">
        <w:t>]</w:t>
      </w:r>
      <w:r w:rsidR="003A7D7A" w:rsidRPr="00E05EC9">
        <w:fldChar w:fldCharType="end"/>
      </w:r>
      <w:r w:rsidR="00E810FC" w:rsidRPr="00E05EC9">
        <w:t>.</w:t>
      </w:r>
    </w:p>
    <w:p w14:paraId="54C6C798" w14:textId="77777777" w:rsidR="00F95490" w:rsidRPr="00E05EC9" w:rsidRDefault="00F95490" w:rsidP="002740BD"/>
    <w:p w14:paraId="5FD562F3" w14:textId="1DBFC88F" w:rsidR="00F95490" w:rsidRPr="00E05EC9" w:rsidRDefault="00826DED" w:rsidP="002740BD">
      <w:r w:rsidRPr="00E05EC9">
        <w:lastRenderedPageBreak/>
        <w:t>An I</w:t>
      </w:r>
      <w:r w:rsidR="00F95490" w:rsidRPr="00E05EC9">
        <w:t xml:space="preserve">nverter system to be installed in Australia must comply with the Electrical Safety Act and Electrical Safety Regulations which include the Australian Standards for inverter </w:t>
      </w:r>
      <w:r w:rsidR="00310F91" w:rsidRPr="00E05EC9">
        <w:t>systems</w:t>
      </w:r>
      <w:r w:rsidR="00F95490" w:rsidRPr="00E05EC9">
        <w:t xml:space="preserve"> AS4777. There are two parts for the grid c</w:t>
      </w:r>
      <w:r w:rsidRPr="00E05EC9">
        <w:t>onnection of energy systems via inverters and</w:t>
      </w:r>
      <w:r w:rsidR="00F95490" w:rsidRPr="00E05EC9">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E05EC9">
        <w:rPr>
          <w:rStyle w:val="FootnoteReference"/>
        </w:rPr>
        <w:t xml:space="preserve"> </w:t>
      </w:r>
      <w:r w:rsidR="008325E8" w:rsidRPr="00E05EC9">
        <w:rPr>
          <w:rStyle w:val="FootnoteReference"/>
        </w:rPr>
        <w:footnoteReference w:id="2"/>
      </w:r>
      <w:r w:rsidR="00F95490" w:rsidRPr="00E05EC9">
        <w:t xml:space="preserve"> This protection is in the form of undervoltage, overvoltage, under-frequency and over-</w:t>
      </w:r>
      <w:r w:rsidR="00B659E9" w:rsidRPr="00E05EC9">
        <w:t xml:space="preserve">frequency is outlined in the </w:t>
      </w:r>
      <w:r w:rsidR="00B659E9" w:rsidRPr="00E05EC9">
        <w:fldChar w:fldCharType="begin"/>
      </w:r>
      <w:r w:rsidR="00B659E9" w:rsidRPr="00E05EC9">
        <w:instrText xml:space="preserve"> REF _Ref481264522 \h </w:instrText>
      </w:r>
      <w:r w:rsidR="00B659E9" w:rsidRPr="00E05EC9">
        <w:fldChar w:fldCharType="separate"/>
      </w:r>
      <w:r w:rsidR="00B62578" w:rsidRPr="00E05EC9">
        <w:t>Table 2</w:t>
      </w:r>
      <w:r w:rsidR="00B62578" w:rsidRPr="00E05EC9">
        <w:noBreakHyphen/>
        <w:t>3</w:t>
      </w:r>
      <w:r w:rsidR="00B659E9" w:rsidRPr="00E05EC9">
        <w:fldChar w:fldCharType="end"/>
      </w:r>
      <w:r w:rsidR="00B659E9" w:rsidRPr="00E05EC9">
        <w:t xml:space="preserve"> below</w:t>
      </w:r>
      <w:r w:rsidR="005E24DD" w:rsidRPr="00E05EC9">
        <w:t xml:space="preserve"> </w:t>
      </w:r>
      <w:r w:rsidR="005E24DD" w:rsidRPr="00E05EC9">
        <w:fldChar w:fldCharType="begin"/>
      </w:r>
      <w:r w:rsidR="005E24DD" w:rsidRPr="00E05EC9">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E05EC9">
        <w:fldChar w:fldCharType="separate"/>
      </w:r>
      <w:r w:rsidR="005E24DD" w:rsidRPr="00E05EC9">
        <w:t>[</w:t>
      </w:r>
      <w:hyperlink w:anchor="_ENREF_60" w:tooltip="Standard, 2016 #122" w:history="1">
        <w:r w:rsidR="00DD1C1C" w:rsidRPr="00E05EC9">
          <w:t>60</w:t>
        </w:r>
      </w:hyperlink>
      <w:r w:rsidR="005E24DD" w:rsidRPr="00E05EC9">
        <w:t>]</w:t>
      </w:r>
      <w:r w:rsidR="005E24DD" w:rsidRPr="00E05EC9">
        <w:fldChar w:fldCharType="end"/>
      </w:r>
      <w:r w:rsidR="00B659E9" w:rsidRPr="00E05EC9">
        <w:t>.</w:t>
      </w:r>
      <w:r w:rsidR="005E24DD" w:rsidRPr="00E05EC9">
        <w:t xml:space="preserve"> </w:t>
      </w:r>
    </w:p>
    <w:p w14:paraId="1EC8B268" w14:textId="5DB24621" w:rsidR="00F95490" w:rsidRPr="00E05EC9" w:rsidRDefault="00F95490" w:rsidP="002740BD">
      <w:r w:rsidRPr="00E05EC9">
        <mc:AlternateContent>
          <mc:Choice Requires="wpg">
            <w:drawing>
              <wp:anchor distT="0" distB="0" distL="114300" distR="114300" simplePos="0" relativeHeight="251770368"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E05EC9" w:rsidRPr="0031589E" w:rsidRDefault="00E05EC9" w:rsidP="002740BD">
                              <w:pPr>
                                <w:pStyle w:val="Caption"/>
                                <w:rPr>
                                  <w:szCs w:val="24"/>
                                </w:rPr>
                              </w:pPr>
                              <w:bookmarkStart w:id="123" w:name="_Ref481264522"/>
                              <w:bookmarkStart w:id="124" w:name="_Ref481264519"/>
                              <w:bookmarkStart w:id="125" w:name="_Toc4933381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3"/>
                              <w:r>
                                <w:t xml:space="preserve"> - Passive Anti-Islanding Set-point values</w:t>
                              </w:r>
                              <w:bookmarkEnd w:id="124"/>
                              <w:r>
                                <w:t xml:space="preserve"> [51]</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77036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E05EC9" w:rsidRPr="0031589E" w:rsidRDefault="00E05EC9" w:rsidP="002740BD">
                        <w:pPr>
                          <w:pStyle w:val="Caption"/>
                          <w:rPr>
                            <w:szCs w:val="24"/>
                          </w:rPr>
                        </w:pPr>
                        <w:bookmarkStart w:id="126" w:name="_Ref481264522"/>
                        <w:bookmarkStart w:id="127" w:name="_Ref481264519"/>
                        <w:bookmarkStart w:id="128" w:name="_Toc4933381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6"/>
                        <w:r>
                          <w:t xml:space="preserve"> - Passive Anti-Islanding Set-point values</w:t>
                        </w:r>
                        <w:bookmarkEnd w:id="127"/>
                        <w:r>
                          <w:t xml:space="preserve"> [51]</w:t>
                        </w:r>
                        <w:bookmarkEnd w:id="128"/>
                      </w:p>
                    </w:txbxContent>
                  </v:textbox>
                </v:shape>
                <w10:wrap type="square"/>
              </v:group>
            </w:pict>
          </mc:Fallback>
        </mc:AlternateContent>
      </w:r>
    </w:p>
    <w:p w14:paraId="3EBE99AD" w14:textId="0AC7EA3D" w:rsidR="00F95490" w:rsidRPr="00E05EC9" w:rsidRDefault="00F95490" w:rsidP="002740BD"/>
    <w:p w14:paraId="4C2DF80E" w14:textId="1DE8B17B" w:rsidR="00F95490" w:rsidRPr="00E05EC9" w:rsidRDefault="00F95490" w:rsidP="002740BD"/>
    <w:p w14:paraId="7914FC31" w14:textId="51814D88" w:rsidR="00F95490" w:rsidRPr="00E05EC9" w:rsidRDefault="00F95490" w:rsidP="002740BD"/>
    <w:p w14:paraId="028925B8" w14:textId="6053D562" w:rsidR="00EA2AF2" w:rsidRPr="00E05EC9" w:rsidRDefault="00EA2AF2" w:rsidP="002740BD">
      <w:r w:rsidRPr="00E05EC9">
        <w:br w:type="page"/>
      </w:r>
    </w:p>
    <w:p w14:paraId="1C916740" w14:textId="0AD93F90" w:rsidR="007D75D6" w:rsidRPr="00E05EC9" w:rsidRDefault="007D75D6" w:rsidP="002740BD">
      <w:pPr>
        <w:pStyle w:val="Heading2"/>
      </w:pPr>
      <w:bookmarkStart w:id="129" w:name="_Toc493340802"/>
      <w:r w:rsidRPr="00E05EC9">
        <w:lastRenderedPageBreak/>
        <w:t>Battery Energy Storage (BES) System</w:t>
      </w:r>
      <w:r w:rsidR="009E4A1B" w:rsidRPr="00E05EC9">
        <w:t>s</w:t>
      </w:r>
      <w:bookmarkEnd w:id="129"/>
    </w:p>
    <w:p w14:paraId="4E901471" w14:textId="7B1FBE44" w:rsidR="00542B12" w:rsidRPr="00E05EC9" w:rsidRDefault="009E4A1B" w:rsidP="002740BD">
      <w:pPr>
        <w:pStyle w:val="Heading3"/>
      </w:pPr>
      <w:bookmarkStart w:id="130" w:name="_Toc493340803"/>
      <w:r w:rsidRPr="00E05EC9">
        <w:t>BES Utility</w:t>
      </w:r>
      <w:r w:rsidR="002A3ECF" w:rsidRPr="00E05EC9">
        <w:t xml:space="preserve"> &amp; </w:t>
      </w:r>
      <w:r w:rsidR="00136FFC" w:rsidRPr="00E05EC9">
        <w:t>Capital</w:t>
      </w:r>
      <w:bookmarkEnd w:id="130"/>
    </w:p>
    <w:p w14:paraId="4DB84EEF" w14:textId="1C07B805" w:rsidR="000B4288" w:rsidRPr="00E05EC9" w:rsidRDefault="000B4288" w:rsidP="002740BD">
      <w:r w:rsidRPr="00E05EC9">
        <w:t>The s</w:t>
      </w:r>
      <w:r w:rsidR="007D7F73" w:rsidRPr="00E05EC9">
        <w:t>hift towards renewable</w:t>
      </w:r>
      <w:r w:rsidRPr="00E05EC9">
        <w:t xml:space="preserve"> energies is increasing and with it the demand to store this inexhaustible energy.</w:t>
      </w:r>
      <w:r w:rsidR="007C0557" w:rsidRPr="00E05EC9">
        <w:t xml:space="preserve"> The basis of energy storage is to keep energy produced at one period of time</w:t>
      </w:r>
      <w:r w:rsidR="007D7F73" w:rsidRPr="00E05EC9">
        <w:t xml:space="preserve"> and</w:t>
      </w:r>
      <w:r w:rsidR="007C0557" w:rsidRPr="00E05EC9">
        <w:t xml:space="preserve"> </w:t>
      </w:r>
      <w:r w:rsidR="00DE4286" w:rsidRPr="00E05EC9">
        <w:t>use it</w:t>
      </w:r>
      <w:r w:rsidR="007C0557" w:rsidRPr="00E05EC9">
        <w:t xml:space="preserve"> later at another period of time.</w:t>
      </w:r>
      <w:r w:rsidRPr="00E05EC9">
        <w:t xml:space="preserve"> </w:t>
      </w:r>
      <w:r w:rsidR="00C8492F" w:rsidRPr="00E05EC9">
        <w:t xml:space="preserve">Battery banks are used </w:t>
      </w:r>
      <w:r w:rsidR="007D7F73" w:rsidRPr="00E05EC9">
        <w:t>as storage</w:t>
      </w:r>
      <w:r w:rsidR="00C8492F" w:rsidRPr="00E05EC9">
        <w:t xml:space="preserve"> and </w:t>
      </w:r>
      <w:r w:rsidR="00B72B04" w:rsidRPr="00E05EC9">
        <w:t>to allow use of</w:t>
      </w:r>
      <w:r w:rsidR="00C8492F" w:rsidRPr="00E05EC9">
        <w:t xml:space="preserve"> this energy when there is no su</w:t>
      </w:r>
      <w:r w:rsidR="00B72B04" w:rsidRPr="00E05EC9">
        <w:t>n</w:t>
      </w:r>
      <w:r w:rsidR="00C8492F" w:rsidRPr="00E05EC9">
        <w:t xml:space="preserve">light. </w:t>
      </w:r>
      <w:r w:rsidR="004B09B9" w:rsidRPr="00E05EC9">
        <w:t xml:space="preserve">Battery storage technology has been improving and now there are Battery Energy Storage Substations which help to improve peak load times. Battery systems can be used for peak shaving, </w:t>
      </w:r>
      <w:r w:rsidR="001613A1" w:rsidRPr="00E05EC9">
        <w:t>load</w:t>
      </w:r>
      <w:r w:rsidR="004B09B9" w:rsidRPr="00E05EC9">
        <w:t xml:space="preserve"> shifting, backup power, demand response, microgrids, renewable power integration, frequency regulation and voltage control. </w:t>
      </w:r>
      <w:r w:rsidR="00C8492F" w:rsidRPr="00E05EC9">
        <w:t>The battery banks have traditionally</w:t>
      </w:r>
      <w:r w:rsidR="007C0557" w:rsidRPr="00E05EC9">
        <w:t xml:space="preserve"> been</w:t>
      </w:r>
      <w:r w:rsidR="00C8492F" w:rsidRPr="00E05EC9">
        <w:t xml:space="preserve"> based on lead </w:t>
      </w:r>
      <w:r w:rsidR="00DE4286" w:rsidRPr="00E05EC9">
        <w:t>but have</w:t>
      </w:r>
      <w:r w:rsidR="00C8492F" w:rsidRPr="00E05EC9">
        <w:t xml:space="preserve"> now</w:t>
      </w:r>
      <w:r w:rsidR="00DE4286" w:rsidRPr="00E05EC9">
        <w:t xml:space="preserve"> moved to</w:t>
      </w:r>
      <w:r w:rsidR="00C8492F" w:rsidRPr="00E05EC9">
        <w:t xml:space="preserve"> lithium technology</w:t>
      </w:r>
      <w:r w:rsidR="005E24DD" w:rsidRPr="00E05EC9">
        <w:t xml:space="preserve"> </w:t>
      </w:r>
      <w:r w:rsidR="005E24DD" w:rsidRPr="00E05EC9">
        <w:fldChar w:fldCharType="begin"/>
      </w:r>
      <w:r w:rsidR="005E24DD" w:rsidRPr="00E05EC9">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E05EC9">
        <w:fldChar w:fldCharType="separate"/>
      </w:r>
      <w:r w:rsidR="005E24DD" w:rsidRPr="00E05EC9">
        <w:t>[</w:t>
      </w:r>
      <w:hyperlink w:anchor="_ENREF_61" w:tooltip="Kirchsteiger, 2016 #15" w:history="1">
        <w:r w:rsidR="00DD1C1C" w:rsidRPr="00E05EC9">
          <w:t>61</w:t>
        </w:r>
      </w:hyperlink>
      <w:r w:rsidR="005E24DD" w:rsidRPr="00E05EC9">
        <w:t>]</w:t>
      </w:r>
      <w:r w:rsidR="005E24DD" w:rsidRPr="00E05EC9">
        <w:fldChar w:fldCharType="end"/>
      </w:r>
      <w:r w:rsidR="00C8492F" w:rsidRPr="00E05EC9">
        <w:t xml:space="preserve">.  </w:t>
      </w:r>
    </w:p>
    <w:p w14:paraId="22398CBF" w14:textId="77777777" w:rsidR="00BA3683" w:rsidRPr="00E05EC9" w:rsidRDefault="00BA3683" w:rsidP="002740BD"/>
    <w:p w14:paraId="4F78740D" w14:textId="3D62A5BC" w:rsidR="00BA3683" w:rsidRPr="00E05EC9" w:rsidRDefault="00BA3683" w:rsidP="002740BD">
      <w:r w:rsidRPr="00E05EC9">
        <mc:AlternateContent>
          <mc:Choice Requires="wpg">
            <w:drawing>
              <wp:anchor distT="0" distB="0" distL="114300" distR="114300" simplePos="0" relativeHeight="25145702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0FA94844" w:rsidR="00E05EC9" w:rsidRPr="003D5256" w:rsidRDefault="00E05EC9" w:rsidP="002740BD">
                              <w:pPr>
                                <w:pStyle w:val="Caption"/>
                                <w:rPr>
                                  <w:szCs w:val="24"/>
                                </w:rPr>
                              </w:pPr>
                              <w:bookmarkStart w:id="131" w:name="_Ref480359735"/>
                              <w:bookmarkStart w:id="132" w:name="_Ref480359731"/>
                              <w:bookmarkStart w:id="133" w:name="_Toc4933381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1"/>
                              <w:r>
                                <w:t xml:space="preserve"> - Graphical view of potential offset with BES</w:t>
                              </w:r>
                              <w:bookmarkEnd w:id="132"/>
                              <w:r>
                                <w:t xml:space="preserve"> [53]</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45702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E05EC9" w:rsidRPr="003D5256" w:rsidRDefault="00E05EC9" w:rsidP="002740BD">
                        <w:pPr>
                          <w:pStyle w:val="Caption"/>
                          <w:rPr>
                            <w:szCs w:val="24"/>
                          </w:rPr>
                        </w:pPr>
                        <w:bookmarkStart w:id="134" w:name="_Ref480359735"/>
                        <w:bookmarkStart w:id="135" w:name="_Ref480359731"/>
                        <w:bookmarkStart w:id="136" w:name="_Toc4933381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4"/>
                        <w:r>
                          <w:t xml:space="preserve"> - Graphical view of potential offset with BES</w:t>
                        </w:r>
                        <w:bookmarkEnd w:id="135"/>
                        <w:r>
                          <w:t xml:space="preserve"> [53]</w:t>
                        </w:r>
                        <w:bookmarkEnd w:id="136"/>
                      </w:p>
                    </w:txbxContent>
                  </v:textbox>
                </v:shape>
                <w10:wrap type="square"/>
              </v:group>
            </w:pict>
          </mc:Fallback>
        </mc:AlternateContent>
      </w:r>
      <w:r w:rsidRPr="00E05EC9">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E05EC9">
        <w:t xml:space="preserve"> of</w:t>
      </w:r>
      <w:r w:rsidRPr="00E05EC9">
        <w:t xml:space="preserve"> energy from when</w:t>
      </w:r>
      <w:r w:rsidR="00B72B04" w:rsidRPr="00E05EC9">
        <w:t>ce</w:t>
      </w:r>
      <w:r w:rsidRPr="00E05EC9">
        <w:t xml:space="preserve"> it is created to when it is utilized as shown in the below </w:t>
      </w:r>
      <w:r w:rsidRPr="00E05EC9">
        <w:fldChar w:fldCharType="begin"/>
      </w:r>
      <w:r w:rsidRPr="00E05EC9">
        <w:instrText xml:space="preserve"> REF _Ref480359735 \h </w:instrText>
      </w:r>
      <w:r w:rsidRPr="00E05EC9">
        <w:fldChar w:fldCharType="separate"/>
      </w:r>
      <w:r w:rsidR="00B62578" w:rsidRPr="00E05EC9">
        <w:t>Figure 2</w:t>
      </w:r>
      <w:r w:rsidR="00B62578" w:rsidRPr="00E05EC9">
        <w:noBreakHyphen/>
        <w:t>19</w:t>
      </w:r>
      <w:r w:rsidRPr="00E05EC9">
        <w:fldChar w:fldCharType="end"/>
      </w:r>
      <w:r w:rsidR="005E24DD" w:rsidRPr="00E05EC9">
        <w:t xml:space="preserve"> </w:t>
      </w:r>
      <w:r w:rsidR="005E24DD" w:rsidRPr="00E05EC9">
        <w:fldChar w:fldCharType="begin"/>
      </w:r>
      <w:r w:rsidR="005E24DD" w:rsidRPr="00E05EC9">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E05EC9">
        <w:fldChar w:fldCharType="separate"/>
      </w:r>
      <w:r w:rsidR="005E24DD" w:rsidRPr="00E05EC9">
        <w:t>[</w:t>
      </w:r>
      <w:hyperlink w:anchor="_ENREF_62" w:tooltip="Energy, 2017 #109" w:history="1">
        <w:r w:rsidR="00DD1C1C" w:rsidRPr="00E05EC9">
          <w:t>62</w:t>
        </w:r>
      </w:hyperlink>
      <w:r w:rsidR="005E24DD" w:rsidRPr="00E05EC9">
        <w:t>]</w:t>
      </w:r>
      <w:r w:rsidR="005E24DD" w:rsidRPr="00E05EC9">
        <w:fldChar w:fldCharType="end"/>
      </w:r>
      <w:r w:rsidRPr="00E05EC9">
        <w:t>.</w:t>
      </w:r>
      <w:r w:rsidR="005E24DD" w:rsidRPr="00E05EC9">
        <w:t xml:space="preserve"> </w:t>
      </w:r>
    </w:p>
    <w:p w14:paraId="3C8751C5" w14:textId="77777777" w:rsidR="00BA3683" w:rsidRPr="00E05EC9" w:rsidRDefault="00BA3683" w:rsidP="002740BD">
      <w:pPr>
        <w:pStyle w:val="powerwall-price"/>
      </w:pPr>
    </w:p>
    <w:p w14:paraId="0AF80368" w14:textId="6C9B098A" w:rsidR="00E74722" w:rsidRPr="00E05EC9" w:rsidRDefault="004B09B9" w:rsidP="002740BD">
      <w:pPr>
        <w:pStyle w:val="powerwall-price"/>
      </w:pPr>
      <w:r w:rsidRPr="00E05EC9">
        <w:t>The two main solar batteries on the market for purchase in Australia are the LG Chem RESU</w:t>
      </w:r>
      <w:r w:rsidR="00D960BE" w:rsidRPr="00E05EC9">
        <w:t>, Redflow ZBM 2</w:t>
      </w:r>
      <w:r w:rsidRPr="00E05EC9">
        <w:t xml:space="preserve"> and the Tesla Powerwall</w:t>
      </w:r>
      <w:r w:rsidR="0046432A" w:rsidRPr="00E05EC9">
        <w:t>,</w:t>
      </w:r>
      <w:r w:rsidR="001613A1" w:rsidRPr="00E05EC9">
        <w:t xml:space="preserve"> which was released in 2015</w:t>
      </w:r>
      <w:r w:rsidR="00D960BE" w:rsidRPr="00E05EC9">
        <w:t>. These are</w:t>
      </w:r>
      <w:r w:rsidRPr="00E05EC9">
        <w:t xml:space="preserve"> Lithium-Ion</w:t>
      </w:r>
      <w:r w:rsidR="00D960BE" w:rsidRPr="00E05EC9">
        <w:t xml:space="preserve"> and Zinc bromide</w:t>
      </w:r>
      <w:r w:rsidRPr="00E05EC9">
        <w:t xml:space="preserve"> batteries with 4-13.2kWhr ratings</w:t>
      </w:r>
      <w:r w:rsidR="001613A1" w:rsidRPr="00E05EC9">
        <w:t xml:space="preserve"> depending on the unit</w:t>
      </w:r>
      <w:bookmarkStart w:id="137" w:name="_Hlk492836127"/>
      <w:r w:rsidRPr="00E05EC9">
        <w:t>. The Powerwall</w:t>
      </w:r>
      <w:r w:rsidR="00D960BE" w:rsidRPr="00E05EC9">
        <w:t xml:space="preserve"> 2</w:t>
      </w:r>
      <w:r w:rsidRPr="00E05EC9">
        <w:t xml:space="preserve"> claims 89% round-trip efficiency</w:t>
      </w:r>
      <w:r w:rsidR="00D960BE" w:rsidRPr="00E05EC9">
        <w:t>, the ZBM 80%</w:t>
      </w:r>
      <w:r w:rsidRPr="00E05EC9">
        <w:t xml:space="preserve"> while the LG RESU claims 95% efficiency.</w:t>
      </w:r>
      <w:r w:rsidR="00D960BE" w:rsidRPr="00E05EC9">
        <w:t xml:space="preserve"> The ZBM 2 promotes 100% capacity use.</w:t>
      </w:r>
      <w:r w:rsidR="00C31AF1" w:rsidRPr="00E05EC9">
        <w:t xml:space="preserve"> Rydh in a 2005 study concluded with values of 0.4-0.8 for overall battery efficiency</w:t>
      </w:r>
      <w:bookmarkEnd w:id="137"/>
      <w:r w:rsidR="00C31AF1" w:rsidRPr="00E05EC9">
        <w:t>; this seems to contradict the claims made by Telsa and LG but due to the decade in</w:t>
      </w:r>
      <w:r w:rsidR="00BE6165" w:rsidRPr="00E05EC9">
        <w:t xml:space="preserve"> lapse in</w:t>
      </w:r>
      <w:r w:rsidR="00C31AF1" w:rsidRPr="00E05EC9">
        <w:t xml:space="preserve"> time it seems reasonable. </w:t>
      </w:r>
      <w:r w:rsidR="00C31AF1" w:rsidRPr="00E05EC9">
        <w:fldChar w:fldCharType="begin"/>
      </w:r>
      <w:r w:rsidR="00390636" w:rsidRPr="00E05EC9">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E05EC9">
        <w:fldChar w:fldCharType="separate"/>
      </w:r>
      <w:r w:rsidR="00390636" w:rsidRPr="00E05EC9">
        <w:t>[</w:t>
      </w:r>
      <w:hyperlink w:anchor="_ENREF_63" w:tooltip="Rydh, 2005 #100" w:history="1">
        <w:r w:rsidR="00DD1C1C" w:rsidRPr="00E05EC9">
          <w:t>63</w:t>
        </w:r>
      </w:hyperlink>
      <w:r w:rsidR="00390636" w:rsidRPr="00E05EC9">
        <w:t>]</w:t>
      </w:r>
      <w:r w:rsidR="00C31AF1" w:rsidRPr="00E05EC9">
        <w:fldChar w:fldCharType="end"/>
      </w:r>
      <w:r w:rsidR="00E74722" w:rsidRPr="00E05EC9">
        <w:t xml:space="preserve"> The retail price for a 10kWhr LG RESU</w:t>
      </w:r>
      <w:r w:rsidR="00010022" w:rsidRPr="00E05EC9">
        <w:t xml:space="preserve"> is </w:t>
      </w:r>
      <w:r w:rsidR="00010022" w:rsidRPr="00E05EC9">
        <w:rPr>
          <w:rStyle w:val="woocommerce-price-currencysymbol"/>
        </w:rPr>
        <w:t>$</w:t>
      </w:r>
      <w:r w:rsidR="00010022" w:rsidRPr="00E05EC9">
        <w:rPr>
          <w:rStyle w:val="woocommerce-price-amount"/>
        </w:rPr>
        <w:t>9,700.00AUD</w:t>
      </w:r>
      <w:r w:rsidR="00D960BE" w:rsidRPr="00E05EC9">
        <w:rPr>
          <w:rStyle w:val="woocommerce-price-amount"/>
        </w:rPr>
        <w:t xml:space="preserve">, a 10kWhr </w:t>
      </w:r>
      <w:r w:rsidR="00D960BE" w:rsidRPr="00E05EC9">
        <w:t>ZBM2 is $10,600AUD and</w:t>
      </w:r>
      <w:r w:rsidR="00E74722" w:rsidRPr="00E05EC9">
        <w:t xml:space="preserve"> </w:t>
      </w:r>
      <w:r w:rsidR="00010022" w:rsidRPr="00E05EC9">
        <w:t xml:space="preserve">a 13.5kWhr </w:t>
      </w:r>
      <w:r w:rsidR="00E74722" w:rsidRPr="00E05EC9">
        <w:t>Tesla Powerwall</w:t>
      </w:r>
      <w:r w:rsidR="00010022" w:rsidRPr="00E05EC9">
        <w:t xml:space="preserve"> 2</w:t>
      </w:r>
      <w:r w:rsidR="00E74722" w:rsidRPr="00E05EC9">
        <w:t xml:space="preserve"> is $8,75</w:t>
      </w:r>
      <w:r w:rsidR="00010022" w:rsidRPr="00E05EC9">
        <w:t>0AUD.</w:t>
      </w:r>
      <w:r w:rsidR="0090082D" w:rsidRPr="00E05EC9">
        <w:t xml:space="preserve"> The typical cost of installation is between $1,150- $2900 AUD.</w:t>
      </w:r>
    </w:p>
    <w:p w14:paraId="0B6412DD" w14:textId="5349158C" w:rsidR="00185E38" w:rsidRPr="00E05EC9" w:rsidRDefault="00185E38" w:rsidP="002740BD">
      <w:pPr>
        <w:pStyle w:val="powerwall-price"/>
      </w:pPr>
    </w:p>
    <w:p w14:paraId="35CC8AC1" w14:textId="5FCD29F8" w:rsidR="00185E38" w:rsidRPr="00E05EC9" w:rsidRDefault="00185E38" w:rsidP="002740BD">
      <w:pPr>
        <w:pStyle w:val="powerwall-price"/>
      </w:pPr>
      <w:r w:rsidRPr="00E05EC9">
        <w:t>Battery Energy storage systems are costly, but with a government subsidy or rebate they become readily</w:t>
      </w:r>
      <w:r w:rsidR="00BE6165" w:rsidRPr="00E05EC9">
        <w:t xml:space="preserve"> and</w:t>
      </w:r>
      <w:r w:rsidRPr="00E05EC9">
        <w:t xml:space="preserve"> economically viable. This is an acc</w:t>
      </w:r>
      <w:r w:rsidR="00BE6165" w:rsidRPr="00E05EC9">
        <w:t>eptable proposition as the following 1</w:t>
      </w:r>
      <w:r w:rsidR="00BE6165" w:rsidRPr="00E05EC9">
        <w:rPr>
          <w:vertAlign w:val="superscript"/>
        </w:rPr>
        <w:t>st</w:t>
      </w:r>
      <w:r w:rsidR="00BE6165" w:rsidRPr="00E05EC9">
        <w:t xml:space="preserve"> </w:t>
      </w:r>
      <w:r w:rsidR="00BE6165" w:rsidRPr="00E05EC9">
        <w:lastRenderedPageBreak/>
        <w:t xml:space="preserve">July 2016, Adelaide in South Australia </w:t>
      </w:r>
      <w:r w:rsidRPr="00E05EC9">
        <w:t>have in effect the 50% of the installed system cost up to a maximum of $5,000 for battery energy storage systems</w:t>
      </w:r>
      <w:r w:rsidR="005E24DD" w:rsidRPr="00E05EC9">
        <w:t xml:space="preserve"> </w:t>
      </w:r>
      <w:r w:rsidR="005E24DD" w:rsidRPr="00E05EC9">
        <w:fldChar w:fldCharType="begin"/>
      </w:r>
      <w:r w:rsidR="005E24DD"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E05EC9">
        <w:fldChar w:fldCharType="separate"/>
      </w:r>
      <w:r w:rsidR="005E24DD" w:rsidRPr="00E05EC9">
        <w:t>[</w:t>
      </w:r>
      <w:hyperlink w:anchor="_ENREF_64" w:tooltip="Council, 2017 #106" w:history="1">
        <w:r w:rsidR="00DD1C1C" w:rsidRPr="00E05EC9">
          <w:t>64</w:t>
        </w:r>
      </w:hyperlink>
      <w:r w:rsidR="005E24DD" w:rsidRPr="00E05EC9">
        <w:t>]</w:t>
      </w:r>
      <w:r w:rsidR="005E24DD" w:rsidRPr="00E05EC9">
        <w:fldChar w:fldCharType="end"/>
      </w:r>
      <w:r w:rsidRPr="00E05EC9">
        <w:t>.</w:t>
      </w:r>
      <w:r w:rsidR="005E24DD" w:rsidRPr="00E05EC9">
        <w:t xml:space="preserve"> </w:t>
      </w:r>
    </w:p>
    <w:p w14:paraId="2D4A1994" w14:textId="7C5C2E50" w:rsidR="004756E3" w:rsidRPr="00E05EC9" w:rsidRDefault="009E4A1B" w:rsidP="002740BD">
      <w:pPr>
        <w:pStyle w:val="Heading3"/>
      </w:pPr>
      <w:bookmarkStart w:id="138" w:name="_Toc493340804"/>
      <w:r w:rsidRPr="00E05EC9">
        <w:t>Modelling of BES</w:t>
      </w:r>
      <w:bookmarkEnd w:id="138"/>
    </w:p>
    <w:p w14:paraId="3CBDA276" w14:textId="66199557" w:rsidR="00BA3683" w:rsidRPr="00E05EC9" w:rsidRDefault="004B09B9" w:rsidP="002740BD">
      <w:r w:rsidRPr="00E05EC9">
        <w:t>There are many variables which affect the performance of a battery</w:t>
      </w:r>
      <w:r w:rsidR="00282C54" w:rsidRPr="00E05EC9">
        <w:t xml:space="preserve"> and are discussed below</w:t>
      </w:r>
      <w:r w:rsidRPr="00E05EC9">
        <w:t xml:space="preserve">. </w:t>
      </w:r>
      <w:r w:rsidR="00282C54" w:rsidRPr="00E05EC9">
        <w:t>The Recharging time is important d</w:t>
      </w:r>
      <w:r w:rsidRPr="00E05EC9">
        <w:t xml:space="preserve">uring the </w:t>
      </w:r>
      <w:r w:rsidR="001613A1" w:rsidRPr="00E05EC9">
        <w:t>charging</w:t>
      </w:r>
      <w:r w:rsidRPr="00E05EC9">
        <w:t xml:space="preserve"> </w:t>
      </w:r>
      <w:r w:rsidR="00282C54" w:rsidRPr="00E05EC9">
        <w:t>and discharging of a battery</w:t>
      </w:r>
      <w:r w:rsidRPr="00E05EC9">
        <w:t xml:space="preserve">. If there is damage </w:t>
      </w:r>
      <w:r w:rsidR="001613A1" w:rsidRPr="00E05EC9">
        <w:t>due</w:t>
      </w:r>
      <w:r w:rsidR="00282C54" w:rsidRPr="00E05EC9">
        <w:t xml:space="preserve"> to cell reversal or i</w:t>
      </w:r>
      <w:r w:rsidRPr="00E05EC9">
        <w:t>f a battery is stored during a completely discharged state it may be damaged. The depth of the discharge</w:t>
      </w:r>
      <w:r w:rsidR="00887903" w:rsidRPr="00E05EC9">
        <w:t>, humidity, temperature and the lifecycle in</w:t>
      </w:r>
      <w:r w:rsidR="001613A1" w:rsidRPr="00E05EC9">
        <w:t xml:space="preserve"> </w:t>
      </w:r>
      <w:r w:rsidR="00887903" w:rsidRPr="00E05EC9">
        <w:t>number</w:t>
      </w:r>
      <w:r w:rsidR="001613A1" w:rsidRPr="00E05EC9">
        <w:t xml:space="preserve"> of charge and discharge cycles are factors which affect the performance</w:t>
      </w:r>
      <w:r w:rsidR="00887903" w:rsidRPr="00E05EC9">
        <w:t xml:space="preserve"> and life</w:t>
      </w:r>
      <w:r w:rsidR="001613A1" w:rsidRPr="00E05EC9">
        <w:t xml:space="preserve"> of a battery</w:t>
      </w:r>
      <w:r w:rsidR="005E24DD" w:rsidRPr="00E05EC9">
        <w:t xml:space="preserve"> </w: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 </w:instrTex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DATA </w:instrText>
      </w:r>
      <w:r w:rsidR="005E24DD" w:rsidRPr="00E05EC9">
        <w:fldChar w:fldCharType="end"/>
      </w:r>
      <w:r w:rsidR="005E24DD" w:rsidRPr="00E05EC9">
        <w:fldChar w:fldCharType="separate"/>
      </w:r>
      <w:r w:rsidR="005E24DD" w:rsidRPr="00E05EC9">
        <w:t>[</w:t>
      </w:r>
      <w:hyperlink w:anchor="_ENREF_65" w:tooltip="Teng, 2013 #77" w:history="1">
        <w:r w:rsidR="00DD1C1C" w:rsidRPr="00E05EC9">
          <w:t>65</w:t>
        </w:r>
      </w:hyperlink>
      <w:r w:rsidR="005E24DD" w:rsidRPr="00E05EC9">
        <w:t>]</w:t>
      </w:r>
      <w:r w:rsidR="005E24DD" w:rsidRPr="00E05EC9">
        <w:fldChar w:fldCharType="end"/>
      </w:r>
      <w:r w:rsidR="001613A1" w:rsidRPr="00E05EC9">
        <w:t>.</w:t>
      </w:r>
      <w:r w:rsidR="005E24DD" w:rsidRPr="00E05EC9">
        <w:t xml:space="preserve"> </w:t>
      </w:r>
    </w:p>
    <w:p w14:paraId="14E82387" w14:textId="77777777" w:rsidR="00BA3683" w:rsidRPr="00E05EC9" w:rsidRDefault="00BA3683" w:rsidP="002740BD"/>
    <w:p w14:paraId="79F89BB6" w14:textId="1480B3CE" w:rsidR="00EF36E0" w:rsidRPr="00E05EC9" w:rsidRDefault="001613A1" w:rsidP="002740BD">
      <w:r w:rsidRPr="00E05EC9">
        <w:t xml:space="preserve">The battery life is greatest when the batteries are kept close to 100% of their capacity and after a deep or partial discharge are recharged quickly. </w:t>
      </w:r>
      <w:r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E05EC9">
        <w:fldChar w:fldCharType="separate"/>
      </w:r>
      <w:r w:rsidR="00390636" w:rsidRPr="00E05EC9">
        <w:t>[</w:t>
      </w:r>
      <w:hyperlink w:anchor="_ENREF_37" w:tooltip="Borowy, 1996 #75" w:history="1">
        <w:r w:rsidR="00DD1C1C" w:rsidRPr="00E05EC9">
          <w:t>37</w:t>
        </w:r>
      </w:hyperlink>
      <w:r w:rsidR="00390636" w:rsidRPr="00E05EC9">
        <w:t>]</w:t>
      </w:r>
      <w:r w:rsidRPr="00E05EC9">
        <w:fldChar w:fldCharType="end"/>
      </w:r>
      <w:r w:rsidR="00BA3683" w:rsidRPr="00E05EC9">
        <w:t xml:space="preserve"> </w:t>
      </w:r>
      <w:r w:rsidR="00E2462D" w:rsidRPr="00E05EC9">
        <w:t xml:space="preserve">Optimal charging and discharging of a </w:t>
      </w:r>
      <w:r w:rsidR="00BA3683" w:rsidRPr="00E05EC9">
        <w:t>b</w:t>
      </w:r>
      <w:r w:rsidR="00E2462D" w:rsidRPr="00E05EC9">
        <w:t xml:space="preserve">attery </w:t>
      </w:r>
      <w:r w:rsidR="0070501F" w:rsidRPr="00E05EC9">
        <w:t xml:space="preserve">is dependent </w:t>
      </w:r>
      <w:r w:rsidR="00E2462D" w:rsidRPr="00E05EC9">
        <w:t xml:space="preserve">on </w:t>
      </w:r>
      <w:r w:rsidR="0070501F" w:rsidRPr="00E05EC9">
        <w:t>the batteries characteristics and</w:t>
      </w:r>
      <w:r w:rsidR="00BA3683" w:rsidRPr="00E05EC9">
        <w:t xml:space="preserve"> condition.  The following is </w:t>
      </w:r>
      <w:r w:rsidR="0070501F" w:rsidRPr="00E05EC9">
        <w:t>an</w:t>
      </w:r>
      <w:r w:rsidR="00BA3683" w:rsidRPr="00E05EC9">
        <w:t xml:space="preserve"> explanation of battery nomenclature which affect its production and stora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BA3683" w:rsidRPr="00E05EC9">
        <w:t>.</w:t>
      </w:r>
      <w:r w:rsidR="005E24DD" w:rsidRPr="00E05EC9">
        <w:t xml:space="preserve"> </w:t>
      </w:r>
    </w:p>
    <w:p w14:paraId="7672FB4C" w14:textId="0365CDF2" w:rsidR="00622D0D" w:rsidRPr="00E05EC9" w:rsidRDefault="00622D0D" w:rsidP="002740BD"/>
    <w:p w14:paraId="3DEA4792" w14:textId="455DE4B6" w:rsidR="004C0174" w:rsidRPr="00E05EC9" w:rsidRDefault="004023C1" w:rsidP="002740BD">
      <w:r w:rsidRPr="00E05EC9">
        <w:t xml:space="preserve">A </w:t>
      </w:r>
      <w:r w:rsidR="002611B0" w:rsidRPr="00E05EC9">
        <w:t xml:space="preserve">PV system </w:t>
      </w:r>
      <w:r w:rsidR="00176C9C" w:rsidRPr="00E05EC9">
        <w:t>is not</w:t>
      </w:r>
      <w:r w:rsidRPr="00E05EC9">
        <w:t xml:space="preserve"> charging</w:t>
      </w:r>
      <w:r w:rsidR="002611B0" w:rsidRPr="00E05EC9">
        <w:t xml:space="preserve"> constant</w:t>
      </w:r>
      <w:r w:rsidR="00176C9C" w:rsidRPr="00E05EC9">
        <w:t>ly</w:t>
      </w:r>
      <w:r w:rsidR="002611B0" w:rsidRPr="00E05EC9">
        <w:t xml:space="preserve"> but changes with solar irradiance and temperature.</w:t>
      </w:r>
      <w:r w:rsidR="004C0174" w:rsidRPr="00E05EC9">
        <w:t xml:space="preserve"> Shen summarized that</w:t>
      </w:r>
      <w:r w:rsidR="002611B0" w:rsidRPr="00E05EC9">
        <w:t xml:space="preserve"> calculation of the </w:t>
      </w:r>
      <w:r w:rsidR="00176C9C" w:rsidRPr="00E05EC9">
        <w:t xml:space="preserve">state of charge (SOC) </w:t>
      </w:r>
      <w:r w:rsidR="002611B0" w:rsidRPr="00E05EC9">
        <w:t>of the battery</w:t>
      </w:r>
      <w:r w:rsidR="00176C9C" w:rsidRPr="00E05EC9">
        <w:t xml:space="preserve"> is difficult </w:t>
      </w:r>
      <w:r w:rsidR="004C0174" w:rsidRPr="00E05EC9">
        <w:t xml:space="preserve">and that </w:t>
      </w:r>
      <w:r w:rsidR="00176C9C" w:rsidRPr="00E05EC9">
        <w:t>the system can be assumed to completely</w:t>
      </w:r>
      <w:r w:rsidR="004C0174" w:rsidRPr="00E05EC9">
        <w:t xml:space="preserve"> (100%)</w:t>
      </w:r>
      <w:r w:rsidR="00176C9C" w:rsidRPr="00E05EC9">
        <w:t xml:space="preserve"> discharge daily</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176C9C" w:rsidRPr="00E05EC9">
        <w:t>.</w:t>
      </w:r>
      <w:r w:rsidR="004C0174" w:rsidRPr="00E05EC9">
        <w:t xml:space="preserve"> The energy stored on any day is given by the equation:</w:t>
      </w:r>
    </w:p>
    <w:p w14:paraId="4A36B886" w14:textId="296699E5" w:rsidR="004C0174" w:rsidRPr="00E05EC9" w:rsidRDefault="004C0174" w:rsidP="002740BD"/>
    <w:p w14:paraId="602AA641" w14:textId="002C11B5" w:rsidR="004C0174" w:rsidRPr="00E05EC9" w:rsidRDefault="00E05EC9" w:rsidP="002740BD">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E05EC9">
        <w:rPr>
          <w:rFonts w:eastAsia="TimesNewRoman"/>
        </w:rPr>
        <w:tab/>
      </w:r>
      <w:r w:rsidR="007E4190" w:rsidRPr="00E05EC9">
        <w:rPr>
          <w:rFonts w:eastAsia="TimesNew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11</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7D01BD9D" w14:textId="64B190EC" w:rsidR="004C0174" w:rsidRPr="00E05EC9" w:rsidRDefault="004C0174" w:rsidP="002740BD">
      <w:r w:rsidRPr="00E05EC9">
        <w:t>Where:</w:t>
      </w:r>
    </w:p>
    <w:p w14:paraId="0FF1104D" w14:textId="77777777" w:rsidR="004C0174" w:rsidRPr="00E05EC9" w:rsidRDefault="004C0174" w:rsidP="002740BD"/>
    <w:p w14:paraId="2DCC5067" w14:textId="0AF5DCFD" w:rsidR="004C0174"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E05EC9">
        <w:t xml:space="preserve"> – is the energy stored in the battery on nth day (present day)</w:t>
      </w:r>
    </w:p>
    <w:p w14:paraId="55EEBB96" w14:textId="6557D397" w:rsidR="004023C1"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E05EC9">
        <w:t xml:space="preserve"> – is the energy stored in the battery on nth-1 day (day before)</w:t>
      </w:r>
    </w:p>
    <w:p w14:paraId="154FD20C" w14:textId="63F17D24" w:rsidR="004023C1"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E05EC9">
        <w:t>– is the daily battery self-discharge rate</w:t>
      </w:r>
    </w:p>
    <w:p w14:paraId="425AB208" w14:textId="7148B1D1" w:rsidR="004023C1"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E05EC9">
        <w:t>– is the energy generatred by the solar arry on the nth day</w:t>
      </w:r>
    </w:p>
    <w:p w14:paraId="0DEC3A9F" w14:textId="69B37937" w:rsidR="004023C1"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E05EC9">
        <w:t>– is the efficiency of the inverter</w:t>
      </w:r>
    </w:p>
    <w:p w14:paraId="469B1D22" w14:textId="38F6AC77" w:rsidR="0070501F"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E05EC9">
        <w:t>– is the efficincy of the battery</w:t>
      </w:r>
    </w:p>
    <w:p w14:paraId="0DD8BA22" w14:textId="77777777" w:rsidR="0070501F" w:rsidRPr="00E05EC9" w:rsidRDefault="0070501F" w:rsidP="002740BD"/>
    <w:p w14:paraId="7CFC9063" w14:textId="68E3FFC9" w:rsidR="004023C1" w:rsidRPr="00E05EC9" w:rsidRDefault="004023C1" w:rsidP="002740BD">
      <w:r w:rsidRPr="00E05EC9">
        <w:t>On any</w:t>
      </w:r>
      <w:r w:rsidR="00A64F41" w:rsidRPr="00E05EC9">
        <w:t xml:space="preserve"> nth</w:t>
      </w:r>
      <w:r w:rsidRPr="00E05EC9">
        <w:t xml:space="preserve"> </w:t>
      </w:r>
      <w:r w:rsidR="00A64F41" w:rsidRPr="00E05EC9">
        <w:t>day,</w:t>
      </w:r>
      <w:r w:rsidRPr="00E05EC9">
        <w:t xml:space="preserve"> the energy which can be stored in the battery is </w:t>
      </w:r>
      <w:r w:rsidR="002D55F4" w:rsidRPr="00E05EC9">
        <w:t>subject</w:t>
      </w:r>
      <w:r w:rsidRPr="00E05EC9">
        <w:t xml:space="preserve"> to the condition:</w:t>
      </w:r>
    </w:p>
    <w:p w14:paraId="5F17688F" w14:textId="46DCC93E" w:rsidR="004023C1" w:rsidRPr="00E05EC9" w:rsidRDefault="004023C1" w:rsidP="002740BD"/>
    <w:p w14:paraId="1F212997" w14:textId="3A7FD498" w:rsidR="004023C1" w:rsidRPr="00E05EC9" w:rsidRDefault="00E05EC9" w:rsidP="002740BD">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E05EC9">
        <w:tab/>
      </w:r>
      <w:r w:rsidR="007E4190" w:rsidRPr="00E05EC9">
        <w:tab/>
      </w:r>
      <w:r w:rsidR="007E4190" w:rsidRPr="00E05EC9">
        <w:tab/>
        <w:t xml:space="preserve">    </w:t>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1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4C3E38B" w14:textId="510222EC" w:rsidR="004023C1" w:rsidRPr="00E05EC9" w:rsidRDefault="004023C1" w:rsidP="002740BD">
      <w:r w:rsidRPr="00E05EC9">
        <w:t>Where:</w:t>
      </w:r>
    </w:p>
    <w:p w14:paraId="077840BA" w14:textId="6BCE2FAB" w:rsidR="004023C1"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E05EC9">
        <w:t xml:space="preserve"> – is the minimum energy level of the battery</w:t>
      </w:r>
    </w:p>
    <w:p w14:paraId="7881D5BC" w14:textId="3B4D4980" w:rsidR="004023C1"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E05EC9">
        <w:t xml:space="preserve"> – is the maximum energy level of the battery</w:t>
      </w:r>
    </w:p>
    <w:p w14:paraId="68B944DB" w14:textId="77777777" w:rsidR="002D55F4" w:rsidRPr="00E05EC9" w:rsidRDefault="002D55F4" w:rsidP="002740BD"/>
    <w:p w14:paraId="057589F7" w14:textId="018077FC" w:rsidR="002D55F4" w:rsidRPr="00E05EC9" w:rsidRDefault="002D55F4" w:rsidP="002740BD">
      <w:r w:rsidRPr="00E05EC9">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E05EC9">
        <w:t xml:space="preserve"> is the minimum energy level the battery can achieve without affecting the specified battery life. This minimum level is the maximum depth of discharge (DOD). </w:t>
      </w:r>
      <w:r w:rsidR="004B3785" w:rsidRPr="00E05EC9">
        <w:t xml:space="preserve">The </w:t>
      </w:r>
      <w:r w:rsidR="004B3785" w:rsidRPr="00E05EC9">
        <w:lastRenderedPageBreak/>
        <w:t xml:space="preserve">DOD </w:t>
      </w:r>
      <w:r w:rsidRPr="00E05EC9">
        <w:t>is a measure of t</w:t>
      </w:r>
      <w:r w:rsidR="0070501F" w:rsidRPr="00E05EC9">
        <w:t xml:space="preserve">he percentage of battery which </w:t>
      </w:r>
      <w:r w:rsidR="00E2462D" w:rsidRPr="00E05EC9">
        <w:t>has</w:t>
      </w:r>
      <w:r w:rsidRPr="00E05EC9">
        <w:t xml:space="preserve"> been discharged compared to its total maximum capacity. A 80% discharge or DOD is considered a deep dischar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Pr="00E05EC9">
        <w:t>.</w:t>
      </w:r>
      <w:r w:rsidR="005E24DD" w:rsidRPr="00E05EC9">
        <w:t xml:space="preserve"> </w:t>
      </w:r>
    </w:p>
    <w:p w14:paraId="0FE8309B" w14:textId="70BF8EC7" w:rsidR="004C0174" w:rsidRPr="00E05EC9" w:rsidRDefault="004C0174" w:rsidP="002740BD"/>
    <w:p w14:paraId="6AB972E3" w14:textId="07F7F08A" w:rsidR="004B3785" w:rsidRPr="00E05EC9" w:rsidRDefault="00E05EC9" w:rsidP="002740BD">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E05EC9">
        <w:rPr>
          <w:rFonts w:ascii="Times New Roman" w:hAnsi="Times New Roman"/>
        </w:rPr>
        <w:t xml:space="preserve"> </w:t>
      </w:r>
      <w:r w:rsidR="007E4190" w:rsidRPr="00E05EC9">
        <w:rPr>
          <w:rFonts w:ascii="Times New Roman" w:hAnsi="Times New Roman"/>
        </w:rPr>
        <w:tab/>
        <w:t xml:space="preserve">  </w:t>
      </w:r>
      <w:r w:rsidR="007E4190" w:rsidRPr="00E05EC9">
        <w:rPr>
          <w:rFonts w:ascii="Times New Roman" w:hAnsi="Times New Roman"/>
        </w:rPr>
        <w:tab/>
      </w:r>
      <w:r w:rsidR="007E4190" w:rsidRPr="00E05EC9">
        <w:rPr>
          <w:rFonts w:ascii="Times New Roman" w:hAnsi="Times New 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13</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9B7C614" w14:textId="77777777" w:rsidR="004560B6" w:rsidRPr="00E05EC9" w:rsidRDefault="004560B6" w:rsidP="002740BD">
      <w:pPr>
        <w:pStyle w:val="EquaText"/>
      </w:pPr>
    </w:p>
    <w:p w14:paraId="202D90A0" w14:textId="2DE6A945" w:rsidR="004B3785" w:rsidRPr="00E05EC9" w:rsidRDefault="004B3785" w:rsidP="002740BD">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E05EC9">
        <w:tab/>
      </w:r>
      <w:r w:rsidR="007E4190" w:rsidRPr="00E05EC9">
        <w:tab/>
      </w:r>
      <w:r w:rsidR="007E4190" w:rsidRPr="00E05EC9">
        <w:tab/>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B62578" w:rsidRPr="00E05EC9">
        <w:rPr>
          <w:rStyle w:val="EquationsChar"/>
          <w:rFonts w:eastAsia="TimesNewRoman"/>
          <w:i w:val="0"/>
          <w:lang w:val="en-AU"/>
        </w:rPr>
        <w:t>14</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3A99C38C" w14:textId="78C6FFC1" w:rsidR="004B3785" w:rsidRPr="00E05EC9" w:rsidRDefault="00042208" w:rsidP="002740BD">
      <w:r w:rsidRPr="00E05EC9">
        <w:t>Therefore,</w:t>
      </w:r>
    </w:p>
    <w:p w14:paraId="17B16A4D" w14:textId="6471A84B" w:rsidR="004B3785" w:rsidRPr="00E05EC9" w:rsidRDefault="00E05EC9" w:rsidP="002740BD">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1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4F5C9D11" w14:textId="1D4F8455" w:rsidR="004B3785" w:rsidRPr="00E05EC9" w:rsidRDefault="004B3785" w:rsidP="002740BD">
      <w:r w:rsidRPr="00E05EC9">
        <w:t>Where:</w:t>
      </w:r>
    </w:p>
    <w:p w14:paraId="0E946FE6" w14:textId="1F919C4F" w:rsidR="004B3785" w:rsidRPr="00E05EC9" w:rsidRDefault="00E05EC9" w:rsidP="002740BD">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E05EC9">
        <w:rPr>
          <w:rFonts w:cs="Times New Roman"/>
        </w:rPr>
        <w:t xml:space="preserve"> and is the energy capacity of the battery</w:t>
      </w:r>
    </w:p>
    <w:p w14:paraId="4EB5862B" w14:textId="20F2B662" w:rsidR="00042208" w:rsidRPr="00E05EC9" w:rsidRDefault="00E05EC9" w:rsidP="002740BD">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E05EC9">
        <w:t xml:space="preserve"> – is the depth of discharge</w:t>
      </w:r>
    </w:p>
    <w:p w14:paraId="44F1A0E8" w14:textId="4553E26F" w:rsidR="00042208" w:rsidRPr="00E05EC9" w:rsidRDefault="00E05EC9" w:rsidP="002740BD">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E05EC9">
        <w:t xml:space="preserve"> – is the state of charge </w:t>
      </w:r>
    </w:p>
    <w:p w14:paraId="581BC697" w14:textId="7C2C68EE" w:rsidR="00DE522A" w:rsidRPr="00E05EC9" w:rsidRDefault="00DE522A" w:rsidP="002740BD">
      <w:r w:rsidRPr="00E05EC9">
        <w:t xml:space="preserve">The </w:t>
      </w:r>
      <m:oMath>
        <m:r>
          <w:rPr>
            <w:rFonts w:ascii="Cambria Math" w:hAnsi="Cambria Math"/>
          </w:rPr>
          <m:t>SOC</m:t>
        </m:r>
      </m:oMath>
      <w:r w:rsidRPr="00E05EC9">
        <w:rPr>
          <w:iCs/>
        </w:rPr>
        <w:t xml:space="preserve"> is the state of charge of the battery and</w:t>
      </w:r>
      <w:r w:rsidRPr="00E05EC9">
        <w:t xml:space="preserve"> is a percentage expression which indicates a battery’s remaining capacity over its total capacity. It is given by the formula</w:t>
      </w:r>
      <w:r w:rsidR="005E24DD"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 </w:instrText>
      </w:r>
      <w:r w:rsidR="00DD1C1C"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DATA </w:instrText>
      </w:r>
      <w:r w:rsidR="00DD1C1C" w:rsidRPr="00E05EC9">
        <w:fldChar w:fldCharType="end"/>
      </w:r>
      <w:r w:rsidR="005E24DD" w:rsidRPr="00E05EC9">
        <w:fldChar w:fldCharType="separate"/>
      </w:r>
      <w:r w:rsidR="00DD1C1C" w:rsidRPr="00E05EC9">
        <w:t>[</w:t>
      </w:r>
      <w:hyperlink w:anchor="_ENREF_66" w:tooltip="Shen, 2009 #101" w:history="1">
        <w:r w:rsidR="00DD1C1C" w:rsidRPr="00E05EC9">
          <w:t>66</w:t>
        </w:r>
      </w:hyperlink>
      <w:r w:rsidR="00DD1C1C" w:rsidRPr="00E05EC9">
        <w:t xml:space="preserve">, </w:t>
      </w:r>
      <w:hyperlink w:anchor="_ENREF_67" w:tooltip="Ng, 2009 #129" w:history="1">
        <w:r w:rsidR="00DD1C1C" w:rsidRPr="00E05EC9">
          <w:t>67</w:t>
        </w:r>
      </w:hyperlink>
      <w:r w:rsidR="00DD1C1C" w:rsidRPr="00E05EC9">
        <w:t>]</w:t>
      </w:r>
      <w:r w:rsidR="005E24DD" w:rsidRPr="00E05EC9">
        <w:fldChar w:fldCharType="end"/>
      </w:r>
      <w:r w:rsidRPr="00E05EC9">
        <w:t xml:space="preserve">: </w:t>
      </w:r>
    </w:p>
    <w:p w14:paraId="49E074E7" w14:textId="36057530" w:rsidR="00DE522A" w:rsidRPr="00E05EC9" w:rsidRDefault="00E05EC9" w:rsidP="002740BD">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1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591D8A0" w14:textId="702998FA" w:rsidR="00DE522A" w:rsidRPr="00E05EC9" w:rsidRDefault="004560B6" w:rsidP="002740BD">
      <w:r w:rsidRPr="00E05EC9">
        <w:t>The DOD of a battery is linked to the life of the battery. The lower the DOD then the lower the cost of the system and the shorter the batter</w:t>
      </w:r>
      <w:r w:rsidR="0070501F" w:rsidRPr="00E05EC9">
        <w:t>y</w:t>
      </w:r>
      <w:r w:rsidRPr="00E05EC9">
        <w:t xml:space="preserve"> life</w:t>
      </w:r>
      <w:r w:rsidR="0070501F" w:rsidRPr="00E05EC9">
        <w:t>.</w:t>
      </w:r>
    </w:p>
    <w:p w14:paraId="43FFF12A" w14:textId="679AF8B4" w:rsidR="00405726" w:rsidRPr="00E05EC9" w:rsidRDefault="00405726" w:rsidP="002740BD"/>
    <w:p w14:paraId="3F440FB8" w14:textId="5DD8622E" w:rsidR="00405726" w:rsidRPr="00E05EC9" w:rsidRDefault="00707DDB" w:rsidP="002740BD">
      <w:r w:rsidRPr="00E05EC9">
        <w:t xml:space="preserve">The difference in the battery technologies affect how </w:t>
      </w:r>
      <w:r w:rsidR="00887903" w:rsidRPr="00E05EC9">
        <w:t>they should be operated. The DOD</w:t>
      </w:r>
      <w:r w:rsidRPr="00E05EC9">
        <w:t xml:space="preserve"> can be shallow or deep</w:t>
      </w:r>
      <w:r w:rsidR="00887903" w:rsidRPr="00E05EC9">
        <w:t xml:space="preserve"> and the higher the DOD the lower the cycle life and vice versa</w:t>
      </w:r>
      <w:r w:rsidR="005E24DD" w:rsidRPr="00E05EC9">
        <w:fldChar w:fldCharType="begin"/>
      </w:r>
      <w:r w:rsidR="005E24DD" w:rsidRPr="00E05EC9">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E05EC9">
        <w:fldChar w:fldCharType="separate"/>
      </w:r>
      <w:r w:rsidR="005E24DD" w:rsidRPr="00E05EC9">
        <w:t>[</w:t>
      </w:r>
      <w:hyperlink w:anchor="_ENREF_68" w:tooltip="Muselli, 2000 #78" w:history="1">
        <w:r w:rsidR="00DD1C1C" w:rsidRPr="00E05EC9">
          <w:t>68</w:t>
        </w:r>
      </w:hyperlink>
      <w:r w:rsidR="005E24DD" w:rsidRPr="00E05EC9">
        <w:t>]</w:t>
      </w:r>
      <w:r w:rsidR="005E24DD" w:rsidRPr="00E05EC9">
        <w:fldChar w:fldCharType="end"/>
      </w:r>
      <w:r w:rsidRPr="00E05EC9">
        <w:t xml:space="preserve">. Batteries can </w:t>
      </w:r>
      <w:r w:rsidR="0070501F" w:rsidRPr="00E05EC9">
        <w:t>suffer by</w:t>
      </w:r>
      <w:r w:rsidRPr="00E05EC9">
        <w:t xml:space="preserve"> an effect known as “memory” where the output is depressed over time and t</w:t>
      </w:r>
      <w:r w:rsidR="0070501F" w:rsidRPr="00E05EC9">
        <w:t>his fading is indicated by the State of H</w:t>
      </w:r>
      <w:r w:rsidRPr="00E05EC9">
        <w:t xml:space="preserve">ealth (SOH) of the battery. </w:t>
      </w:r>
      <w:r w:rsidR="009E4A1B" w:rsidRPr="00E05EC9">
        <w:t>The present</w:t>
      </w:r>
      <w:r w:rsidR="00887903" w:rsidRPr="00E05EC9">
        <w:t xml:space="preserve"> full charged capacity of a battery is different from when the battery was </w:t>
      </w:r>
      <w:r w:rsidR="00E2462D" w:rsidRPr="00E05EC9">
        <w:t>new and</w:t>
      </w:r>
      <w:r w:rsidR="00C565CB" w:rsidRPr="00E05EC9">
        <w:t xml:space="preserve"> subsequently</w:t>
      </w:r>
      <w:r w:rsidR="00E2462D" w:rsidRPr="00E05EC9">
        <w:t xml:space="preserve"> declines over time. The following equation</w:t>
      </w:r>
      <w:r w:rsidR="00887903" w:rsidRPr="00E05EC9">
        <w:t xml:space="preserve"> can be used to calculate the SOH of the battery</w:t>
      </w:r>
      <w:r w:rsidR="005E24DD" w:rsidRPr="00E05EC9">
        <w:fldChar w:fldCharType="begin"/>
      </w:r>
      <w:r w:rsidR="005E24DD" w:rsidRPr="00E05EC9">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E05EC9">
        <w:fldChar w:fldCharType="separate"/>
      </w:r>
      <w:r w:rsidR="005E24DD" w:rsidRPr="00E05EC9">
        <w:t>[</w:t>
      </w:r>
      <w:hyperlink w:anchor="_ENREF_67" w:tooltip="Ng, 2009 #129" w:history="1">
        <w:r w:rsidR="00DD1C1C" w:rsidRPr="00E05EC9">
          <w:t>67</w:t>
        </w:r>
      </w:hyperlink>
      <w:r w:rsidR="005E24DD" w:rsidRPr="00E05EC9">
        <w:t>]</w:t>
      </w:r>
      <w:r w:rsidR="005E24DD" w:rsidRPr="00E05EC9">
        <w:fldChar w:fldCharType="end"/>
      </w:r>
      <w:r w:rsidR="00887903" w:rsidRPr="00E05EC9">
        <w:t xml:space="preserve">: </w:t>
      </w:r>
    </w:p>
    <w:p w14:paraId="4B58B340" w14:textId="12C9037E" w:rsidR="00887903" w:rsidRPr="00E05EC9" w:rsidRDefault="00887903" w:rsidP="002740BD"/>
    <w:p w14:paraId="35C040A1" w14:textId="02C97739" w:rsidR="00887903" w:rsidRPr="00E05EC9" w:rsidRDefault="00E05EC9" w:rsidP="002740BD">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1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68B0C29" w14:textId="77777777" w:rsidR="00887903" w:rsidRPr="00E05EC9" w:rsidRDefault="00887903" w:rsidP="002740BD"/>
    <w:p w14:paraId="160A929E" w14:textId="05C65D1E" w:rsidR="00887903" w:rsidRPr="00E05EC9" w:rsidRDefault="00887903" w:rsidP="002740BD">
      <w:r w:rsidRPr="00E05EC9">
        <w:t>Where:</w:t>
      </w:r>
    </w:p>
    <w:p w14:paraId="50C210C2" w14:textId="380755F7" w:rsidR="00622D0D"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E05EC9">
        <w:t xml:space="preserve"> – is the original rated cap</w:t>
      </w:r>
      <w:r w:rsidR="0070501F" w:rsidRPr="00E05EC9">
        <w:t>a</w:t>
      </w:r>
      <w:r w:rsidR="00887903" w:rsidRPr="00E05EC9">
        <w:t>city of the battery</w:t>
      </w:r>
    </w:p>
    <w:p w14:paraId="177036A1" w14:textId="6A2D1873" w:rsidR="00E45F5F" w:rsidRPr="00E05EC9" w:rsidRDefault="00E45F5F" w:rsidP="002740BD">
      <w:r w:rsidRPr="00E05EC9">
        <w:br w:type="page"/>
      </w:r>
    </w:p>
    <w:p w14:paraId="282C557D" w14:textId="79B44C57" w:rsidR="00834979" w:rsidRPr="00E05EC9" w:rsidRDefault="00834979" w:rsidP="002740BD">
      <w:pPr>
        <w:pStyle w:val="Heading2"/>
      </w:pPr>
      <w:bookmarkStart w:id="139" w:name="_Toc493340805"/>
      <w:r w:rsidRPr="00E05EC9">
        <w:lastRenderedPageBreak/>
        <w:t>North Queensland Solar Radiation</w:t>
      </w:r>
      <w:bookmarkEnd w:id="139"/>
    </w:p>
    <w:p w14:paraId="1B896F06" w14:textId="1C5AD878" w:rsidR="003738FD" w:rsidRPr="00E05EC9" w:rsidRDefault="0086251B" w:rsidP="002740BD">
      <w:r w:rsidRPr="00E05EC9">
        <w:t xml:space="preserve">Solar PV systems derive their energy directly from the sun. The amount of sunlight hours and its intensity </w:t>
      </w:r>
      <w:r w:rsidR="00E6127E" w:rsidRPr="00E05EC9">
        <w:t>vary</w:t>
      </w:r>
      <w:r w:rsidR="003738FD" w:rsidRPr="00E05EC9">
        <w:t>,</w:t>
      </w:r>
      <w:r w:rsidR="00E6127E" w:rsidRPr="00E05EC9">
        <w:t xml:space="preserve"> therefore a measure of potential energy must be established. The Diffuse solar irradiance is a measure of th</w:t>
      </w:r>
      <w:r w:rsidR="003738FD" w:rsidRPr="00E05EC9">
        <w:t>e rate of incoming solar energy</w:t>
      </w:r>
      <w:r w:rsidRPr="00E05EC9">
        <w:t xml:space="preserve"> </w:t>
      </w:r>
      <w:r w:rsidR="00E6127E" w:rsidRPr="00E05EC9">
        <w:t xml:space="preserve">both directly and diffused on a horizontal plane at a point on the Earth’s Surface. The device which measures diffuse solar irradiance is the pyranometer. </w:t>
      </w:r>
      <w:r w:rsidR="003738FD" w:rsidRPr="00E05EC9">
        <w:t xml:space="preserve">Instruments to measure solar irradiance are complex and special procedures must be adhered to for calibration and </w:t>
      </w:r>
      <w:r w:rsidR="005E24DD" w:rsidRPr="00E05EC9">
        <w:t xml:space="preserve">measuring </w:t>
      </w:r>
      <w:r w:rsidR="005E24DD" w:rsidRPr="00E05EC9">
        <w:fldChar w:fldCharType="begin"/>
      </w:r>
      <w:r w:rsidR="005E24DD" w:rsidRPr="00E05EC9">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E05EC9">
        <w:fldChar w:fldCharType="separate"/>
      </w:r>
      <w:r w:rsidR="005E24DD" w:rsidRPr="00E05EC9">
        <w:t>[</w:t>
      </w:r>
      <w:hyperlink w:anchor="_ENREF_69" w:tooltip="McKenzie, 1993 #81" w:history="1">
        <w:r w:rsidR="00DD1C1C" w:rsidRPr="00E05EC9">
          <w:t>69</w:t>
        </w:r>
      </w:hyperlink>
      <w:r w:rsidR="005E24DD" w:rsidRPr="00E05EC9">
        <w:t>]</w:t>
      </w:r>
      <w:r w:rsidR="005E24DD" w:rsidRPr="00E05EC9">
        <w:fldChar w:fldCharType="end"/>
      </w:r>
      <w:r w:rsidR="003738FD" w:rsidRPr="00E05EC9">
        <w:t xml:space="preserve">. </w:t>
      </w:r>
    </w:p>
    <w:p w14:paraId="4A2E4123" w14:textId="77777777" w:rsidR="00120643" w:rsidRPr="00E05EC9" w:rsidRDefault="00120643" w:rsidP="002740BD"/>
    <w:p w14:paraId="572F1909" w14:textId="64386247" w:rsidR="003738FD" w:rsidRPr="00E05EC9" w:rsidRDefault="003738FD" w:rsidP="002740BD">
      <w:r w:rsidRPr="00E05EC9">
        <w:t>Australi</w:t>
      </w:r>
      <w:r w:rsidR="00C0067F" w:rsidRPr="00E05EC9">
        <w:t>a</w:t>
      </w:r>
      <w:r w:rsidRPr="00E05EC9">
        <w:t xml:space="preserve"> is situated approximately in the middle of the tropic of Capricorn at 23.5 </w:t>
      </w:r>
      <w:r w:rsidR="00327307" w:rsidRPr="00E05EC9">
        <w:t xml:space="preserve">degrees </w:t>
      </w:r>
      <w:r w:rsidRPr="00E05EC9">
        <w:t xml:space="preserve">latitude. It therefore experiences high degrees of solar irradiance which nominate it as a </w:t>
      </w:r>
      <w:r w:rsidR="00327307" w:rsidRPr="00E05EC9">
        <w:t xml:space="preserve">prime </w:t>
      </w:r>
      <w:r w:rsidRPr="00E05EC9">
        <w:t xml:space="preserve">candidate for solar PV systems. The Australian Solar Irradiance is shown below in </w:t>
      </w:r>
      <w:r w:rsidRPr="00E05EC9">
        <w:fldChar w:fldCharType="begin"/>
      </w:r>
      <w:r w:rsidRPr="00E05EC9">
        <w:instrText xml:space="preserve"> REF _Ref479518582 \h </w:instrText>
      </w:r>
      <w:r w:rsidRPr="00E05EC9">
        <w:fldChar w:fldCharType="separate"/>
      </w:r>
      <w:r w:rsidR="00B62578" w:rsidRPr="00E05EC9">
        <w:t>Figure 2</w:t>
      </w:r>
      <w:r w:rsidR="00B62578" w:rsidRPr="00E05EC9">
        <w:noBreakHyphen/>
        <w:t>20</w:t>
      </w:r>
      <w:r w:rsidRPr="00E05EC9">
        <w:fldChar w:fldCharType="end"/>
      </w:r>
      <w:r w:rsidRPr="00E05EC9">
        <w:t xml:space="preserve"> and was taken from the Bureau of Meteorology</w:t>
      </w:r>
      <w:r w:rsidR="001314E5" w:rsidRPr="00E05EC9">
        <w:t xml:space="preserve"> website</w:t>
      </w:r>
      <w:r w:rsidR="005E24DD" w:rsidRPr="00E05EC9">
        <w:t xml:space="preserve"> </w:t>
      </w:r>
      <w:r w:rsidR="005E24DD" w:rsidRPr="00E05EC9">
        <w:fldChar w:fldCharType="begin"/>
      </w:r>
      <w:r w:rsidR="005E24DD" w:rsidRPr="00E05EC9">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E05EC9">
        <w:fldChar w:fldCharType="separate"/>
      </w:r>
      <w:r w:rsidR="005E24DD" w:rsidRPr="00E05EC9">
        <w:t>[</w:t>
      </w:r>
      <w:hyperlink w:anchor="_ENREF_70" w:tooltip="(BOM), 2017 #79" w:history="1">
        <w:r w:rsidR="00DD1C1C" w:rsidRPr="00E05EC9">
          <w:t>70</w:t>
        </w:r>
      </w:hyperlink>
      <w:r w:rsidR="005E24DD" w:rsidRPr="00E05EC9">
        <w:t>]</w:t>
      </w:r>
      <w:r w:rsidR="005E24DD" w:rsidRPr="00E05EC9">
        <w:fldChar w:fldCharType="end"/>
      </w:r>
      <w:r w:rsidRPr="00E05EC9">
        <w:t>.</w:t>
      </w:r>
      <w:r w:rsidR="001314E5" w:rsidRPr="00E05EC9">
        <w:t xml:space="preserve"> </w:t>
      </w:r>
    </w:p>
    <w:p w14:paraId="09981082" w14:textId="769EA8E0" w:rsidR="00C0067F" w:rsidRPr="00E05EC9" w:rsidRDefault="00C53883" w:rsidP="002740BD">
      <w:r w:rsidRPr="00E05EC9">
        <mc:AlternateContent>
          <mc:Choice Requires="wpg">
            <w:drawing>
              <wp:anchor distT="0" distB="0" distL="114300" distR="114300" simplePos="0" relativeHeight="25099929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E05EC9" w:rsidRPr="00BB0A4A" w:rsidRDefault="00E05EC9" w:rsidP="002740BD">
                              <w:pPr>
                                <w:pStyle w:val="Caption"/>
                                <w:rPr>
                                  <w:szCs w:val="24"/>
                                </w:rPr>
                              </w:pPr>
                              <w:bookmarkStart w:id="140" w:name="_Ref479518582"/>
                              <w:bookmarkStart w:id="141" w:name="_Ref492978409"/>
                              <w:bookmarkStart w:id="142" w:name="_Toc4933381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0"/>
                              <w:r>
                                <w:t xml:space="preserve"> - Australian Solar Irradiance [61]</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099929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E05EC9" w:rsidRPr="00BB0A4A" w:rsidRDefault="00E05EC9" w:rsidP="002740BD">
                        <w:pPr>
                          <w:pStyle w:val="Caption"/>
                          <w:rPr>
                            <w:szCs w:val="24"/>
                          </w:rPr>
                        </w:pPr>
                        <w:bookmarkStart w:id="143" w:name="_Ref479518582"/>
                        <w:bookmarkStart w:id="144" w:name="_Ref492978409"/>
                        <w:bookmarkStart w:id="145" w:name="_Toc4933381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3"/>
                        <w:r>
                          <w:t xml:space="preserve"> - Australian Solar Irradiance [61]</w:t>
                        </w:r>
                        <w:bookmarkEnd w:id="144"/>
                        <w:bookmarkEnd w:id="145"/>
                      </w:p>
                    </w:txbxContent>
                  </v:textbox>
                </v:shape>
                <w10:wrap type="square"/>
              </v:group>
            </w:pict>
          </mc:Fallback>
        </mc:AlternateContent>
      </w:r>
    </w:p>
    <w:p w14:paraId="57CA2B7F" w14:textId="3625DC31" w:rsidR="00C0067F" w:rsidRPr="00E05EC9" w:rsidRDefault="00C0067F" w:rsidP="002740BD"/>
    <w:p w14:paraId="353D04D0" w14:textId="77777777" w:rsidR="001855A2" w:rsidRPr="00E05EC9" w:rsidRDefault="001855A2" w:rsidP="002740BD"/>
    <w:p w14:paraId="535821E1" w14:textId="00C4AA9E" w:rsidR="00720777" w:rsidRPr="00E05EC9" w:rsidRDefault="00120643" w:rsidP="002740BD">
      <w:r w:rsidRPr="00E05EC9">
        <w:t xml:space="preserve">The </w:t>
      </w:r>
      <w:r w:rsidRPr="00E05EC9">
        <w:fldChar w:fldCharType="begin"/>
      </w:r>
      <w:r w:rsidRPr="00E05EC9">
        <w:instrText xml:space="preserve"> REF _Ref479518582 \h </w:instrText>
      </w:r>
      <w:r w:rsidRPr="00E05EC9">
        <w:fldChar w:fldCharType="separate"/>
      </w:r>
      <w:r w:rsidR="00B62578" w:rsidRPr="00E05EC9">
        <w:t>Figure 2</w:t>
      </w:r>
      <w:r w:rsidR="00B62578" w:rsidRPr="00E05EC9">
        <w:noBreakHyphen/>
        <w:t>20</w:t>
      </w:r>
      <w:r w:rsidRPr="00E05EC9">
        <w:fldChar w:fldCharType="end"/>
      </w:r>
      <w:r w:rsidRPr="00E05EC9">
        <w:t xml:space="preserve"> above shows that Townsville e</w:t>
      </w:r>
      <w:r w:rsidR="00327307" w:rsidRPr="00E05EC9">
        <w:t>xperiences approximately 22MJ/m</w:t>
      </w:r>
      <w:r w:rsidR="00327307" w:rsidRPr="00E05EC9">
        <w:rPr>
          <w:sz w:val="28"/>
          <w:vertAlign w:val="superscript"/>
        </w:rPr>
        <w:t>2</w:t>
      </w:r>
      <w:r w:rsidRPr="00E05EC9">
        <w:t xml:space="preserve"> of solar energy each year</w:t>
      </w:r>
      <w:r w:rsidR="003A0EF7" w:rsidRPr="00E05EC9">
        <w:t xml:space="preserve"> with approximately 300 days of sunlight</w:t>
      </w:r>
      <w:r w:rsidR="005E24DD" w:rsidRPr="00E05EC9">
        <w:t xml:space="preserve"> </w:t>
      </w:r>
      <w:r w:rsidR="005E24DD" w:rsidRPr="00E05EC9">
        <w:fldChar w:fldCharType="begin"/>
      </w:r>
      <w:r w:rsidR="005E24DD" w:rsidRPr="00E05EC9">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E05EC9">
        <w:fldChar w:fldCharType="separate"/>
      </w:r>
      <w:r w:rsidR="005E24DD" w:rsidRPr="00E05EC9">
        <w:t>[</w:t>
      </w:r>
      <w:hyperlink w:anchor="_ENREF_71" w:tooltip="Zahedi, 2010 #36" w:history="1">
        <w:r w:rsidR="00DD1C1C" w:rsidRPr="00E05EC9">
          <w:t>71</w:t>
        </w:r>
      </w:hyperlink>
      <w:r w:rsidR="005E24DD" w:rsidRPr="00E05EC9">
        <w:t>]</w:t>
      </w:r>
      <w:r w:rsidR="005E24DD" w:rsidRPr="00E05EC9">
        <w:fldChar w:fldCharType="end"/>
      </w:r>
      <w:r w:rsidRPr="00E05EC9">
        <w:t xml:space="preserve">. </w:t>
      </w:r>
      <w:r w:rsidR="00E6127E" w:rsidRPr="00E05EC9">
        <w:t>Townsville experiences high levels of solar radiation through</w:t>
      </w:r>
      <w:r w:rsidR="00C0067F" w:rsidRPr="00E05EC9">
        <w:t>out</w:t>
      </w:r>
      <w:r w:rsidR="00E6127E" w:rsidRPr="00E05EC9">
        <w:t xml:space="preserve"> the year due to its high solar </w:t>
      </w:r>
      <w:r w:rsidR="003204B4" w:rsidRPr="00E05EC9">
        <w:t>elevations</w:t>
      </w:r>
      <w:r w:rsidR="00E6127E" w:rsidRPr="00E05EC9">
        <w:t xml:space="preserve"> and low total ozone columns</w:t>
      </w:r>
      <w:r w:rsidR="005E24DD" w:rsidRPr="00E05EC9">
        <w:t xml:space="preserve"> </w:t>
      </w:r>
      <w:r w:rsidR="005E24DD" w:rsidRPr="00E05EC9">
        <w:fldChar w:fldCharType="begin"/>
      </w:r>
      <w:r w:rsidR="005E24DD" w:rsidRPr="00E05EC9">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E05EC9">
        <w:fldChar w:fldCharType="separate"/>
      </w:r>
      <w:r w:rsidR="005E24DD" w:rsidRPr="00E05EC9">
        <w:t>[</w:t>
      </w:r>
      <w:hyperlink w:anchor="_ENREF_72" w:tooltip="Bernhard, 1997 #80" w:history="1">
        <w:r w:rsidR="00DD1C1C" w:rsidRPr="00E05EC9">
          <w:t>72</w:t>
        </w:r>
      </w:hyperlink>
      <w:r w:rsidR="005E24DD" w:rsidRPr="00E05EC9">
        <w:t>]</w:t>
      </w:r>
      <w:r w:rsidR="005E24DD" w:rsidRPr="00E05EC9">
        <w:fldChar w:fldCharType="end"/>
      </w:r>
      <w:r w:rsidR="00E6127E" w:rsidRPr="00E05EC9">
        <w:t>.</w:t>
      </w:r>
      <w:r w:rsidR="003738FD" w:rsidRPr="00E05EC9">
        <w:t xml:space="preserve"> </w:t>
      </w:r>
      <w:r w:rsidRPr="00E05EC9">
        <w:t>This 22MJ</w:t>
      </w:r>
      <w:r w:rsidR="00327307" w:rsidRPr="00E05EC9">
        <w:t>/m</w:t>
      </w:r>
      <w:r w:rsidR="00327307" w:rsidRPr="00E05EC9">
        <w:rPr>
          <w:vertAlign w:val="superscript"/>
        </w:rPr>
        <w:t>2</w:t>
      </w:r>
      <w:r w:rsidR="00C0067F" w:rsidRPr="00E05EC9">
        <w:t xml:space="preserve"> is a yearly figure and consequently from t</w:t>
      </w:r>
      <w:r w:rsidRPr="00E05EC9">
        <w:t xml:space="preserve">he tilt of the Earth’s axis it varies as shown in the </w:t>
      </w:r>
      <w:r w:rsidR="00C0067F" w:rsidRPr="00E05EC9">
        <w:fldChar w:fldCharType="begin"/>
      </w:r>
      <w:r w:rsidR="00C0067F" w:rsidRPr="00E05EC9">
        <w:instrText xml:space="preserve"> REF _Ref479519412 \h </w:instrText>
      </w:r>
      <w:r w:rsidR="00E03B22" w:rsidRPr="00E05EC9">
        <w:instrText xml:space="preserve"> \* MERGEFORMAT </w:instrText>
      </w:r>
      <w:r w:rsidR="00C0067F" w:rsidRPr="00E05EC9">
        <w:fldChar w:fldCharType="separate"/>
      </w:r>
      <w:r w:rsidR="00B62578" w:rsidRPr="00E05EC9">
        <w:t>Figure 2</w:t>
      </w:r>
      <w:r w:rsidR="00B62578" w:rsidRPr="00E05EC9">
        <w:noBreakHyphen/>
        <w:t>21</w:t>
      </w:r>
      <w:r w:rsidR="00C0067F" w:rsidRPr="00E05EC9">
        <w:fldChar w:fldCharType="end"/>
      </w:r>
      <w:r w:rsidRPr="00E05EC9">
        <w:t xml:space="preserve"> below</w:t>
      </w:r>
      <w:r w:rsidR="00C0067F" w:rsidRPr="00E05EC9">
        <w:t>.</w:t>
      </w:r>
      <w:r w:rsidR="00DD637E" w:rsidRPr="00E05EC9">
        <w:t xml:space="preserve"> This total radiation figure was created in Turkey with a similar latitude to Townsville but in the Norther</w:t>
      </w:r>
      <w:r w:rsidR="009C5DF4" w:rsidRPr="00E05EC9">
        <w:t>n</w:t>
      </w:r>
      <w:r w:rsidR="00DD637E" w:rsidRPr="00E05EC9">
        <w:t xml:space="preserve"> Hemisphere. It shows the </w:t>
      </w:r>
      <w:r w:rsidR="00DD637E" w:rsidRPr="00E05EC9">
        <w:lastRenderedPageBreak/>
        <w:t>relationship between month and amount of solar radiation</w:t>
      </w:r>
      <w:r w:rsidR="009C5DF4" w:rsidRPr="00E05EC9">
        <w:t xml:space="preserve"> and</w:t>
      </w:r>
      <w:r w:rsidR="00DD637E" w:rsidRPr="00E05EC9">
        <w:t xml:space="preserve"> how it varies </w:t>
      </w:r>
      <w:r w:rsidR="003457BD" w:rsidRPr="00E05EC9">
        <w:t>throughout</w:t>
      </w:r>
      <w:r w:rsidR="00DD637E" w:rsidRPr="00E05EC9">
        <w:t xml:space="preserve"> the year.</w:t>
      </w:r>
      <w:bookmarkStart w:id="146" w:name="globalirradiance"/>
      <w:bookmarkEnd w:id="146"/>
    </w:p>
    <w:p w14:paraId="5367BF7F" w14:textId="39A42726" w:rsidR="00C3236C" w:rsidRPr="00E05EC9" w:rsidRDefault="00C3236C" w:rsidP="002740BD">
      <w:r w:rsidRPr="00E05EC9">
        <mc:AlternateContent>
          <mc:Choice Requires="wpg">
            <w:drawing>
              <wp:anchor distT="0" distB="0" distL="114300" distR="114300" simplePos="0" relativeHeight="251039232"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E05EC9" w:rsidRPr="00D803C5" w:rsidRDefault="00E05EC9" w:rsidP="002740BD">
                              <w:bookmarkStart w:id="147" w:name="_Ref479519412"/>
                              <w:bookmarkStart w:id="148" w:name="_Toc493338193"/>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1</w:t>
                              </w:r>
                              <w:r w:rsidRPr="005E24DD">
                                <w:fldChar w:fldCharType="end"/>
                              </w:r>
                              <w:bookmarkEnd w:id="147"/>
                              <w:r w:rsidRPr="005E24DD">
                                <w:t>-</w:t>
                              </w:r>
                              <w:r>
                                <w:t xml:space="preserve"> Average hourly total solar radiation on horizontal surface (measured) [63]</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039232;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E05EC9" w:rsidRPr="00D803C5" w:rsidRDefault="00E05EC9" w:rsidP="002740BD">
                        <w:bookmarkStart w:id="149" w:name="_Ref479519412"/>
                        <w:bookmarkStart w:id="150" w:name="_Toc493338193"/>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1</w:t>
                        </w:r>
                        <w:r w:rsidRPr="005E24DD">
                          <w:fldChar w:fldCharType="end"/>
                        </w:r>
                        <w:bookmarkEnd w:id="149"/>
                        <w:r w:rsidRPr="005E24DD">
                          <w:t>-</w:t>
                        </w:r>
                        <w:r>
                          <w:t xml:space="preserve"> Average hourly total solar radiation on horizontal surface (measured) [63]</w:t>
                        </w:r>
                        <w:bookmarkEnd w:id="150"/>
                      </w:p>
                    </w:txbxContent>
                  </v:textbox>
                </v:shape>
                <w10:wrap type="square"/>
              </v:group>
            </w:pict>
          </mc:Fallback>
        </mc:AlternateContent>
      </w:r>
    </w:p>
    <w:p w14:paraId="509C6A9E" w14:textId="1DA002D6" w:rsidR="002740BD" w:rsidRDefault="002740BD" w:rsidP="002740BD">
      <w:r>
        <w:br w:type="page"/>
      </w:r>
    </w:p>
    <w:p w14:paraId="1E99819E" w14:textId="77777777" w:rsidR="00607EA4" w:rsidRPr="00E05EC9" w:rsidRDefault="00607EA4" w:rsidP="002740BD"/>
    <w:p w14:paraId="638A24C2" w14:textId="26B3C391" w:rsidR="00982680" w:rsidRPr="00E05EC9" w:rsidRDefault="00982680" w:rsidP="002740BD">
      <w:pPr>
        <w:pStyle w:val="Heading3"/>
      </w:pPr>
      <w:bookmarkStart w:id="151" w:name="_Toc493340806"/>
      <w:r w:rsidRPr="00E05EC9">
        <w:t>PSH Conversion</w:t>
      </w:r>
      <w:bookmarkEnd w:id="151"/>
    </w:p>
    <w:p w14:paraId="149475F9" w14:textId="073FACBD" w:rsidR="00982680" w:rsidRPr="00E05EC9" w:rsidRDefault="00982680" w:rsidP="002740BD">
      <w:r w:rsidRPr="00E05EC9">
        <w:t xml:space="preserve">The data which is given in </w:t>
      </w:r>
      <w:r w:rsidRPr="00E05EC9">
        <w:fldChar w:fldCharType="begin"/>
      </w:r>
      <w:r w:rsidRPr="00E05EC9">
        <w:instrText xml:space="preserve"> REF _Ref479518582 \h </w:instrText>
      </w:r>
      <w:r w:rsidRPr="00E05EC9">
        <w:fldChar w:fldCharType="separate"/>
      </w:r>
      <w:r w:rsidR="00B62578" w:rsidRPr="00E05EC9">
        <w:t>Figure 2</w:t>
      </w:r>
      <w:r w:rsidR="00B62578" w:rsidRPr="00E05EC9">
        <w:noBreakHyphen/>
        <w:t>20</w:t>
      </w:r>
      <w:r w:rsidRPr="00E05EC9">
        <w:fldChar w:fldCharType="end"/>
      </w:r>
      <w:r w:rsidRPr="00E05EC9">
        <w:t xml:space="preserve"> is megajoules per </w:t>
      </w:r>
      <w:r w:rsidR="008C293F" w:rsidRPr="00E05EC9">
        <w:t>meter</w:t>
      </w:r>
      <w:r w:rsidRPr="00E05EC9">
        <w:t xml:space="preserve"> squared. To convert megajoules per </w:t>
      </w:r>
      <w:r w:rsidR="008C293F" w:rsidRPr="00E05EC9">
        <w:t>meter</w:t>
      </w:r>
      <w:r w:rsidR="0052262B" w:rsidRPr="00E05EC9">
        <w:t>s squared per day to peak sun hours the following conversions are used:</w:t>
      </w:r>
    </w:p>
    <w:p w14:paraId="3176CFD8" w14:textId="3EC89214" w:rsidR="00982680" w:rsidRPr="00E05EC9" w:rsidRDefault="00982680" w:rsidP="002740BD"/>
    <w:p w14:paraId="0FB8907C" w14:textId="5E9A9C07" w:rsidR="00982680" w:rsidRPr="00E05EC9" w:rsidRDefault="00833C8C" w:rsidP="002740BD">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E05EC9" w:rsidRDefault="00833C8C" w:rsidP="002740BD"/>
    <w:p w14:paraId="628B81ED" w14:textId="77C2F260" w:rsidR="00833C8C" w:rsidRPr="00E05EC9" w:rsidRDefault="00E05EC9" w:rsidP="002740B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E05EC9" w:rsidRDefault="00607EA4" w:rsidP="002740BD"/>
    <w:p w14:paraId="62BA30E0" w14:textId="0674B954" w:rsidR="008C293F" w:rsidRPr="00E05EC9" w:rsidRDefault="00607EA4" w:rsidP="002740BD">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E05EC9" w:rsidRDefault="00E05EC9" w:rsidP="002740B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E05EC9" w:rsidRDefault="00607EA4" w:rsidP="002740BD"/>
    <w:p w14:paraId="6E17E559" w14:textId="2963A0D1" w:rsidR="008C293F" w:rsidRPr="00E05EC9" w:rsidRDefault="0052262B" w:rsidP="002740BD">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E05EC9" w:rsidRDefault="008C293F" w:rsidP="002740BD"/>
    <w:p w14:paraId="4133DA58" w14:textId="03B2CEE3" w:rsidR="0052262B" w:rsidRPr="00E05EC9" w:rsidRDefault="00607EA4" w:rsidP="002740BD">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5DCD01E8" w:rsidR="00833C8C" w:rsidRPr="00E05EC9" w:rsidRDefault="00E05EC9" w:rsidP="002740BD">
      <w:pPr>
        <w:pStyle w:val="Equations"/>
      </w:pPr>
      <m:oMath>
        <m:f>
          <m:fPr>
            <m:ctrlPr>
              <w:rPr>
                <w:b w:val="0"/>
                <w:sz w:val="32"/>
                <w:szCs w:val="28"/>
              </w:rPr>
            </m:ctrlPr>
          </m:fPr>
          <m:num>
            <m:r>
              <m:rPr>
                <m:sty m:val="p"/>
              </m:rPr>
              <w:rPr>
                <w:sz w:val="32"/>
                <w:szCs w:val="28"/>
              </w:rPr>
              <m:t xml:space="preserve">0.277 </m:t>
            </m:r>
            <m:r>
              <w:rPr>
                <w:sz w:val="32"/>
                <w:szCs w:val="28"/>
              </w:rPr>
              <m:t>kWhr</m:t>
            </m:r>
          </m:num>
          <m:den>
            <m:r>
              <m:rPr>
                <m:sty m:val="p"/>
              </m:rPr>
              <w:rPr>
                <w:sz w:val="32"/>
                <w:szCs w:val="28"/>
              </w:rPr>
              <m:t xml:space="preserve">1 </m:t>
            </m:r>
            <m:r>
              <w:rPr>
                <w:sz w:val="32"/>
                <w:szCs w:val="28"/>
              </w:rPr>
              <m:t>MJ</m:t>
            </m:r>
            <m:r>
              <m:rPr>
                <m:sty m:val="p"/>
              </m:rPr>
              <w:rPr>
                <w:sz w:val="32"/>
                <w:szCs w:val="28"/>
              </w:rPr>
              <m:t xml:space="preserve"> </m:t>
            </m:r>
          </m:den>
        </m:f>
        <m:r>
          <m:rPr>
            <m:sty m:val="p"/>
          </m:rPr>
          <w:rPr>
            <w:sz w:val="32"/>
            <w:szCs w:val="28"/>
          </w:rPr>
          <m:t>=1</m:t>
        </m:r>
        <m:r>
          <m:rPr>
            <m:sty m:val="p"/>
          </m:rPr>
          <w:rPr>
            <w:sz w:val="32"/>
          </w:rPr>
          <m:t xml:space="preserve"> </m:t>
        </m:r>
        <m:r>
          <m:rPr>
            <m:sty m:val="bi"/>
          </m:rPr>
          <w:rPr>
            <w:sz w:val="40"/>
          </w:rPr>
          <m:t xml:space="preserve"> </m:t>
        </m:r>
      </m:oMath>
      <w:r w:rsidR="002740BD">
        <w:tab/>
        <w:t xml:space="preserve">  </w:t>
      </w:r>
      <w:r w:rsidR="002740BD">
        <w:tab/>
        <w:t xml:space="preserve">    </w:t>
      </w:r>
      <w:r w:rsidR="00923434" w:rsidRPr="00E05EC9">
        <w:tab/>
      </w:r>
      <w:r w:rsidR="00923434" w:rsidRPr="00E05EC9">
        <w:tab/>
      </w:r>
      <w:r w:rsidR="002740BD">
        <w:t xml:space="preserve">       </w:t>
      </w:r>
      <w:r w:rsidR="00923434" w:rsidRPr="002740BD">
        <w:rPr>
          <w:b w:val="0"/>
        </w:rPr>
        <w:t>(</w:t>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TYLEREF 1 \s </w:instrText>
      </w:r>
      <w:r w:rsidR="00923434" w:rsidRPr="002740BD">
        <w:rPr>
          <w:rStyle w:val="EquationsChar"/>
          <w:rFonts w:eastAsia="TimesNewRoman"/>
          <w:b/>
          <w:lang w:val="en-AU"/>
        </w:rPr>
        <w:fldChar w:fldCharType="separate"/>
      </w:r>
      <w:r w:rsidR="00B62578" w:rsidRPr="002740BD">
        <w:rPr>
          <w:rStyle w:val="EquationsChar"/>
          <w:rFonts w:eastAsia="TimesNewRoman"/>
          <w:b/>
          <w:lang w:val="en-AU"/>
        </w:rPr>
        <w:t>2</w:t>
      </w:r>
      <w:r w:rsidR="00923434" w:rsidRPr="002740BD">
        <w:rPr>
          <w:rStyle w:val="EquationsChar"/>
          <w:rFonts w:eastAsia="TimesNewRoman"/>
          <w:b/>
          <w:lang w:val="en-AU"/>
        </w:rPr>
        <w:fldChar w:fldCharType="end"/>
      </w:r>
      <w:r w:rsidR="00923434" w:rsidRPr="002740BD">
        <w:rPr>
          <w:b w:val="0"/>
        </w:rPr>
        <w:noBreakHyphen/>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EQ Equation \* ARABIC \s 1 </w:instrText>
      </w:r>
      <w:r w:rsidR="00923434" w:rsidRPr="002740BD">
        <w:rPr>
          <w:rStyle w:val="EquationsChar"/>
          <w:rFonts w:eastAsia="TimesNewRoman"/>
          <w:b/>
          <w:lang w:val="en-AU"/>
        </w:rPr>
        <w:fldChar w:fldCharType="separate"/>
      </w:r>
      <w:r w:rsidR="00B62578" w:rsidRPr="002740BD">
        <w:rPr>
          <w:rStyle w:val="EquationsChar"/>
          <w:rFonts w:eastAsia="TimesNewRoman"/>
          <w:b/>
          <w:lang w:val="en-AU"/>
        </w:rPr>
        <w:t>18</w:t>
      </w:r>
      <w:r w:rsidR="00923434" w:rsidRPr="002740BD">
        <w:rPr>
          <w:rStyle w:val="EquationsChar"/>
          <w:rFonts w:eastAsia="TimesNewRoman"/>
          <w:b/>
          <w:lang w:val="en-AU"/>
        </w:rPr>
        <w:fldChar w:fldCharType="end"/>
      </w:r>
      <w:r w:rsidR="00923434" w:rsidRPr="002740BD">
        <w:rPr>
          <w:b w:val="0"/>
        </w:rPr>
        <w:t>)</w:t>
      </w:r>
    </w:p>
    <w:p w14:paraId="29C268BA" w14:textId="0DB41574" w:rsidR="00607EA4" w:rsidRPr="00E05EC9" w:rsidRDefault="00E05EC9" w:rsidP="002740BD">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E05EC9" w:rsidRDefault="007843D6" w:rsidP="002740BD"/>
    <w:p w14:paraId="7D0A5453" w14:textId="33ACC3ED" w:rsidR="007843D6" w:rsidRPr="00E05EC9" w:rsidRDefault="00E05EC9" w:rsidP="002740BD">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E05EC9" w:rsidRDefault="00607EA4" w:rsidP="002740BD"/>
    <w:p w14:paraId="6CA53032" w14:textId="3A810AE7" w:rsidR="00833C8C" w:rsidRDefault="008C293F" w:rsidP="002740BD">
      <w:r w:rsidRPr="00E05EC9">
        <w:t>Therefore, a household in central Northern Territory receiving 20 MJ.m</w:t>
      </w:r>
      <w:r w:rsidRPr="00E05EC9">
        <w:rPr>
          <w:vertAlign w:val="superscript"/>
        </w:rPr>
        <w:t>2</w:t>
      </w:r>
      <w:r w:rsidRPr="00E05EC9">
        <w:t xml:space="preserve">/day </w:t>
      </w:r>
      <w:r w:rsidR="0052262B" w:rsidRPr="00E05EC9">
        <w:t xml:space="preserve">is equal to </w:t>
      </w:r>
      <w:r w:rsidR="00607EA4" w:rsidRPr="00E05EC9">
        <w:t>5.55 peak sun hours (PSH)</w:t>
      </w:r>
      <w:r w:rsidR="0052262B" w:rsidRPr="00E05EC9">
        <w:t xml:space="preserve"> or solar irradiance.</w:t>
      </w:r>
    </w:p>
    <w:p w14:paraId="038C11D2" w14:textId="60300DE9" w:rsidR="002740BD" w:rsidRDefault="002740BD" w:rsidP="002740BD">
      <w:r>
        <w:br w:type="page"/>
      </w:r>
    </w:p>
    <w:p w14:paraId="4896722A" w14:textId="63D96A5E" w:rsidR="00DC74D7" w:rsidRPr="00E05EC9" w:rsidRDefault="00DC74D7" w:rsidP="002740BD">
      <w:pPr>
        <w:pStyle w:val="Heading2"/>
      </w:pPr>
      <w:bookmarkStart w:id="152" w:name="_Toc493340807"/>
      <w:r w:rsidRPr="00E05EC9">
        <w:lastRenderedPageBreak/>
        <w:t>Optimal Roof Tilt Angle</w:t>
      </w:r>
      <w:r w:rsidR="00340FD4" w:rsidRPr="00E05EC9">
        <w:t xml:space="preserve"> &amp; Orientation</w:t>
      </w:r>
      <w:bookmarkEnd w:id="152"/>
    </w:p>
    <w:p w14:paraId="68F46AEC" w14:textId="6F92D00A" w:rsidR="00DC74D7" w:rsidRPr="00E05EC9" w:rsidRDefault="00DC74D7" w:rsidP="002740BD">
      <w:r w:rsidRPr="00E05EC9">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E05EC9">
        <w:fldChar w:fldCharType="begin"/>
      </w:r>
      <w:r w:rsidR="00E810FC"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E05EC9">
        <w:fldChar w:fldCharType="separate"/>
      </w:r>
      <w:r w:rsidR="00E810FC" w:rsidRPr="00E05EC9">
        <w:t>[</w:t>
      </w:r>
      <w:hyperlink w:anchor="_ENREF_9" w:tooltip="Li, 2017 #9" w:history="1">
        <w:r w:rsidR="00DD1C1C" w:rsidRPr="00E05EC9">
          <w:t>9</w:t>
        </w:r>
      </w:hyperlink>
      <w:r w:rsidR="00E810FC" w:rsidRPr="00E05EC9">
        <w:t>]</w:t>
      </w:r>
      <w:r w:rsidRPr="00E05EC9">
        <w:fldChar w:fldCharType="end"/>
      </w:r>
      <w:r w:rsidRPr="00E05EC9">
        <w:t xml:space="preserve"> The red shades in </w:t>
      </w:r>
      <w:r w:rsidRPr="00E05EC9">
        <w:fldChar w:fldCharType="begin"/>
      </w:r>
      <w:r w:rsidRPr="00E05EC9">
        <w:instrText xml:space="preserve"> REF _Ref481659718 \h </w:instrText>
      </w:r>
      <w:r w:rsidR="005E24DD" w:rsidRPr="00E05EC9">
        <w:instrText xml:space="preserve"> \* MERGEFORMAT </w:instrText>
      </w:r>
      <w:r w:rsidRPr="00E05EC9">
        <w:fldChar w:fldCharType="separate"/>
      </w:r>
      <w:r w:rsidR="00B62578" w:rsidRPr="00E05EC9">
        <w:t>Figure 2</w:t>
      </w:r>
      <w:r w:rsidR="00B62578" w:rsidRPr="00E05EC9">
        <w:noBreakHyphen/>
        <w:t>22</w:t>
      </w:r>
      <w:r w:rsidRPr="00E05EC9">
        <w:fldChar w:fldCharType="end"/>
      </w:r>
      <w:r w:rsidRPr="00E05EC9">
        <w:t xml:space="preserve"> show higher amounts of solar radiation due to pitch and orientation.</w:t>
      </w:r>
    </w:p>
    <w:p w14:paraId="1610B606" w14:textId="3B3F33DB" w:rsidR="00DC74D7" w:rsidRPr="00E05EC9" w:rsidRDefault="00DC74D7" w:rsidP="002740BD"/>
    <w:p w14:paraId="1A23B7F5" w14:textId="000D6B55" w:rsidR="00DC74D7" w:rsidRPr="00E05EC9" w:rsidRDefault="00DC74D7" w:rsidP="002740BD">
      <w:pPr>
        <w:rPr>
          <w:lang w:eastAsia="en-GB"/>
        </w:rPr>
      </w:pPr>
      <w:r w:rsidRPr="00E05EC9">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E05EC9">
        <w:rPr>
          <w:lang w:eastAsia="en-GB"/>
        </w:rPr>
        <w:t>, in spring (March, April, and May) 18.3</w:t>
      </w:r>
      <m:oMath>
        <m:r>
          <m:rPr>
            <m:sty m:val="p"/>
          </m:rPr>
          <w:rPr>
            <w:rFonts w:ascii="Cambria Math" w:hAnsi="Cambria Math"/>
            <w:lang w:eastAsia="en-GB"/>
          </w:rPr>
          <m:t>°</m:t>
        </m:r>
      </m:oMath>
      <w:r w:rsidRPr="00E05EC9">
        <w:rPr>
          <w:lang w:eastAsia="en-GB"/>
        </w:rPr>
        <w:t>, in summer (June, July, and August) 4.3</w:t>
      </w:r>
      <m:oMath>
        <m:r>
          <m:rPr>
            <m:sty m:val="p"/>
          </m:rPr>
          <w:rPr>
            <w:rFonts w:ascii="Cambria Math" w:hAnsi="Cambria Math"/>
            <w:lang w:eastAsia="en-GB"/>
          </w:rPr>
          <m:t>°</m:t>
        </m:r>
      </m:oMath>
      <w:r w:rsidRPr="00E05EC9">
        <w:rPr>
          <w:lang w:eastAsia="en-GB"/>
        </w:rPr>
        <w:t>, and in autumn (September, October, and November) 43</w:t>
      </w:r>
      <m:oMath>
        <m:r>
          <m:rPr>
            <m:sty m:val="p"/>
          </m:rPr>
          <w:rPr>
            <w:rFonts w:ascii="Cambria Math" w:hAnsi="Cambria Math"/>
            <w:lang w:eastAsia="en-GB"/>
          </w:rPr>
          <m:t>°</m:t>
        </m:r>
      </m:oMath>
      <w:r w:rsidRPr="00E05EC9">
        <w:rPr>
          <w:lang w:eastAsia="en-GB"/>
        </w:rPr>
        <w:t>. Thus, the yearly average of these figures was 30.3</w:t>
      </w:r>
      <m:oMath>
        <m:r>
          <m:rPr>
            <m:sty m:val="p"/>
          </m:rPr>
          <w:rPr>
            <w:rFonts w:ascii="Cambria Math" w:hAnsi="Cambria Math"/>
            <w:lang w:eastAsia="en-GB"/>
          </w:rPr>
          <m:t>°</m:t>
        </m:r>
      </m:oMath>
      <w:r w:rsidRPr="00E05EC9">
        <w:rPr>
          <w:lang w:eastAsia="en-GB"/>
        </w:rPr>
        <w:t xml:space="preserve"> and this was the optimum fixed tilt for the year </w:t>
      </w:r>
      <w:r w:rsidRPr="00E05EC9">
        <w:rPr>
          <w:lang w:eastAsia="en-GB"/>
        </w:rPr>
        <w:fldChar w:fldCharType="begin"/>
      </w:r>
      <w:r w:rsidR="00390636" w:rsidRPr="00E05EC9">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E05EC9">
        <w:rPr>
          <w:lang w:eastAsia="en-GB"/>
        </w:rPr>
        <w:fldChar w:fldCharType="separate"/>
      </w:r>
      <w:r w:rsidR="00390636" w:rsidRPr="00E05EC9">
        <w:rPr>
          <w:lang w:eastAsia="en-GB"/>
        </w:rPr>
        <w:t>[</w:t>
      </w:r>
      <w:hyperlink w:anchor="_ENREF_73" w:tooltip="Ulgen, 2006 #167" w:history="1">
        <w:r w:rsidR="00DD1C1C" w:rsidRPr="00E05EC9">
          <w:rPr>
            <w:lang w:eastAsia="en-GB"/>
          </w:rPr>
          <w:t>73</w:t>
        </w:r>
      </w:hyperlink>
      <w:r w:rsidR="00390636" w:rsidRPr="00E05EC9">
        <w:rPr>
          <w:lang w:eastAsia="en-GB"/>
        </w:rPr>
        <w:t>]</w:t>
      </w:r>
      <w:r w:rsidRPr="00E05EC9">
        <w:rPr>
          <w:lang w:eastAsia="en-GB"/>
        </w:rPr>
        <w:fldChar w:fldCharType="end"/>
      </w:r>
      <w:r w:rsidRPr="00E05EC9">
        <w:rPr>
          <w:lang w:eastAsia="en-GB"/>
        </w:rPr>
        <w:t>.  It should be noted here that the study was conducted in Izmir in Turkey with a latitude of 38.42</w:t>
      </w:r>
      <m:oMath>
        <m:r>
          <m:rPr>
            <m:sty m:val="p"/>
          </m:rPr>
          <w:rPr>
            <w:rFonts w:ascii="Cambria Math" w:hAnsi="Cambria Math"/>
            <w:lang w:eastAsia="en-GB"/>
          </w:rPr>
          <m:t>°</m:t>
        </m:r>
      </m:oMath>
      <w:r w:rsidRPr="00E05EC9">
        <w:rPr>
          <w:lang w:eastAsia="en-GB"/>
        </w:rPr>
        <w:t xml:space="preserve">. </w:t>
      </w:r>
    </w:p>
    <w:p w14:paraId="6754F92F" w14:textId="58510978" w:rsidR="00DC74D7" w:rsidRPr="00E05EC9" w:rsidRDefault="00DC74D7" w:rsidP="002740BD">
      <w:pPr>
        <w:rPr>
          <w:lang w:eastAsia="en-GB"/>
        </w:rPr>
      </w:pPr>
      <w:r w:rsidRPr="00E05EC9">
        <mc:AlternateContent>
          <mc:Choice Requires="wpg">
            <w:drawing>
              <wp:anchor distT="0" distB="0" distL="114300" distR="114300" simplePos="0" relativeHeight="252425728"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E05EC9" w:rsidRPr="00E65486" w:rsidRDefault="00E05EC9" w:rsidP="002740BD">
                              <w:pPr>
                                <w:pStyle w:val="Caption"/>
                                <w:rPr>
                                  <w:szCs w:val="24"/>
                                </w:rPr>
                              </w:pPr>
                              <w:bookmarkStart w:id="153" w:name="_Ref481659718"/>
                              <w:bookmarkStart w:id="154" w:name="_Toc49333819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2</w:t>
                              </w:r>
                              <w:r w:rsidRPr="005E24DD">
                                <w:fldChar w:fldCharType="end"/>
                              </w:r>
                              <w:bookmarkEnd w:id="153"/>
                              <w:r>
                                <w:t xml:space="preserve"> - </w:t>
                              </w:r>
                              <w:r w:rsidRPr="00F30F17">
                                <w:t>3D annual radiation map of pitched roof from south-eastern view (left) and north-eastern view (right)</w:t>
                              </w:r>
                              <w:r>
                                <w:t xml:space="preserve"> [9]</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42572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E05EC9" w:rsidRPr="00E65486" w:rsidRDefault="00E05EC9" w:rsidP="002740BD">
                        <w:pPr>
                          <w:pStyle w:val="Caption"/>
                          <w:rPr>
                            <w:szCs w:val="24"/>
                          </w:rPr>
                        </w:pPr>
                        <w:bookmarkStart w:id="155" w:name="_Ref481659718"/>
                        <w:bookmarkStart w:id="156" w:name="_Toc49333819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2</w:t>
                        </w:r>
                        <w:r w:rsidRPr="005E24DD">
                          <w:fldChar w:fldCharType="end"/>
                        </w:r>
                        <w:bookmarkEnd w:id="155"/>
                        <w:r>
                          <w:t xml:space="preserve"> - </w:t>
                        </w:r>
                        <w:r w:rsidRPr="00F30F17">
                          <w:t>3D annual radiation map of pitched roof from south-eastern view (left) and north-eastern view (right)</w:t>
                        </w:r>
                        <w:r>
                          <w:t xml:space="preserve"> [9]</w:t>
                        </w:r>
                        <w:bookmarkEnd w:id="156"/>
                      </w:p>
                    </w:txbxContent>
                  </v:textbox>
                </v:shape>
                <w10:wrap type="square"/>
              </v:group>
            </w:pict>
          </mc:Fallback>
        </mc:AlternateContent>
      </w:r>
    </w:p>
    <w:p w14:paraId="41E86F58" w14:textId="27FC296A" w:rsidR="00DC74D7" w:rsidRPr="00E05EC9" w:rsidRDefault="00DC74D7" w:rsidP="002740BD">
      <w:pPr>
        <w:rPr>
          <w:lang w:eastAsia="en-GB"/>
        </w:rPr>
      </w:pPr>
      <w:r w:rsidRPr="00E05EC9">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E05EC9">
        <w:rPr>
          <w:lang w:eastAsia="en-GB"/>
        </w:rPr>
        <w:fldChar w:fldCharType="begin"/>
      </w:r>
      <w:r w:rsidR="00390636" w:rsidRPr="00E05EC9">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E05EC9">
        <w:rPr>
          <w:lang w:eastAsia="en-GB"/>
        </w:rPr>
        <w:fldChar w:fldCharType="separate"/>
      </w:r>
      <w:r w:rsidR="00390636" w:rsidRPr="00E05EC9">
        <w:rPr>
          <w:lang w:eastAsia="en-GB"/>
        </w:rPr>
        <w:t>[</w:t>
      </w:r>
      <w:hyperlink w:anchor="_ENREF_74" w:tooltip="Cheng, 2009 #166" w:history="1">
        <w:r w:rsidR="00DD1C1C" w:rsidRPr="00E05EC9">
          <w:rPr>
            <w:lang w:eastAsia="en-GB"/>
          </w:rPr>
          <w:t>74</w:t>
        </w:r>
      </w:hyperlink>
      <w:r w:rsidR="00390636" w:rsidRPr="00E05EC9">
        <w:rPr>
          <w:lang w:eastAsia="en-GB"/>
        </w:rPr>
        <w:t>]</w:t>
      </w:r>
      <w:r w:rsidRPr="00E05EC9">
        <w:rPr>
          <w:lang w:eastAsia="en-GB"/>
        </w:rPr>
        <w:fldChar w:fldCharType="end"/>
      </w:r>
      <w:r w:rsidRPr="00E05EC9">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E05EC9">
        <w:rPr>
          <w:lang w:eastAsia="en-GB"/>
        </w:rPr>
        <w:t>. Perhaps this change of 8</w:t>
      </w:r>
      <m:oMath>
        <m:r>
          <m:rPr>
            <m:sty m:val="p"/>
          </m:rPr>
          <w:rPr>
            <w:rFonts w:ascii="Cambria Math" w:hAnsi="Cambria Math"/>
            <w:lang w:eastAsia="en-GB"/>
          </w:rPr>
          <m:t>°</m:t>
        </m:r>
      </m:oMath>
      <w:r w:rsidRPr="00E05EC9">
        <w:rPr>
          <w:lang w:eastAsia="en-GB"/>
        </w:rPr>
        <w:t xml:space="preserve"> is accountable for the 1.5% loss.</w:t>
      </w:r>
    </w:p>
    <w:p w14:paraId="0D0452B2" w14:textId="77777777" w:rsidR="00DC74D7" w:rsidRPr="00E05EC9" w:rsidRDefault="00DC74D7" w:rsidP="002740BD">
      <w:pPr>
        <w:rPr>
          <w:lang w:eastAsia="en-GB"/>
        </w:rPr>
      </w:pPr>
    </w:p>
    <w:p w14:paraId="79E53454" w14:textId="1D179AC9" w:rsidR="00DC74D7" w:rsidRPr="00E05EC9" w:rsidRDefault="00DC74D7" w:rsidP="002740BD">
      <w:pPr>
        <w:rPr>
          <w:lang w:eastAsia="en-GB"/>
        </w:rPr>
      </w:pPr>
      <w:r w:rsidRPr="00E05EC9">
        <w:rPr>
          <w:lang w:eastAsia="en-GB"/>
        </w:rPr>
        <w:t>Demirkol, using the optimal roof tilt angles throughout the year and adjusting monthly</w:t>
      </w:r>
      <w:r w:rsidR="008A1C15" w:rsidRPr="00E05EC9">
        <w:rPr>
          <w:lang w:eastAsia="en-GB"/>
        </w:rPr>
        <w:t>,</w:t>
      </w:r>
      <w:r w:rsidRPr="00E05EC9">
        <w:rPr>
          <w:lang w:eastAsia="en-GB"/>
        </w:rPr>
        <w:t xml:space="preserve"> found</w:t>
      </w:r>
      <w:r w:rsidRPr="00E05EC9">
        <w:rPr>
          <w:rFonts w:ascii="AdvSTP_PSTimR" w:hAnsi="AdvSTP_PSTimR" w:cs="AdvSTP_PSTimR"/>
          <w:sz w:val="20"/>
          <w:szCs w:val="20"/>
          <w:lang w:eastAsia="en-GB"/>
        </w:rPr>
        <w:t xml:space="preserve"> </w:t>
      </w:r>
      <w:r w:rsidRPr="00E05EC9">
        <w:rPr>
          <w:lang w:eastAsia="en-GB"/>
        </w:rPr>
        <w:t xml:space="preserve">gains in the amount of solar radiation were 1.1% and 3.9%, respectively. A daily average of 29.3% gain in total solar radiation resulted in an daily average of 34.6% gain in generated electricity </w:t>
      </w:r>
      <w:r w:rsidRPr="00E05EC9">
        <w:rPr>
          <w:lang w:eastAsia="en-GB"/>
        </w:rPr>
        <w:fldChar w:fldCharType="begin"/>
      </w:r>
      <w:r w:rsidR="00390636" w:rsidRPr="00E05EC9">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E05EC9">
        <w:rPr>
          <w:lang w:eastAsia="en-GB"/>
        </w:rPr>
        <w:fldChar w:fldCharType="separate"/>
      </w:r>
      <w:r w:rsidR="00390636" w:rsidRPr="00E05EC9">
        <w:rPr>
          <w:lang w:eastAsia="en-GB"/>
        </w:rPr>
        <w:t>[</w:t>
      </w:r>
      <w:hyperlink w:anchor="_ENREF_75" w:tooltip="Kacira, 2004 #165" w:history="1">
        <w:r w:rsidR="00DD1C1C" w:rsidRPr="00E05EC9">
          <w:rPr>
            <w:lang w:eastAsia="en-GB"/>
          </w:rPr>
          <w:t>75</w:t>
        </w:r>
      </w:hyperlink>
      <w:r w:rsidR="00390636" w:rsidRPr="00E05EC9">
        <w:rPr>
          <w:lang w:eastAsia="en-GB"/>
        </w:rPr>
        <w:t>]</w:t>
      </w:r>
      <w:r w:rsidRPr="00E05EC9">
        <w:rPr>
          <w:lang w:eastAsia="en-GB"/>
        </w:rPr>
        <w:fldChar w:fldCharType="end"/>
      </w:r>
      <w:r w:rsidRPr="00E05EC9">
        <w:rPr>
          <w:lang w:eastAsia="en-GB"/>
        </w:rPr>
        <w:t>.</w:t>
      </w:r>
    </w:p>
    <w:p w14:paraId="69156729" w14:textId="3896C3D2" w:rsidR="00DC74D7" w:rsidRPr="00E05EC9" w:rsidRDefault="00DC74D7" w:rsidP="002740BD">
      <w:pPr>
        <w:rPr>
          <w:lang w:eastAsia="en-GB"/>
        </w:rPr>
      </w:pPr>
      <w:r w:rsidRPr="00E05EC9">
        <w:rPr>
          <w:lang w:eastAsia="en-GB"/>
        </w:rPr>
        <w:lastRenderedPageBreak/>
        <mc:AlternateContent>
          <mc:Choice Requires="wpg">
            <w:drawing>
              <wp:anchor distT="0" distB="0" distL="114300" distR="114300" simplePos="0" relativeHeight="252460544"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E05EC9" w:rsidRPr="00DF22A0" w:rsidRDefault="00E05EC9" w:rsidP="002740BD">
                              <w:pPr>
                                <w:pStyle w:val="Caption"/>
                                <w:rPr>
                                  <w:noProof/>
                                  <w:szCs w:val="24"/>
                                </w:rPr>
                              </w:pPr>
                              <w:bookmarkStart w:id="157" w:name="_Toc4933381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46054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E05EC9" w:rsidRPr="00DF22A0" w:rsidRDefault="00E05EC9" w:rsidP="002740BD">
                        <w:pPr>
                          <w:pStyle w:val="Caption"/>
                          <w:rPr>
                            <w:noProof/>
                            <w:szCs w:val="24"/>
                          </w:rPr>
                        </w:pPr>
                        <w:bookmarkStart w:id="158" w:name="_Toc4933381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8"/>
                      </w:p>
                    </w:txbxContent>
                  </v:textbox>
                </v:shape>
                <w10:wrap type="square"/>
              </v:group>
            </w:pict>
          </mc:Fallback>
        </mc:AlternateContent>
      </w:r>
    </w:p>
    <w:p w14:paraId="5C69F99B" w14:textId="77777777" w:rsidR="005E24DD" w:rsidRPr="00E05EC9" w:rsidRDefault="005E24DD" w:rsidP="002740BD">
      <w:pPr>
        <w:rPr>
          <w:lang w:eastAsia="en-GB"/>
        </w:rPr>
      </w:pPr>
    </w:p>
    <w:p w14:paraId="5B90DAB6" w14:textId="5B29C0ED" w:rsidR="00DC74D7" w:rsidRPr="00E05EC9" w:rsidRDefault="00DC74D7" w:rsidP="002740BD">
      <w:r w:rsidRPr="00E05EC9">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E05EC9">
        <w:fldChar w:fldCharType="begin"/>
      </w:r>
      <w:r w:rsidR="00390636" w:rsidRPr="00E05EC9">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E05EC9">
        <w:fldChar w:fldCharType="separate"/>
      </w:r>
      <w:r w:rsidR="00390636" w:rsidRPr="00E05EC9">
        <w:t>[</w:t>
      </w:r>
      <w:hyperlink w:anchor="_ENREF_76" w:tooltip="Perez, 1993 #159" w:history="1">
        <w:r w:rsidR="00DD1C1C" w:rsidRPr="00E05EC9">
          <w:t>76</w:t>
        </w:r>
      </w:hyperlink>
      <w:r w:rsidR="00390636" w:rsidRPr="00E05EC9">
        <w:t>]</w:t>
      </w:r>
      <w:r w:rsidRPr="00E05EC9">
        <w:fldChar w:fldCharType="end"/>
      </w:r>
      <w:r w:rsidRPr="00E05EC9">
        <w:t xml:space="preserve">. </w:t>
      </w:r>
      <w:r w:rsidRPr="00E05EC9">
        <w:fldChar w:fldCharType="begin"/>
      </w:r>
      <w:r w:rsidRPr="00E05EC9">
        <w:instrText xml:space="preserve"> REF _Ref492577787 \h </w:instrText>
      </w:r>
      <w:r w:rsidRPr="00E05EC9">
        <w:fldChar w:fldCharType="separate"/>
      </w:r>
      <w:r w:rsidR="00B62578" w:rsidRPr="00E05EC9">
        <w:t>Figure 4</w:t>
      </w:r>
      <w:r w:rsidR="00B62578" w:rsidRPr="00E05EC9">
        <w:noBreakHyphen/>
        <w:t>2</w:t>
      </w:r>
      <w:r w:rsidRPr="00E05EC9">
        <w:fldChar w:fldCharType="end"/>
      </w:r>
      <w:r w:rsidRPr="00E05EC9">
        <w:t xml:space="preserve"> shows the solar azimuth and solar declination of the sun during a day with reference to perpendicular angle (Note the declination is for the northern hemisphere).</w:t>
      </w:r>
    </w:p>
    <w:p w14:paraId="40114772" w14:textId="2216EBBF" w:rsidR="007F6B2B" w:rsidRPr="00E05EC9" w:rsidRDefault="007F6B2B" w:rsidP="002740BD"/>
    <w:p w14:paraId="645EAFFD" w14:textId="77777777" w:rsidR="005E24DD" w:rsidRPr="00E05EC9" w:rsidRDefault="005E24DD" w:rsidP="002740BD"/>
    <w:p w14:paraId="075ED356" w14:textId="036B31CC" w:rsidR="007F6B2B" w:rsidRPr="00E05EC9" w:rsidRDefault="007F6B2B" w:rsidP="002740BD">
      <w:r w:rsidRPr="00E05EC9">
        <w:t>Mondol studies of the effects on total insolation as functions of surface azimuth and tilt angles depicted are (</w:t>
      </w:r>
      <w:r w:rsidRPr="00E05EC9">
        <w:fldChar w:fldCharType="begin"/>
      </w:r>
      <w:r w:rsidRPr="00E05EC9">
        <w:instrText xml:space="preserve"> REF _Ref492918286 \h  \* MERGEFORMAT </w:instrText>
      </w:r>
      <w:r w:rsidRPr="00E05EC9">
        <w:fldChar w:fldCharType="separate"/>
      </w:r>
      <w:r w:rsidR="00B62578" w:rsidRPr="00E05EC9">
        <w:t>Figure 2</w:t>
      </w:r>
      <w:r w:rsidR="00B62578" w:rsidRPr="00E05EC9">
        <w:noBreakHyphen/>
        <w:t>24</w:t>
      </w:r>
      <w:r w:rsidRPr="00E05EC9">
        <w:fldChar w:fldCharType="end"/>
      </w:r>
      <w:r w:rsidRPr="00E05EC9">
        <w:t xml:space="preserve">) shows the maximum annual total insolation is for a south-facing surface. The sun over the day spends equal time in the east and west which describes the symmetrical pattern over the azimuthal angles </w:t>
      </w:r>
      <w:r w:rsidRPr="00E05EC9">
        <w:fldChar w:fldCharType="begin"/>
      </w:r>
      <w:r w:rsidR="00390636" w:rsidRPr="00E05EC9">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E05EC9">
        <w:fldChar w:fldCharType="separate"/>
      </w:r>
      <w:r w:rsidR="00390636" w:rsidRPr="00E05EC9">
        <w:t>[</w:t>
      </w:r>
      <w:hyperlink w:anchor="_ENREF_77" w:tooltip="Mondol, 2007 #169" w:history="1">
        <w:r w:rsidR="00DD1C1C" w:rsidRPr="00E05EC9">
          <w:t>77</w:t>
        </w:r>
      </w:hyperlink>
      <w:r w:rsidR="00390636" w:rsidRPr="00E05EC9">
        <w:t>]</w:t>
      </w:r>
      <w:r w:rsidRPr="00E05EC9">
        <w:fldChar w:fldCharType="end"/>
      </w:r>
      <w:r w:rsidRPr="00E05EC9">
        <w:t xml:space="preserve">. It is seen how a deviation in the azimuth angle </w:t>
      </w:r>
      <w:r w:rsidR="008A1C15" w:rsidRPr="00E05EC9">
        <w:t>either</w:t>
      </w:r>
      <w:r w:rsidRPr="00E05EC9">
        <w:t xml:space="preserve"> direction will not </w:t>
      </w:r>
      <w:r w:rsidR="008A1C15" w:rsidRPr="00E05EC9">
        <w:t>affect</w:t>
      </w:r>
      <w:r w:rsidRPr="00E05EC9">
        <w:t xml:space="preserve"> the output until 25 degrees.  Note that his location was at 30 degrees latitude. Which is why the optimal tilt angle was 25 degrees and the efficiency </w:t>
      </w:r>
      <w:r w:rsidR="008A1C15" w:rsidRPr="00E05EC9">
        <w:t>of</w:t>
      </w:r>
      <w:r w:rsidRPr="00E05EC9">
        <w:t xml:space="preserve"> the PV decrease was it deviates from this value.</w:t>
      </w:r>
    </w:p>
    <w:p w14:paraId="415EA5E4" w14:textId="3D21413F" w:rsidR="007F6B2B" w:rsidRPr="00E05EC9" w:rsidRDefault="007F6B2B" w:rsidP="002740BD">
      <w:r w:rsidRPr="00E05EC9">
        <w:t>.</w:t>
      </w:r>
    </w:p>
    <w:p w14:paraId="3432947C" w14:textId="0CB550BD" w:rsidR="00340FD4" w:rsidRPr="00E05EC9" w:rsidRDefault="00340FD4" w:rsidP="002740BD">
      <w:r w:rsidRPr="00E05EC9">
        <w:lastRenderedPageBreak/>
        <mc:AlternateContent>
          <mc:Choice Requires="wpg">
            <w:drawing>
              <wp:anchor distT="0" distB="0" distL="114300" distR="114300" simplePos="0" relativeHeight="252530176"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E05EC9" w:rsidRPr="00405588" w:rsidRDefault="00E05EC9" w:rsidP="002740BD">
                              <w:pPr>
                                <w:pStyle w:val="Caption"/>
                                <w:rPr>
                                  <w:noProof/>
                                  <w:szCs w:val="24"/>
                                </w:rPr>
                              </w:pPr>
                              <w:bookmarkStart w:id="159" w:name="_Ref492918286"/>
                              <w:bookmarkStart w:id="160" w:name="_Toc49333819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9"/>
                              <w:r>
                                <w:t xml:space="preserve"> - Distribution of annual total insolation normalized with respect to the annual total maximum insolatio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530176"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E05EC9" w:rsidRPr="00405588" w:rsidRDefault="00E05EC9" w:rsidP="002740BD">
                        <w:pPr>
                          <w:pStyle w:val="Caption"/>
                          <w:rPr>
                            <w:noProof/>
                            <w:szCs w:val="24"/>
                          </w:rPr>
                        </w:pPr>
                        <w:bookmarkStart w:id="161" w:name="_Ref492918286"/>
                        <w:bookmarkStart w:id="162" w:name="_Toc49333819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1"/>
                        <w:r>
                          <w:t xml:space="preserve"> - Distribution of annual total insolation normalized with respect to the annual total maximum insolation</w:t>
                        </w:r>
                        <w:bookmarkEnd w:id="162"/>
                      </w:p>
                    </w:txbxContent>
                  </v:textbox>
                </v:shape>
                <w10:wrap type="square"/>
              </v:group>
            </w:pict>
          </mc:Fallback>
        </mc:AlternateContent>
      </w:r>
    </w:p>
    <w:p w14:paraId="42DFB7C4" w14:textId="2E78C512" w:rsidR="00340FD4" w:rsidRPr="00E05EC9" w:rsidRDefault="00340FD4" w:rsidP="002740BD"/>
    <w:p w14:paraId="6A2D17FB" w14:textId="143EBDF0" w:rsidR="00340FD4" w:rsidRPr="00E05EC9" w:rsidRDefault="00340FD4" w:rsidP="002740BD"/>
    <w:p w14:paraId="747E6892" w14:textId="062B8DBE" w:rsidR="00340FD4" w:rsidRPr="00E05EC9" w:rsidRDefault="00340FD4" w:rsidP="002740BD"/>
    <w:p w14:paraId="6C1E1485" w14:textId="1E7D5D1F" w:rsidR="00340FD4" w:rsidRPr="00E05EC9" w:rsidRDefault="00340FD4" w:rsidP="002740BD"/>
    <w:p w14:paraId="46036D49" w14:textId="60306B8F" w:rsidR="00063DDC" w:rsidRPr="00E05EC9" w:rsidRDefault="00063DDC" w:rsidP="002740BD"/>
    <w:p w14:paraId="3C9B3C25" w14:textId="19C76FCC" w:rsidR="00063DDC" w:rsidRPr="00E05EC9" w:rsidRDefault="00063DDC" w:rsidP="002740BD"/>
    <w:p w14:paraId="13189777" w14:textId="25763CDB" w:rsidR="00340FD4" w:rsidRPr="00E05EC9" w:rsidRDefault="00340FD4" w:rsidP="002740BD"/>
    <w:p w14:paraId="440975C0" w14:textId="053EB5B3" w:rsidR="00340FD4" w:rsidRPr="00E05EC9" w:rsidRDefault="00340FD4" w:rsidP="002740BD"/>
    <w:p w14:paraId="51CD4EC5" w14:textId="3F8F4EF9" w:rsidR="00340FD4" w:rsidRPr="00E05EC9" w:rsidRDefault="00340FD4" w:rsidP="002740BD"/>
    <w:p w14:paraId="77D571E8" w14:textId="2A4630C9" w:rsidR="00340FD4" w:rsidRPr="00E05EC9" w:rsidRDefault="00340FD4" w:rsidP="002740BD"/>
    <w:p w14:paraId="61CA4591" w14:textId="03399558" w:rsidR="00340FD4" w:rsidRPr="00E05EC9" w:rsidRDefault="00340FD4" w:rsidP="002740BD"/>
    <w:p w14:paraId="532313BB" w14:textId="37A6F50C" w:rsidR="00340FD4" w:rsidRPr="00E05EC9" w:rsidRDefault="00340FD4" w:rsidP="002740BD"/>
    <w:p w14:paraId="1B13ADF2" w14:textId="0864615B" w:rsidR="00340FD4" w:rsidRPr="00E05EC9" w:rsidRDefault="00340FD4" w:rsidP="002740BD"/>
    <w:p w14:paraId="0DF79988" w14:textId="25D3DED4" w:rsidR="00340FD4" w:rsidRPr="00E05EC9" w:rsidRDefault="00340FD4" w:rsidP="002740BD"/>
    <w:p w14:paraId="4C1827DB" w14:textId="75C507AF" w:rsidR="00340FD4" w:rsidRPr="00E05EC9" w:rsidRDefault="00340FD4" w:rsidP="002740BD"/>
    <w:p w14:paraId="22C4AC80" w14:textId="08270152" w:rsidR="00340FD4" w:rsidRPr="00E05EC9" w:rsidRDefault="00340FD4" w:rsidP="002740BD"/>
    <w:p w14:paraId="5B6A5DA3" w14:textId="21CA8540" w:rsidR="00340FD4" w:rsidRPr="00E05EC9" w:rsidRDefault="00340FD4" w:rsidP="002740BD"/>
    <w:p w14:paraId="71669D39" w14:textId="014B1EE8" w:rsidR="00340FD4" w:rsidRPr="00E05EC9" w:rsidRDefault="00340FD4" w:rsidP="002740BD"/>
    <w:p w14:paraId="39ED4FF9" w14:textId="36DA5498" w:rsidR="00340FD4" w:rsidRPr="00E05EC9" w:rsidRDefault="00340FD4" w:rsidP="002740BD"/>
    <w:p w14:paraId="70EC0B94" w14:textId="6CE19655" w:rsidR="00340FD4" w:rsidRPr="00E05EC9" w:rsidRDefault="00340FD4" w:rsidP="002740BD"/>
    <w:p w14:paraId="25513C95" w14:textId="3D827314" w:rsidR="00340FD4" w:rsidRPr="00E05EC9" w:rsidRDefault="00340FD4" w:rsidP="002740BD"/>
    <w:p w14:paraId="5085A7D2" w14:textId="0197C527" w:rsidR="00340FD4" w:rsidRPr="00E05EC9" w:rsidRDefault="00340FD4" w:rsidP="002740BD"/>
    <w:p w14:paraId="36732303" w14:textId="1F55C700" w:rsidR="00340FD4" w:rsidRPr="00E05EC9" w:rsidRDefault="00340FD4" w:rsidP="002740BD"/>
    <w:p w14:paraId="38BFFE8D" w14:textId="2447F133" w:rsidR="00340FD4" w:rsidRPr="00E05EC9" w:rsidRDefault="00340FD4" w:rsidP="002740BD"/>
    <w:p w14:paraId="76FCEBAB" w14:textId="78C0E2AB" w:rsidR="00340FD4" w:rsidRPr="00E05EC9" w:rsidRDefault="00340FD4" w:rsidP="002740BD"/>
    <w:p w14:paraId="1AC4A160" w14:textId="13726F08" w:rsidR="00340FD4" w:rsidRPr="00E05EC9" w:rsidRDefault="00340FD4" w:rsidP="002740BD"/>
    <w:p w14:paraId="281A4FDD" w14:textId="1455071D" w:rsidR="00340FD4" w:rsidRPr="00E05EC9" w:rsidRDefault="00340FD4" w:rsidP="002740BD"/>
    <w:p w14:paraId="1CFE9630" w14:textId="2FAEB41B" w:rsidR="00340FD4" w:rsidRPr="00E05EC9" w:rsidRDefault="00340FD4" w:rsidP="002740BD"/>
    <w:p w14:paraId="5C402A54" w14:textId="24A4AD09" w:rsidR="00340FD4" w:rsidRPr="00E05EC9" w:rsidRDefault="00340FD4" w:rsidP="002740BD"/>
    <w:p w14:paraId="5C8F07E9" w14:textId="505F5CF8" w:rsidR="00340FD4" w:rsidRPr="00E05EC9" w:rsidRDefault="00340FD4" w:rsidP="002740BD"/>
    <w:p w14:paraId="757E7673" w14:textId="0F930A3F" w:rsidR="00340FD4" w:rsidRPr="00E05EC9" w:rsidRDefault="00340FD4" w:rsidP="002740BD"/>
    <w:p w14:paraId="16FCDF17" w14:textId="4F8FAF77" w:rsidR="00340FD4" w:rsidRPr="00E05EC9" w:rsidRDefault="00340FD4" w:rsidP="002740BD"/>
    <w:p w14:paraId="564B557A" w14:textId="77777777" w:rsidR="00340FD4" w:rsidRPr="00E05EC9" w:rsidRDefault="00340FD4" w:rsidP="002740BD"/>
    <w:p w14:paraId="535D9AC2" w14:textId="71617381" w:rsidR="005E24DD" w:rsidRPr="00E05EC9" w:rsidRDefault="005E24DD" w:rsidP="002740BD">
      <w:r w:rsidRPr="00E05EC9">
        <w:br w:type="page"/>
      </w:r>
    </w:p>
    <w:p w14:paraId="2A2E24F5" w14:textId="510EE803" w:rsidR="00834979" w:rsidRPr="00E05EC9" w:rsidRDefault="00834979" w:rsidP="002740BD">
      <w:pPr>
        <w:pStyle w:val="Heading2"/>
      </w:pPr>
      <w:bookmarkStart w:id="163" w:name="_Toc493340808"/>
      <w:r w:rsidRPr="00E05EC9">
        <w:lastRenderedPageBreak/>
        <w:t>The Electricity Network (Grid)</w:t>
      </w:r>
      <w:bookmarkEnd w:id="163"/>
    </w:p>
    <w:p w14:paraId="4B6D8225" w14:textId="32D9F9D7" w:rsidR="00673CB5" w:rsidRPr="00E05EC9" w:rsidRDefault="00392A66" w:rsidP="002740BD">
      <w:r w:rsidRPr="00E05EC9">
        <w:t xml:space="preserve">The Electricity Network or Electricity Grid is a term used to refer to the network of transmission lines that connect generation to distribution of electricity. </w:t>
      </w:r>
      <w:r w:rsidR="00A628E1" w:rsidRPr="00E05EC9">
        <w:t>The basic operation of a grid consists of stepping the voltage up to a high voltage at the generation side and transmitting it over long distances though transmission lines</w:t>
      </w:r>
      <w:r w:rsidRPr="00E05EC9">
        <w:t xml:space="preserve">. </w:t>
      </w:r>
      <w:r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E05EC9">
        <w:fldChar w:fldCharType="separate"/>
      </w:r>
      <w:r w:rsidR="00390636" w:rsidRPr="00E05EC9">
        <w:t>[</w:t>
      </w:r>
      <w:hyperlink w:anchor="_ENREF_25" w:tooltip="Council, 2015 #67" w:history="1">
        <w:r w:rsidR="00DD1C1C" w:rsidRPr="00E05EC9">
          <w:t>25</w:t>
        </w:r>
      </w:hyperlink>
      <w:r w:rsidR="00390636" w:rsidRPr="00E05EC9">
        <w:t>]</w:t>
      </w:r>
      <w:r w:rsidRPr="00E05EC9">
        <w:fldChar w:fldCharType="end"/>
      </w:r>
      <w:r w:rsidRPr="00E05EC9">
        <w:t xml:space="preserve"> There are smaller distribution grids that receive the stepped down voltage from a nearby substation and distribute it around for residential households and commercial businesses.</w:t>
      </w:r>
    </w:p>
    <w:p w14:paraId="66076473" w14:textId="2006AB60" w:rsidR="00392A66" w:rsidRPr="00E05EC9" w:rsidRDefault="00392A66" w:rsidP="002740BD">
      <w:pPr>
        <w:pStyle w:val="intro"/>
      </w:pPr>
      <w:r w:rsidRPr="00E05EC9">
        <w:t xml:space="preserve">The Electricity grid colloquially refers to the grid of the state in </w:t>
      </w:r>
      <w:r w:rsidR="00A628E1" w:rsidRPr="00E05EC9">
        <w:t>which you are</w:t>
      </w:r>
      <w:r w:rsidR="00E258D6" w:rsidRPr="00E05EC9">
        <w:t xml:space="preserve"> presently located, al</w:t>
      </w:r>
      <w:r w:rsidRPr="00E05EC9">
        <w:t>though there are four main grids in Australia. These being:</w:t>
      </w:r>
    </w:p>
    <w:p w14:paraId="2F74A534" w14:textId="20655D25" w:rsidR="00392A66" w:rsidRPr="00E05EC9" w:rsidRDefault="003457BD" w:rsidP="002740BD">
      <w:pPr>
        <w:pStyle w:val="intro"/>
        <w:numPr>
          <w:ilvl w:val="0"/>
          <w:numId w:val="5"/>
        </w:numPr>
      </w:pPr>
      <w:r w:rsidRPr="00E05EC9">
        <w:rPr>
          <w:iCs/>
        </w:rPr>
        <w:t>WA</w:t>
      </w:r>
      <w:r w:rsidR="00A07DB6" w:rsidRPr="00E05EC9">
        <w:rPr>
          <w:i/>
          <w:iCs/>
        </w:rPr>
        <w:t>:</w:t>
      </w:r>
      <w:r w:rsidR="00A07DB6" w:rsidRPr="00E05EC9">
        <w:t xml:space="preserve"> South West Interconnected System (SWIS)</w:t>
      </w:r>
    </w:p>
    <w:p w14:paraId="0A3943C2" w14:textId="31EA5021" w:rsidR="00392A66" w:rsidRPr="00E05EC9" w:rsidRDefault="00392A66" w:rsidP="002740BD">
      <w:pPr>
        <w:pStyle w:val="intro"/>
        <w:numPr>
          <w:ilvl w:val="0"/>
          <w:numId w:val="5"/>
        </w:numPr>
      </w:pPr>
      <w:r w:rsidRPr="00E05EC9">
        <w:rPr>
          <w:iCs/>
        </w:rPr>
        <w:t>WA</w:t>
      </w:r>
      <w:r w:rsidRPr="00E05EC9">
        <w:rPr>
          <w:i/>
          <w:iCs/>
        </w:rPr>
        <w:t>:</w:t>
      </w:r>
      <w:r w:rsidRPr="00E05EC9">
        <w:t xml:space="preserve"> North West Interconnected System (NWIS)</w:t>
      </w:r>
    </w:p>
    <w:p w14:paraId="0AF69BB7" w14:textId="6304A3EF" w:rsidR="00392A66" w:rsidRPr="00E05EC9" w:rsidRDefault="00392A66" w:rsidP="002740BD">
      <w:pPr>
        <w:pStyle w:val="intro"/>
        <w:numPr>
          <w:ilvl w:val="0"/>
          <w:numId w:val="5"/>
        </w:numPr>
      </w:pPr>
      <w:r w:rsidRPr="00E05EC9">
        <w:rPr>
          <w:iCs/>
        </w:rPr>
        <w:t>NT</w:t>
      </w:r>
      <w:r w:rsidRPr="00E05EC9">
        <w:rPr>
          <w:i/>
          <w:iCs/>
        </w:rPr>
        <w:t>:</w:t>
      </w:r>
      <w:r w:rsidRPr="00E05EC9">
        <w:t xml:space="preserve"> Darwin-Katherine Electricity Network</w:t>
      </w:r>
      <w:r w:rsidR="003457BD" w:rsidRPr="00E05EC9">
        <w:t xml:space="preserve"> (DKEN)</w:t>
      </w:r>
    </w:p>
    <w:p w14:paraId="48881F19" w14:textId="62BAE800" w:rsidR="00A07DB6" w:rsidRPr="00E05EC9" w:rsidRDefault="003457BD" w:rsidP="002740BD">
      <w:pPr>
        <w:pStyle w:val="intro"/>
        <w:numPr>
          <w:ilvl w:val="0"/>
          <w:numId w:val="5"/>
        </w:numPr>
      </w:pPr>
      <w:r w:rsidRPr="00E05EC9">
        <w:rPr>
          <w:iCs/>
        </w:rPr>
        <w:t>QLD, NSW, ACT, VIC</w:t>
      </w:r>
      <w:r w:rsidR="00A07DB6" w:rsidRPr="00E05EC9">
        <w:rPr>
          <w:iCs/>
        </w:rPr>
        <w:t>, SA,</w:t>
      </w:r>
      <w:r w:rsidRPr="00E05EC9">
        <w:rPr>
          <w:iCs/>
        </w:rPr>
        <w:t xml:space="preserve"> TAS</w:t>
      </w:r>
      <w:r w:rsidR="00A07DB6" w:rsidRPr="00E05EC9">
        <w:rPr>
          <w:i/>
          <w:iCs/>
        </w:rPr>
        <w:t>:</w:t>
      </w:r>
      <w:r w:rsidR="00A07DB6" w:rsidRPr="00E05EC9">
        <w:t xml:space="preserve"> National Electricity Market (NEM)</w:t>
      </w:r>
    </w:p>
    <w:p w14:paraId="16EA9742" w14:textId="77777777" w:rsidR="00D212BE" w:rsidRPr="00E05EC9" w:rsidRDefault="00D212BE" w:rsidP="002740BD">
      <w:pPr>
        <w:pStyle w:val="intro"/>
      </w:pPr>
    </w:p>
    <w:p w14:paraId="661F9A57" w14:textId="77777777" w:rsidR="00D212BE" w:rsidRPr="00E05EC9" w:rsidRDefault="00D212BE" w:rsidP="002740BD">
      <w:pPr>
        <w:pStyle w:val="intro"/>
      </w:pPr>
    </w:p>
    <w:p w14:paraId="1B9004EC" w14:textId="68C16701" w:rsidR="00DA5904" w:rsidRPr="00E05EC9" w:rsidRDefault="0008172D" w:rsidP="002740BD">
      <w:pPr>
        <w:pStyle w:val="intro"/>
      </w:pPr>
      <w:r w:rsidRPr="00E05EC9">
        <mc:AlternateContent>
          <mc:Choice Requires="wpg">
            <w:drawing>
              <wp:anchor distT="0" distB="0" distL="114300" distR="114300" simplePos="0" relativeHeight="251074048"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E05EC9" w:rsidRPr="00BF5004" w:rsidRDefault="00E05EC9" w:rsidP="002740BD">
                              <w:pPr>
                                <w:pStyle w:val="Caption"/>
                                <w:rPr>
                                  <w:szCs w:val="24"/>
                                </w:rPr>
                              </w:pPr>
                              <w:bookmarkStart w:id="164" w:name="_Ref479524849"/>
                              <w:bookmarkStart w:id="165" w:name="_Toc4933381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4"/>
                              <w:r>
                                <w:t>- Ergon Energy Service Area [65]</w:t>
                              </w:r>
                              <w:bookmarkEnd w:id="165"/>
                            </w:p>
                            <w:p w14:paraId="3E76DCA0" w14:textId="77777777" w:rsidR="00E05EC9" w:rsidRDefault="00E05EC9" w:rsidP="002740B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074048;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E05EC9" w:rsidRPr="00BF5004" w:rsidRDefault="00E05EC9" w:rsidP="002740BD">
                        <w:pPr>
                          <w:pStyle w:val="Caption"/>
                          <w:rPr>
                            <w:szCs w:val="24"/>
                          </w:rPr>
                        </w:pPr>
                        <w:bookmarkStart w:id="166" w:name="_Ref479524849"/>
                        <w:bookmarkStart w:id="167" w:name="_Toc4933381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6"/>
                        <w:r>
                          <w:t>- Ergon Energy Service Area [65]</w:t>
                        </w:r>
                        <w:bookmarkEnd w:id="167"/>
                      </w:p>
                      <w:p w14:paraId="3E76DCA0" w14:textId="77777777" w:rsidR="00E05EC9" w:rsidRDefault="00E05EC9" w:rsidP="002740BD"/>
                    </w:txbxContent>
                  </v:textbox>
                </v:shape>
                <w10:wrap type="square"/>
              </v:group>
            </w:pict>
          </mc:Fallback>
        </mc:AlternateContent>
      </w:r>
      <w:r w:rsidR="00E258D6" w:rsidRPr="00E05EC9">
        <w:t>The National Electricity Market (NEM) is the Australian wholesale electricity market which supplies Queensland</w:t>
      </w:r>
      <w:r w:rsidR="00310B5E" w:rsidRPr="00E05EC9">
        <w:t>,</w:t>
      </w:r>
      <w:r w:rsidR="00E258D6" w:rsidRPr="00E05EC9">
        <w:t xml:space="preserve"> along with four other states and </w:t>
      </w:r>
      <w:r w:rsidR="00A628E1" w:rsidRPr="00E05EC9">
        <w:t>one</w:t>
      </w:r>
      <w:r w:rsidR="00E258D6" w:rsidRPr="00E05EC9">
        <w:t xml:space="preserve"> territory. The NEM contains</w:t>
      </w:r>
      <w:r w:rsidR="00DA5904" w:rsidRPr="00E05EC9">
        <w:t xml:space="preserve"> over</w:t>
      </w:r>
      <w:r w:rsidR="00E258D6" w:rsidRPr="00E05EC9">
        <w:t xml:space="preserve"> </w:t>
      </w:r>
      <w:r w:rsidR="00DA5904" w:rsidRPr="00E05EC9">
        <w:t>40,000 km of transmission lines and cables</w:t>
      </w:r>
      <w:r w:rsidR="00310B5E" w:rsidRPr="00E05EC9">
        <w:t>,</w:t>
      </w:r>
      <w:r w:rsidR="00DA5904" w:rsidRPr="00E05EC9">
        <w:t xml:space="preserve"> </w:t>
      </w:r>
      <w:r w:rsidR="00E258D6" w:rsidRPr="00E05EC9">
        <w:t xml:space="preserve">making it one of the largest interconnected electricity markets in the world. </w:t>
      </w:r>
      <w:r w:rsidR="00DA5904" w:rsidRPr="00E05EC9">
        <w:t>It supplies approximately 200 terawatt hours of electricity to around 9 million customers annually. In 2014-15 $7.7 billion dollars (AUD) was traded on the NEM.</w:t>
      </w:r>
    </w:p>
    <w:p w14:paraId="60E83290" w14:textId="77777777" w:rsidR="00310B5E" w:rsidRPr="00E05EC9" w:rsidRDefault="00310B5E" w:rsidP="002740BD">
      <w:pPr>
        <w:pStyle w:val="intro"/>
      </w:pPr>
    </w:p>
    <w:p w14:paraId="5844D414" w14:textId="158564DE" w:rsidR="00B438EF" w:rsidRPr="00E05EC9" w:rsidRDefault="00E258D6" w:rsidP="002740BD">
      <w:pPr>
        <w:pStyle w:val="intro"/>
      </w:pPr>
      <w:r w:rsidRPr="00E05EC9">
        <w:t>The Australian Electricity Rules including the Act and the Regulations are maintained by the Australian Energy Regulator which enforce the laws set out for the NEM.</w:t>
      </w:r>
      <w:r w:rsidR="00684BBA" w:rsidRPr="00E05EC9">
        <w:t xml:space="preserve"> The Australian Energy Market Operator (AEMO) manages the NEM and provides critical planning, forecasting and power systems information, security advice, and services to stake holders</w:t>
      </w:r>
      <w:r w:rsidR="000B47FD" w:rsidRPr="00E05EC9">
        <w:t xml:space="preserve"> </w:t>
      </w:r>
      <w:r w:rsidR="000B47FD" w:rsidRPr="00E05EC9">
        <w:fldChar w:fldCharType="begin"/>
      </w:r>
      <w:r w:rsidR="000B47FD" w:rsidRPr="00E05EC9">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E05EC9">
        <w:fldChar w:fldCharType="separate"/>
      </w:r>
      <w:r w:rsidR="000B47FD" w:rsidRPr="00E05EC9">
        <w:t>[</w:t>
      </w:r>
      <w:hyperlink w:anchor="_ENREF_78" w:tooltip="Operator, 2017 #82" w:history="1">
        <w:r w:rsidR="00DD1C1C" w:rsidRPr="00E05EC9">
          <w:t>78</w:t>
        </w:r>
      </w:hyperlink>
      <w:r w:rsidR="000B47FD" w:rsidRPr="00E05EC9">
        <w:t>]</w:t>
      </w:r>
      <w:r w:rsidR="000B47FD" w:rsidRPr="00E05EC9">
        <w:fldChar w:fldCharType="end"/>
      </w:r>
      <w:r w:rsidR="00684BBA" w:rsidRPr="00E05EC9">
        <w:t>.</w:t>
      </w:r>
      <w:r w:rsidR="000B47FD" w:rsidRPr="00E05EC9">
        <w:t xml:space="preserve"> </w:t>
      </w:r>
    </w:p>
    <w:p w14:paraId="7CB9019B" w14:textId="1603FDEA" w:rsidR="00E258D6" w:rsidRPr="00E05EC9" w:rsidRDefault="00186C22" w:rsidP="002740BD">
      <w:pPr>
        <w:rPr>
          <w:rFonts w:ascii="Gotham-Medium" w:hAnsi="Gotham-Medium" w:cs="Gotham-Medium"/>
          <w:color w:val="949699"/>
          <w:sz w:val="20"/>
          <w:szCs w:val="20"/>
        </w:rPr>
      </w:pPr>
      <w:r w:rsidRPr="00E05EC9">
        <w:t xml:space="preserve">The NEM supplies energy to </w:t>
      </w:r>
      <w:r w:rsidR="0008172D" w:rsidRPr="00E05EC9">
        <w:t xml:space="preserve">Ergon Energy who are both a retailer and a distributor and play a relatively minor role in generation. Ergon Energy supplies electricity to Queensland with a service area of 97% </w:t>
      </w:r>
      <w:r w:rsidR="00891A08" w:rsidRPr="00E05EC9">
        <w:t>including</w:t>
      </w:r>
      <w:r w:rsidR="0008172D" w:rsidRPr="00E05EC9">
        <w:t xml:space="preserve"> Townsville as shown in the </w:t>
      </w:r>
      <w:r w:rsidR="0008172D" w:rsidRPr="00E05EC9">
        <w:fldChar w:fldCharType="begin"/>
      </w:r>
      <w:r w:rsidR="0008172D" w:rsidRPr="00E05EC9">
        <w:instrText xml:space="preserve"> REF _Ref479524849 \h </w:instrText>
      </w:r>
      <w:r w:rsidR="0008172D" w:rsidRPr="00E05EC9">
        <w:fldChar w:fldCharType="separate"/>
      </w:r>
      <w:r w:rsidR="00B62578" w:rsidRPr="00E05EC9">
        <w:t>Figure 2</w:t>
      </w:r>
      <w:r w:rsidR="00B62578" w:rsidRPr="00E05EC9">
        <w:noBreakHyphen/>
        <w:t>25</w:t>
      </w:r>
      <w:r w:rsidR="0008172D" w:rsidRPr="00E05EC9">
        <w:fldChar w:fldCharType="end"/>
      </w:r>
      <w:r w:rsidR="0008172D" w:rsidRPr="00E05EC9">
        <w:t xml:space="preserve"> right</w:t>
      </w:r>
      <w:r w:rsidR="000B47FD" w:rsidRPr="00E05EC9">
        <w:rPr>
          <w:rFonts w:ascii="Gotham-Medium" w:hAnsi="Gotham-Medium" w:cs="Gotham-Medium"/>
          <w:color w:val="949699"/>
          <w:sz w:val="20"/>
          <w:szCs w:val="20"/>
        </w:rPr>
        <w:t xml:space="preserve"> </w:t>
      </w:r>
      <w:r w:rsidR="000B47FD" w:rsidRPr="00E05EC9">
        <w:fldChar w:fldCharType="begin"/>
      </w:r>
      <w:r w:rsidR="000B47FD"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E05EC9">
        <w:fldChar w:fldCharType="separate"/>
      </w:r>
      <w:r w:rsidR="000B47FD" w:rsidRPr="00E05EC9">
        <w:t>[</w:t>
      </w:r>
      <w:hyperlink w:anchor="_ENREF_79" w:tooltip="Energy, 2015 #83" w:history="1">
        <w:r w:rsidR="00DD1C1C" w:rsidRPr="00E05EC9">
          <w:t>79</w:t>
        </w:r>
      </w:hyperlink>
      <w:r w:rsidR="000B47FD" w:rsidRPr="00E05EC9">
        <w:t>]</w:t>
      </w:r>
      <w:r w:rsidR="000B47FD" w:rsidRPr="00E05EC9">
        <w:fldChar w:fldCharType="end"/>
      </w:r>
      <w:r w:rsidR="0008172D" w:rsidRPr="00E05EC9">
        <w:t>.</w:t>
      </w:r>
      <w:r w:rsidR="000B47FD" w:rsidRPr="00E05EC9">
        <w:rPr>
          <w:rFonts w:ascii="Gotham-Medium" w:hAnsi="Gotham-Medium" w:cs="Gotham-Medium"/>
          <w:color w:val="949699"/>
          <w:sz w:val="20"/>
          <w:szCs w:val="20"/>
        </w:rPr>
        <w:t xml:space="preserve"> </w:t>
      </w:r>
    </w:p>
    <w:p w14:paraId="1BE67B05" w14:textId="145D694D" w:rsidR="0008172D" w:rsidRPr="00E05EC9" w:rsidRDefault="0008172D" w:rsidP="002740BD"/>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E05EC9"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CF2CE23" w:rsidR="00720777" w:rsidRPr="00E05EC9" w:rsidRDefault="00720777" w:rsidP="002740BD">
            <w:pPr>
              <w:pStyle w:val="REFPIC"/>
              <w:framePr w:wrap="around"/>
            </w:pPr>
            <w:r w:rsidRPr="00E05EC9">
              <w:fldChar w:fldCharType="begin"/>
            </w:r>
            <w:r w:rsidR="00390636"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E05EC9">
              <w:fldChar w:fldCharType="separate"/>
            </w:r>
            <w:r w:rsidR="00390636" w:rsidRPr="00E05EC9">
              <w:t>[</w:t>
            </w:r>
            <w:hyperlink w:anchor="_ENREF_79" w:tooltip="Energy, 2015 #83" w:history="1">
              <w:r w:rsidR="00DD1C1C" w:rsidRPr="00E05EC9">
                <w:t>79</w:t>
              </w:r>
            </w:hyperlink>
            <w:r w:rsidR="00390636" w:rsidRPr="00E05EC9">
              <w:t>]</w:t>
            </w:r>
            <w:r w:rsidRPr="00E05EC9">
              <w:fldChar w:fldCharType="end"/>
            </w:r>
            <w:r w:rsidRPr="00E05EC9">
              <w:t xml:space="preserve"> </w:t>
            </w:r>
          </w:p>
        </w:tc>
      </w:tr>
    </w:tbl>
    <w:p w14:paraId="54BAE69A" w14:textId="42405362" w:rsidR="00E07C12" w:rsidRPr="00E05EC9" w:rsidRDefault="00E07C12" w:rsidP="00D11B51">
      <w:pPr>
        <w:pStyle w:val="Heading1-NoNumber"/>
        <w:rPr>
          <w:lang w:val="en-AU"/>
        </w:rPr>
      </w:pPr>
      <w:r w:rsidRPr="00E05EC9">
        <w:rPr>
          <w:lang w:val="en-AU"/>
        </w:rPr>
        <w:br w:type="page"/>
      </w:r>
    </w:p>
    <w:p w14:paraId="3A22FAC7" w14:textId="641273AA" w:rsidR="00ED530B" w:rsidRPr="00E05EC9" w:rsidRDefault="00763B5E" w:rsidP="002740BD">
      <w:pPr>
        <w:pStyle w:val="Heading2"/>
      </w:pPr>
      <w:bookmarkStart w:id="168" w:name="_Toc493340809"/>
      <w:r w:rsidRPr="00E05EC9">
        <w:lastRenderedPageBreak/>
        <w:t>Load Profile</w:t>
      </w:r>
      <w:bookmarkEnd w:id="168"/>
      <w:r w:rsidRPr="00E05EC9">
        <w:t xml:space="preserve"> </w:t>
      </w:r>
    </w:p>
    <w:p w14:paraId="06805FA0" w14:textId="0BF55213" w:rsidR="00EA2AF2" w:rsidRPr="00E05EC9" w:rsidRDefault="00ED530B" w:rsidP="002740BD">
      <w:r w:rsidRPr="00E05EC9">
        <w:t xml:space="preserve">The term load profile in electrical engineering relates to the variation of the electrical load over time. </w:t>
      </w:r>
      <w:r w:rsidR="005A3F50" w:rsidRPr="00E05EC9">
        <w:t xml:space="preserve">The traditional load profile for a residential household sees a peak in the morning when people </w:t>
      </w:r>
      <w:r w:rsidR="00E04926" w:rsidRPr="00E05EC9">
        <w:t xml:space="preserve">awaken </w:t>
      </w:r>
      <w:r w:rsidR="005A3F50" w:rsidRPr="00E05EC9">
        <w:t xml:space="preserve">to prepare breakfast. This then dips down during the day and </w:t>
      </w:r>
      <w:r w:rsidR="00E04926" w:rsidRPr="00E05EC9">
        <w:t>after returning</w:t>
      </w:r>
      <w:r w:rsidR="005A3F50" w:rsidRPr="00E05EC9">
        <w:t xml:space="preserve"> home from work and are preparing dinner, cleaning and using the lighting and air-conditioning the load increases again. This spike at the end of the day reduces </w:t>
      </w:r>
      <w:r w:rsidR="00E04926" w:rsidRPr="00E05EC9">
        <w:t>as</w:t>
      </w:r>
      <w:r w:rsidR="005A3F50" w:rsidRPr="00E05EC9">
        <w:t xml:space="preserve"> they go to bed and </w:t>
      </w:r>
      <w:r w:rsidR="00E04926" w:rsidRPr="00E05EC9">
        <w:t>this</w:t>
      </w:r>
      <w:r w:rsidR="005A3F50" w:rsidRPr="00E05EC9">
        <w:t xml:space="preserve"> profile repeats daily. </w:t>
      </w:r>
      <w:r w:rsidR="00982680" w:rsidRPr="00E05EC9">
        <w:t xml:space="preserve"> This changes the profile depending on the age </w:t>
      </w:r>
      <w:r w:rsidR="008A1C15" w:rsidRPr="00E05EC9">
        <w:t>of any</w:t>
      </w:r>
      <w:r w:rsidR="00982680" w:rsidRPr="00E05EC9">
        <w:t xml:space="preserve"> occupants and the age of any children.</w:t>
      </w:r>
    </w:p>
    <w:p w14:paraId="02792B1A" w14:textId="77777777" w:rsidR="00CA66D6" w:rsidRPr="00E05EC9" w:rsidRDefault="00CA66D6" w:rsidP="002740BD"/>
    <w:p w14:paraId="0B04FF35" w14:textId="77777777" w:rsidR="00EA2AF2" w:rsidRPr="00E05EC9" w:rsidRDefault="00EA2AF2" w:rsidP="002740BD"/>
    <w:p w14:paraId="63C54E16" w14:textId="397364FD" w:rsidR="00ED530B" w:rsidRPr="00E05EC9" w:rsidRDefault="005A3F50" w:rsidP="002740BD">
      <w:r w:rsidRPr="00E05EC9">
        <w:t>There a</w:t>
      </w:r>
      <w:r w:rsidR="00E04926" w:rsidRPr="00E05EC9">
        <w:t>re</w:t>
      </w:r>
      <w:r w:rsidRPr="00E05EC9">
        <w:t xml:space="preserve"> many variables which can affect this general load profile such as temperature, living arrangement, holiday seasons and PV</w:t>
      </w:r>
      <w:r w:rsidR="000B47FD" w:rsidRPr="00E05EC9">
        <w:t xml:space="preserve"> </w:t>
      </w:r>
      <w:r w:rsidR="000B47FD" w:rsidRPr="00E05EC9">
        <w:fldChar w:fldCharType="begin"/>
      </w:r>
      <w:r w:rsidR="000B47FD" w:rsidRPr="00E05EC9">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E05EC9">
        <w:fldChar w:fldCharType="separate"/>
      </w:r>
      <w:r w:rsidR="000B47FD" w:rsidRPr="00E05EC9">
        <w:t>[</w:t>
      </w:r>
      <w:hyperlink w:anchor="_ENREF_80" w:tooltip="Richardson, 2010 #42" w:history="1">
        <w:r w:rsidR="00DD1C1C" w:rsidRPr="00E05EC9">
          <w:t>80</w:t>
        </w:r>
      </w:hyperlink>
      <w:r w:rsidR="000B47FD" w:rsidRPr="00E05EC9">
        <w:t>]</w:t>
      </w:r>
      <w:r w:rsidR="000B47FD" w:rsidRPr="00E05EC9">
        <w:fldChar w:fldCharType="end"/>
      </w:r>
      <w:r w:rsidRPr="00E05EC9">
        <w:t xml:space="preserve">.  Richardson </w:t>
      </w:r>
      <w:r w:rsidR="000975F3" w:rsidRPr="00E05EC9">
        <w:t xml:space="preserve">states that the electricity use in an individual domestic dwelling is highly dependent upon the activities of the occupants and their associated use of electrical appliances. </w:t>
      </w:r>
    </w:p>
    <w:p w14:paraId="7C96FC1C" w14:textId="32F0F1FA" w:rsidR="000F2EAB" w:rsidRPr="00E05EC9" w:rsidRDefault="00CA66D6" w:rsidP="002740BD">
      <w:r w:rsidRPr="00E05EC9">
        <mc:AlternateContent>
          <mc:Choice Requires="wpg">
            <w:drawing>
              <wp:anchor distT="0" distB="0" distL="114300" distR="114300" simplePos="0" relativeHeight="25110886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E05EC9" w:rsidRPr="003C425E" w:rsidRDefault="00E05EC9" w:rsidP="002740BD">
                              <w:pPr>
                                <w:pStyle w:val="Caption"/>
                                <w:rPr>
                                  <w:szCs w:val="24"/>
                                </w:rPr>
                              </w:pPr>
                              <w:bookmarkStart w:id="169" w:name="_Ref479529303"/>
                              <w:bookmarkStart w:id="170" w:name="_Toc493338198"/>
                              <w:r w:rsidRPr="000B47FD">
                                <w:t xml:space="preserve">Figure </w:t>
                              </w:r>
                              <w:r w:rsidRPr="000B47FD">
                                <w:fldChar w:fldCharType="begin"/>
                              </w:r>
                              <w:r w:rsidRPr="000B47FD">
                                <w:instrText xml:space="preserve"> STYLEREF 1 \s </w:instrText>
                              </w:r>
                              <w:r w:rsidRPr="000B47FD">
                                <w:fldChar w:fldCharType="separate"/>
                              </w:r>
                              <w:r w:rsidRPr="000B47FD">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Pr="000B47FD">
                                <w:rPr>
                                  <w:noProof/>
                                </w:rPr>
                                <w:t>26</w:t>
                              </w:r>
                              <w:r w:rsidRPr="000B47FD">
                                <w:fldChar w:fldCharType="end"/>
                              </w:r>
                              <w:bookmarkEnd w:id="169"/>
                              <w:r>
                                <w:t xml:space="preserve"> - Activity profiles for 'cooking”, for one or two active occupants on a week day [66]</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10886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E05EC9" w:rsidRPr="003C425E" w:rsidRDefault="00E05EC9" w:rsidP="002740BD">
                        <w:pPr>
                          <w:pStyle w:val="Caption"/>
                          <w:rPr>
                            <w:szCs w:val="24"/>
                          </w:rPr>
                        </w:pPr>
                        <w:bookmarkStart w:id="171" w:name="_Ref479529303"/>
                        <w:bookmarkStart w:id="172" w:name="_Toc493338198"/>
                        <w:r w:rsidRPr="000B47FD">
                          <w:t xml:space="preserve">Figure </w:t>
                        </w:r>
                        <w:r w:rsidRPr="000B47FD">
                          <w:fldChar w:fldCharType="begin"/>
                        </w:r>
                        <w:r w:rsidRPr="000B47FD">
                          <w:instrText xml:space="preserve"> STYLEREF 1 \s </w:instrText>
                        </w:r>
                        <w:r w:rsidRPr="000B47FD">
                          <w:fldChar w:fldCharType="separate"/>
                        </w:r>
                        <w:r w:rsidRPr="000B47FD">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Pr="000B47FD">
                          <w:rPr>
                            <w:noProof/>
                          </w:rPr>
                          <w:t>26</w:t>
                        </w:r>
                        <w:r w:rsidRPr="000B47FD">
                          <w:fldChar w:fldCharType="end"/>
                        </w:r>
                        <w:bookmarkEnd w:id="171"/>
                        <w:r>
                          <w:t xml:space="preserve"> - Activity profiles for 'cooking”, for one or two active occupants on a week day [66]</w:t>
                        </w:r>
                        <w:bookmarkEnd w:id="172"/>
                      </w:p>
                    </w:txbxContent>
                  </v:textbox>
                </v:shape>
                <w10:wrap type="square"/>
              </v:group>
            </w:pict>
          </mc:Fallback>
        </mc:AlternateContent>
      </w:r>
    </w:p>
    <w:p w14:paraId="6836D6B6" w14:textId="6F0521DC" w:rsidR="003F4169" w:rsidRPr="00E05EC9" w:rsidRDefault="003F4169" w:rsidP="002740BD"/>
    <w:p w14:paraId="7E3710B9" w14:textId="77777777" w:rsidR="003F4169" w:rsidRPr="00E05EC9" w:rsidRDefault="003F4169" w:rsidP="002740BD"/>
    <w:p w14:paraId="785422E1" w14:textId="5C40F0D4" w:rsidR="006D54AF" w:rsidRPr="00E05EC9" w:rsidRDefault="00E1538C" w:rsidP="002740BD">
      <w:r w:rsidRPr="00E05EC9">
        <w:t xml:space="preserve">From the above </w:t>
      </w:r>
      <w:r w:rsidRPr="00E05EC9">
        <w:fldChar w:fldCharType="begin"/>
      </w:r>
      <w:r w:rsidRPr="00E05EC9">
        <w:instrText xml:space="preserve"> REF _Ref479529303 \h </w:instrText>
      </w:r>
      <w:r w:rsidR="000B47FD" w:rsidRPr="00E05EC9">
        <w:instrText xml:space="preserve"> \* MERGEFORMAT </w:instrText>
      </w:r>
      <w:r w:rsidRPr="00E05EC9">
        <w:fldChar w:fldCharType="separate"/>
      </w:r>
      <w:r w:rsidR="00B62578" w:rsidRPr="00E05EC9">
        <w:t>Figure 2</w:t>
      </w:r>
      <w:r w:rsidR="00B62578" w:rsidRPr="00E05EC9">
        <w:noBreakHyphen/>
        <w:t>26</w:t>
      </w:r>
      <w:r w:rsidRPr="00E05EC9">
        <w:fldChar w:fldCharType="end"/>
      </w:r>
      <w:r w:rsidRPr="00E05EC9">
        <w:t xml:space="preserve"> it shows clearly the peaks and troughs in energy demand from the network. </w:t>
      </w:r>
      <w:r w:rsidR="003F4169" w:rsidRPr="00E05EC9">
        <w:t>This is the traditional househo</w:t>
      </w:r>
      <w:r w:rsidR="00E04926" w:rsidRPr="00E05EC9">
        <w:t>ld that does not</w:t>
      </w:r>
      <w:r w:rsidR="003F4169" w:rsidRPr="00E05EC9">
        <w:t xml:space="preserve"> generate its own electricity. When residence</w:t>
      </w:r>
      <w:r w:rsidR="00E5792F" w:rsidRPr="00E05EC9">
        <w:t xml:space="preserve">s </w:t>
      </w:r>
      <w:r w:rsidR="00E04926" w:rsidRPr="00E05EC9">
        <w:t>produce,</w:t>
      </w:r>
      <w:r w:rsidR="00E5792F" w:rsidRPr="00E05EC9">
        <w:t xml:space="preserve"> their</w:t>
      </w:r>
      <w:r w:rsidR="003F4169" w:rsidRPr="00E05EC9">
        <w:t xml:space="preserve"> own electricity</w:t>
      </w:r>
      <w:r w:rsidR="00E04926" w:rsidRPr="00E05EC9">
        <w:t>,</w:t>
      </w:r>
      <w:r w:rsidR="003F4169" w:rsidRPr="00E05EC9">
        <w:t xml:space="preserve"> depending on the size of the system</w:t>
      </w:r>
      <w:r w:rsidR="00E04926" w:rsidRPr="00E05EC9">
        <w:t>,</w:t>
      </w:r>
      <w:r w:rsidR="003F4169" w:rsidRPr="00E05EC9">
        <w:t xml:space="preserve"> it can potentially feed back into the grid.</w:t>
      </w:r>
    </w:p>
    <w:p w14:paraId="60CBE337" w14:textId="37BEE82E" w:rsidR="003F4169" w:rsidRPr="00E05EC9" w:rsidRDefault="003F4169" w:rsidP="002740BD"/>
    <w:p w14:paraId="55FD5493" w14:textId="6849207C" w:rsidR="00CA66D6" w:rsidRPr="00E05EC9" w:rsidRDefault="00CA66D6" w:rsidP="002740BD"/>
    <w:p w14:paraId="3539A0C6" w14:textId="77777777" w:rsidR="00EA2AF2" w:rsidRPr="00E05EC9" w:rsidRDefault="00EA2AF2" w:rsidP="002740BD"/>
    <w:p w14:paraId="067F0D08" w14:textId="44D944D6" w:rsidR="000F2EAB" w:rsidRPr="00E05EC9" w:rsidRDefault="004D18FC" w:rsidP="002740BD">
      <w:r w:rsidRPr="00E05EC9">
        <w:t xml:space="preserve">The traditional peaks can strain the network and the </w:t>
      </w:r>
      <w:r w:rsidR="006F3D57" w:rsidRPr="00E05EC9">
        <w:t>unpredictability</w:t>
      </w:r>
      <w:r w:rsidRPr="00E05EC9">
        <w:t xml:space="preserve"> of the </w:t>
      </w:r>
      <w:r w:rsidR="00441303" w:rsidRPr="00E05EC9">
        <w:t xml:space="preserve">independent </w:t>
      </w:r>
      <w:r w:rsidRPr="00E05EC9">
        <w:t>fed-in</w:t>
      </w:r>
      <w:r w:rsidR="00441303" w:rsidRPr="00E05EC9">
        <w:t>s</w:t>
      </w:r>
      <w:r w:rsidRPr="00E05EC9">
        <w:t xml:space="preserve"> produce a </w:t>
      </w:r>
      <w:r w:rsidR="00441303" w:rsidRPr="00E05EC9">
        <w:t>greater</w:t>
      </w:r>
      <w:r w:rsidRPr="00E05EC9">
        <w:t xml:space="preserve"> </w:t>
      </w:r>
      <w:r w:rsidR="00441303" w:rsidRPr="00E05EC9">
        <w:t>degree</w:t>
      </w:r>
      <w:r w:rsidRPr="00E05EC9">
        <w:t xml:space="preserve"> of volatility. </w:t>
      </w:r>
      <w:r w:rsidR="00E5792F" w:rsidRPr="00E05EC9">
        <w:t xml:space="preserve">Hoffmann noted that fed-in energy from PV systems </w:t>
      </w:r>
      <w:r w:rsidR="00E5792F" w:rsidRPr="00E05EC9">
        <w:lastRenderedPageBreak/>
        <w:t xml:space="preserve">have the potential to disrupt the network and the networks ability to </w:t>
      </w:r>
      <w:r w:rsidR="00441303" w:rsidRPr="00E05EC9">
        <w:t>stabilize</w:t>
      </w:r>
      <w:r w:rsidR="00E5792F" w:rsidRPr="00E05EC9">
        <w:t xml:space="preserve"> itself. </w:t>
      </w:r>
      <w:r w:rsidRPr="00E05EC9">
        <w:t xml:space="preserve">The below </w:t>
      </w:r>
      <w:r w:rsidRPr="00E05EC9">
        <w:fldChar w:fldCharType="begin"/>
      </w:r>
      <w:r w:rsidRPr="00E05EC9">
        <w:instrText xml:space="preserve"> REF _Ref479536110 \h </w:instrText>
      </w:r>
      <w:r w:rsidRPr="00E05EC9">
        <w:fldChar w:fldCharType="separate"/>
      </w:r>
      <w:r w:rsidR="00B62578" w:rsidRPr="00E05EC9">
        <w:t>Figure 2</w:t>
      </w:r>
      <w:r w:rsidR="00B62578" w:rsidRPr="00E05EC9">
        <w:noBreakHyphen/>
        <w:t>27</w:t>
      </w:r>
      <w:r w:rsidRPr="00E05EC9">
        <w:fldChar w:fldCharType="end"/>
      </w:r>
      <w:r w:rsidR="001E1C34" w:rsidRPr="00E05EC9">
        <w:t xml:space="preserve"> is</w:t>
      </w:r>
      <w:r w:rsidRPr="00E05EC9">
        <w:t xml:space="preserve"> the typical load profile during the course of the day for an office</w:t>
      </w:r>
      <w:r w:rsidR="001E1C34" w:rsidRPr="00E05EC9">
        <w:t xml:space="preserve"> building</w:t>
      </w:r>
      <w:r w:rsidR="000B47FD" w:rsidRPr="00E05EC9">
        <w:t xml:space="preserve"> </w:t>
      </w:r>
      <w:r w:rsidR="000B47FD" w:rsidRPr="00E05EC9">
        <w:fldChar w:fldCharType="begin"/>
      </w:r>
      <w:r w:rsidR="000B47FD" w:rsidRPr="00E05EC9">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E05EC9">
        <w:fldChar w:fldCharType="separate"/>
      </w:r>
      <w:r w:rsidR="000B47FD" w:rsidRPr="00E05EC9">
        <w:t>[</w:t>
      </w:r>
      <w:hyperlink w:anchor="_ENREF_81" w:tooltip="Hoffmann, 2006 #57" w:history="1">
        <w:r w:rsidR="00DD1C1C" w:rsidRPr="00E05EC9">
          <w:t>81</w:t>
        </w:r>
      </w:hyperlink>
      <w:r w:rsidR="000B47FD" w:rsidRPr="00E05EC9">
        <w:t>]</w:t>
      </w:r>
      <w:r w:rsidR="000B47FD" w:rsidRPr="00E05EC9">
        <w:fldChar w:fldCharType="end"/>
      </w:r>
      <w:r w:rsidRPr="00E05EC9">
        <w:t>.</w:t>
      </w:r>
      <w:r w:rsidR="000B47FD" w:rsidRPr="00E05EC9">
        <w:t xml:space="preserve"> </w:t>
      </w:r>
    </w:p>
    <w:p w14:paraId="55213A02" w14:textId="12692426" w:rsidR="000F2EAB" w:rsidRPr="00E05EC9" w:rsidRDefault="000F2EAB" w:rsidP="002740BD">
      <w:r w:rsidRPr="00E05EC9">
        <mc:AlternateContent>
          <mc:Choice Requires="wpg">
            <w:drawing>
              <wp:anchor distT="0" distB="0" distL="114300" distR="114300" simplePos="0" relativeHeight="251143680"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E05EC9" w:rsidRPr="00CA4BE8" w:rsidRDefault="00E05EC9" w:rsidP="002740BD">
                              <w:pPr>
                                <w:pStyle w:val="Caption"/>
                                <w:rPr>
                                  <w:szCs w:val="24"/>
                                </w:rPr>
                              </w:pPr>
                              <w:bookmarkStart w:id="173" w:name="_Ref479536110"/>
                              <w:bookmarkStart w:id="174" w:name="_Toc4933381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3"/>
                              <w:r>
                                <w:t xml:space="preserve"> - 24hr Energy Profile [67]</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143680;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E05EC9" w:rsidRPr="00CA4BE8" w:rsidRDefault="00E05EC9" w:rsidP="002740BD">
                        <w:pPr>
                          <w:pStyle w:val="Caption"/>
                          <w:rPr>
                            <w:szCs w:val="24"/>
                          </w:rPr>
                        </w:pPr>
                        <w:bookmarkStart w:id="175" w:name="_Ref479536110"/>
                        <w:bookmarkStart w:id="176" w:name="_Toc4933381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5"/>
                        <w:r>
                          <w:t xml:space="preserve"> - 24hr Energy Profile [67]</w:t>
                        </w:r>
                        <w:bookmarkEnd w:id="176"/>
                      </w:p>
                    </w:txbxContent>
                  </v:textbox>
                </v:shape>
                <w10:wrap type="square"/>
              </v:group>
            </w:pict>
          </mc:Fallback>
        </mc:AlternateContent>
      </w:r>
    </w:p>
    <w:p w14:paraId="3822D113" w14:textId="74EB1DC7" w:rsidR="009F46A6" w:rsidRPr="00E05EC9" w:rsidRDefault="009C5D02" w:rsidP="002740BD">
      <w:r w:rsidRPr="00E05EC9">
        <mc:AlternateContent>
          <mc:Choice Requires="wpg">
            <w:drawing>
              <wp:anchor distT="0" distB="0" distL="114300" distR="114300" simplePos="0" relativeHeight="251491840"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E05EC9" w:rsidRPr="00066545" w:rsidRDefault="00E05EC9" w:rsidP="002740BD">
                              <w:pPr>
                                <w:pStyle w:val="Caption"/>
                                <w:rPr>
                                  <w:szCs w:val="24"/>
                                </w:rPr>
                              </w:pPr>
                              <w:bookmarkStart w:id="177" w:name="_Ref480360316"/>
                              <w:bookmarkStart w:id="178" w:name="_Toc4933382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7"/>
                              <w:r>
                                <w:t xml:space="preserve"> - Standalone Household Consumption Load Profile [68]</w:t>
                              </w:r>
                              <w:bookmarkEnd w:id="17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49184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E05EC9" w:rsidRPr="00066545" w:rsidRDefault="00E05EC9" w:rsidP="002740BD">
                        <w:pPr>
                          <w:pStyle w:val="Caption"/>
                          <w:rPr>
                            <w:szCs w:val="24"/>
                          </w:rPr>
                        </w:pPr>
                        <w:bookmarkStart w:id="179" w:name="_Ref480360316"/>
                        <w:bookmarkStart w:id="180" w:name="_Toc4933382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9"/>
                        <w:r>
                          <w:t xml:space="preserve"> - Standalone Household Consumption Load Profile [68]</w:t>
                        </w:r>
                        <w:bookmarkEnd w:id="180"/>
                        <w:r>
                          <w:t xml:space="preserve"> </w:t>
                        </w:r>
                      </w:p>
                    </w:txbxContent>
                  </v:textbox>
                </v:shape>
                <w10:wrap type="square"/>
              </v:group>
            </w:pict>
          </mc:Fallback>
        </mc:AlternateContent>
      </w:r>
      <w:r w:rsidR="009F46A6" w:rsidRPr="00E05EC9">
        <w:t>The above figure s</w:t>
      </w:r>
      <w:r w:rsidR="00441303" w:rsidRPr="00E05EC9">
        <w:t>hows a traditional load profile in red with the new daily solar production shown in green.</w:t>
      </w:r>
      <w:r w:rsidR="009F46A6" w:rsidRPr="00E05EC9">
        <w:t xml:space="preserve"> </w:t>
      </w:r>
      <w:r w:rsidR="00441303" w:rsidRPr="00E05EC9">
        <w:t>Now</w:t>
      </w:r>
      <w:r w:rsidR="009F46A6" w:rsidRPr="00E05EC9">
        <w:t xml:space="preserve"> with the advent of </w:t>
      </w:r>
      <w:r w:rsidR="00441303" w:rsidRPr="00E05EC9">
        <w:t>BES technology, t</w:t>
      </w:r>
      <w:r w:rsidR="009F46A6" w:rsidRPr="00E05EC9">
        <w:t>here is a point where the amount of solar produced during the day can recharge batteries and this energy can be consumed overnight until the next recharge period. The only caveat with this is ensuring</w:t>
      </w:r>
      <w:r w:rsidRPr="00E05EC9">
        <w:t xml:space="preserve"> that</w:t>
      </w:r>
      <w:r w:rsidR="009F46A6" w:rsidRPr="00E05EC9">
        <w:t xml:space="preserve"> there is adequate supply in the event of clouding for several days. The below </w:t>
      </w:r>
      <w:r w:rsidR="009F46A6" w:rsidRPr="00E05EC9">
        <w:fldChar w:fldCharType="begin"/>
      </w:r>
      <w:r w:rsidR="009F46A6" w:rsidRPr="00E05EC9">
        <w:instrText xml:space="preserve"> REF _Ref480360316 \h </w:instrText>
      </w:r>
      <w:r w:rsidR="009F46A6" w:rsidRPr="00E05EC9">
        <w:fldChar w:fldCharType="separate"/>
      </w:r>
      <w:r w:rsidR="00B62578" w:rsidRPr="00E05EC9">
        <w:t>Figure 2</w:t>
      </w:r>
      <w:r w:rsidR="00B62578" w:rsidRPr="00E05EC9">
        <w:noBreakHyphen/>
        <w:t>28</w:t>
      </w:r>
      <w:r w:rsidR="009F46A6" w:rsidRPr="00E05EC9">
        <w:fldChar w:fldCharType="end"/>
      </w:r>
      <w:r w:rsidR="009F46A6" w:rsidRPr="00E05EC9">
        <w:t xml:space="preserve"> shows the load profile for a house which is entirely stand alone. The red line shows solar</w:t>
      </w:r>
      <w:r w:rsidRPr="00E05EC9">
        <w:t xml:space="preserve"> output</w:t>
      </w:r>
      <w:r w:rsidR="009F46A6" w:rsidRPr="00E05EC9">
        <w:t xml:space="preserve"> during the day, the green line is the output of the batteries while the blue</w:t>
      </w:r>
      <w:r w:rsidRPr="00E05EC9">
        <w:t xml:space="preserve"> line refers to</w:t>
      </w:r>
      <w:r w:rsidR="009F46A6" w:rsidRPr="00E05EC9">
        <w:t xml:space="preserve"> the household consumption</w:t>
      </w:r>
      <w:r w:rsidR="000B47FD" w:rsidRPr="00E05EC9">
        <w:t xml:space="preserve"> </w:t>
      </w:r>
      <w:r w:rsidR="000B47FD" w:rsidRPr="00E05EC9">
        <w:fldChar w:fldCharType="begin"/>
      </w:r>
      <w:r w:rsidR="000B47FD" w:rsidRPr="00E05EC9">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E05EC9">
        <w:fldChar w:fldCharType="separate"/>
      </w:r>
      <w:r w:rsidR="000B47FD" w:rsidRPr="00E05EC9">
        <w:t>[</w:t>
      </w:r>
      <w:hyperlink w:anchor="_ENREF_82" w:tooltip="Choice, 2017 #110" w:history="1">
        <w:r w:rsidR="00DD1C1C" w:rsidRPr="00E05EC9">
          <w:t>82</w:t>
        </w:r>
      </w:hyperlink>
      <w:r w:rsidR="000B47FD" w:rsidRPr="00E05EC9">
        <w:t>]</w:t>
      </w:r>
      <w:r w:rsidR="000B47FD" w:rsidRPr="00E05EC9">
        <w:fldChar w:fldCharType="end"/>
      </w:r>
      <w:r w:rsidR="009F46A6" w:rsidRPr="00E05EC9">
        <w:t>.</w:t>
      </w:r>
      <w:r w:rsidR="000B47FD" w:rsidRPr="00E05EC9">
        <w:t xml:space="preserve"> </w:t>
      </w:r>
    </w:p>
    <w:p w14:paraId="066454F0" w14:textId="03C235AD" w:rsidR="00A37D2B" w:rsidRPr="00E05EC9" w:rsidRDefault="00A37D2B" w:rsidP="002740BD">
      <w:pPr>
        <w:pStyle w:val="Heading2"/>
      </w:pPr>
      <w:bookmarkStart w:id="181" w:name="_Toc493340810"/>
      <w:r w:rsidRPr="00E05EC9">
        <w:lastRenderedPageBreak/>
        <w:t>Network Demand Challenges</w:t>
      </w:r>
      <w:bookmarkEnd w:id="181"/>
    </w:p>
    <w:p w14:paraId="59131E73" w14:textId="063BADF8" w:rsidR="00D11B51" w:rsidRPr="00E05EC9" w:rsidRDefault="00926F28" w:rsidP="002740BD">
      <w:r w:rsidRPr="00E05EC9">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E05EC9">
        <w:t xml:space="preserve"> The below </w:t>
      </w:r>
      <w:r w:rsidR="003C0C1C" w:rsidRPr="00E05EC9">
        <w:fldChar w:fldCharType="begin"/>
      </w:r>
      <w:r w:rsidR="003C0C1C" w:rsidRPr="00E05EC9">
        <w:instrText xml:space="preserve"> REF _Ref479536956 \h </w:instrText>
      </w:r>
      <w:r w:rsidR="003C0C1C" w:rsidRPr="00E05EC9">
        <w:fldChar w:fldCharType="separate"/>
      </w:r>
      <w:r w:rsidR="00B62578" w:rsidRPr="00E05EC9">
        <w:t>Figure 2</w:t>
      </w:r>
      <w:r w:rsidR="00B62578" w:rsidRPr="00E05EC9">
        <w:noBreakHyphen/>
        <w:t>29</w:t>
      </w:r>
      <w:r w:rsidR="003C0C1C" w:rsidRPr="00E05EC9">
        <w:fldChar w:fldCharType="end"/>
      </w:r>
      <w:r w:rsidR="003C0C1C" w:rsidRPr="00E05EC9">
        <w:t xml:space="preserve"> is from</w:t>
      </w:r>
      <w:r w:rsidR="004B5216" w:rsidRPr="00E05EC9">
        <w:t xml:space="preserve"> Ergon Energy at</w:t>
      </w:r>
      <w:r w:rsidR="003C0C1C" w:rsidRPr="00E05EC9">
        <w:t xml:space="preserve"> the Dundowran Feeder </w:t>
      </w:r>
      <w:r w:rsidR="004B5216" w:rsidRPr="00E05EC9">
        <w:t>in Hervey Bay (Qld) and illustrates</w:t>
      </w:r>
      <w:r w:rsidR="003C0C1C" w:rsidRPr="00E05EC9">
        <w:t xml:space="preserve"> how PV has affected the load profile</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3C0C1C" w:rsidRPr="00E05EC9">
        <w:t>. It shows a reverse flow during the middle of the</w:t>
      </w:r>
      <w:r w:rsidR="004B5216" w:rsidRPr="00E05EC9">
        <w:t xml:space="preserve"> day</w:t>
      </w:r>
      <w:r w:rsidR="003C0C1C" w:rsidRPr="00E05EC9">
        <w:t xml:space="preserve"> at approximately 12:30pm in 2015.</w:t>
      </w:r>
    </w:p>
    <w:p w14:paraId="27F19453" w14:textId="5F99B707" w:rsidR="004B5216" w:rsidRPr="00E05EC9" w:rsidRDefault="004B5216" w:rsidP="002740BD">
      <w:r w:rsidRPr="00E05EC9">
        <mc:AlternateContent>
          <mc:Choice Requires="wpg">
            <w:drawing>
              <wp:anchor distT="0" distB="0" distL="114300" distR="114300" simplePos="0" relativeHeight="251178496"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E05EC9" w:rsidRPr="001B1088" w:rsidRDefault="00E05EC9" w:rsidP="002740BD">
                              <w:pPr>
                                <w:pStyle w:val="Caption"/>
                                <w:rPr>
                                  <w:szCs w:val="24"/>
                                </w:rPr>
                              </w:pPr>
                              <w:bookmarkStart w:id="182" w:name="_Ref479536956"/>
                              <w:bookmarkStart w:id="183" w:name="_Toc4933382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2"/>
                              <w:r>
                                <w:t xml:space="preserve"> - Dundowran Feeder Load Profile [69]</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17849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E05EC9" w:rsidRPr="001B1088" w:rsidRDefault="00E05EC9" w:rsidP="002740BD">
                        <w:pPr>
                          <w:pStyle w:val="Caption"/>
                          <w:rPr>
                            <w:szCs w:val="24"/>
                          </w:rPr>
                        </w:pPr>
                        <w:bookmarkStart w:id="184" w:name="_Ref479536956"/>
                        <w:bookmarkStart w:id="185" w:name="_Toc4933382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4"/>
                        <w:r>
                          <w:t xml:space="preserve"> - Dundowran Feeder Load Profile [69]</w:t>
                        </w:r>
                        <w:bookmarkEnd w:id="185"/>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E05EC9"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E05EC9" w:rsidRDefault="009F46A6" w:rsidP="002740BD">
            <w:pPr>
              <w:pStyle w:val="REFPIC"/>
              <w:framePr w:hSpace="0" w:wrap="auto" w:vAnchor="margin" w:hAnchor="text" w:yAlign="inline"/>
            </w:pPr>
          </w:p>
        </w:tc>
      </w:tr>
    </w:tbl>
    <w:p w14:paraId="2043D7CC" w14:textId="370B8DFF" w:rsidR="004B5216" w:rsidRPr="00E05EC9" w:rsidRDefault="00272C21" w:rsidP="002740BD">
      <w:r w:rsidRPr="00E05EC9">
        <w:t>The</w:t>
      </w:r>
      <w:r w:rsidR="002458EC" w:rsidRPr="00E05EC9">
        <w:t xml:space="preserve"> Planners</w:t>
      </w:r>
      <w:r w:rsidR="00EF4224" w:rsidRPr="00E05EC9">
        <w:t xml:space="preserve"> at Ergon Energy need to identify issues with feeders and disruption which may occur with the grid. In the above </w:t>
      </w:r>
      <w:r w:rsidR="00EF4224" w:rsidRPr="00E05EC9">
        <w:fldChar w:fldCharType="begin"/>
      </w:r>
      <w:r w:rsidR="00EF4224" w:rsidRPr="00E05EC9">
        <w:instrText xml:space="preserve"> REF _Ref479536956 \h </w:instrText>
      </w:r>
      <w:r w:rsidR="00EF4224" w:rsidRPr="00E05EC9">
        <w:fldChar w:fldCharType="separate"/>
      </w:r>
      <w:r w:rsidR="00B62578" w:rsidRPr="00E05EC9">
        <w:t>Figure 2</w:t>
      </w:r>
      <w:r w:rsidR="00B62578" w:rsidRPr="00E05EC9">
        <w:noBreakHyphen/>
        <w:t>29</w:t>
      </w:r>
      <w:r w:rsidR="00EF4224" w:rsidRPr="00E05EC9">
        <w:fldChar w:fldCharType="end"/>
      </w:r>
      <w:r w:rsidR="002458EC" w:rsidRPr="00E05EC9">
        <w:t xml:space="preserve"> the blue line shows</w:t>
      </w:r>
      <w:r w:rsidR="00EF4224" w:rsidRPr="00E05EC9">
        <w:t xml:space="preserve"> this area has high solar PV utility which is meeting the energy requirements during the course of the day and is feeding electricity back into the substation. The red line shows the tradition</w:t>
      </w:r>
      <w:r w:rsidR="005D7EFE" w:rsidRPr="00E05EC9">
        <w:t>al</w:t>
      </w:r>
      <w:r w:rsidR="00EF4224" w:rsidRPr="00E05EC9">
        <w:t xml:space="preserve"> load profile. The interesting phenomenon is</w:t>
      </w:r>
      <w:r w:rsidR="002458EC" w:rsidRPr="00E05EC9">
        <w:t xml:space="preserve"> that</w:t>
      </w:r>
      <w:r w:rsidR="00EF4224" w:rsidRPr="00E05EC9">
        <w:t xml:space="preserve"> the green line </w:t>
      </w:r>
      <w:r w:rsidR="002458EC" w:rsidRPr="00E05EC9">
        <w:t>has</w:t>
      </w:r>
      <w:r w:rsidR="00EF4224" w:rsidRPr="00E05EC9">
        <w:t xml:space="preserve"> an unexpected peak in demand which cannot be met with PV technology and highlights the risks of cloud cover or storms. The sudden los</w:t>
      </w:r>
      <w:r w:rsidR="002458EC" w:rsidRPr="00E05EC9">
        <w:t>s</w:t>
      </w:r>
      <w:r w:rsidR="00EF4224" w:rsidRPr="00E05EC9">
        <w:t xml:space="preserve">es in power generation must be met and </w:t>
      </w:r>
      <w:r w:rsidR="005D7EFE" w:rsidRPr="00E05EC9">
        <w:t xml:space="preserve">this demand </w:t>
      </w:r>
      <w:r w:rsidR="00EF4224" w:rsidRPr="00E05EC9">
        <w:t>can overload the feeder</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EF4224" w:rsidRPr="00E05EC9">
        <w:t>.</w:t>
      </w:r>
      <w:r w:rsidR="000B47FD" w:rsidRPr="00E05EC9">
        <w:t xml:space="preserve"> </w:t>
      </w:r>
    </w:p>
    <w:p w14:paraId="75C12578" w14:textId="256CE793" w:rsidR="00E07C12" w:rsidRPr="00E05EC9" w:rsidRDefault="00E07C12" w:rsidP="002740BD">
      <w:r w:rsidRPr="00E05EC9">
        <w:br w:type="page"/>
      </w:r>
    </w:p>
    <w:p w14:paraId="1D3B9463" w14:textId="6ED3BF09" w:rsidR="00763B5E" w:rsidRPr="00E05EC9" w:rsidRDefault="00763B5E" w:rsidP="002740BD">
      <w:pPr>
        <w:pStyle w:val="Heading2"/>
      </w:pPr>
      <w:bookmarkStart w:id="186" w:name="_Toc493340811"/>
      <w:r w:rsidRPr="00E05EC9">
        <w:lastRenderedPageBreak/>
        <w:t>Tariffs and Rebate Change</w:t>
      </w:r>
      <w:bookmarkEnd w:id="186"/>
    </w:p>
    <w:p w14:paraId="29A39B57" w14:textId="39F979FD" w:rsidR="00AC1519" w:rsidRPr="00E05EC9" w:rsidRDefault="00B02822" w:rsidP="002740BD">
      <w:r w:rsidRPr="00E05EC9">
        <w:t xml:space="preserve">An electricity meter is a device used by the Ergon Energy to accurately measure how much electricity is used through that line. A household may have more than one meter </w:t>
      </w:r>
      <w:r w:rsidR="00FB7A0D" w:rsidRPr="00E05EC9">
        <w:t>if they have</w:t>
      </w:r>
      <w:r w:rsidRPr="00E05EC9">
        <w:t xml:space="preserve"> several meteri</w:t>
      </w:r>
      <w:r w:rsidR="00FB7A0D" w:rsidRPr="00E05EC9">
        <w:t>ng schemes. A metering rate is</w:t>
      </w:r>
      <w:r w:rsidR="000021D3" w:rsidRPr="00E05EC9">
        <w:t xml:space="preserve"> called a</w:t>
      </w:r>
      <w:r w:rsidR="00FB7A0D" w:rsidRPr="00E05EC9">
        <w:t xml:space="preserve"> T</w:t>
      </w:r>
      <w:r w:rsidRPr="00E05EC9">
        <w:t xml:space="preserve">ariff and there </w:t>
      </w:r>
      <w:r w:rsidR="000021D3" w:rsidRPr="00E05EC9">
        <w:t>are different</w:t>
      </w:r>
      <w:r w:rsidR="00FB7A0D" w:rsidRPr="00E05EC9">
        <w:t xml:space="preserve"> T</w:t>
      </w:r>
      <w:r w:rsidRPr="00E05EC9">
        <w:t xml:space="preserve">ariff </w:t>
      </w:r>
      <w:r w:rsidR="000021D3" w:rsidRPr="00E05EC9">
        <w:t xml:space="preserve">rates </w:t>
      </w:r>
      <w:r w:rsidR="00FB7A0D" w:rsidRPr="00E05EC9">
        <w:t>which usually vary according to</w:t>
      </w:r>
      <w:r w:rsidRPr="00E05EC9">
        <w:t xml:space="preserve"> availability of usage. </w:t>
      </w:r>
      <w:r w:rsidR="000021D3" w:rsidRPr="00E05EC9">
        <w:t xml:space="preserve">The below </w:t>
      </w:r>
      <w:r w:rsidR="000021D3" w:rsidRPr="00E05EC9">
        <w:fldChar w:fldCharType="begin"/>
      </w:r>
      <w:r w:rsidR="000021D3" w:rsidRPr="00E05EC9">
        <w:instrText xml:space="preserve"> REF _Ref479539636 \h </w:instrText>
      </w:r>
      <w:r w:rsidR="000021D3" w:rsidRPr="00E05EC9">
        <w:fldChar w:fldCharType="separate"/>
      </w:r>
      <w:r w:rsidR="00B62578" w:rsidRPr="00E05EC9">
        <w:t>Table 2</w:t>
      </w:r>
      <w:r w:rsidR="00B62578" w:rsidRPr="00E05EC9">
        <w:noBreakHyphen/>
        <w:t>4</w:t>
      </w:r>
      <w:r w:rsidR="000021D3" w:rsidRPr="00E05EC9">
        <w:fldChar w:fldCharType="end"/>
      </w:r>
      <w:r w:rsidR="000021D3" w:rsidRPr="00E05EC9">
        <w:t xml:space="preserve"> list</w:t>
      </w:r>
      <w:r w:rsidR="00D578CF" w:rsidRPr="00E05EC9">
        <w:t>s</w:t>
      </w:r>
      <w:r w:rsidR="000021D3" w:rsidRPr="00E05EC9">
        <w:t xml:space="preserve"> the different residential tariffs; tariff 11, tariff 31, tariff 33 and the solar fed-in tariff</w:t>
      </w:r>
      <w:r w:rsidR="000B47FD" w:rsidRPr="00E05EC9">
        <w:t xml:space="preserve"> </w:t>
      </w:r>
      <w:r w:rsidR="000B47FD" w:rsidRPr="00E05EC9">
        <w:fldChar w:fldCharType="begin"/>
      </w:r>
      <w:r w:rsidR="000B47FD" w:rsidRPr="00E05EC9">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E05EC9">
        <w:fldChar w:fldCharType="separate"/>
      </w:r>
      <w:r w:rsidR="000B47FD" w:rsidRPr="00E05EC9">
        <w:t>[</w:t>
      </w:r>
      <w:hyperlink w:anchor="_ENREF_84" w:tooltip="Energy, 2017 #87" w:history="1">
        <w:r w:rsidR="00DD1C1C" w:rsidRPr="00E05EC9">
          <w:t>84</w:t>
        </w:r>
      </w:hyperlink>
      <w:r w:rsidR="000B47FD" w:rsidRPr="00E05EC9">
        <w:t>]</w:t>
      </w:r>
      <w:r w:rsidR="000B47FD" w:rsidRPr="00E05EC9">
        <w:fldChar w:fldCharType="end"/>
      </w:r>
      <w:r w:rsidR="000021D3" w:rsidRPr="00E05EC9">
        <w:t>.</w:t>
      </w:r>
      <w:r w:rsidR="00C53883" w:rsidRPr="00E05EC9">
        <w:t xml:space="preserve"> </w:t>
      </w:r>
    </w:p>
    <w:p w14:paraId="4C873B19" w14:textId="5C930617" w:rsidR="00DD20F9" w:rsidRPr="00E05EC9" w:rsidRDefault="00DD20F9" w:rsidP="002740BD">
      <w:r w:rsidRPr="00E05EC9">
        <mc:AlternateContent>
          <mc:Choice Requires="wpg">
            <w:drawing>
              <wp:anchor distT="0" distB="0" distL="114300" distR="114300" simplePos="0" relativeHeight="251213312"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E05EC9" w:rsidRPr="00D265C3" w:rsidRDefault="00E05EC9" w:rsidP="002740BD">
                              <w:pPr>
                                <w:pStyle w:val="Caption"/>
                                <w:rPr>
                                  <w:szCs w:val="24"/>
                                </w:rPr>
                              </w:pPr>
                              <w:bookmarkStart w:id="187" w:name="_Ref479539636"/>
                              <w:bookmarkStart w:id="188" w:name="_Toc49333816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7"/>
                              <w:r>
                                <w:t xml:space="preserve"> - </w:t>
                              </w:r>
                              <w:r w:rsidRPr="004801BA">
                                <w:t>Electricity Pricing Information</w:t>
                              </w:r>
                              <w:r>
                                <w:t xml:space="preserve"> [70]</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213312;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E05EC9" w:rsidRPr="00D265C3" w:rsidRDefault="00E05EC9" w:rsidP="002740BD">
                        <w:pPr>
                          <w:pStyle w:val="Caption"/>
                          <w:rPr>
                            <w:szCs w:val="24"/>
                          </w:rPr>
                        </w:pPr>
                        <w:bookmarkStart w:id="189" w:name="_Ref479539636"/>
                        <w:bookmarkStart w:id="190" w:name="_Toc49333816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9"/>
                        <w:r>
                          <w:t xml:space="preserve"> - </w:t>
                        </w:r>
                        <w:r w:rsidRPr="004801BA">
                          <w:t>Electricity Pricing Information</w:t>
                        </w:r>
                        <w:r>
                          <w:t xml:space="preserve"> [70]</w:t>
                        </w:r>
                        <w:bookmarkEnd w:id="190"/>
                      </w:p>
                    </w:txbxContent>
                  </v:textbox>
                </v:shape>
                <w10:wrap type="square"/>
              </v:group>
            </w:pict>
          </mc:Fallback>
        </mc:AlternateContent>
      </w:r>
    </w:p>
    <w:p w14:paraId="203F2CDB" w14:textId="77777777" w:rsidR="00D212BE" w:rsidRPr="00E05EC9" w:rsidRDefault="00D212BE" w:rsidP="002740BD"/>
    <w:p w14:paraId="3191E5FA" w14:textId="77777777" w:rsidR="00D212BE" w:rsidRPr="00E05EC9" w:rsidRDefault="00D212BE" w:rsidP="002740BD"/>
    <w:p w14:paraId="7E7C034D" w14:textId="5C32D3BA" w:rsidR="0098441E" w:rsidRPr="00E05EC9" w:rsidRDefault="0015237A" w:rsidP="002740BD">
      <w:r w:rsidRPr="00E05EC9">
        <w:t>The Queensland Solar Rebate S</w:t>
      </w:r>
      <w:r w:rsidR="0098441E" w:rsidRPr="00E05EC9">
        <w:t>cheme</w:t>
      </w:r>
      <w:r w:rsidR="00C33652" w:rsidRPr="00E05EC9">
        <w:t xml:space="preserve"> was an incentive introduced in 2008 for customers who applied before the 9</w:t>
      </w:r>
      <w:r w:rsidR="00C33652" w:rsidRPr="00E05EC9">
        <w:rPr>
          <w:vertAlign w:val="superscript"/>
        </w:rPr>
        <w:t>th</w:t>
      </w:r>
      <w:r w:rsidR="00C33652" w:rsidRPr="00E05EC9">
        <w:t xml:space="preserve"> July 2012, and allowed a feed-in tariff rat</w:t>
      </w:r>
      <w:r w:rsidR="000B47FD" w:rsidRPr="00E05EC9">
        <w:t>e of 44 cents per kilowatt hour</w:t>
      </w:r>
      <w:r w:rsidRPr="00E05EC9">
        <w:t xml:space="preserve"> </w:t>
      </w:r>
      <w:r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E05EC9">
        <w:fldChar w:fldCharType="separate"/>
      </w:r>
      <w:r w:rsidR="00390636" w:rsidRPr="00E05EC9">
        <w:t>[</w:t>
      </w:r>
      <w:hyperlink w:anchor="_ENREF_85" w:tooltip="Government, 2015 #104" w:history="1">
        <w:r w:rsidR="00DD1C1C" w:rsidRPr="00E05EC9">
          <w:t>85</w:t>
        </w:r>
      </w:hyperlink>
      <w:r w:rsidR="00390636" w:rsidRPr="00E05EC9">
        <w:t>]</w:t>
      </w:r>
      <w:r w:rsidRPr="00E05EC9">
        <w:fldChar w:fldCharType="end"/>
      </w:r>
      <w:r w:rsidR="000B47FD" w:rsidRPr="00E05EC9">
        <w:t>.</w:t>
      </w:r>
      <w:r w:rsidR="00FB7A0D" w:rsidRPr="00E05EC9">
        <w:t xml:space="preserve"> The scheme expired</w:t>
      </w:r>
      <w:r w:rsidR="00C33652" w:rsidRPr="00E05EC9">
        <w:t xml:space="preserve"> on the 1</w:t>
      </w:r>
      <w:r w:rsidR="00C33652" w:rsidRPr="00E05EC9">
        <w:rPr>
          <w:vertAlign w:val="superscript"/>
        </w:rPr>
        <w:t>st</w:t>
      </w:r>
      <w:r w:rsidR="00FB7A0D" w:rsidRPr="00E05EC9">
        <w:t xml:space="preserve"> July 2012</w:t>
      </w:r>
      <w:r w:rsidR="00C33652" w:rsidRPr="00E05EC9">
        <w:t xml:space="preserve"> and for persons still receiving the tariff it is </w:t>
      </w:r>
      <w:r w:rsidRPr="00E05EC9">
        <w:t xml:space="preserve">substantially </w:t>
      </w:r>
      <w:r w:rsidR="00C33652" w:rsidRPr="00E05EC9">
        <w:t>higher than the c</w:t>
      </w:r>
      <w:r w:rsidRPr="00E05EC9">
        <w:t>urrent 7.448 cents/kWhr</w:t>
      </w:r>
      <w:r w:rsidR="00B220D1" w:rsidRPr="00E05EC9">
        <w:t>. The current feed in rate is less than one third for what is paid</w:t>
      </w:r>
      <w:r w:rsidRPr="00E05EC9">
        <w:t xml:space="preserve"> for the</w:t>
      </w:r>
      <w:r w:rsidR="00C33652" w:rsidRPr="00E05EC9">
        <w:t xml:space="preserve"> general usage Tariff 11 of 27.071 cents/kWhr.</w:t>
      </w:r>
      <w:r w:rsidRPr="00E05EC9">
        <w:t xml:space="preserve"> </w:t>
      </w:r>
      <w:r w:rsidR="001B1D4F" w:rsidRPr="00E05EC9">
        <w:t xml:space="preserve"> The low feed in tariff rate is be</w:t>
      </w:r>
      <w:r w:rsidR="00FB7A0D" w:rsidRPr="00E05EC9">
        <w:t>neficial to Ergon the electricity</w:t>
      </w:r>
      <w:r w:rsidR="001B1D4F" w:rsidRPr="00E05EC9">
        <w:t xml:space="preserve"> supplier as they</w:t>
      </w:r>
      <w:r w:rsidR="00230647" w:rsidRPr="00E05EC9">
        <w:t xml:space="preserve"> are</w:t>
      </w:r>
      <w:r w:rsidR="001B1D4F" w:rsidRPr="00E05EC9">
        <w:t xml:space="preserve"> effectively pu</w:t>
      </w:r>
      <w:r w:rsidR="00230647" w:rsidRPr="00E05EC9">
        <w:t xml:space="preserve">rchasing </w:t>
      </w:r>
      <w:r w:rsidR="001B1D4F" w:rsidRPr="00E05EC9">
        <w:t>the power at 7 cents and kilowatt hour and sell</w:t>
      </w:r>
      <w:r w:rsidR="00230647" w:rsidRPr="00E05EC9">
        <w:t>ing</w:t>
      </w:r>
      <w:r w:rsidR="00FB7A0D" w:rsidRPr="00E05EC9">
        <w:t xml:space="preserve"> it to the person next door for 27 cents per</w:t>
      </w:r>
      <w:r w:rsidR="001B1D4F" w:rsidRPr="00E05EC9">
        <w:t xml:space="preserve"> kilowatt hour. This is creating them 20 cents per kilowatt hour </w:t>
      </w:r>
      <w:r w:rsidR="00FB7A0D" w:rsidRPr="00E05EC9">
        <w:t>just for maintenance</w:t>
      </w:r>
      <w:r w:rsidR="001B1D4F" w:rsidRPr="00E05EC9">
        <w:t xml:space="preserve"> </w:t>
      </w:r>
      <w:r w:rsidR="00FB7A0D" w:rsidRPr="00E05EC9">
        <w:t xml:space="preserve">of their network, </w:t>
      </w:r>
      <w:r w:rsidR="001B1D4F" w:rsidRPr="00E05EC9">
        <w:t xml:space="preserve">when it needed to be maintained regardless for supply obligations. Ergon charge 90 cents per day for a person being connected to the grid regardless if </w:t>
      </w:r>
      <w:r w:rsidR="000D6B26" w:rsidRPr="00E05EC9">
        <w:t>electricity</w:t>
      </w:r>
      <w:r w:rsidR="001B1D4F" w:rsidRPr="00E05EC9">
        <w:t xml:space="preserve"> is consumed or delivered.</w:t>
      </w:r>
      <w:r w:rsidR="00731CA9" w:rsidRPr="00E05EC9">
        <w:t xml:space="preserve"> </w:t>
      </w:r>
      <w:r w:rsidR="00731CA9"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E05EC9">
        <w:fldChar w:fldCharType="separate"/>
      </w:r>
      <w:r w:rsidR="00390636" w:rsidRPr="00E05EC9">
        <w:t>[</w:t>
      </w:r>
      <w:hyperlink w:anchor="_ENREF_85" w:tooltip="Government, 2015 #104" w:history="1">
        <w:r w:rsidR="00DD1C1C" w:rsidRPr="00E05EC9">
          <w:t>85</w:t>
        </w:r>
      </w:hyperlink>
      <w:r w:rsidR="00390636" w:rsidRPr="00E05EC9">
        <w:t>]</w:t>
      </w:r>
      <w:r w:rsidR="00731CA9" w:rsidRPr="00E05EC9">
        <w:fldChar w:fldCharType="end"/>
      </w:r>
    </w:p>
    <w:p w14:paraId="1BE73721" w14:textId="77777777" w:rsidR="00C33652" w:rsidRPr="00E05EC9" w:rsidRDefault="00C33652" w:rsidP="002740BD"/>
    <w:p w14:paraId="250CBBA4" w14:textId="73F72FEB" w:rsidR="00DD20F9" w:rsidRPr="00E05EC9" w:rsidRDefault="003B5AE1" w:rsidP="002740BD">
      <w:r w:rsidRPr="00E05EC9">
        <w:t>Yao and Steemers heavily described the effects of</w:t>
      </w:r>
      <w:r w:rsidR="000D6D6A" w:rsidRPr="00E05EC9">
        <w:t xml:space="preserve"> daily residential electricity usage</w:t>
      </w:r>
      <w:r w:rsidRPr="00E05EC9">
        <w:t xml:space="preserve"> as it</w:t>
      </w:r>
      <w:r w:rsidR="000D6D6A" w:rsidRPr="00E05EC9">
        <w:t xml:space="preserve"> varie</w:t>
      </w:r>
      <w:r w:rsidR="00C86481" w:rsidRPr="00E05EC9">
        <w:t xml:space="preserve">s due to varying factors such as number of occupants and occupancy, cooling appliances, </w:t>
      </w:r>
      <w:r w:rsidRPr="00E05EC9">
        <w:t xml:space="preserve">hours of </w:t>
      </w:r>
      <w:r w:rsidR="00A047D2" w:rsidRPr="00E05EC9">
        <w:t>lighting. Baetens addressed the</w:t>
      </w:r>
      <w:r w:rsidR="00FB7A0D" w:rsidRPr="00E05EC9">
        <w:t xml:space="preserve"> same</w:t>
      </w:r>
      <w:r w:rsidR="00A047D2" w:rsidRPr="00E05EC9">
        <w:t xml:space="preserve"> sources of energy consumption as Yao and Steemers but additionally included</w:t>
      </w:r>
      <w:r w:rsidR="00C86481" w:rsidRPr="00E05EC9">
        <w:t xml:space="preserve"> ventilation, space heating, pools, domestic hot water,</w:t>
      </w:r>
      <w:r w:rsidRPr="00E05EC9">
        <w:t xml:space="preserve"> flo</w:t>
      </w:r>
      <w:r w:rsidR="00230647" w:rsidRPr="00E05EC9">
        <w:t>o</w:t>
      </w:r>
      <w:r w:rsidRPr="00E05EC9">
        <w:t>r area of the house, number of rooms, water inlet and outlet temperature, volume of water consumed, appliance energy consumption,</w:t>
      </w:r>
      <w:r w:rsidR="00C86481" w:rsidRPr="00E05EC9">
        <w:t xml:space="preserve"> seasons and weather</w:t>
      </w:r>
      <w:r w:rsidR="000B47FD" w:rsidRPr="00E05EC9">
        <w:t xml:space="preserve"> </w:t>
      </w:r>
      <w:r w:rsidR="000B47FD" w:rsidRPr="00E05EC9">
        <w:fldChar w:fldCharType="begin"/>
      </w:r>
      <w:r w:rsidR="00DD1C1C" w:rsidRPr="00E05EC9">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E05EC9">
        <w:fldChar w:fldCharType="separate"/>
      </w:r>
      <w:r w:rsidR="00DD1C1C" w:rsidRPr="00E05EC9">
        <w:t>[</w:t>
      </w:r>
      <w:hyperlink w:anchor="_ENREF_35" w:tooltip="Baetens, 2010 #88" w:history="1">
        <w:r w:rsidR="00DD1C1C" w:rsidRPr="00E05EC9">
          <w:t>35</w:t>
        </w:r>
      </w:hyperlink>
      <w:r w:rsidR="00DD1C1C" w:rsidRPr="00E05EC9">
        <w:t xml:space="preserve">, </w:t>
      </w:r>
      <w:hyperlink w:anchor="_ENREF_86" w:tooltip="Yao, 2005 #89" w:history="1">
        <w:r w:rsidR="00DD1C1C" w:rsidRPr="00E05EC9">
          <w:t>86</w:t>
        </w:r>
      </w:hyperlink>
      <w:r w:rsidR="00DD1C1C" w:rsidRPr="00E05EC9">
        <w:t>]</w:t>
      </w:r>
      <w:r w:rsidR="000B47FD" w:rsidRPr="00E05EC9">
        <w:fldChar w:fldCharType="end"/>
      </w:r>
      <w:r w:rsidR="00C86481" w:rsidRPr="00E05EC9">
        <w:t>.</w:t>
      </w:r>
      <w:r w:rsidR="000B47FD" w:rsidRPr="00E05EC9">
        <w:t xml:space="preserve"> </w:t>
      </w:r>
    </w:p>
    <w:p w14:paraId="5EB8929E" w14:textId="4C83FFA6" w:rsidR="00DD20F9" w:rsidRPr="00E05EC9" w:rsidRDefault="00DD20F9" w:rsidP="002740BD"/>
    <w:p w14:paraId="3C058C40" w14:textId="570B70D1" w:rsidR="00A15A76" w:rsidRPr="00E05EC9" w:rsidRDefault="00A15A76" w:rsidP="002740BD">
      <w:r w:rsidRPr="00E05EC9">
        <w:lastRenderedPageBreak/>
        <w:t>Ergon Energy</w:t>
      </w:r>
      <w:r w:rsidR="006C7997" w:rsidRPr="00E05EC9">
        <w:t>,</w:t>
      </w:r>
      <w:r w:rsidRPr="00E05EC9">
        <w:t xml:space="preserve"> Queensland’s Electricity supplier has written that there are a number of factors which affect electricity consumption</w:t>
      </w:r>
      <w:r w:rsidR="00013EB4" w:rsidRPr="00E05EC9">
        <w:t>,</w:t>
      </w:r>
      <w:r w:rsidRPr="00E05EC9">
        <w:t xml:space="preserve"> but climatic variance is no doubt the </w:t>
      </w:r>
      <w:r w:rsidR="00FB7A0D" w:rsidRPr="00E05EC9">
        <w:t>most important</w:t>
      </w:r>
      <w:r w:rsidR="000B47FD" w:rsidRPr="00E05EC9">
        <w:t xml:space="preserve"> </w:t>
      </w:r>
      <w:r w:rsidR="000B47FD" w:rsidRPr="00E05EC9">
        <w:fldChar w:fldCharType="begin"/>
      </w:r>
      <w:r w:rsidR="000B47FD" w:rsidRPr="00E05EC9">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E05EC9">
        <w:fldChar w:fldCharType="separate"/>
      </w:r>
      <w:r w:rsidR="000B47FD" w:rsidRPr="00E05EC9">
        <w:t>[</w:t>
      </w:r>
      <w:hyperlink w:anchor="_ENREF_87" w:tooltip="Energy, 2017 #90" w:history="1">
        <w:r w:rsidR="00DD1C1C" w:rsidRPr="00E05EC9">
          <w:t>87</w:t>
        </w:r>
      </w:hyperlink>
      <w:r w:rsidR="000B47FD" w:rsidRPr="00E05EC9">
        <w:t>]</w:t>
      </w:r>
      <w:r w:rsidR="000B47FD" w:rsidRPr="00E05EC9">
        <w:fldChar w:fldCharType="end"/>
      </w:r>
      <w:r w:rsidRPr="00E05EC9">
        <w:t>.</w:t>
      </w:r>
      <w:r w:rsidR="006C7997" w:rsidRPr="00E05EC9">
        <w:t xml:space="preserve"> They </w:t>
      </w:r>
      <w:r w:rsidR="00FB7A0D" w:rsidRPr="00E05EC9">
        <w:t>further reinforced</w:t>
      </w:r>
      <w:r w:rsidR="006C7997" w:rsidRPr="00E05EC9">
        <w:t xml:space="preserve"> this by saying many Northern Districts have up to 73 per cent more electricity consumption in </w:t>
      </w:r>
      <w:r w:rsidR="00013EB4" w:rsidRPr="00E05EC9">
        <w:t>Summer</w:t>
      </w:r>
      <w:r w:rsidR="006C7997" w:rsidRPr="00E05EC9">
        <w:t xml:space="preserve"> compared to Winter and </w:t>
      </w:r>
      <w:r w:rsidR="00013EB4" w:rsidRPr="00E05EC9">
        <w:t>Autumn seasons</w:t>
      </w:r>
      <w:r w:rsidR="006C7997" w:rsidRPr="00E05EC9">
        <w:t>.</w:t>
      </w:r>
      <w:r w:rsidR="00811471" w:rsidRPr="00E05EC9">
        <w:t xml:space="preserve"> </w:t>
      </w:r>
      <w:r w:rsidR="00DD20F9" w:rsidRPr="00E05EC9">
        <w:t xml:space="preserve">The </w:t>
      </w:r>
      <w:r w:rsidR="00DD20F9" w:rsidRPr="00E05EC9">
        <w:fldChar w:fldCharType="begin"/>
      </w:r>
      <w:r w:rsidR="00DD20F9" w:rsidRPr="00E05EC9">
        <w:instrText xml:space="preserve"> REF _Ref480124228 \h </w:instrText>
      </w:r>
      <w:r w:rsidR="00DD20F9" w:rsidRPr="00E05EC9">
        <w:fldChar w:fldCharType="separate"/>
      </w:r>
      <w:r w:rsidR="00B62578" w:rsidRPr="00E05EC9">
        <w:t>Figure 2</w:t>
      </w:r>
      <w:r w:rsidR="00B62578" w:rsidRPr="00E05EC9">
        <w:noBreakHyphen/>
        <w:t>30</w:t>
      </w:r>
      <w:r w:rsidR="00DD20F9" w:rsidRPr="00E05EC9">
        <w:fldChar w:fldCharType="end"/>
      </w:r>
      <w:r w:rsidR="00DD20F9" w:rsidRPr="00E05EC9">
        <w:t xml:space="preserve"> below highlights the stark contrast in consumption between Winter and Summer months.</w:t>
      </w:r>
    </w:p>
    <w:p w14:paraId="077C3A79" w14:textId="4696A759" w:rsidR="00DD20F9" w:rsidRPr="00E05EC9" w:rsidRDefault="00DD20F9" w:rsidP="002740BD"/>
    <w:p w14:paraId="1C9EDACD" w14:textId="37A3C9A8" w:rsidR="00720777" w:rsidRPr="00E05EC9" w:rsidRDefault="00FB7A0D" w:rsidP="002740BD">
      <w:r w:rsidRPr="00E05EC9">
        <mc:AlternateContent>
          <mc:Choice Requires="wpg">
            <w:drawing>
              <wp:anchor distT="0" distB="0" distL="114300" distR="114300" simplePos="0" relativeHeight="251248128"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E05EC9" w:rsidRPr="006F2D45" w:rsidRDefault="00E05EC9" w:rsidP="002740BD">
                              <w:pPr>
                                <w:pStyle w:val="Caption"/>
                                <w:rPr>
                                  <w:szCs w:val="24"/>
                                </w:rPr>
                              </w:pPr>
                              <w:bookmarkStart w:id="191" w:name="_Ref480124228"/>
                              <w:bookmarkStart w:id="192" w:name="_Ref480124223"/>
                              <w:bookmarkStart w:id="193" w:name="_Toc4933382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1"/>
                              <w:r>
                                <w:t xml:space="preserve">- Tariff 11 kWh/day - Summer Vs Winter </w:t>
                              </w:r>
                              <w:bookmarkEnd w:id="192"/>
                              <w:r>
                                <w:t>[73]</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248128;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E05EC9" w:rsidRPr="006F2D45" w:rsidRDefault="00E05EC9" w:rsidP="002740BD">
                        <w:pPr>
                          <w:pStyle w:val="Caption"/>
                          <w:rPr>
                            <w:szCs w:val="24"/>
                          </w:rPr>
                        </w:pPr>
                        <w:bookmarkStart w:id="194" w:name="_Ref480124228"/>
                        <w:bookmarkStart w:id="195" w:name="_Ref480124223"/>
                        <w:bookmarkStart w:id="196" w:name="_Toc4933382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4"/>
                        <w:r>
                          <w:t xml:space="preserve">- Tariff 11 kWh/day - Summer Vs Winter </w:t>
                        </w:r>
                        <w:bookmarkEnd w:id="195"/>
                        <w:r>
                          <w:t>[73]</w:t>
                        </w:r>
                        <w:bookmarkEnd w:id="196"/>
                      </w:p>
                    </w:txbxContent>
                  </v:textbox>
                </v:shape>
                <w10:wrap type="square"/>
              </v:group>
            </w:pict>
          </mc:Fallback>
        </mc:AlternateContent>
      </w:r>
    </w:p>
    <w:p w14:paraId="09441B50" w14:textId="0749C08D" w:rsidR="00DD20F9" w:rsidRPr="00E05EC9" w:rsidRDefault="00C53883" w:rsidP="002740BD">
      <w:r w:rsidRPr="00E05EC9">
        <mc:AlternateContent>
          <mc:Choice Requires="wps">
            <w:drawing>
              <wp:anchor distT="0" distB="0" distL="114300" distR="114300" simplePos="0" relativeHeight="251665920"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05EC9" w:rsidRDefault="00E05EC9" w:rsidP="002740BD"/>
                          <w:p w14:paraId="00FC27E1" w14:textId="77777777" w:rsidR="00E05EC9" w:rsidRDefault="00E05EC9" w:rsidP="002740BD"/>
                          <w:p w14:paraId="64928188" w14:textId="77777777" w:rsidR="00E05EC9" w:rsidRDefault="00E05EC9" w:rsidP="002740BD"/>
                          <w:p w14:paraId="63803158" w14:textId="77777777" w:rsidR="00E05EC9" w:rsidRDefault="00E05EC9" w:rsidP="002740BD"/>
                          <w:p w14:paraId="47F1FAB3" w14:textId="77777777" w:rsidR="00E05EC9" w:rsidRDefault="00E05EC9" w:rsidP="002740BD"/>
                          <w:p w14:paraId="292B76ED" w14:textId="77777777" w:rsidR="00E05EC9" w:rsidRDefault="00E05EC9" w:rsidP="002740BD"/>
                          <w:p w14:paraId="037E2A08" w14:textId="77777777" w:rsidR="00E05EC9" w:rsidRDefault="00E05EC9" w:rsidP="002740BD"/>
                          <w:p w14:paraId="1A1F36C5" w14:textId="77777777" w:rsidR="00E05EC9" w:rsidRDefault="00E05EC9" w:rsidP="002740BD"/>
                          <w:p w14:paraId="3A84F072" w14:textId="77777777" w:rsidR="00E05EC9" w:rsidRDefault="00E05EC9" w:rsidP="002740BD"/>
                          <w:p w14:paraId="190906D4" w14:textId="77777777" w:rsidR="00E05EC9" w:rsidRDefault="00E05EC9" w:rsidP="002740BD"/>
                          <w:p w14:paraId="0A57BC73" w14:textId="77777777" w:rsidR="00E05EC9" w:rsidRDefault="00E05EC9"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E05EC9" w:rsidRDefault="00E05EC9" w:rsidP="002740BD"/>
                    <w:p w14:paraId="00FC27E1" w14:textId="77777777" w:rsidR="00E05EC9" w:rsidRDefault="00E05EC9" w:rsidP="002740BD"/>
                    <w:p w14:paraId="64928188" w14:textId="77777777" w:rsidR="00E05EC9" w:rsidRDefault="00E05EC9" w:rsidP="002740BD"/>
                    <w:p w14:paraId="63803158" w14:textId="77777777" w:rsidR="00E05EC9" w:rsidRDefault="00E05EC9" w:rsidP="002740BD"/>
                    <w:p w14:paraId="47F1FAB3" w14:textId="77777777" w:rsidR="00E05EC9" w:rsidRDefault="00E05EC9" w:rsidP="002740BD"/>
                    <w:p w14:paraId="292B76ED" w14:textId="77777777" w:rsidR="00E05EC9" w:rsidRDefault="00E05EC9" w:rsidP="002740BD"/>
                    <w:p w14:paraId="037E2A08" w14:textId="77777777" w:rsidR="00E05EC9" w:rsidRDefault="00E05EC9" w:rsidP="002740BD"/>
                    <w:p w14:paraId="1A1F36C5" w14:textId="77777777" w:rsidR="00E05EC9" w:rsidRDefault="00E05EC9" w:rsidP="002740BD"/>
                    <w:p w14:paraId="3A84F072" w14:textId="77777777" w:rsidR="00E05EC9" w:rsidRDefault="00E05EC9" w:rsidP="002740BD"/>
                    <w:p w14:paraId="190906D4" w14:textId="77777777" w:rsidR="00E05EC9" w:rsidRDefault="00E05EC9" w:rsidP="002740BD"/>
                    <w:p w14:paraId="0A57BC73" w14:textId="77777777" w:rsidR="00E05EC9" w:rsidRDefault="00E05EC9" w:rsidP="002740BD"/>
                  </w:txbxContent>
                </v:textbox>
                <w10:wrap type="square"/>
              </v:shape>
            </w:pict>
          </mc:Fallback>
        </mc:AlternateContent>
      </w:r>
    </w:p>
    <w:p w14:paraId="321EC4CB" w14:textId="4D8BACD6" w:rsidR="00811471" w:rsidRPr="00E05EC9" w:rsidRDefault="0090542E" w:rsidP="002740BD">
      <w:r w:rsidRPr="00E05EC9">
        <w:t>The electricity bill for</w:t>
      </w:r>
      <w:r w:rsidR="00811471" w:rsidRPr="00E05EC9">
        <w:t xml:space="preserve"> a residential property in Townsville with the post code 4814, with three occupants</w:t>
      </w:r>
      <w:r w:rsidRPr="00E05EC9">
        <w:t>, no pool or gas connected</w:t>
      </w:r>
      <w:r w:rsidR="00971F79" w:rsidRPr="00E05EC9">
        <w:t xml:space="preserve"> main</w:t>
      </w:r>
      <w:r w:rsidRPr="00E05EC9">
        <w:t xml:space="preserve"> was studied. </w:t>
      </w:r>
      <w:r w:rsidR="00D2629C" w:rsidRPr="00E05EC9">
        <w:t>The billing</w:t>
      </w:r>
      <w:r w:rsidR="00811471" w:rsidRPr="00E05EC9">
        <w:t xml:space="preserve"> for a</w:t>
      </w:r>
      <w:r w:rsidRPr="00E05EC9">
        <w:t xml:space="preserve"> year over the</w:t>
      </w:r>
      <w:r w:rsidR="00811471" w:rsidRPr="00E05EC9">
        <w:t xml:space="preserve"> period of 15</w:t>
      </w:r>
      <w:r w:rsidR="00811471" w:rsidRPr="00E05EC9">
        <w:rPr>
          <w:vertAlign w:val="superscript"/>
        </w:rPr>
        <w:t>th</w:t>
      </w:r>
      <w:r w:rsidR="00811471" w:rsidRPr="00E05EC9">
        <w:t xml:space="preserve"> of August 2015 to the 16</w:t>
      </w:r>
      <w:r w:rsidR="00811471" w:rsidRPr="00E05EC9">
        <w:rPr>
          <w:vertAlign w:val="superscript"/>
        </w:rPr>
        <w:t>th</w:t>
      </w:r>
      <w:r w:rsidR="00811471" w:rsidRPr="00E05EC9">
        <w:t xml:space="preserve"> of August 2016 </w:t>
      </w:r>
      <w:r w:rsidR="00D2629C" w:rsidRPr="00E05EC9">
        <w:t>with T</w:t>
      </w:r>
      <w:r w:rsidR="00811471" w:rsidRPr="00E05EC9">
        <w:t>ariff 11 and 33 was averaged to a 21.01 kWhr per day</w:t>
      </w:r>
      <w:r w:rsidR="00971F79" w:rsidRPr="00E05EC9">
        <w:t xml:space="preserve"> with</w:t>
      </w:r>
      <w:r w:rsidRPr="00E05EC9">
        <w:t xml:space="preserve"> 2216</w:t>
      </w:r>
      <w:r w:rsidR="00971F79" w:rsidRPr="00E05EC9">
        <w:t>kWhrs</w:t>
      </w:r>
      <w:r w:rsidRPr="00E05EC9">
        <w:t xml:space="preserve"> from February to May</w:t>
      </w:r>
      <w:r w:rsidR="00811471" w:rsidRPr="00E05EC9">
        <w:t xml:space="preserve">. </w:t>
      </w:r>
      <w:r w:rsidR="00971F79" w:rsidRPr="00E05EC9">
        <w:t xml:space="preserve"> This was in </w:t>
      </w:r>
      <w:r w:rsidR="00FB7A0D" w:rsidRPr="00E05EC9">
        <w:t>accordance</w:t>
      </w:r>
      <w:r w:rsidR="00971F79" w:rsidRPr="00E05EC9">
        <w:t xml:space="preserve"> with</w:t>
      </w:r>
      <w:r w:rsidR="00811471" w:rsidRPr="00E05EC9">
        <w:t xml:space="preserve"> the </w:t>
      </w:r>
      <w:r w:rsidRPr="00E05EC9">
        <w:t xml:space="preserve">Australian Government website </w:t>
      </w:r>
      <w:r w:rsidR="00971F79" w:rsidRPr="00E05EC9">
        <w:t>“Energy Made Easy” that estimated</w:t>
      </w:r>
      <w:r w:rsidRPr="00E05EC9">
        <w:t xml:space="preserve"> 20 kWhr per day and 1804kW</w:t>
      </w:r>
      <w:r w:rsidR="00971F79" w:rsidRPr="00E05EC9">
        <w:t>hr</w:t>
      </w:r>
      <w:r w:rsidRPr="00E05EC9">
        <w:t xml:space="preserve"> total in Summer for a household under those conditions</w:t>
      </w:r>
      <w:r w:rsidR="00971F79" w:rsidRPr="00E05EC9">
        <w:t xml:space="preserve"> with that postcode</w:t>
      </w:r>
      <w:r w:rsidR="000B47FD" w:rsidRPr="00E05EC9">
        <w:t xml:space="preserve"> </w:t>
      </w:r>
      <w:r w:rsidR="000B47FD" w:rsidRPr="00E05EC9">
        <w:fldChar w:fldCharType="begin"/>
      </w:r>
      <w:r w:rsidR="000B47FD" w:rsidRPr="00E05EC9">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E05EC9">
        <w:fldChar w:fldCharType="separate"/>
      </w:r>
      <w:r w:rsidR="000B47FD" w:rsidRPr="00E05EC9">
        <w:t>[</w:t>
      </w:r>
      <w:hyperlink w:anchor="_ENREF_88" w:tooltip="Government, 2017 #91" w:history="1">
        <w:r w:rsidR="00DD1C1C" w:rsidRPr="00E05EC9">
          <w:t>88</w:t>
        </w:r>
      </w:hyperlink>
      <w:r w:rsidR="000B47FD" w:rsidRPr="00E05EC9">
        <w:t>]</w:t>
      </w:r>
      <w:r w:rsidR="000B47FD" w:rsidRPr="00E05EC9">
        <w:fldChar w:fldCharType="end"/>
      </w:r>
      <w:r w:rsidRPr="00E05EC9">
        <w:t>.</w:t>
      </w:r>
      <w:r w:rsidR="000B47FD" w:rsidRPr="00E05EC9">
        <w:t xml:space="preserve"> </w:t>
      </w:r>
    </w:p>
    <w:p w14:paraId="34002DE9" w14:textId="77777777" w:rsidR="0090542E" w:rsidRPr="00E05EC9" w:rsidRDefault="0090542E" w:rsidP="002740BD"/>
    <w:p w14:paraId="3E16F34D" w14:textId="77777777" w:rsidR="001B1D4F" w:rsidRPr="00E05EC9" w:rsidRDefault="001B1D4F" w:rsidP="002740BD"/>
    <w:p w14:paraId="70010D12" w14:textId="77777777" w:rsidR="001B1D4F" w:rsidRPr="00E05EC9" w:rsidRDefault="001B1D4F" w:rsidP="002740BD"/>
    <w:p w14:paraId="60DB160F" w14:textId="77777777" w:rsidR="001B1D4F" w:rsidRPr="00E05EC9" w:rsidRDefault="001B1D4F" w:rsidP="002740BD"/>
    <w:p w14:paraId="19249769" w14:textId="77777777" w:rsidR="001B1D4F" w:rsidRPr="00E05EC9" w:rsidRDefault="001B1D4F" w:rsidP="002740BD"/>
    <w:p w14:paraId="6F267239" w14:textId="77777777" w:rsidR="001B1D4F" w:rsidRPr="00E05EC9" w:rsidRDefault="001B1D4F" w:rsidP="002740BD"/>
    <w:p w14:paraId="575727D6" w14:textId="1B9CF317" w:rsidR="00EA2AF2" w:rsidRPr="00E05EC9" w:rsidRDefault="00EA2AF2" w:rsidP="002740BD">
      <w:r w:rsidRPr="00E05EC9">
        <w:br w:type="page"/>
      </w:r>
    </w:p>
    <w:p w14:paraId="5C474ADC" w14:textId="08D6C971" w:rsidR="00763B5E" w:rsidRPr="00E05EC9" w:rsidRDefault="00763B5E" w:rsidP="002740BD">
      <w:pPr>
        <w:pStyle w:val="Heading2"/>
      </w:pPr>
      <w:bookmarkStart w:id="197" w:name="_Toc493340812"/>
      <w:r w:rsidRPr="00E05EC9">
        <w:lastRenderedPageBreak/>
        <w:t>Econ</w:t>
      </w:r>
      <w:r w:rsidR="00C72489" w:rsidRPr="00E05EC9">
        <w:t>omics of</w:t>
      </w:r>
      <w:r w:rsidRPr="00E05EC9">
        <w:t xml:space="preserve"> PV &amp; BES System</w:t>
      </w:r>
      <w:bookmarkEnd w:id="197"/>
    </w:p>
    <w:p w14:paraId="16B34CBD" w14:textId="19C66540" w:rsidR="00BA742B" w:rsidRPr="00E05EC9" w:rsidRDefault="006C4603" w:rsidP="002740BD">
      <w:r w:rsidRPr="00E05EC9">
        <w:t>Solar PV and BES technologies give consumers the ability to mitigate</w:t>
      </w:r>
      <w:r w:rsidR="00971F79" w:rsidRPr="00E05EC9">
        <w:t xml:space="preserve"> the</w:t>
      </w:r>
      <w:r w:rsidRPr="00E05EC9">
        <w:t xml:space="preserve"> cost of their electricity bills. Although t</w:t>
      </w:r>
      <w:r w:rsidR="00BA742B" w:rsidRPr="00E05EC9">
        <w:t xml:space="preserve">he economics behind </w:t>
      </w:r>
      <w:r w:rsidR="000D6B26" w:rsidRPr="00E05EC9">
        <w:t>PV/BES installations</w:t>
      </w:r>
      <w:r w:rsidR="00BA742B" w:rsidRPr="00E05EC9">
        <w:t xml:space="preserve"> </w:t>
      </w:r>
      <w:r w:rsidR="00DA642B" w:rsidRPr="00E05EC9">
        <w:t xml:space="preserve">are broad with many underlining variables which may affect the </w:t>
      </w:r>
      <w:r w:rsidR="003F6F9E" w:rsidRPr="00E05EC9">
        <w:t>feasibility</w:t>
      </w:r>
      <w:r w:rsidRPr="00E05EC9">
        <w:t xml:space="preserve"> and returns</w:t>
      </w:r>
      <w:r w:rsidR="00DA642B" w:rsidRPr="00E05EC9">
        <w:t xml:space="preserve">. There are </w:t>
      </w:r>
      <w:r w:rsidR="003F6F9E" w:rsidRPr="00E05EC9">
        <w:t>several models which are available to access and evaluate the performance of PV and BES systems</w:t>
      </w:r>
      <w:r w:rsidR="000B47FD" w:rsidRPr="00E05EC9">
        <w:t xml:space="preserve"> </w:t>
      </w:r>
      <w:r w:rsidR="000B47FD"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DATA </w:instrText>
      </w:r>
      <w:r w:rsidR="00DD1C1C" w:rsidRPr="00E05EC9">
        <w:fldChar w:fldCharType="end"/>
      </w:r>
      <w:r w:rsidR="000B47FD"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0" w:tooltip="Castillo-Cagigal, 2011 #93" w:history="1">
        <w:r w:rsidR="00DD1C1C" w:rsidRPr="00E05EC9">
          <w:t>90</w:t>
        </w:r>
      </w:hyperlink>
      <w:r w:rsidR="00DD1C1C" w:rsidRPr="00E05EC9">
        <w:t>]</w:t>
      </w:r>
      <w:r w:rsidR="000B47FD" w:rsidRPr="00E05EC9">
        <w:fldChar w:fldCharType="end"/>
      </w:r>
      <w:r w:rsidR="003F6F9E" w:rsidRPr="00E05EC9">
        <w:t xml:space="preserve">. </w:t>
      </w:r>
      <w:r w:rsidR="003F6F9E"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E05EC9">
        <w:fldChar w:fldCharType="separate"/>
      </w:r>
      <w:r w:rsidR="00390636" w:rsidRPr="00E05EC9">
        <w:t>[</w:t>
      </w:r>
      <w:hyperlink w:anchor="_ENREF_27" w:tooltip="Güney, 2009 #92" w:history="1">
        <w:r w:rsidR="00DD1C1C" w:rsidRPr="00E05EC9">
          <w:t>27</w:t>
        </w:r>
      </w:hyperlink>
      <w:r w:rsidR="00390636" w:rsidRPr="00E05EC9">
        <w:t>]</w:t>
      </w:r>
      <w:r w:rsidR="003F6F9E" w:rsidRPr="00E05EC9">
        <w:fldChar w:fldCharType="end"/>
      </w:r>
      <w:r w:rsidR="003F6F9E" w:rsidRPr="00E05EC9">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E05EC9">
        <w:t xml:space="preserve"> </w:t>
      </w:r>
      <w:r w:rsidR="000B47FD" w:rsidRPr="00E05EC9">
        <w:fldChar w:fldCharType="begin"/>
      </w:r>
      <w:r w:rsidR="000B47F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E05EC9">
        <w:fldChar w:fldCharType="separate"/>
      </w:r>
      <w:r w:rsidR="000B47FD" w:rsidRPr="00E05EC9">
        <w:t>[</w:t>
      </w:r>
      <w:hyperlink w:anchor="_ENREF_22" w:tooltip="Park, 2017 #62" w:history="1">
        <w:r w:rsidR="00DD1C1C" w:rsidRPr="00E05EC9">
          <w:t>22</w:t>
        </w:r>
      </w:hyperlink>
      <w:r w:rsidR="000B47FD" w:rsidRPr="00E05EC9">
        <w:t>]</w:t>
      </w:r>
      <w:r w:rsidR="000B47FD" w:rsidRPr="00E05EC9">
        <w:fldChar w:fldCharType="end"/>
      </w:r>
      <w:r w:rsidR="00C035A9" w:rsidRPr="00E05EC9">
        <w:t xml:space="preserve">. </w:t>
      </w:r>
      <w:r w:rsidR="008A0CBB" w:rsidRPr="00E05EC9">
        <w:t>The mains costs and savings can be divided in the associa</w:t>
      </w:r>
      <w:r w:rsidR="00E74693" w:rsidRPr="00E05EC9">
        <w:t>ted section of the system. The main costs</w:t>
      </w:r>
      <w:r w:rsidR="008A0CBB" w:rsidRPr="00E05EC9">
        <w:t xml:space="preserve"> are listed below</w:t>
      </w:r>
      <w:r w:rsidR="006A76C6" w:rsidRPr="00E05EC9">
        <w:t xml:space="preserve"> </w:t>
      </w:r>
      <w:r w:rsidR="00E74693" w:rsidRPr="00E05EC9">
        <w:t xml:space="preserve">and illustrated </w:t>
      </w:r>
      <w:r w:rsidR="006A76C6" w:rsidRPr="00E05EC9">
        <w:t xml:space="preserve">in </w:t>
      </w:r>
      <w:r w:rsidR="006A76C6" w:rsidRPr="00E05EC9">
        <w:fldChar w:fldCharType="begin"/>
      </w:r>
      <w:r w:rsidR="006A76C6" w:rsidRPr="00E05EC9">
        <w:instrText xml:space="preserve"> REF _Ref480146207 \h </w:instrText>
      </w:r>
      <w:r w:rsidR="006A76C6" w:rsidRPr="00E05EC9">
        <w:fldChar w:fldCharType="separate"/>
      </w:r>
      <w:r w:rsidR="00B62578" w:rsidRPr="00E05EC9">
        <w:t>Figure 2</w:t>
      </w:r>
      <w:r w:rsidR="00B62578" w:rsidRPr="00E05EC9">
        <w:noBreakHyphen/>
        <w:t>31</w:t>
      </w:r>
      <w:r w:rsidR="006A76C6" w:rsidRPr="00E05EC9">
        <w:fldChar w:fldCharType="end"/>
      </w:r>
      <w:r w:rsidR="008A0CBB" w:rsidRPr="00E05EC9">
        <w:t>:</w:t>
      </w:r>
    </w:p>
    <w:p w14:paraId="5BDD2A25" w14:textId="7E281B05" w:rsidR="008A0CBB" w:rsidRPr="00E05EC9" w:rsidRDefault="008A0CBB" w:rsidP="002740BD">
      <w:pPr>
        <w:pStyle w:val="ListParagraph"/>
        <w:numPr>
          <w:ilvl w:val="0"/>
          <w:numId w:val="6"/>
        </w:numPr>
      </w:pPr>
      <w:r w:rsidRPr="00E05EC9">
        <w:t>Solar Panels</w:t>
      </w:r>
    </w:p>
    <w:p w14:paraId="63A191B7" w14:textId="110A1B5C" w:rsidR="008A0CBB" w:rsidRPr="00E05EC9" w:rsidRDefault="008A0CBB" w:rsidP="002740BD">
      <w:pPr>
        <w:pStyle w:val="ListParagraph"/>
        <w:numPr>
          <w:ilvl w:val="0"/>
          <w:numId w:val="6"/>
        </w:numPr>
      </w:pPr>
      <w:r w:rsidRPr="00E05EC9">
        <w:t>Inverter</w:t>
      </w:r>
    </w:p>
    <w:p w14:paraId="1DCA8DFA" w14:textId="076F15E8" w:rsidR="008A0CBB" w:rsidRPr="00E05EC9" w:rsidRDefault="008A0CBB" w:rsidP="002740BD">
      <w:pPr>
        <w:pStyle w:val="ListParagraph"/>
        <w:numPr>
          <w:ilvl w:val="0"/>
          <w:numId w:val="6"/>
        </w:numPr>
      </w:pPr>
      <w:r w:rsidRPr="00E05EC9">
        <w:t>Battery</w:t>
      </w:r>
    </w:p>
    <w:p w14:paraId="55AC16F4" w14:textId="50D2FFD3" w:rsidR="008A0CBB" w:rsidRPr="00E05EC9" w:rsidRDefault="00C035A9" w:rsidP="002740BD">
      <w:pPr>
        <w:pStyle w:val="ListParagraph"/>
        <w:numPr>
          <w:ilvl w:val="0"/>
          <w:numId w:val="6"/>
        </w:numPr>
      </w:pPr>
      <w:r w:rsidRPr="00E05EC9">
        <mc:AlternateContent>
          <mc:Choice Requires="wpg">
            <w:drawing>
              <wp:anchor distT="0" distB="0" distL="114300" distR="114300" simplePos="0" relativeHeight="2512829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E05EC9" w:rsidRDefault="00E05EC9" w:rsidP="002740BD">
                              <w:pPr>
                                <w:pStyle w:val="Caption"/>
                              </w:pPr>
                              <w:bookmarkStart w:id="198" w:name="_Ref480146207"/>
                              <w:bookmarkStart w:id="199" w:name="_Toc4933382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8"/>
                              <w:r>
                                <w:t xml:space="preserve"> - System Variables and Saving Mechanisms [22]</w:t>
                              </w:r>
                              <w:bookmarkEnd w:id="199"/>
                            </w:p>
                            <w:p w14:paraId="2A52C9D4" w14:textId="2DEB0A76" w:rsidR="00E05EC9" w:rsidRPr="008A55E8" w:rsidRDefault="00E05EC9" w:rsidP="002740B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2829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E05EC9" w:rsidRDefault="00E05EC9" w:rsidP="002740BD">
                        <w:pPr>
                          <w:pStyle w:val="Caption"/>
                        </w:pPr>
                        <w:bookmarkStart w:id="200" w:name="_Ref480146207"/>
                        <w:bookmarkStart w:id="201" w:name="_Toc4933382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0"/>
                        <w:r>
                          <w:t xml:space="preserve"> - System Variables and Saving Mechanisms [22]</w:t>
                        </w:r>
                        <w:bookmarkEnd w:id="201"/>
                      </w:p>
                      <w:p w14:paraId="2A52C9D4" w14:textId="2DEB0A76" w:rsidR="00E05EC9" w:rsidRPr="008A55E8" w:rsidRDefault="00E05EC9" w:rsidP="002740BD">
                        <w:pPr>
                          <w:pStyle w:val="Caption"/>
                        </w:pPr>
                      </w:p>
                    </w:txbxContent>
                  </v:textbox>
                </v:shape>
                <w10:wrap type="square"/>
              </v:group>
            </w:pict>
          </mc:Fallback>
        </mc:AlternateContent>
      </w:r>
      <w:r w:rsidR="008A0CBB" w:rsidRPr="00E05EC9">
        <w:t>Electricity tariff structure</w:t>
      </w:r>
    </w:p>
    <w:p w14:paraId="172678D1" w14:textId="1D2D9A43" w:rsidR="00C035A9" w:rsidRPr="00E05EC9" w:rsidRDefault="00C035A9" w:rsidP="002740BD"/>
    <w:p w14:paraId="6E10EEB6" w14:textId="7B499EF0" w:rsidR="00C035A9" w:rsidRPr="00E05EC9" w:rsidRDefault="00C035A9" w:rsidP="002740BD"/>
    <w:p w14:paraId="0F655998" w14:textId="7D3733DF" w:rsidR="008A0CBB" w:rsidRPr="00E05EC9" w:rsidRDefault="008374BB" w:rsidP="002740BD">
      <w:r w:rsidRPr="00E05EC9">
        <w:t>Th</w:t>
      </w:r>
      <w:r w:rsidR="006A76C6" w:rsidRPr="00E05EC9">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E05EC9" w:rsidRDefault="008A0CBB" w:rsidP="002740BD"/>
    <w:p w14:paraId="67E5D36A" w14:textId="77777777" w:rsidR="001B1D4F" w:rsidRPr="00E05EC9" w:rsidRDefault="001B1D4F" w:rsidP="002740BD"/>
    <w:p w14:paraId="47494723" w14:textId="0475B684" w:rsidR="000D6D6A" w:rsidRPr="00E05EC9" w:rsidRDefault="000D6D6A" w:rsidP="002740BD">
      <w:pPr>
        <w:pStyle w:val="Heading2"/>
      </w:pPr>
      <w:bookmarkStart w:id="202" w:name="_Toc493340813"/>
      <w:r w:rsidRPr="00E05EC9">
        <w:lastRenderedPageBreak/>
        <w:t xml:space="preserve">Market Software </w:t>
      </w:r>
      <w:r w:rsidR="00DA642B" w:rsidRPr="00E05EC9">
        <w:t>Competitors</w:t>
      </w:r>
      <w:bookmarkEnd w:id="202"/>
    </w:p>
    <w:p w14:paraId="792FD464" w14:textId="7277DEF3" w:rsidR="000D55CD" w:rsidRPr="00E05EC9" w:rsidRDefault="00FC39FA" w:rsidP="002740BD">
      <w:r w:rsidRPr="00E05EC9">
        <w:t>There</w:t>
      </w:r>
      <w:r w:rsidR="00B53D95" w:rsidRPr="00E05EC9">
        <w:t xml:space="preserve"> are software programs currently</w:t>
      </w:r>
      <w:r w:rsidR="006A0B54" w:rsidRPr="00E05EC9">
        <w:t xml:space="preserve"> on the market which </w:t>
      </w:r>
      <w:r w:rsidR="00971F79" w:rsidRPr="00E05EC9">
        <w:t>utilize</w:t>
      </w:r>
      <w:r w:rsidR="006A0B54" w:rsidRPr="00E05EC9">
        <w:t xml:space="preserve"> past models and data sets</w:t>
      </w:r>
      <w:r w:rsidR="00B53D95" w:rsidRPr="00E05EC9">
        <w:t xml:space="preserve"> </w:t>
      </w:r>
      <w:r w:rsidR="008500A3" w:rsidRPr="00E05EC9">
        <w:t>to produce</w:t>
      </w:r>
      <w:r w:rsidR="00B53D95" w:rsidRPr="00E05EC9">
        <w:t xml:space="preserve"> outputs which help to indicate</w:t>
      </w:r>
      <w:r w:rsidR="008500A3" w:rsidRPr="00E05EC9">
        <w:t xml:space="preserve"> to</w:t>
      </w:r>
      <w:r w:rsidR="00B53D95" w:rsidRPr="00E05EC9">
        <w:t xml:space="preserve"> a potential consumer what savings or rate of returns on investments they can expect.</w:t>
      </w:r>
      <w:r w:rsidR="006A0B54" w:rsidRPr="00E05EC9">
        <w:t xml:space="preserve"> </w:t>
      </w:r>
      <w:r w:rsidRPr="00E05EC9">
        <w:t xml:space="preserve">They incorporate a Graphical User Interface (GUI) in which the user can enter data. </w:t>
      </w:r>
      <w:r w:rsidR="008500A3" w:rsidRPr="00E05EC9">
        <w:t>There are</w:t>
      </w:r>
      <w:r w:rsidR="00B53D95" w:rsidRPr="00E05EC9">
        <w:t xml:space="preserve"> currently se</w:t>
      </w:r>
      <w:r w:rsidR="008500A3" w:rsidRPr="00E05EC9">
        <w:t>veral free programs which are available</w:t>
      </w:r>
      <w:r w:rsidR="00B53D95" w:rsidRPr="00E05EC9">
        <w:t xml:space="preserve"> on the internet</w:t>
      </w:r>
      <w:r w:rsidR="008500A3" w:rsidRPr="00E05EC9">
        <w:t xml:space="preserve">. They can be used to give indication to a potential customer the metrics for their installation and prospective returns. </w:t>
      </w:r>
    </w:p>
    <w:p w14:paraId="5E3EC0EA" w14:textId="77777777" w:rsidR="000D55CD" w:rsidRPr="00E05EC9" w:rsidRDefault="000D55CD" w:rsidP="002740BD"/>
    <w:p w14:paraId="568DEFAE" w14:textId="25E82013" w:rsidR="00B53D95" w:rsidRPr="00E05EC9" w:rsidRDefault="006A0B54" w:rsidP="002740BD">
      <w:r w:rsidRPr="00E05EC9">
        <w:t xml:space="preserve">These programs take input metrics in the form of cost over a billing period, post code, size of PV system, size of battery, tilt of roof, orientation of roof, energy supplier, tariff rates, </w:t>
      </w:r>
      <w:r w:rsidR="0046259A" w:rsidRPr="00E05EC9">
        <w:t>operational pool or spa,</w:t>
      </w:r>
      <w:r w:rsidRPr="00E05EC9">
        <w:t xml:space="preserve"> if there are gas mains and when most of the electricity is consumed. Three of the</w:t>
      </w:r>
      <w:r w:rsidR="008500A3" w:rsidRPr="00E05EC9">
        <w:t xml:space="preserve">se programs will be </w:t>
      </w:r>
      <w:r w:rsidR="008A1C15" w:rsidRPr="00E05EC9">
        <w:t>analysed</w:t>
      </w:r>
      <w:r w:rsidRPr="00E05EC9">
        <w:t xml:space="preserve"> below and commented upon for user navigability, accessibili</w:t>
      </w:r>
      <w:r w:rsidR="0046259A" w:rsidRPr="00E05EC9">
        <w:t>ty and aesthetic appeal</w:t>
      </w:r>
      <w:r w:rsidR="008500A3" w:rsidRPr="00E05EC9">
        <w:t>:</w:t>
      </w:r>
    </w:p>
    <w:p w14:paraId="7914FEF9" w14:textId="3CB97590" w:rsidR="00722532" w:rsidRPr="00E05EC9" w:rsidRDefault="00722532" w:rsidP="002740BD"/>
    <w:p w14:paraId="13DFE275" w14:textId="37821D79" w:rsidR="003338A6" w:rsidRPr="00E05EC9" w:rsidRDefault="003338A6" w:rsidP="002740BD">
      <w:pPr>
        <w:pStyle w:val="Heading3"/>
      </w:pPr>
      <w:bookmarkStart w:id="203" w:name="_Toc493340814"/>
      <w:r w:rsidRPr="00E05EC9">
        <w:t>Solar Power Calculator</w:t>
      </w:r>
      <w:bookmarkEnd w:id="203"/>
    </w:p>
    <w:p w14:paraId="2CA1771A" w14:textId="21DE9C5C" w:rsidR="003338A6" w:rsidRPr="00E05EC9" w:rsidRDefault="003338A6" w:rsidP="002740BD">
      <w:r w:rsidRPr="00E05EC9">
        <w:t>https://solarcalculator.com.au/</w:t>
      </w:r>
    </w:p>
    <w:p w14:paraId="6E321E7C" w14:textId="28C27CD6" w:rsidR="003338A6" w:rsidRPr="00E05EC9" w:rsidRDefault="00DC0FB1" w:rsidP="002740BD">
      <w:r w:rsidRPr="00E05EC9">
        <mc:AlternateContent>
          <mc:Choice Requires="wpg">
            <w:drawing>
              <wp:anchor distT="0" distB="0" distL="114300" distR="114300" simplePos="0" relativeHeight="252049920"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1C10FDF" w:rsidR="00E05EC9" w:rsidRPr="00245DE0" w:rsidRDefault="00E05EC9" w:rsidP="002740BD">
                              <w:pPr>
                                <w:pStyle w:val="Caption"/>
                                <w:rPr>
                                  <w:szCs w:val="24"/>
                                </w:rPr>
                              </w:pPr>
                              <w:bookmarkStart w:id="204" w:name="_Toc4933382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204992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1C10FDF" w:rsidR="00E05EC9" w:rsidRPr="00245DE0" w:rsidRDefault="00E05EC9" w:rsidP="002740BD">
                        <w:pPr>
                          <w:pStyle w:val="Caption"/>
                          <w:rPr>
                            <w:szCs w:val="24"/>
                          </w:rPr>
                        </w:pPr>
                        <w:bookmarkStart w:id="205" w:name="_Toc4933382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5"/>
                      </w:p>
                    </w:txbxContent>
                  </v:textbox>
                </v:shape>
                <w10:wrap type="square"/>
              </v:group>
            </w:pict>
          </mc:Fallback>
        </mc:AlternateContent>
      </w:r>
      <w:r w:rsidR="0046259A" w:rsidRPr="00E05EC9">
        <w:t>This is the best</w:t>
      </w:r>
      <w:r w:rsidR="00722532" w:rsidRPr="00E05EC9">
        <w:t xml:space="preserve"> of the three options. Offering a visually appealing graphical user interface</w:t>
      </w:r>
      <w:r w:rsidR="00D11264" w:rsidRPr="00E05EC9">
        <w:t xml:space="preserve"> with simple inputs. It gives the customer a graph and return on investment.</w:t>
      </w:r>
    </w:p>
    <w:p w14:paraId="2A501154" w14:textId="7289BA71" w:rsidR="00D11264" w:rsidRPr="00E05EC9" w:rsidRDefault="00D11264" w:rsidP="002740BD"/>
    <w:p w14:paraId="086976CA" w14:textId="49A9D543" w:rsidR="00722532" w:rsidRPr="00E05EC9" w:rsidRDefault="00D11264" w:rsidP="002740BD">
      <w:r w:rsidRPr="00E05EC9">
        <w:t xml:space="preserve"> </w:t>
      </w:r>
    </w:p>
    <w:p w14:paraId="5686D74A" w14:textId="38FEAF27" w:rsidR="00CD136D" w:rsidRPr="00E05EC9" w:rsidRDefault="00CD136D" w:rsidP="002740BD"/>
    <w:p w14:paraId="7FA2DA6E" w14:textId="18B1649D" w:rsidR="00CD136D" w:rsidRPr="00E05EC9" w:rsidRDefault="00CD136D" w:rsidP="002740BD"/>
    <w:p w14:paraId="686DA2AA" w14:textId="74E4AF5C" w:rsidR="00CD136D" w:rsidRPr="00E05EC9" w:rsidRDefault="00CD136D" w:rsidP="002740BD"/>
    <w:p w14:paraId="0553629F" w14:textId="05BF3B49" w:rsidR="000049FA" w:rsidRPr="00E05EC9" w:rsidRDefault="003338A6" w:rsidP="002740BD">
      <w:pPr>
        <w:pStyle w:val="Heading3"/>
      </w:pPr>
      <w:bookmarkStart w:id="206" w:name="_Toc493340815"/>
      <w:r w:rsidRPr="00E05EC9">
        <w:lastRenderedPageBreak/>
        <w:t>Solar Choice Solar &amp; Battery Storage Sizing &amp; Payback Calculator</w:t>
      </w:r>
      <w:bookmarkEnd w:id="206"/>
    </w:p>
    <w:p w14:paraId="0A877323" w14:textId="705FA357" w:rsidR="003338A6" w:rsidRPr="00E05EC9" w:rsidRDefault="003338A6" w:rsidP="002740BD">
      <w:r w:rsidRPr="00E05EC9">
        <w:t>https://www.solarchoice.net.au/blog/solar-pv-battery-storage-sizing-payback-calculator</w:t>
      </w:r>
    </w:p>
    <w:p w14:paraId="1F2AE36A" w14:textId="2C3A1BED" w:rsidR="003724CB" w:rsidRPr="00E05EC9" w:rsidRDefault="00D11264" w:rsidP="002740BD">
      <w:r w:rsidRPr="00E05EC9">
        <w:t xml:space="preserve">This calculator is perhaps one of the least </w:t>
      </w:r>
      <w:r w:rsidR="003724CB" w:rsidRPr="00E05EC9">
        <w:t>appealing interfaces but gives</w:t>
      </w:r>
      <w:r w:rsidRPr="00E05EC9">
        <w:t xml:space="preserve"> the customer easy inputs for the system type and size. It allows the customer to </w:t>
      </w:r>
      <w:r w:rsidR="003724CB" w:rsidRPr="00E05EC9">
        <w:t>visualize</w:t>
      </w:r>
      <w:r w:rsidRPr="00E05EC9">
        <w:t xml:space="preserve"> the </w:t>
      </w:r>
      <w:r w:rsidR="003724CB" w:rsidRPr="00E05EC9">
        <w:t xml:space="preserve">impacts of </w:t>
      </w:r>
      <w:r w:rsidRPr="00E05EC9">
        <w:t>battery</w:t>
      </w:r>
      <w:r w:rsidR="00EB3580" w:rsidRPr="00E05EC9">
        <w:t xml:space="preserve"> </w:t>
      </w:r>
    </w:p>
    <w:p w14:paraId="6DD8905A" w14:textId="7B44D23A" w:rsidR="00EB3580" w:rsidRPr="00E05EC9" w:rsidRDefault="003724CB" w:rsidP="002740BD">
      <w:r w:rsidRPr="00E05EC9">
        <mc:AlternateContent>
          <mc:Choice Requires="wps">
            <w:drawing>
              <wp:anchor distT="0" distB="0" distL="114300" distR="114300" simplePos="0" relativeHeight="252154368"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E05EC9" w:rsidRPr="00542EC1" w:rsidRDefault="00E05EC9" w:rsidP="002740BD">
                            <w:pPr>
                              <w:pStyle w:val="Caption"/>
                              <w:rPr>
                                <w:szCs w:val="24"/>
                              </w:rPr>
                            </w:pPr>
                            <w:bookmarkStart w:id="207" w:name="_Toc49333820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215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006C8BD0" w:rsidR="00E05EC9" w:rsidRPr="00542EC1" w:rsidRDefault="00E05EC9" w:rsidP="002740BD">
                      <w:pPr>
                        <w:pStyle w:val="Caption"/>
                        <w:rPr>
                          <w:szCs w:val="24"/>
                        </w:rPr>
                      </w:pPr>
                      <w:bookmarkStart w:id="208" w:name="_Toc49333820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8"/>
                    </w:p>
                  </w:txbxContent>
                </v:textbox>
                <w10:wrap type="square"/>
              </v:shape>
            </w:pict>
          </mc:Fallback>
        </mc:AlternateContent>
      </w:r>
      <w:r w:rsidRPr="00E05EC9">
        <w:drawing>
          <wp:anchor distT="0" distB="0" distL="114300" distR="114300" simplePos="0" relativeHeight="252119552"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E05EC9">
        <w:drawing>
          <wp:anchor distT="0" distB="0" distL="114300" distR="114300" simplePos="0" relativeHeight="252084736"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E05EC9">
        <w:t>impacts.</w:t>
      </w:r>
    </w:p>
    <w:p w14:paraId="74B9BA7F" w14:textId="631794DF" w:rsidR="000049FA" w:rsidRPr="00E05EC9" w:rsidRDefault="003338A6" w:rsidP="002740BD">
      <w:pPr>
        <w:pStyle w:val="Heading3"/>
      </w:pPr>
      <w:bookmarkStart w:id="209" w:name="_Toc493340816"/>
      <w:r w:rsidRPr="00E05EC9">
        <w:t>Solar Savings Calculator</w:t>
      </w:r>
      <w:bookmarkEnd w:id="209"/>
    </w:p>
    <w:p w14:paraId="46941F91" w14:textId="1DEF8DBA" w:rsidR="003338A6" w:rsidRPr="00E05EC9" w:rsidRDefault="003338A6" w:rsidP="002740BD">
      <w:r w:rsidRPr="00E05EC9">
        <w:t>https://www.solarmarket.com.au/solar-savings-calculator/</w:t>
      </w:r>
    </w:p>
    <w:p w14:paraId="69AA9C67" w14:textId="46643614" w:rsidR="003338A6" w:rsidRPr="00E05EC9" w:rsidRDefault="00637C32" w:rsidP="002740BD">
      <w:r w:rsidRPr="00E05EC9">
        <mc:AlternateContent>
          <mc:Choice Requires="wpg">
            <w:drawing>
              <wp:anchor distT="0" distB="0" distL="114300" distR="114300" simplePos="0" relativeHeight="252189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E05EC9" w:rsidRPr="00E7627B" w:rsidRDefault="00E05EC9" w:rsidP="002740BD">
                              <w:pPr>
                                <w:pStyle w:val="Caption"/>
                                <w:rPr>
                                  <w:szCs w:val="24"/>
                                </w:rPr>
                              </w:pPr>
                              <w:bookmarkStart w:id="210" w:name="_Toc4933382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2189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E05EC9" w:rsidRPr="00E7627B" w:rsidRDefault="00E05EC9" w:rsidP="002740BD">
                        <w:pPr>
                          <w:pStyle w:val="Caption"/>
                          <w:rPr>
                            <w:szCs w:val="24"/>
                          </w:rPr>
                        </w:pPr>
                        <w:bookmarkStart w:id="211" w:name="_Toc4933382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1"/>
                      </w:p>
                    </w:txbxContent>
                  </v:textbox>
                </v:shape>
                <w10:wrap type="square"/>
              </v:group>
            </w:pict>
          </mc:Fallback>
        </mc:AlternateContent>
      </w:r>
      <w:r w:rsidR="00D11264" w:rsidRPr="00E05EC9">
        <w:t>This calculator has both simple and advanced options for the customer details. This feature allows a less experienced user</w:t>
      </w:r>
      <w:r w:rsidR="00EB3580" w:rsidRPr="00E05EC9">
        <w:t xml:space="preserve"> to</w:t>
      </w:r>
      <w:r w:rsidR="00D11264" w:rsidRPr="00E05EC9">
        <w:t xml:space="preserve"> </w:t>
      </w:r>
      <w:r w:rsidR="003724CB" w:rsidRPr="00E05EC9">
        <w:t>produce a reasonable</w:t>
      </w:r>
      <w:r w:rsidR="00D11264" w:rsidRPr="00E05EC9">
        <w:t xml:space="preserve"> estimate. The inputs are similar to the</w:t>
      </w:r>
      <w:r w:rsidR="003724CB" w:rsidRPr="00E05EC9">
        <w:t xml:space="preserve"> other previously </w:t>
      </w:r>
      <w:r w:rsidR="008A1C15" w:rsidRPr="00E05EC9">
        <w:t>analysed</w:t>
      </w:r>
      <w:r w:rsidR="00D11264" w:rsidRPr="00E05EC9">
        <w:t xml:space="preserve"> programs and has a good GUI.</w:t>
      </w:r>
    </w:p>
    <w:p w14:paraId="2C04792A" w14:textId="5193C233" w:rsidR="000049FA" w:rsidRPr="00E05EC9" w:rsidRDefault="00E60A93" w:rsidP="002740BD">
      <w:pPr>
        <w:pStyle w:val="Heading3"/>
      </w:pPr>
      <w:bookmarkStart w:id="212" w:name="_Toc493340817"/>
      <w:r w:rsidRPr="00E05EC9">
        <w:lastRenderedPageBreak/>
        <w:t>Hybrid Optimization Model for Multiple Energy Resources</w:t>
      </w:r>
      <w:bookmarkEnd w:id="212"/>
    </w:p>
    <w:p w14:paraId="15A4A767" w14:textId="2DE22DF8" w:rsidR="00166523" w:rsidRPr="00E05EC9" w:rsidRDefault="00166523" w:rsidP="002740BD">
      <w:r w:rsidRPr="00E05EC9">
        <w:t xml:space="preserve">The current market leader for modelling of renewable technology </w:t>
      </w:r>
      <w:r w:rsidR="00E60A93" w:rsidRPr="00E05EC9">
        <w:t>systems</w:t>
      </w:r>
      <w:r w:rsidR="004C6E8D" w:rsidRPr="00E05EC9">
        <w:t xml:space="preserve"> is a</w:t>
      </w:r>
      <w:r w:rsidR="00E60A93" w:rsidRPr="00E05EC9">
        <w:t xml:space="preserve"> design tool called the Hybrid Optimization Model for Multiple Energy Resources (HOMER) </w:t>
      </w:r>
      <w:r w:rsidR="00E60A93" w:rsidRPr="00E05EC9">
        <w:fldChar w:fldCharType="begin"/>
      </w:r>
      <w:r w:rsidR="00390636" w:rsidRPr="00E05EC9">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E05EC9">
        <w:fldChar w:fldCharType="separate"/>
      </w:r>
      <w:r w:rsidR="00390636" w:rsidRPr="00E05EC9">
        <w:t>[</w:t>
      </w:r>
      <w:hyperlink w:anchor="_ENREF_91" w:tooltip="Energy, 2017 #130" w:history="1">
        <w:r w:rsidR="00DD1C1C" w:rsidRPr="00E05EC9">
          <w:t>91</w:t>
        </w:r>
      </w:hyperlink>
      <w:r w:rsidR="00390636" w:rsidRPr="00E05EC9">
        <w:t>]</w:t>
      </w:r>
      <w:r w:rsidR="00E60A93" w:rsidRPr="00E05EC9">
        <w:fldChar w:fldCharType="end"/>
      </w:r>
      <w:r w:rsidR="00E60A93" w:rsidRPr="00E05EC9">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E05EC9" w:rsidRDefault="00E7074A" w:rsidP="002740BD"/>
    <w:p w14:paraId="538577EB" w14:textId="06FAF5F9" w:rsidR="00E7074A" w:rsidRPr="00E05EC9" w:rsidRDefault="00E7074A" w:rsidP="002740BD">
      <w:r w:rsidRPr="00E05EC9">
        <w:t>HOMER allows the comparison of thousands of possibilities to compare and access impacts of multiple variables such as wind speeds, fuel costs, solar irradiance and demand changes.</w:t>
      </w:r>
      <w:r w:rsidR="00CD136D" w:rsidRPr="00E05EC9">
        <w:t xml:space="preserve"> There are heuristic techniques and algorithm</w:t>
      </w:r>
      <w:r w:rsidR="008E5893" w:rsidRPr="00E05EC9">
        <w:t xml:space="preserve">s embedded into the system which </w:t>
      </w:r>
      <w:r w:rsidR="00CD136D" w:rsidRPr="00E05EC9">
        <w:t>aids analysis. HOMER is a bulk processing tools which allows the simulation of a microgrid from time intervals of one minute for an entire year</w:t>
      </w:r>
      <w:r w:rsidR="000B47FD" w:rsidRPr="00E05EC9">
        <w:t xml:space="preserve"> </w:t>
      </w:r>
      <w:r w:rsidR="000B47FD" w:rsidRPr="00E05EC9">
        <w:fldChar w:fldCharType="begin"/>
      </w:r>
      <w:r w:rsidR="000B47FD" w:rsidRPr="00E05EC9">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E05EC9">
        <w:fldChar w:fldCharType="separate"/>
      </w:r>
      <w:r w:rsidR="000B47FD" w:rsidRPr="00E05EC9">
        <w:t>[</w:t>
      </w:r>
      <w:hyperlink w:anchor="_ENREF_92" w:tooltip="Yang, 2008 #102" w:history="1">
        <w:r w:rsidR="00DD1C1C" w:rsidRPr="00E05EC9">
          <w:t>92</w:t>
        </w:r>
      </w:hyperlink>
      <w:r w:rsidR="000B47FD" w:rsidRPr="00E05EC9">
        <w:t>]</w:t>
      </w:r>
      <w:r w:rsidR="000B47FD" w:rsidRPr="00E05EC9">
        <w:fldChar w:fldCharType="end"/>
      </w:r>
      <w:r w:rsidR="00CD136D" w:rsidRPr="00E05EC9">
        <w:t>.</w:t>
      </w:r>
      <w:r w:rsidR="000B7590" w:rsidRPr="00E05EC9">
        <w:t xml:space="preserve">  The interface for HOMER is shown below in </w:t>
      </w:r>
      <w:r w:rsidR="000B7590" w:rsidRPr="00E05EC9">
        <w:fldChar w:fldCharType="begin"/>
      </w:r>
      <w:r w:rsidR="000B7590" w:rsidRPr="00E05EC9">
        <w:instrText xml:space="preserve"> REF _Ref481661827 \h </w:instrText>
      </w:r>
      <w:r w:rsidR="000B7590" w:rsidRPr="00E05EC9">
        <w:fldChar w:fldCharType="separate"/>
      </w:r>
      <w:r w:rsidR="00B62578" w:rsidRPr="00E05EC9">
        <w:t>Figure 2</w:t>
      </w:r>
      <w:r w:rsidR="00B62578" w:rsidRPr="00E05EC9">
        <w:noBreakHyphen/>
        <w:t>35</w:t>
      </w:r>
      <w:r w:rsidR="000B7590" w:rsidRPr="00E05EC9">
        <w:fldChar w:fldCharType="end"/>
      </w:r>
      <w:r w:rsidR="000B7590" w:rsidRPr="00E05EC9">
        <w:t>.</w:t>
      </w:r>
    </w:p>
    <w:p w14:paraId="73FA7DDB" w14:textId="59817346" w:rsidR="001128D3" w:rsidRPr="00E05EC9" w:rsidRDefault="001128D3" w:rsidP="002740BD"/>
    <w:p w14:paraId="1178BC28" w14:textId="61FDEA99" w:rsidR="001128D3" w:rsidRPr="00E05EC9" w:rsidRDefault="001128D3" w:rsidP="002740BD"/>
    <w:p w14:paraId="7E351E8C" w14:textId="6C5133C1" w:rsidR="00166523" w:rsidRPr="00E05EC9" w:rsidRDefault="00CD136D" w:rsidP="002740BD">
      <w:r w:rsidRPr="00E05EC9">
        <w:t>There are several modules which can be customised according to the simulation, these include:</w:t>
      </w:r>
    </w:p>
    <w:p w14:paraId="27CD4942" w14:textId="77777777" w:rsidR="00F17541" w:rsidRPr="00E05EC9" w:rsidRDefault="00F17541" w:rsidP="002740BD">
      <w:pPr>
        <w:pStyle w:val="Bullet"/>
        <w:sectPr w:rsidR="00F17541" w:rsidRPr="00E05EC9"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E05EC9" w:rsidRDefault="00CD136D" w:rsidP="002740BD">
      <w:pPr>
        <w:pStyle w:val="Bullet"/>
        <w:numPr>
          <w:ilvl w:val="0"/>
          <w:numId w:val="14"/>
        </w:numPr>
      </w:pPr>
      <w:r w:rsidRPr="00E05EC9">
        <w:t>Biomass</w:t>
      </w:r>
    </w:p>
    <w:p w14:paraId="54DF1D09" w14:textId="0AC1A5F2" w:rsidR="00CD136D" w:rsidRPr="00E05EC9" w:rsidRDefault="008A1C15" w:rsidP="002740BD">
      <w:pPr>
        <w:pStyle w:val="Bullet"/>
        <w:numPr>
          <w:ilvl w:val="0"/>
          <w:numId w:val="14"/>
        </w:numPr>
      </w:pPr>
      <w:r w:rsidRPr="00E05EC9">
        <w:t>Hydro</w:t>
      </w:r>
    </w:p>
    <w:p w14:paraId="119AC515" w14:textId="5AA2217B" w:rsidR="00CD136D" w:rsidRPr="00E05EC9" w:rsidRDefault="00CD136D" w:rsidP="002740BD">
      <w:pPr>
        <w:pStyle w:val="Bullet"/>
        <w:numPr>
          <w:ilvl w:val="0"/>
          <w:numId w:val="14"/>
        </w:numPr>
      </w:pPr>
      <w:r w:rsidRPr="00E05EC9">
        <w:rPr>
          <w:rStyle w:val="Hyperlink"/>
          <w:color w:val="auto"/>
          <w:u w:val="none"/>
          <w:lang w:val="en-AU"/>
        </w:rPr>
        <w:t>Combined Heat &amp; Power</w:t>
      </w:r>
    </w:p>
    <w:p w14:paraId="79877437" w14:textId="34520E8F" w:rsidR="00CD136D" w:rsidRPr="00E05EC9" w:rsidRDefault="00CD136D" w:rsidP="002740BD">
      <w:pPr>
        <w:pStyle w:val="Bullet"/>
        <w:numPr>
          <w:ilvl w:val="0"/>
          <w:numId w:val="14"/>
        </w:numPr>
      </w:pPr>
      <w:r w:rsidRPr="00E05EC9">
        <w:rPr>
          <w:rStyle w:val="Hyperlink"/>
          <w:color w:val="auto"/>
          <w:u w:val="none"/>
          <w:lang w:val="en-AU"/>
        </w:rPr>
        <w:t>Advanced Load</w:t>
      </w:r>
    </w:p>
    <w:p w14:paraId="5C826E05" w14:textId="57ACADFD" w:rsidR="00CD136D" w:rsidRPr="00E05EC9" w:rsidRDefault="00CD136D" w:rsidP="002740BD">
      <w:pPr>
        <w:pStyle w:val="Bullet"/>
        <w:numPr>
          <w:ilvl w:val="0"/>
          <w:numId w:val="14"/>
        </w:numPr>
      </w:pPr>
      <w:r w:rsidRPr="00E05EC9">
        <w:rPr>
          <w:rStyle w:val="Hyperlink"/>
          <w:color w:val="auto"/>
          <w:u w:val="none"/>
          <w:lang w:val="en-AU"/>
        </w:rPr>
        <w:t>Advanced Grid</w:t>
      </w:r>
    </w:p>
    <w:p w14:paraId="12C3A264" w14:textId="3563D644" w:rsidR="00CD136D" w:rsidRPr="00E05EC9" w:rsidRDefault="00CD136D" w:rsidP="002740BD">
      <w:pPr>
        <w:pStyle w:val="Bullet"/>
        <w:numPr>
          <w:ilvl w:val="0"/>
          <w:numId w:val="14"/>
        </w:numPr>
      </w:pPr>
      <w:r w:rsidRPr="00E05EC9">
        <w:rPr>
          <w:rStyle w:val="Hyperlink"/>
          <w:color w:val="auto"/>
          <w:u w:val="none"/>
          <w:lang w:val="en-AU"/>
        </w:rPr>
        <w:t>Hydrogen</w:t>
      </w:r>
    </w:p>
    <w:p w14:paraId="7639915E" w14:textId="5557F52C" w:rsidR="00CD136D" w:rsidRPr="00E05EC9" w:rsidRDefault="00CD136D" w:rsidP="002740BD">
      <w:pPr>
        <w:pStyle w:val="Bullet"/>
        <w:numPr>
          <w:ilvl w:val="0"/>
          <w:numId w:val="14"/>
        </w:numPr>
      </w:pPr>
      <w:r w:rsidRPr="00E05EC9">
        <w:rPr>
          <w:rStyle w:val="Hyperlink"/>
          <w:color w:val="auto"/>
          <w:u w:val="none"/>
          <w:lang w:val="en-AU"/>
        </w:rPr>
        <w:t>Advanced Storage</w:t>
      </w:r>
    </w:p>
    <w:p w14:paraId="198AC873" w14:textId="15AE8584" w:rsidR="00CD136D" w:rsidRPr="00E05EC9" w:rsidRDefault="00CD136D" w:rsidP="002740BD">
      <w:pPr>
        <w:pStyle w:val="Bullet"/>
        <w:numPr>
          <w:ilvl w:val="0"/>
          <w:numId w:val="14"/>
        </w:numPr>
      </w:pPr>
      <w:r w:rsidRPr="00E05EC9">
        <w:rPr>
          <w:rStyle w:val="Hyperlink"/>
          <w:color w:val="auto"/>
          <w:u w:val="none"/>
          <w:lang w:val="en-AU"/>
        </w:rPr>
        <w:t>Multi-Year</w:t>
      </w:r>
    </w:p>
    <w:p w14:paraId="211BF30D" w14:textId="36CA4B08" w:rsidR="00F17541" w:rsidRPr="00E05EC9" w:rsidRDefault="00CD136D" w:rsidP="002740BD">
      <w:pPr>
        <w:pStyle w:val="Bullet"/>
        <w:numPr>
          <w:ilvl w:val="0"/>
          <w:numId w:val="14"/>
        </w:numPr>
      </w:pPr>
      <w:r w:rsidRPr="00E05EC9">
        <w:rPr>
          <w:rStyle w:val="Hyperlink"/>
          <w:color w:val="auto"/>
          <w:u w:val="none"/>
          <w:lang w:val="en-AU"/>
        </w:rPr>
        <w:t>MATLAB Link</w:t>
      </w:r>
    </w:p>
    <w:p w14:paraId="737F2C89" w14:textId="77777777" w:rsidR="001128D3" w:rsidRPr="00E05EC9" w:rsidRDefault="001128D3" w:rsidP="002740BD">
      <w:pPr>
        <w:pStyle w:val="Bullet"/>
        <w:sectPr w:rsidR="001128D3" w:rsidRPr="00E05EC9"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E05EC9" w:rsidRDefault="001128D3" w:rsidP="002740BD">
      <w:pPr>
        <w:sectPr w:rsidR="00F17541" w:rsidRPr="00E05EC9" w:rsidSect="00F17541">
          <w:endnotePr>
            <w:numRestart w:val="eachSect"/>
          </w:endnotePr>
          <w:type w:val="continuous"/>
          <w:pgSz w:w="11906" w:h="16838"/>
          <w:pgMar w:top="1440" w:right="1440" w:bottom="1440" w:left="1440" w:header="709" w:footer="709" w:gutter="0"/>
          <w:cols w:num="2" w:space="708"/>
          <w:docGrid w:linePitch="360"/>
        </w:sectPr>
      </w:pPr>
      <w:r w:rsidRPr="00E05EC9">
        <mc:AlternateContent>
          <mc:Choice Requires="wpg">
            <w:drawing>
              <wp:anchor distT="0" distB="0" distL="114300" distR="114300" simplePos="0" relativeHeight="252224000"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E05EC9" w:rsidRPr="00536AD7" w:rsidRDefault="00E05EC9" w:rsidP="002740BD">
                              <w:pPr>
                                <w:pStyle w:val="Caption"/>
                                <w:rPr>
                                  <w:rFonts w:cs="Arial"/>
                                  <w:szCs w:val="20"/>
                                  <w:lang w:val="en-GB"/>
                                </w:rPr>
                              </w:pPr>
                              <w:bookmarkStart w:id="213" w:name="_Ref481661827"/>
                              <w:bookmarkStart w:id="214" w:name="_Toc493338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3"/>
                              <w:r>
                                <w:t>- HOMER GUI [77]</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222400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E05EC9" w:rsidRPr="00536AD7" w:rsidRDefault="00E05EC9" w:rsidP="002740BD">
                        <w:pPr>
                          <w:pStyle w:val="Caption"/>
                          <w:rPr>
                            <w:rFonts w:cs="Arial"/>
                            <w:szCs w:val="20"/>
                            <w:lang w:val="en-GB"/>
                          </w:rPr>
                        </w:pPr>
                        <w:bookmarkStart w:id="215" w:name="_Ref481661827"/>
                        <w:bookmarkStart w:id="216" w:name="_Toc493338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5"/>
                        <w:r>
                          <w:t>- HOMER GUI [77]</w:t>
                        </w:r>
                        <w:bookmarkEnd w:id="216"/>
                      </w:p>
                    </w:txbxContent>
                  </v:textbox>
                </v:shape>
                <w10:wrap type="square"/>
              </v:group>
            </w:pict>
          </mc:Fallback>
        </mc:AlternateContent>
      </w:r>
    </w:p>
    <w:p w14:paraId="5F14A8B4" w14:textId="04ACDE67" w:rsidR="00905B8C" w:rsidRPr="00E05EC9" w:rsidRDefault="000C4DB2" w:rsidP="002740BD">
      <w:pPr>
        <w:pStyle w:val="Heading2"/>
      </w:pPr>
      <w:bookmarkStart w:id="217" w:name="_Toc493340818"/>
      <w:r w:rsidRPr="00E05EC9">
        <w:lastRenderedPageBreak/>
        <w:t>Summary of Findings</w:t>
      </w:r>
      <w:bookmarkEnd w:id="217"/>
    </w:p>
    <w:p w14:paraId="47962F8F" w14:textId="61A25572" w:rsidR="00527220" w:rsidRPr="00E05EC9" w:rsidRDefault="00527220" w:rsidP="002740BD">
      <w:r w:rsidRPr="00E05EC9">
        <w:t xml:space="preserve">The literature reviewed in this document </w:t>
      </w:r>
      <w:r w:rsidR="00EA3B22" w:rsidRPr="00E05EC9">
        <w:t xml:space="preserve">closely </w:t>
      </w:r>
      <w:r w:rsidRPr="00E05EC9">
        <w:t>examines and</w:t>
      </w:r>
      <w:r w:rsidR="00EA3B22" w:rsidRPr="00E05EC9">
        <w:t xml:space="preserve"> analyses</w:t>
      </w:r>
      <w:r w:rsidRPr="00E05EC9">
        <w:t xml:space="preserve"> key issues</w:t>
      </w:r>
      <w:r w:rsidR="00430965" w:rsidRPr="00E05EC9">
        <w:t>, concepts</w:t>
      </w:r>
      <w:r w:rsidRPr="00E05EC9">
        <w:t xml:space="preserve"> and technologies affecting the residential consumer, electricity network and the electricity supplier. The keys aspects of both current and future </w:t>
      </w:r>
      <w:r w:rsidR="004C3647" w:rsidRPr="00E05EC9">
        <w:t>issues have been addressed with</w:t>
      </w:r>
      <w:r w:rsidR="00EC0B10" w:rsidRPr="00E05EC9">
        <w:t xml:space="preserve"> PV technologies</w:t>
      </w:r>
      <w:r w:rsidRPr="00E05EC9">
        <w:t xml:space="preserve">, BES </w:t>
      </w:r>
      <w:r w:rsidR="00EC0B10" w:rsidRPr="00E05EC9">
        <w:t>technologies</w:t>
      </w:r>
      <w:r w:rsidRPr="00E05EC9">
        <w:t>, Inverter Systems, Irradiance exposure, load profiles</w:t>
      </w:r>
      <w:r w:rsidR="00EC0B10" w:rsidRPr="00E05EC9">
        <w:t>,</w:t>
      </w:r>
      <w:r w:rsidR="006A0B54" w:rsidRPr="00E05EC9">
        <w:t xml:space="preserve"> tariff structures,</w:t>
      </w:r>
      <w:r w:rsidR="00EC0B10" w:rsidRPr="00E05EC9">
        <w:t xml:space="preserve"> network issues,</w:t>
      </w:r>
      <w:r w:rsidR="00080607" w:rsidRPr="00E05EC9">
        <w:t xml:space="preserve"> shading effects, bypass diodes, energy payback,</w:t>
      </w:r>
      <w:r w:rsidRPr="00E05EC9">
        <w:t xml:space="preserve"> logistics and economics.</w:t>
      </w:r>
      <w:r w:rsidR="004C3647" w:rsidRPr="00E05EC9">
        <w:t xml:space="preserve"> The support that PV/BES hybrid systems can give to the electricity network to minimize strain and stabilize demand peaks has enormous potential.</w:t>
      </w:r>
      <w:r w:rsidR="00080607" w:rsidRPr="00E05EC9">
        <w:t xml:space="preserve"> The next question is what is the optimal</w:t>
      </w:r>
      <w:r w:rsidR="00813EA2" w:rsidRPr="00E05EC9">
        <w:t xml:space="preserve"> size for reasonable stability with a positive </w:t>
      </w:r>
      <w:r w:rsidR="009D2202" w:rsidRPr="00E05EC9">
        <w:t>maximized</w:t>
      </w:r>
      <w:r w:rsidR="00813EA2" w:rsidRPr="00E05EC9">
        <w:t xml:space="preserve"> economic return.</w:t>
      </w:r>
    </w:p>
    <w:p w14:paraId="5AD6F50E" w14:textId="77777777" w:rsidR="00986E38" w:rsidRPr="00E05EC9" w:rsidRDefault="00986E38" w:rsidP="002740BD"/>
    <w:p w14:paraId="39AD25C0" w14:textId="77777777" w:rsidR="008F200A" w:rsidRPr="00E05EC9" w:rsidRDefault="008F200A" w:rsidP="002740BD"/>
    <w:p w14:paraId="24CDA0D6" w14:textId="5D02282C" w:rsidR="006A0B54" w:rsidRPr="00E05EC9" w:rsidRDefault="00430965" w:rsidP="002740BD">
      <w:r w:rsidRPr="00E05EC9">
        <w:t xml:space="preserve">There is extensive literature covering </w:t>
      </w:r>
      <w:r w:rsidR="000D7941" w:rsidRPr="00E05EC9">
        <w:t>the</w:t>
      </w:r>
      <w:r w:rsidR="006A0B54" w:rsidRPr="00E05EC9">
        <w:t xml:space="preserve"> myriad of models which </w:t>
      </w:r>
      <w:r w:rsidR="009D2202" w:rsidRPr="00E05EC9">
        <w:t>analyses</w:t>
      </w:r>
      <w:r w:rsidR="000D7941" w:rsidRPr="00E05EC9">
        <w:t xml:space="preserve"> different facets of</w:t>
      </w:r>
      <w:r w:rsidR="006A0B54" w:rsidRPr="00E05EC9">
        <w:t xml:space="preserve"> solar PV installation</w:t>
      </w:r>
      <w:r w:rsidR="000D7941" w:rsidRPr="00E05EC9">
        <w:t>s and operation</w:t>
      </w:r>
      <w:r w:rsidR="006A0B54" w:rsidRPr="00E05EC9">
        <w:t xml:space="preserve">. Both Bernard and Li have modelled the amount of </w:t>
      </w:r>
      <w:r w:rsidR="005045CE" w:rsidRPr="00E05EC9">
        <w:t xml:space="preserve">solar </w:t>
      </w:r>
      <w:r w:rsidR="006A0B54" w:rsidRPr="00E05EC9">
        <w:t>irradian</w:t>
      </w:r>
      <w:r w:rsidR="000B47FD" w:rsidRPr="00E05EC9">
        <w:t>ce a roof will receive annually</w:t>
      </w:r>
      <w:r w:rsidR="006A0B54" w:rsidRPr="00E05EC9">
        <w:t xml:space="preserve"> </w:t>
      </w:r>
      <w:r w:rsidR="006A0B54" w:rsidRPr="00E05EC9">
        <w:fldChar w:fldCharType="begin"/>
      </w:r>
      <w:r w:rsidR="00DD1C1C" w:rsidRPr="00E05EC9">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E05EC9">
        <w:fldChar w:fldCharType="separate"/>
      </w:r>
      <w:r w:rsidR="00DD1C1C" w:rsidRPr="00E05EC9">
        <w:t>[</w:t>
      </w:r>
      <w:hyperlink w:anchor="_ENREF_9" w:tooltip="Li, 2017 #9" w:history="1">
        <w:r w:rsidR="00DD1C1C" w:rsidRPr="00E05EC9">
          <w:t>9</w:t>
        </w:r>
      </w:hyperlink>
      <w:r w:rsidR="00DD1C1C" w:rsidRPr="00E05EC9">
        <w:t xml:space="preserve">, </w:t>
      </w:r>
      <w:hyperlink w:anchor="_ENREF_72" w:tooltip="Bernhard, 1997 #80" w:history="1">
        <w:r w:rsidR="00DD1C1C" w:rsidRPr="00E05EC9">
          <w:t>72</w:t>
        </w:r>
      </w:hyperlink>
      <w:r w:rsidR="00DD1C1C" w:rsidRPr="00E05EC9">
        <w:t>]</w:t>
      </w:r>
      <w:r w:rsidR="006A0B54" w:rsidRPr="00E05EC9">
        <w:fldChar w:fldCharType="end"/>
      </w:r>
      <w:r w:rsidR="000B47FD" w:rsidRPr="00E05EC9">
        <w:t>.</w:t>
      </w:r>
      <w:r w:rsidR="000D7941" w:rsidRPr="00E05EC9">
        <w:t xml:space="preserve"> While Jardini, Tonkoski, </w:t>
      </w:r>
      <w:r w:rsidR="006A0B54" w:rsidRPr="00E05EC9">
        <w:t xml:space="preserve">and Paatero have </w:t>
      </w:r>
      <w:r w:rsidR="000D7941" w:rsidRPr="00E05EC9">
        <w:t xml:space="preserve">each </w:t>
      </w:r>
      <w:r w:rsidR="006A0B54" w:rsidRPr="00E05EC9">
        <w:t>conducted studies for the load p</w:t>
      </w:r>
      <w:r w:rsidR="000D7941" w:rsidRPr="00E05EC9">
        <w:t xml:space="preserve">rofiles of </w:t>
      </w:r>
      <w:r w:rsidR="006A0B54" w:rsidRPr="00E05EC9">
        <w:t>domestic residential household</w:t>
      </w:r>
      <w:r w:rsidR="000D7941" w:rsidRPr="00E05EC9">
        <w:t>s</w:t>
      </w:r>
      <w:r w:rsidR="006A0B54" w:rsidRPr="00E05EC9">
        <w:t xml:space="preserve"> and </w:t>
      </w:r>
      <w:r w:rsidR="000B47FD" w:rsidRPr="00E05EC9">
        <w:t>annual daily power consumptions</w:t>
      </w:r>
      <w:r w:rsidR="006A0B54" w:rsidRPr="00E05EC9">
        <w:t xml:space="preserve"> </w:t>
      </w:r>
      <w:r w:rsidR="006A0B54"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 </w:instrText>
      </w:r>
      <w:r w:rsidR="00DD1C1C"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DATA </w:instrText>
      </w:r>
      <w:r w:rsidR="00DD1C1C" w:rsidRPr="00E05EC9">
        <w:fldChar w:fldCharType="end"/>
      </w:r>
      <w:r w:rsidR="006A0B54" w:rsidRPr="00E05EC9">
        <w:fldChar w:fldCharType="separate"/>
      </w:r>
      <w:r w:rsidR="00DD1C1C" w:rsidRPr="00E05EC9">
        <w:t>[</w:t>
      </w:r>
      <w:hyperlink w:anchor="_ENREF_93" w:tooltip="Jardini, 2000 #85" w:history="1">
        <w:r w:rsidR="00DD1C1C" w:rsidRPr="00E05EC9">
          <w:t>93-95</w:t>
        </w:r>
      </w:hyperlink>
      <w:r w:rsidR="00DD1C1C" w:rsidRPr="00E05EC9">
        <w:t>]</w:t>
      </w:r>
      <w:r w:rsidR="006A0B54" w:rsidRPr="00E05EC9">
        <w:fldChar w:fldCharType="end"/>
      </w:r>
      <w:r w:rsidR="000B47FD" w:rsidRPr="00E05EC9">
        <w:t>.</w:t>
      </w:r>
      <w:r w:rsidR="006A0B54" w:rsidRPr="00E05EC9">
        <w:t xml:space="preserve"> </w:t>
      </w:r>
      <w:r w:rsidRPr="00E05EC9">
        <w:t xml:space="preserve">Individually </w:t>
      </w:r>
      <w:r w:rsidR="006A0B54" w:rsidRPr="00E05EC9">
        <w:t>Faxas and Riahi made models for priority load control algorithms optimizing energy management systems</w:t>
      </w:r>
      <w:r w:rsidR="00390090" w:rsidRPr="00E05EC9">
        <w:t xml:space="preserve"> </w:t>
      </w:r>
      <w:r w:rsidR="00390090"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DATA </w:instrText>
      </w:r>
      <w:r w:rsidR="00DD1C1C" w:rsidRPr="00E05EC9">
        <w:fldChar w:fldCharType="end"/>
      </w:r>
      <w:r w:rsidR="00390090"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6" w:tooltip="Hazami, 2016 #22" w:history="1">
        <w:r w:rsidR="00DD1C1C" w:rsidRPr="00E05EC9">
          <w:t>96</w:t>
        </w:r>
      </w:hyperlink>
      <w:r w:rsidR="00DD1C1C" w:rsidRPr="00E05EC9">
        <w:t>]</w:t>
      </w:r>
      <w:r w:rsidR="00390090" w:rsidRPr="00E05EC9">
        <w:fldChar w:fldCharType="end"/>
      </w:r>
      <w:r w:rsidR="006A0B54" w:rsidRPr="00E05EC9">
        <w:t>. The efficiencies of different types of solar cells were explored by Edalati</w:t>
      </w:r>
      <w:r w:rsidR="00390090" w:rsidRPr="00E05EC9">
        <w:t xml:space="preserve"> </w:t>
      </w:r>
      <w:r w:rsidR="00390090" w:rsidRPr="00E05EC9">
        <w:fldChar w:fldCharType="begin"/>
      </w:r>
      <w:r w:rsidR="00390090" w:rsidRPr="00E05EC9">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E05EC9">
        <w:fldChar w:fldCharType="separate"/>
      </w:r>
      <w:r w:rsidR="00390090" w:rsidRPr="00E05EC9">
        <w:t>[</w:t>
      </w:r>
      <w:hyperlink w:anchor="_ENREF_97" w:tooltip="Edalati, 2015 #53" w:history="1">
        <w:r w:rsidR="00DD1C1C" w:rsidRPr="00E05EC9">
          <w:t>97</w:t>
        </w:r>
      </w:hyperlink>
      <w:r w:rsidR="00390090" w:rsidRPr="00E05EC9">
        <w:t>]</w:t>
      </w:r>
      <w:r w:rsidR="00390090" w:rsidRPr="00E05EC9">
        <w:fldChar w:fldCharType="end"/>
      </w:r>
      <w:r w:rsidR="00602246" w:rsidRPr="00E05EC9">
        <w:t>. There was limited information on the effects of orientation on PV production. No derating factors or formulas for degree change in orientation from north to decrease in PV production.</w:t>
      </w:r>
    </w:p>
    <w:p w14:paraId="3124C537" w14:textId="77777777" w:rsidR="00986E38" w:rsidRPr="00E05EC9" w:rsidRDefault="00986E38" w:rsidP="002740BD"/>
    <w:p w14:paraId="0B231B2F" w14:textId="77777777" w:rsidR="008F200A" w:rsidRPr="00E05EC9" w:rsidRDefault="008F200A" w:rsidP="002740BD"/>
    <w:p w14:paraId="47BEEC25" w14:textId="1BDADB7C" w:rsidR="00C46E0D" w:rsidRPr="00E05EC9" w:rsidRDefault="006A0B54" w:rsidP="002740BD">
      <w:r w:rsidRPr="00E05EC9">
        <w:t>The efficiencies of both inverters systems and BES systems have been modelled by Kandatsu</w:t>
      </w:r>
      <w:r w:rsidR="00390090" w:rsidRPr="00E05EC9">
        <w:t xml:space="preserve"> </w:t>
      </w:r>
      <w:r w:rsidR="00390090" w:rsidRPr="00E05EC9">
        <w:fldChar w:fldCharType="begin"/>
      </w:r>
      <w:r w:rsidR="00390090" w:rsidRPr="00E05EC9">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E05EC9">
        <w:fldChar w:fldCharType="separate"/>
      </w:r>
      <w:r w:rsidR="00390090" w:rsidRPr="00E05EC9">
        <w:t>[</w:t>
      </w:r>
      <w:hyperlink w:anchor="_ENREF_98" w:tooltip="Kandatsu, 1993 #72" w:history="1">
        <w:r w:rsidR="00DD1C1C" w:rsidRPr="00E05EC9">
          <w:t>98</w:t>
        </w:r>
      </w:hyperlink>
      <w:r w:rsidR="00390090" w:rsidRPr="00E05EC9">
        <w:t>]</w:t>
      </w:r>
      <w:r w:rsidR="00390090" w:rsidRPr="00E05EC9">
        <w:fldChar w:fldCharType="end"/>
      </w:r>
      <w:r w:rsidRPr="00E05EC9">
        <w:t>. Zahedi submitted an interesting paper on the differing effects of different tariff schemes in Australia</w:t>
      </w:r>
      <w:r w:rsidR="00390090" w:rsidRPr="00E05EC9">
        <w:t xml:space="preserve"> </w:t>
      </w:r>
      <w:r w:rsidR="00390090" w:rsidRPr="00E05EC9">
        <w:fldChar w:fldCharType="begin"/>
      </w:r>
      <w:r w:rsidR="00390090" w:rsidRPr="00E05EC9">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E05EC9">
        <w:fldChar w:fldCharType="separate"/>
      </w:r>
      <w:r w:rsidR="00390090" w:rsidRPr="00E05EC9">
        <w:t>[</w:t>
      </w:r>
      <w:hyperlink w:anchor="_ENREF_99" w:tooltip="Zahedi, 2009 #37" w:history="1">
        <w:r w:rsidR="00DD1C1C" w:rsidRPr="00E05EC9">
          <w:t>99</w:t>
        </w:r>
      </w:hyperlink>
      <w:r w:rsidR="00390090" w:rsidRPr="00E05EC9">
        <w:t>]</w:t>
      </w:r>
      <w:r w:rsidR="00390090" w:rsidRPr="00E05EC9">
        <w:fldChar w:fldCharType="end"/>
      </w:r>
      <w:r w:rsidRPr="00E05EC9">
        <w:t>. There has been extensive work with the life cycle assessment and economic analysis of low concentrating PV systems by De Feo and Petitio respectively</w:t>
      </w:r>
      <w:r w:rsidR="00390090" w:rsidRPr="00E05EC9">
        <w:t xml:space="preserve"> </w:t>
      </w:r>
      <w:r w:rsidR="00390090" w:rsidRPr="00E05EC9">
        <w:fldChar w:fldCharType="begin"/>
      </w:r>
      <w:r w:rsidR="00390090" w:rsidRPr="00E05EC9">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E05EC9">
        <w:fldChar w:fldCharType="separate"/>
      </w:r>
      <w:r w:rsidR="00390090" w:rsidRPr="00E05EC9">
        <w:t>[</w:t>
      </w:r>
      <w:hyperlink w:anchor="_ENREF_100" w:tooltip="De Feo, 2016 #51" w:history="1">
        <w:r w:rsidR="00DD1C1C" w:rsidRPr="00E05EC9">
          <w:t>100</w:t>
        </w:r>
      </w:hyperlink>
      <w:r w:rsidR="00390090" w:rsidRPr="00E05EC9">
        <w:t>]</w:t>
      </w:r>
      <w:r w:rsidR="00390090" w:rsidRPr="00E05EC9">
        <w:fldChar w:fldCharType="end"/>
      </w:r>
      <w:r w:rsidRPr="00E05EC9">
        <w:t xml:space="preserve">. </w:t>
      </w:r>
    </w:p>
    <w:p w14:paraId="7D9F25D0" w14:textId="10A9C0BA" w:rsidR="00EA2AF2" w:rsidRPr="00E05EC9" w:rsidRDefault="00EA2AF2" w:rsidP="002740BD"/>
    <w:p w14:paraId="5B5349C1" w14:textId="77777777" w:rsidR="00986E38" w:rsidRPr="00E05EC9" w:rsidRDefault="00986E38" w:rsidP="002740BD"/>
    <w:p w14:paraId="05E4FDB9" w14:textId="020C2F56" w:rsidR="00986E38" w:rsidRPr="00E05EC9" w:rsidRDefault="00430965" w:rsidP="002740BD">
      <w:r w:rsidRPr="00E05EC9">
        <w:t>The current market leaders for a user interfac</w:t>
      </w:r>
      <w:r w:rsidR="00CA66D6" w:rsidRPr="00E05EC9">
        <w:t>e of solar power calculators were</w:t>
      </w:r>
      <w:r w:rsidRPr="00E05EC9">
        <w:t xml:space="preserve"> visited and commented upon over several metrics. There was not extensive coverage of optimized stages where a consumer could select certain levels of PV autonomy. The software for customers was difficult to </w:t>
      </w:r>
      <w:r w:rsidR="00371A81" w:rsidRPr="00E05EC9">
        <w:t>access for checks and updates were</w:t>
      </w:r>
      <w:r w:rsidRPr="00E05EC9">
        <w:t xml:space="preserve"> disjointed. </w:t>
      </w:r>
      <w:r w:rsidR="007B45C5" w:rsidRPr="00E05EC9">
        <w:t>It appears</w:t>
      </w:r>
      <w:r w:rsidR="00EA3B22" w:rsidRPr="00E05EC9">
        <w:t xml:space="preserve"> that there was and continues to be</w:t>
      </w:r>
      <w:r w:rsidR="007B45C5" w:rsidRPr="00E05EC9">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E05EC9">
        <w:t xml:space="preserve"> Lappas says that there is an essential requirement for a simulation which functions under different locations, loads and financial circumstances. He goes on to state that there is no such model within an Australia</w:t>
      </w:r>
      <w:r w:rsidR="00080607" w:rsidRPr="00E05EC9">
        <w:t>n</w:t>
      </w:r>
      <w:r w:rsidR="00EE3C8D" w:rsidRPr="00E05EC9">
        <w:t xml:space="preserve"> context that provides a corre</w:t>
      </w:r>
      <w:r w:rsidR="00080607" w:rsidRPr="00E05EC9">
        <w:t>ctly represented characteristic</w:t>
      </w:r>
      <w:r w:rsidR="00EE3C8D" w:rsidRPr="00E05EC9">
        <w:t xml:space="preserve"> applied to the commercial sale of electricity</w:t>
      </w:r>
      <w:r w:rsidR="00390090" w:rsidRPr="00E05EC9">
        <w:t xml:space="preserve"> </w:t>
      </w:r>
      <w:r w:rsidR="00390090" w:rsidRPr="00E05EC9">
        <w:fldChar w:fldCharType="begin"/>
      </w:r>
      <w:r w:rsidR="00390090"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E05EC9">
        <w:fldChar w:fldCharType="separate"/>
      </w:r>
      <w:r w:rsidR="00390090" w:rsidRPr="00E05EC9">
        <w:t>[</w:t>
      </w:r>
      <w:hyperlink w:anchor="_ENREF_22" w:tooltip="Park, 2017 #62" w:history="1">
        <w:r w:rsidR="00DD1C1C" w:rsidRPr="00E05EC9">
          <w:t>22</w:t>
        </w:r>
      </w:hyperlink>
      <w:r w:rsidR="00390090" w:rsidRPr="00E05EC9">
        <w:t>]</w:t>
      </w:r>
      <w:r w:rsidR="00390090" w:rsidRPr="00E05EC9">
        <w:fldChar w:fldCharType="end"/>
      </w:r>
      <w:r w:rsidR="00EE3C8D" w:rsidRPr="00E05EC9">
        <w:t>.</w:t>
      </w:r>
      <w:r w:rsidR="00390090" w:rsidRPr="00E05EC9">
        <w:t xml:space="preserve"> </w:t>
      </w:r>
    </w:p>
    <w:p w14:paraId="2A986C54" w14:textId="54D837E4" w:rsidR="00430965" w:rsidRPr="00E05EC9" w:rsidRDefault="00EE3C8D" w:rsidP="002740BD">
      <w:r w:rsidRPr="00E05EC9">
        <w:t xml:space="preserve"> </w:t>
      </w:r>
    </w:p>
    <w:p w14:paraId="2D4BF396" w14:textId="77777777" w:rsidR="008F200A" w:rsidRPr="00E05EC9" w:rsidRDefault="008F200A" w:rsidP="002740BD"/>
    <w:p w14:paraId="69C592CA" w14:textId="3CDCDC23" w:rsidR="00430965" w:rsidRPr="00E05EC9" w:rsidRDefault="00430965" w:rsidP="002740BD">
      <w:r w:rsidRPr="00E05EC9">
        <w:t xml:space="preserve">The disruptive voltage spikes that DER </w:t>
      </w:r>
      <w:r w:rsidR="00737E7F" w:rsidRPr="00E05EC9">
        <w:t xml:space="preserve">put to the grid during hours of peak production was shown to be an issue for the energy provider. The literature was not very supportive of </w:t>
      </w:r>
      <w:r w:rsidR="00371A81" w:rsidRPr="00E05EC9">
        <w:t>adequate corrective</w:t>
      </w:r>
      <w:r w:rsidR="00737E7F" w:rsidRPr="00E05EC9">
        <w:t xml:space="preserve"> measures to prevent</w:t>
      </w:r>
      <w:r w:rsidR="007B45C5" w:rsidRPr="00E05EC9">
        <w:t xml:space="preserve"> or circumvent</w:t>
      </w:r>
      <w:r w:rsidR="00737E7F" w:rsidRPr="00E05EC9">
        <w:t xml:space="preserve"> these reverse power flows.</w:t>
      </w:r>
      <w:r w:rsidR="009B3ABF" w:rsidRPr="00E05EC9">
        <w:t xml:space="preserve"> If there was </w:t>
      </w:r>
      <w:r w:rsidR="00080607" w:rsidRPr="00E05EC9">
        <w:t>an</w:t>
      </w:r>
      <w:r w:rsidR="009B3ABF" w:rsidRPr="00E05EC9">
        <w:t xml:space="preserve"> option or a rebate scheme for a level of battery capacity in a hybridized system which helped reduce peak demand and </w:t>
      </w:r>
      <w:r w:rsidR="006F552C" w:rsidRPr="00E05EC9">
        <w:t>stabilized</w:t>
      </w:r>
      <w:r w:rsidR="009B3ABF" w:rsidRPr="00E05EC9">
        <w:t xml:space="preserve"> the grid from a DER level. </w:t>
      </w:r>
      <w:r w:rsidR="00080607" w:rsidRPr="00E05EC9">
        <w:t>Then t</w:t>
      </w:r>
      <w:r w:rsidR="009B3ABF" w:rsidRPr="00E05EC9">
        <w:t xml:space="preserve">his has the potential to become endorsed by Ergon and other </w:t>
      </w:r>
      <w:r w:rsidR="006B24ED" w:rsidRPr="00E05EC9">
        <w:t>suppliers</w:t>
      </w:r>
      <w:r w:rsidR="009B3ABF" w:rsidRPr="00E05EC9">
        <w:t xml:space="preserve"> </w:t>
      </w:r>
      <w:r w:rsidR="00EA3B22" w:rsidRPr="00E05EC9">
        <w:t>and it may reach a</w:t>
      </w:r>
      <w:r w:rsidR="009B3ABF" w:rsidRPr="00E05EC9">
        <w:t xml:space="preserve"> governmental level with a</w:t>
      </w:r>
      <w:r w:rsidR="00EA3B22" w:rsidRPr="00E05EC9">
        <w:t xml:space="preserve">nother </w:t>
      </w:r>
      <w:r w:rsidR="009B3ABF" w:rsidRPr="00E05EC9">
        <w:t>rebate scheme for BES technology</w:t>
      </w:r>
      <w:r w:rsidR="00EA3B22" w:rsidRPr="00E05EC9">
        <w:t xml:space="preserve"> in QLD</w:t>
      </w:r>
      <w:r w:rsidR="001F2D68" w:rsidRPr="00E05EC9">
        <w:t xml:space="preserve">. There </w:t>
      </w:r>
      <w:r w:rsidR="009B3ABF" w:rsidRPr="00E05EC9">
        <w:t>is a need for a platform to inform potential customers of the benefits of such an installation.</w:t>
      </w:r>
    </w:p>
    <w:p w14:paraId="7FF60560" w14:textId="6EA5924A" w:rsidR="00A60B1F" w:rsidRPr="00E05EC9" w:rsidRDefault="00A60B1F" w:rsidP="002740BD"/>
    <w:p w14:paraId="60EA1C96" w14:textId="4A64830A" w:rsidR="00A60B1F" w:rsidRPr="00E05EC9" w:rsidRDefault="00A60B1F" w:rsidP="002740BD">
      <w:pPr>
        <w:rPr>
          <w:lang w:eastAsia="en-GB"/>
        </w:rPr>
      </w:pPr>
      <w:r w:rsidRPr="00E05EC9">
        <w:t>The potential for export</w:t>
      </w:r>
      <w:r w:rsidR="00F56D1F" w:rsidRPr="00E05EC9">
        <w:t xml:space="preserve"> of electricity</w:t>
      </w:r>
      <w:r w:rsidRPr="00E05EC9">
        <w:t xml:space="preserve"> of areas with higher solar insolation </w:t>
      </w:r>
      <w:r w:rsidR="00F56D1F" w:rsidRPr="00E05EC9">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E05EC9">
        <w:rPr>
          <w:lang w:eastAsia="en-GB"/>
        </w:rPr>
        <w:t xml:space="preserve"> Southeast Asian electricity system in which one third of demand in 2050 is met from Australian solar energy, one third from indigenous solar energy, and one third from conventional energy sources </w:t>
      </w:r>
      <w:r w:rsidR="00390636" w:rsidRPr="00E05EC9">
        <w:rPr>
          <w:lang w:eastAsia="en-GB"/>
        </w:rPr>
        <w:fldChar w:fldCharType="begin"/>
      </w:r>
      <w:r w:rsidR="00390636" w:rsidRPr="00E05EC9">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E05EC9">
        <w:rPr>
          <w:lang w:eastAsia="en-GB"/>
        </w:rPr>
        <w:fldChar w:fldCharType="separate"/>
      </w:r>
      <w:r w:rsidR="00390636" w:rsidRPr="00E05EC9">
        <w:rPr>
          <w:lang w:eastAsia="en-GB"/>
        </w:rPr>
        <w:t>[</w:t>
      </w:r>
      <w:hyperlink w:anchor="_ENREF_101" w:tooltip="Andrew, 2012 #191" w:history="1">
        <w:r w:rsidR="00DD1C1C" w:rsidRPr="00E05EC9">
          <w:rPr>
            <w:lang w:eastAsia="en-GB"/>
          </w:rPr>
          <w:t>101</w:t>
        </w:r>
      </w:hyperlink>
      <w:r w:rsidR="00390636" w:rsidRPr="00E05EC9">
        <w:rPr>
          <w:lang w:eastAsia="en-GB"/>
        </w:rPr>
        <w:t>]</w:t>
      </w:r>
      <w:r w:rsidR="00390636" w:rsidRPr="00E05EC9">
        <w:rPr>
          <w:lang w:eastAsia="en-GB"/>
        </w:rPr>
        <w:fldChar w:fldCharType="end"/>
      </w:r>
      <w:r w:rsidR="00F56D1F" w:rsidRPr="00E05EC9">
        <w:rPr>
          <w:lang w:eastAsia="en-GB"/>
        </w:rPr>
        <w:t>.</w:t>
      </w:r>
    </w:p>
    <w:p w14:paraId="33B68FAA" w14:textId="29C64DD9" w:rsidR="00430965" w:rsidRPr="00E05EC9" w:rsidRDefault="00430965" w:rsidP="002740BD"/>
    <w:p w14:paraId="474A66CB" w14:textId="216E49DE" w:rsidR="00657945" w:rsidRPr="00E05EC9" w:rsidRDefault="00397397" w:rsidP="002740BD">
      <w:pPr>
        <w:rPr>
          <w:highlight w:val="yellow"/>
        </w:rPr>
      </w:pPr>
      <w:r w:rsidRPr="00E05EC9">
        <w:t>Despite the limited literature and access to programs for optimization and upgrades t</w:t>
      </w:r>
      <w:r w:rsidR="00430965" w:rsidRPr="00E05EC9">
        <w:t>his thesis will investigate the optimization and deployment of sufficient models to size and optimize PV and BES systems</w:t>
      </w:r>
      <w:r w:rsidR="00EA3B22" w:rsidRPr="00E05EC9">
        <w:t>. These models and program will be suitable</w:t>
      </w:r>
      <w:r w:rsidR="00430965" w:rsidRPr="00E05EC9">
        <w:t xml:space="preserve"> for different residential households to provide maximum return on investment</w:t>
      </w:r>
      <w:r w:rsidR="007B45C5" w:rsidRPr="00E05EC9">
        <w:t>s</w:t>
      </w:r>
      <w:r w:rsidR="00430965" w:rsidRPr="00E05EC9">
        <w:t xml:space="preserve"> and </w:t>
      </w:r>
      <w:r w:rsidR="007B45C5" w:rsidRPr="00E05EC9">
        <w:t xml:space="preserve">minimize </w:t>
      </w:r>
      <w:r w:rsidR="00430965" w:rsidRPr="00E05EC9">
        <w:t xml:space="preserve">disruptive outputs to the grid. </w:t>
      </w:r>
      <w:r w:rsidR="002742CC" w:rsidRPr="00E05EC9">
        <w:t>Three models will be created in a GUI for a MATLAB program</w:t>
      </w:r>
      <w:r w:rsidR="00080607" w:rsidRPr="00E05EC9">
        <w:t xml:space="preserve"> each with varying levels of</w:t>
      </w:r>
      <w:r w:rsidR="007B45C5" w:rsidRPr="00E05EC9">
        <w:t xml:space="preserve"> return and customer PV autonomy.</w:t>
      </w:r>
      <w:r w:rsidRPr="00E05EC9">
        <w:t xml:space="preserve"> </w:t>
      </w:r>
      <w:r w:rsidR="00EA3B22" w:rsidRPr="00E05EC9">
        <w:t>There c</w:t>
      </w:r>
      <w:r w:rsidR="00E45184" w:rsidRPr="00E05EC9">
        <w:t>urrently is no program which allows for dual array in varying directions as an input criterion.</w:t>
      </w:r>
      <w:r w:rsidR="00080607" w:rsidRPr="00E05EC9">
        <w:t xml:space="preserve"> </w:t>
      </w:r>
      <w:r w:rsidR="00EA3B22" w:rsidRPr="00E05EC9">
        <w:t>Furthermore, no programs currently have</w:t>
      </w:r>
      <w:r w:rsidR="00DE4E3F" w:rsidRPr="00E05EC9">
        <w:t xml:space="preserve"> the option to allow for </w:t>
      </w:r>
      <w:r w:rsidR="007B5E4F" w:rsidRPr="00E05EC9">
        <w:t>sub circuit</w:t>
      </w:r>
      <w:r w:rsidR="00DE4E3F" w:rsidRPr="00E05EC9">
        <w:t xml:space="preserve"> breakdown of various tariff structures.</w:t>
      </w:r>
      <w:r w:rsidR="00E45184" w:rsidRPr="00E05EC9">
        <w:t xml:space="preserve"> </w:t>
      </w:r>
      <w:r w:rsidRPr="00E05EC9">
        <w:t>This appears to be a promising area with a high potential to create savings for customers at a domestic household level</w:t>
      </w:r>
      <w:r w:rsidR="00EA3B22" w:rsidRPr="00E05EC9">
        <w:t>,</w:t>
      </w:r>
      <w:r w:rsidR="006C12EE" w:rsidRPr="00E05EC9">
        <w:t xml:space="preserve"> as Lappas thought the</w:t>
      </w:r>
      <w:r w:rsidR="0090142E" w:rsidRPr="00E05EC9">
        <w:t xml:space="preserve"> need exists as a major portion of electricity bills are du</w:t>
      </w:r>
      <w:r w:rsidR="00EA3B22" w:rsidRPr="00E05EC9">
        <w:t>e to peak demand times. This has the ability to</w:t>
      </w:r>
      <w:r w:rsidRPr="00E05EC9">
        <w:t xml:space="preserve"> help Ergon reduce peak demand to create a more </w:t>
      </w:r>
      <w:r w:rsidR="00080607" w:rsidRPr="00E05EC9">
        <w:t>stabilized</w:t>
      </w:r>
      <w:r w:rsidRPr="00E05EC9">
        <w:t xml:space="preserve"> and reliable electricity network for Australia.</w:t>
      </w:r>
      <w:r w:rsidR="009B3ABF" w:rsidRPr="00E05EC9">
        <w:t xml:space="preserve"> </w:t>
      </w:r>
      <w:r w:rsidR="006C12EE" w:rsidRPr="00E05EC9">
        <w:fldChar w:fldCharType="begin"/>
      </w:r>
      <w:r w:rsidR="00E810FC"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E05EC9">
        <w:fldChar w:fldCharType="separate"/>
      </w:r>
      <w:r w:rsidR="00E810FC" w:rsidRPr="00E05EC9">
        <w:t>[</w:t>
      </w:r>
      <w:hyperlink w:anchor="_ENREF_22" w:tooltip="Park, 2017 #62" w:history="1">
        <w:r w:rsidR="00DD1C1C" w:rsidRPr="00E05EC9">
          <w:t>22</w:t>
        </w:r>
      </w:hyperlink>
      <w:r w:rsidR="00E810FC" w:rsidRPr="00E05EC9">
        <w:t>]</w:t>
      </w:r>
      <w:r w:rsidR="006C12EE" w:rsidRPr="00E05EC9">
        <w:fldChar w:fldCharType="end"/>
      </w:r>
    </w:p>
    <w:p w14:paraId="4A44F659" w14:textId="77777777" w:rsidR="00415279" w:rsidRPr="00E05EC9" w:rsidRDefault="00415279" w:rsidP="002740BD"/>
    <w:p w14:paraId="1AE4F4A8" w14:textId="5919BDC1" w:rsidR="00F570AC" w:rsidRPr="00E05EC9" w:rsidRDefault="009D67FE" w:rsidP="002740BD">
      <w:pPr>
        <w:pStyle w:val="Heading1"/>
      </w:pPr>
      <w:bookmarkStart w:id="218" w:name="_Toc493340819"/>
      <w:r w:rsidRPr="00E05EC9">
        <w:lastRenderedPageBreak/>
        <w:t>METHODOLOGY</w:t>
      </w:r>
      <w:bookmarkEnd w:id="218"/>
    </w:p>
    <w:p w14:paraId="17A9261A" w14:textId="6A6A981D" w:rsidR="006B24ED" w:rsidRPr="00E05EC9" w:rsidRDefault="00E5759F" w:rsidP="002740BD">
      <w:r w:rsidRPr="00E05EC9">
        <mc:AlternateContent>
          <mc:Choice Requires="wpg">
            <w:drawing>
              <wp:anchor distT="0" distB="0" distL="114300" distR="114300" simplePos="0" relativeHeight="251526656"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E05EC9" w:rsidRPr="00E62D6B" w:rsidRDefault="00E05EC9" w:rsidP="002740BD">
                              <w:pPr>
                                <w:pStyle w:val="Caption"/>
                                <w:rPr>
                                  <w:szCs w:val="24"/>
                                </w:rPr>
                              </w:pPr>
                              <w:bookmarkStart w:id="219" w:name="_Ref480895893"/>
                              <w:bookmarkStart w:id="220" w:name="_Toc49333820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9"/>
                              <w:r>
                                <w:t xml:space="preserve"> - Illustrated Scope of Works for Program Desig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52665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E05EC9" w:rsidRPr="00E62D6B" w:rsidRDefault="00E05EC9" w:rsidP="002740BD">
                        <w:pPr>
                          <w:pStyle w:val="Caption"/>
                          <w:rPr>
                            <w:szCs w:val="24"/>
                          </w:rPr>
                        </w:pPr>
                        <w:bookmarkStart w:id="221" w:name="_Ref480895893"/>
                        <w:bookmarkStart w:id="222" w:name="_Toc49333820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1"/>
                        <w:r>
                          <w:t xml:space="preserve"> - Illustrated Scope of Works for Program Design</w:t>
                        </w:r>
                        <w:bookmarkEnd w:id="222"/>
                      </w:p>
                    </w:txbxContent>
                  </v:textbox>
                </v:shape>
                <w10:wrap type="square"/>
              </v:group>
            </w:pict>
          </mc:Fallback>
        </mc:AlternateContent>
      </w:r>
      <w:r w:rsidR="006A7FDB" w:rsidRPr="00E05EC9">
        <w:t xml:space="preserve">The aim of this chapter is to discuss the methodology and techniques which </w:t>
      </w:r>
      <w:r w:rsidR="00D707B3" w:rsidRPr="00E05EC9">
        <w:t>were</w:t>
      </w:r>
      <w:r w:rsidR="006A7FDB" w:rsidRPr="00E05EC9">
        <w:t xml:space="preserve"> employed</w:t>
      </w:r>
      <w:r w:rsidR="00CD5D1C" w:rsidRPr="00E05EC9">
        <w:t xml:space="preserve"> to address the issues raised in the Literature Review.</w:t>
      </w:r>
      <w:r w:rsidR="006A7FDB" w:rsidRPr="00E05EC9">
        <w:t xml:space="preserve"> </w:t>
      </w:r>
      <w:r w:rsidR="00FC39FA" w:rsidRPr="00E05EC9">
        <w:t>There was</w:t>
      </w:r>
      <w:r w:rsidR="00CD5D1C" w:rsidRPr="00E05EC9">
        <w:t xml:space="preserve"> extensive research into the field of PV and BES techno</w:t>
      </w:r>
      <w:r w:rsidR="00FC39FA" w:rsidRPr="00E05EC9">
        <w:t>logies throughout the Literature Review</w:t>
      </w:r>
      <w:r w:rsidR="00CD5D1C" w:rsidRPr="00E05EC9">
        <w:t xml:space="preserve"> in order to find the gaps in the existing body of knowledge, and where improvements and further research</w:t>
      </w:r>
      <w:r w:rsidR="00FC39FA" w:rsidRPr="00E05EC9">
        <w:t xml:space="preserve"> was necessary. This thesis</w:t>
      </w:r>
      <w:r w:rsidR="006A7FDB" w:rsidRPr="00E05EC9">
        <w:t xml:space="preserve"> </w:t>
      </w:r>
      <w:r w:rsidR="00FC39FA" w:rsidRPr="00E05EC9">
        <w:t>calculated production and estimated costs for</w:t>
      </w:r>
      <w:r w:rsidR="00CD5D1C" w:rsidRPr="00E05EC9">
        <w:t xml:space="preserve"> </w:t>
      </w:r>
      <w:r w:rsidR="006A7FDB" w:rsidRPr="00E05EC9">
        <w:t>PV</w:t>
      </w:r>
      <w:r w:rsidR="00FC39FA" w:rsidRPr="00E05EC9">
        <w:t xml:space="preserve"> and BES</w:t>
      </w:r>
      <w:r w:rsidR="006A7FDB" w:rsidRPr="00E05EC9">
        <w:t xml:space="preserve"> installation</w:t>
      </w:r>
      <w:r w:rsidR="00FC39FA" w:rsidRPr="00E05EC9">
        <w:t>s with</w:t>
      </w:r>
      <w:r w:rsidR="006A7FDB" w:rsidRPr="00E05EC9">
        <w:t xml:space="preserve"> modelling program</w:t>
      </w:r>
      <w:r w:rsidR="0037257B" w:rsidRPr="00E05EC9">
        <w:t xml:space="preserve"> </w:t>
      </w:r>
      <w:r w:rsidR="00FC39FA" w:rsidRPr="00E05EC9">
        <w:t>using</w:t>
      </w:r>
      <w:r w:rsidR="00CF78B6" w:rsidRPr="00E05EC9">
        <w:t xml:space="preserve"> </w:t>
      </w:r>
      <w:r w:rsidR="0037257B" w:rsidRPr="00E05EC9">
        <w:t>GUI</w:t>
      </w:r>
      <w:r w:rsidR="006A7FDB" w:rsidRPr="00E05EC9">
        <w:t xml:space="preserve"> in MATLAB</w:t>
      </w:r>
      <w:r w:rsidR="00CD5D1C" w:rsidRPr="00E05EC9">
        <w:t xml:space="preserve">. This methodology </w:t>
      </w:r>
      <w:r w:rsidR="00FC39FA" w:rsidRPr="00E05EC9">
        <w:t xml:space="preserve">depicts the development and </w:t>
      </w:r>
      <w:r w:rsidR="000622F7" w:rsidRPr="00E05EC9">
        <w:t>criterion</w:t>
      </w:r>
      <w:r w:rsidR="006A7FDB" w:rsidRPr="00E05EC9">
        <w:t xml:space="preserve"> for</w:t>
      </w:r>
      <w:r w:rsidR="00CD5D1C" w:rsidRPr="00E05EC9">
        <w:t xml:space="preserve"> the programs</w:t>
      </w:r>
      <w:r w:rsidR="006A7FDB" w:rsidRPr="00E05EC9">
        <w:t xml:space="preserve"> testability</w:t>
      </w:r>
      <w:r w:rsidR="000622F7" w:rsidRPr="00E05EC9">
        <w:t xml:space="preserve"> and was selected from several proposed methods</w:t>
      </w:r>
      <w:r w:rsidR="006A7FDB" w:rsidRPr="00E05EC9">
        <w:t>.</w:t>
      </w:r>
      <w:r w:rsidR="00FC39FA" w:rsidRPr="00E05EC9">
        <w:t xml:space="preserve"> The layout was</w:t>
      </w:r>
      <w:r w:rsidR="006B24ED" w:rsidRPr="00E05EC9">
        <w:t xml:space="preserve"> split into several different phases for ease of explanation and measurable pro</w:t>
      </w:r>
      <w:r w:rsidR="00FC39FA" w:rsidRPr="00E05EC9">
        <w:t xml:space="preserve">gress milestones. The program was </w:t>
      </w:r>
      <w:r w:rsidR="006B24ED" w:rsidRPr="00E05EC9">
        <w:t>host</w:t>
      </w:r>
      <w:r w:rsidR="00CD5D1C" w:rsidRPr="00E05EC9">
        <w:t xml:space="preserve"> </w:t>
      </w:r>
      <w:r w:rsidR="00FC39FA" w:rsidRPr="00E05EC9">
        <w:t xml:space="preserve">to </w:t>
      </w:r>
      <w:r w:rsidR="006B24ED" w:rsidRPr="00E05EC9">
        <w:t>varying inputs for subsequent output</w:t>
      </w:r>
      <w:r w:rsidR="00CF78B6" w:rsidRPr="00E05EC9">
        <w:t>s</w:t>
      </w:r>
      <w:r w:rsidR="006B24ED" w:rsidRPr="00E05EC9">
        <w:t xml:space="preserve"> while creating three </w:t>
      </w:r>
      <w:r w:rsidR="00FC39FA" w:rsidRPr="00E05EC9">
        <w:t>graphs which</w:t>
      </w:r>
      <w:r w:rsidR="006B24ED" w:rsidRPr="00E05EC9">
        <w:t xml:space="preserve"> will be addressed in greater detail in the proceeding chapter. One of the outputs for the program will be an economic a</w:t>
      </w:r>
      <w:r w:rsidR="00CD5D1C" w:rsidRPr="00E05EC9">
        <w:t xml:space="preserve">ssessment of the conditions with the corresponding economic </w:t>
      </w:r>
      <w:r w:rsidR="00CF78B6" w:rsidRPr="00E05EC9">
        <w:t>climate.</w:t>
      </w:r>
      <w:r w:rsidR="006B24ED" w:rsidRPr="00E05EC9">
        <w:t xml:space="preserve"> </w:t>
      </w:r>
    </w:p>
    <w:p w14:paraId="16C5A4D6" w14:textId="7722A09B" w:rsidR="006B24ED" w:rsidRPr="00E05EC9" w:rsidRDefault="006B24ED" w:rsidP="002740BD"/>
    <w:p w14:paraId="3235E7D9" w14:textId="38A0EAC4" w:rsidR="00E5759F" w:rsidRPr="00E05EC9" w:rsidRDefault="006B24ED" w:rsidP="002740BD">
      <w:r w:rsidRPr="00E05EC9">
        <w:lastRenderedPageBreak/>
        <w:t>The project will be modelled and verified where possible against existing pools of data and structures for analysis. Due to the capital cost of a PV installation, Battery and Inverter it was deemed economically unfeasible</w:t>
      </w:r>
      <w:r w:rsidR="0024328A" w:rsidRPr="00E05EC9">
        <w:t xml:space="preserve"> to purchase and</w:t>
      </w:r>
      <w:r w:rsidRPr="00E05EC9">
        <w:t xml:space="preserve"> to conduct </w:t>
      </w:r>
      <w:r w:rsidR="00CD5D1C" w:rsidRPr="00E05EC9">
        <w:t>physical tests to verify the results of the program.</w:t>
      </w:r>
      <w:r w:rsidR="00BB7772" w:rsidRPr="00E05EC9">
        <w:t xml:space="preserve"> There were other factors which limited the possibility of physical trials such as time constraints, experience, electrical </w:t>
      </w:r>
      <w:r w:rsidR="0024328A" w:rsidRPr="00E05EC9">
        <w:t>licenses</w:t>
      </w:r>
      <w:r w:rsidR="00BB7772" w:rsidRPr="00E05EC9">
        <w:t>/permits, premises for conducting experiments and test equipment. Future trials and tests for the program will be recommended in fu</w:t>
      </w:r>
      <w:r w:rsidR="00110B42" w:rsidRPr="00E05EC9">
        <w:t>rther research but is beyond the</w:t>
      </w:r>
      <w:r w:rsidR="00BB7772" w:rsidRPr="00E05EC9">
        <w:t xml:space="preserve"> scope of this thesis. The substitution for simulations and comparative analysis was a reasonable trade off as there is minimal loss of accuracy and this technique has been </w:t>
      </w:r>
      <w:r w:rsidR="0024328A" w:rsidRPr="00E05EC9">
        <w:t>utilized</w:t>
      </w:r>
      <w:r w:rsidR="00BB7772" w:rsidRPr="00E05EC9">
        <w:t xml:space="preserve"> often and reduces external errors.</w:t>
      </w:r>
      <w:r w:rsidR="00E5759F" w:rsidRPr="00E05EC9">
        <w:t xml:space="preserve"> The development of the program is illustrated in the above </w:t>
      </w:r>
      <w:r w:rsidR="00E5759F" w:rsidRPr="00E05EC9">
        <w:fldChar w:fldCharType="begin"/>
      </w:r>
      <w:r w:rsidR="00E5759F" w:rsidRPr="00E05EC9">
        <w:instrText xml:space="preserve"> REF _Ref480895893 \h </w:instrText>
      </w:r>
      <w:r w:rsidR="00E5759F" w:rsidRPr="00E05EC9">
        <w:fldChar w:fldCharType="separate"/>
      </w:r>
      <w:r w:rsidR="00B62578" w:rsidRPr="00E05EC9">
        <w:t>Figure 3</w:t>
      </w:r>
      <w:r w:rsidR="00B62578" w:rsidRPr="00E05EC9">
        <w:noBreakHyphen/>
        <w:t>1</w:t>
      </w:r>
      <w:r w:rsidR="00E5759F" w:rsidRPr="00E05EC9">
        <w:fldChar w:fldCharType="end"/>
      </w:r>
      <w:r w:rsidR="00E5759F" w:rsidRPr="00E05EC9">
        <w:t>.</w:t>
      </w:r>
      <w:r w:rsidR="0024328A" w:rsidRPr="00E05EC9">
        <w:t xml:space="preserve"> The illustrated </w:t>
      </w:r>
      <w:r w:rsidR="0024328A" w:rsidRPr="00E05EC9">
        <w:fldChar w:fldCharType="begin"/>
      </w:r>
      <w:r w:rsidR="0024328A" w:rsidRPr="00E05EC9">
        <w:instrText xml:space="preserve"> REF _Ref480895893 \h </w:instrText>
      </w:r>
      <w:r w:rsidR="0024328A" w:rsidRPr="00E05EC9">
        <w:fldChar w:fldCharType="separate"/>
      </w:r>
      <w:r w:rsidR="00B62578" w:rsidRPr="00E05EC9">
        <w:t>Figure 3</w:t>
      </w:r>
      <w:r w:rsidR="00B62578" w:rsidRPr="00E05EC9">
        <w:noBreakHyphen/>
        <w:t>1</w:t>
      </w:r>
      <w:r w:rsidR="0024328A" w:rsidRPr="00E05EC9">
        <w:fldChar w:fldCharType="end"/>
      </w:r>
      <w:r w:rsidR="0024328A" w:rsidRPr="00E05EC9">
        <w:t xml:space="preserve"> shows how each section can be developed individually and incorporated into the finished working program.</w:t>
      </w:r>
    </w:p>
    <w:p w14:paraId="5A6165E2" w14:textId="6410FF65" w:rsidR="00A042B2" w:rsidRPr="00E05EC9" w:rsidRDefault="00A042B2" w:rsidP="002740BD"/>
    <w:p w14:paraId="3834EEB7" w14:textId="7541CEC3" w:rsidR="00EF5C0C" w:rsidRPr="00E05EC9" w:rsidRDefault="00EF5C0C" w:rsidP="002740BD">
      <w:pPr>
        <w:pStyle w:val="Heading2"/>
      </w:pPr>
      <w:bookmarkStart w:id="223" w:name="_Toc493340820"/>
      <w:r w:rsidRPr="00E05EC9">
        <w:t>Matrix Laboratory (MATLAB)</w:t>
      </w:r>
      <w:bookmarkEnd w:id="223"/>
    </w:p>
    <w:p w14:paraId="02BCC7FE" w14:textId="44F04DD4" w:rsidR="00EF5C0C" w:rsidRPr="00E05EC9" w:rsidRDefault="00EF5C0C" w:rsidP="002740BD"/>
    <w:p w14:paraId="79006527" w14:textId="42AFB3CD" w:rsidR="00EF5C0C" w:rsidRPr="00E05EC9" w:rsidRDefault="00EF5C0C" w:rsidP="002740BD">
      <w:r w:rsidRPr="00E05EC9">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E05EC9">
        <w:t>As of 2014 t</w:t>
      </w:r>
      <w:r w:rsidRPr="00E05EC9">
        <w:t>here are currently over 5 million users of Matlab.</w:t>
      </w:r>
    </w:p>
    <w:p w14:paraId="3B63AE69" w14:textId="77777777" w:rsidR="00110B42" w:rsidRPr="00E05EC9" w:rsidRDefault="00110B42" w:rsidP="002740BD"/>
    <w:p w14:paraId="1F358088" w14:textId="03785BBA" w:rsidR="00EF5C0C" w:rsidRPr="00E05EC9" w:rsidRDefault="00EF5C0C" w:rsidP="002740BD">
      <w:r w:rsidRPr="00E05EC9">
        <w:t>Matlab also has the capabilities of:</w:t>
      </w:r>
    </w:p>
    <w:p w14:paraId="6290A284" w14:textId="77777777" w:rsidR="00EF5C0C" w:rsidRPr="00E05EC9" w:rsidRDefault="00EF5C0C" w:rsidP="002740BD">
      <w:pPr>
        <w:pStyle w:val="ListParagraph"/>
        <w:numPr>
          <w:ilvl w:val="0"/>
          <w:numId w:val="8"/>
        </w:numPr>
      </w:pPr>
      <w:r w:rsidRPr="00E05EC9">
        <w:t>Scientific and engineering graphics</w:t>
      </w:r>
    </w:p>
    <w:p w14:paraId="61B79C3C" w14:textId="77777777" w:rsidR="00EF5C0C" w:rsidRPr="00E05EC9" w:rsidRDefault="00EF5C0C" w:rsidP="002740BD">
      <w:pPr>
        <w:pStyle w:val="ListParagraph"/>
        <w:numPr>
          <w:ilvl w:val="0"/>
          <w:numId w:val="8"/>
        </w:numPr>
      </w:pPr>
      <w:r w:rsidRPr="00E05EC9">
        <w:t>Graphical user Interfaces</w:t>
      </w:r>
    </w:p>
    <w:p w14:paraId="5BF1946B" w14:textId="77777777" w:rsidR="00EF5C0C" w:rsidRPr="00E05EC9" w:rsidRDefault="00EF5C0C" w:rsidP="002740BD">
      <w:pPr>
        <w:pStyle w:val="ListParagraph"/>
        <w:numPr>
          <w:ilvl w:val="0"/>
          <w:numId w:val="8"/>
        </w:numPr>
      </w:pPr>
      <w:r w:rsidRPr="00E05EC9">
        <w:t>Perform complex fast algorithms</w:t>
      </w:r>
    </w:p>
    <w:p w14:paraId="5DD7B8EB" w14:textId="77777777" w:rsidR="00EF5C0C" w:rsidRPr="00E05EC9" w:rsidRDefault="00EF5C0C" w:rsidP="002740BD">
      <w:pPr>
        <w:pStyle w:val="ListParagraph"/>
        <w:numPr>
          <w:ilvl w:val="0"/>
          <w:numId w:val="8"/>
        </w:numPr>
      </w:pPr>
      <w:r w:rsidRPr="00E05EC9">
        <w:t>Prototyping, simulation and modelling</w:t>
      </w:r>
    </w:p>
    <w:p w14:paraId="4DA83E09" w14:textId="413AB125" w:rsidR="00EF5C0C" w:rsidRPr="00E05EC9" w:rsidRDefault="00EF5C0C" w:rsidP="002740BD">
      <w:pPr>
        <w:pStyle w:val="ListParagraph"/>
        <w:numPr>
          <w:ilvl w:val="0"/>
          <w:numId w:val="8"/>
        </w:numPr>
      </w:pPr>
      <w:r w:rsidRPr="00E05EC9">
        <w:t>Standard math and computation.</w:t>
      </w:r>
    </w:p>
    <w:p w14:paraId="4237B273" w14:textId="5C94C7EE" w:rsidR="00EF5C0C" w:rsidRPr="00E05EC9" w:rsidRDefault="00EF5C0C" w:rsidP="002740BD"/>
    <w:p w14:paraId="42D24DD7" w14:textId="1FABA3CB" w:rsidR="00EF5C0C" w:rsidRPr="00E05EC9" w:rsidRDefault="00FF3EDC" w:rsidP="002740BD">
      <w:r w:rsidRPr="00E05EC9">
        <w:t xml:space="preserve">Given the capabilities, </w:t>
      </w:r>
      <w:r w:rsidR="00EF5C0C" w:rsidRPr="00E05EC9">
        <w:t>computational speed</w:t>
      </w:r>
      <w:r w:rsidRPr="00E05EC9">
        <w:t>, modelling and simulation proficiencies, online technical blog, tutorials and support guides of Matlab</w:t>
      </w:r>
      <w:r w:rsidR="000A593B" w:rsidRPr="00E05EC9">
        <w:t>,</w:t>
      </w:r>
      <w:r w:rsidRPr="00E05EC9">
        <w:t xml:space="preserve"> it was naturally select</w:t>
      </w:r>
      <w:r w:rsidR="00110B42" w:rsidRPr="00E05EC9">
        <w:t xml:space="preserve">ed as the program </w:t>
      </w:r>
      <w:r w:rsidR="008A02E3" w:rsidRPr="00E05EC9">
        <w:t xml:space="preserve">as which </w:t>
      </w:r>
      <w:r w:rsidR="00110B42" w:rsidRPr="00E05EC9">
        <w:t xml:space="preserve">to conduct this </w:t>
      </w:r>
      <w:r w:rsidRPr="00E05EC9">
        <w:t>thesis.</w:t>
      </w:r>
      <w:r w:rsidR="000A593B" w:rsidRPr="00E05EC9">
        <w:t xml:space="preserve"> Matlab will be used to </w:t>
      </w:r>
      <w:r w:rsidR="00615E9E" w:rsidRPr="00E05EC9">
        <w:t>realize</w:t>
      </w:r>
      <w:r w:rsidR="000A593B" w:rsidRPr="00E05EC9">
        <w:t xml:space="preserve"> the different phases of this paper and host the GUI for operation.</w:t>
      </w:r>
    </w:p>
    <w:p w14:paraId="4E01B488" w14:textId="77777777" w:rsidR="000279CE" w:rsidRPr="00E05EC9" w:rsidRDefault="000279CE" w:rsidP="002740BD">
      <w:pPr>
        <w:pStyle w:val="Heading2"/>
      </w:pPr>
      <w:bookmarkStart w:id="224" w:name="_Toc493340821"/>
      <w:r w:rsidRPr="00E05EC9">
        <w:t>Graphical User Interface</w:t>
      </w:r>
      <w:bookmarkEnd w:id="224"/>
      <w:r w:rsidRPr="00E05EC9">
        <w:t xml:space="preserve"> </w:t>
      </w:r>
    </w:p>
    <w:p w14:paraId="3277943B" w14:textId="28840BD9" w:rsidR="000279CE" w:rsidRPr="00E05EC9" w:rsidRDefault="000279CE" w:rsidP="002740BD">
      <w:r w:rsidRPr="00E05EC9">
        <w:t xml:space="preserve">The Graphical User Interface (GUI) </w:t>
      </w:r>
      <w:r w:rsidR="00FC39FA" w:rsidRPr="00E05EC9">
        <w:t>was designed with an</w:t>
      </w:r>
      <w:r w:rsidRPr="00E05EC9">
        <w:t xml:space="preserve"> initial screen which </w:t>
      </w:r>
      <w:r w:rsidR="00FC39FA" w:rsidRPr="00E05EC9">
        <w:t>to</w:t>
      </w:r>
      <w:r w:rsidRPr="00E05EC9">
        <w:t xml:space="preserve"> be visually appealing to entice users th</w:t>
      </w:r>
      <w:r w:rsidR="00FC39FA" w:rsidRPr="00E05EC9">
        <w:t xml:space="preserve">ough aesthetics. The inputs were delivered on a prompt </w:t>
      </w:r>
      <w:r w:rsidR="008A1C15" w:rsidRPr="00E05EC9">
        <w:t>basis to</w:t>
      </w:r>
      <w:r w:rsidR="00FC39FA" w:rsidRPr="00E05EC9">
        <w:t xml:space="preserve"> the user</w:t>
      </w:r>
      <w:r w:rsidRPr="00E05EC9">
        <w:t xml:space="preserve"> </w:t>
      </w:r>
      <w:r w:rsidR="00FC39FA" w:rsidRPr="00E05EC9">
        <w:t>which made it easily navigable. There was</w:t>
      </w:r>
      <w:r w:rsidRPr="00E05EC9">
        <w:t xml:space="preserve"> drop down boxes for options where available and</w:t>
      </w:r>
      <w:r w:rsidR="00FC39FA" w:rsidRPr="00E05EC9">
        <w:t xml:space="preserve"> auto corrects. If a value fell</w:t>
      </w:r>
      <w:r w:rsidRPr="00E05EC9">
        <w:t xml:space="preserve"> outside an al</w:t>
      </w:r>
      <w:r w:rsidR="00FC39FA" w:rsidRPr="00E05EC9">
        <w:t>lowable range then warnings would</w:t>
      </w:r>
      <w:r w:rsidRPr="00E05EC9">
        <w:t xml:space="preserve"> a</w:t>
      </w:r>
      <w:r w:rsidR="00FC39FA" w:rsidRPr="00E05EC9">
        <w:t>ppear. Where possible there was</w:t>
      </w:r>
      <w:r w:rsidRPr="00E05EC9">
        <w:t xml:space="preserve"> scaling options</w:t>
      </w:r>
      <w:r w:rsidR="00FC39FA" w:rsidRPr="00E05EC9">
        <w:t>. For the roof pitch, there was</w:t>
      </w:r>
      <w:r w:rsidRPr="00E05EC9">
        <w:t xml:space="preserve"> variable ang</w:t>
      </w:r>
      <w:r w:rsidR="00FC39FA" w:rsidRPr="00E05EC9">
        <w:t>le and for the orientation it was set to North</w:t>
      </w:r>
      <w:r w:rsidRPr="00E05EC9">
        <w:t xml:space="preserve">. </w:t>
      </w:r>
    </w:p>
    <w:p w14:paraId="307E7892" w14:textId="77777777" w:rsidR="000279CE" w:rsidRPr="00E05EC9" w:rsidRDefault="000279CE" w:rsidP="002740BD"/>
    <w:p w14:paraId="602F2FE6" w14:textId="47603EAB" w:rsidR="00DA5AA5" w:rsidRPr="00E05EC9" w:rsidRDefault="00DA5AA5" w:rsidP="002740BD">
      <w:pPr>
        <w:pStyle w:val="Heading2"/>
      </w:pPr>
      <w:bookmarkStart w:id="225" w:name="_Toc493340822"/>
      <w:r w:rsidRPr="00E05EC9">
        <w:lastRenderedPageBreak/>
        <w:t xml:space="preserve">Description of </w:t>
      </w:r>
      <w:r w:rsidR="00657945" w:rsidRPr="00E05EC9">
        <w:t>Functionality</w:t>
      </w:r>
      <w:bookmarkEnd w:id="225"/>
    </w:p>
    <w:p w14:paraId="4560738C" w14:textId="31F3665E" w:rsidR="00F37EB4" w:rsidRPr="00E05EC9" w:rsidRDefault="00F37EB4" w:rsidP="002740BD">
      <w:r w:rsidRPr="00E05EC9">
        <w:t>The aim o</w:t>
      </w:r>
      <w:r w:rsidR="00FC39FA" w:rsidRPr="00E05EC9">
        <w:t>f this thesis was</w:t>
      </w:r>
      <w:r w:rsidRPr="00E05EC9">
        <w:t xml:space="preserve"> to develop</w:t>
      </w:r>
      <w:r w:rsidR="00415279" w:rsidRPr="00E05EC9">
        <w:t xml:space="preserve"> a</w:t>
      </w:r>
      <w:r w:rsidRPr="00E05EC9">
        <w:t xml:space="preserve"> program to size and </w:t>
      </w:r>
      <w:r w:rsidR="00615E9E" w:rsidRPr="00E05EC9">
        <w:t>optimize</w:t>
      </w:r>
      <w:r w:rsidRPr="00E05EC9">
        <w:t xml:space="preserve"> PV and BES systems for different configurations of household demand, to </w:t>
      </w:r>
      <w:r w:rsidR="00615E9E" w:rsidRPr="00E05EC9">
        <w:t>maximize</w:t>
      </w:r>
      <w:r w:rsidRPr="00E05EC9">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E05EC9" w:rsidRDefault="00023EA9" w:rsidP="002740BD"/>
    <w:p w14:paraId="559BE2FD" w14:textId="0E1EABE8" w:rsidR="00657945" w:rsidRPr="00E05EC9" w:rsidRDefault="00FC39FA" w:rsidP="002740BD">
      <w:r w:rsidRPr="00E05EC9">
        <w:t>Three model screens were</w:t>
      </w:r>
      <w:r w:rsidR="00657945" w:rsidRPr="00E05EC9">
        <w:t xml:space="preserve"> created in a GUI for a MATLAB pro</w:t>
      </w:r>
      <w:r w:rsidR="00415279" w:rsidRPr="00E05EC9">
        <w:t>gram each with varying levels of</w:t>
      </w:r>
      <w:r w:rsidR="00657945" w:rsidRPr="00E05EC9">
        <w:t xml:space="preserve"> return and customer PV autonomy. This appears to be a promising area with a high potential to create savings for customers at a domestic household level and help Ergon reduce peak demand to create a more </w:t>
      </w:r>
      <w:r w:rsidR="00615E9E" w:rsidRPr="00E05EC9">
        <w:t>stabilized</w:t>
      </w:r>
      <w:r w:rsidR="00657945" w:rsidRPr="00E05EC9">
        <w:t xml:space="preserve"> and reliable electricity network for Australia. </w:t>
      </w:r>
    </w:p>
    <w:p w14:paraId="1DAFE2DE" w14:textId="57DD8728" w:rsidR="00023EA9" w:rsidRPr="00E05EC9" w:rsidRDefault="00FC39FA" w:rsidP="002740BD">
      <w:r w:rsidRPr="00E05EC9">
        <mc:AlternateContent>
          <mc:Choice Requires="wpg">
            <w:drawing>
              <wp:anchor distT="0" distB="0" distL="114300" distR="114300" simplePos="0" relativeHeight="251561472"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E05EC9" w:rsidRPr="00D7380A" w:rsidRDefault="00E05EC9" w:rsidP="002740BD">
                              <w:pPr>
                                <w:pStyle w:val="Caption"/>
                                <w:rPr>
                                  <w:szCs w:val="24"/>
                                </w:rPr>
                              </w:pPr>
                              <w:bookmarkStart w:id="226" w:name="_Ref480896040"/>
                              <w:bookmarkStart w:id="227" w:name="_Toc49333820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6"/>
                              <w:r>
                                <w:t xml:space="preserve"> - </w:t>
                              </w:r>
                              <w:r w:rsidRPr="00D73B1C">
                                <w:t>Program Overview</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61472;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E05EC9" w:rsidRPr="00D7380A" w:rsidRDefault="00E05EC9" w:rsidP="002740BD">
                        <w:pPr>
                          <w:pStyle w:val="Caption"/>
                          <w:rPr>
                            <w:szCs w:val="24"/>
                          </w:rPr>
                        </w:pPr>
                        <w:bookmarkStart w:id="228" w:name="_Ref480896040"/>
                        <w:bookmarkStart w:id="229" w:name="_Toc49333820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8"/>
                        <w:r>
                          <w:t xml:space="preserve"> - </w:t>
                        </w:r>
                        <w:r w:rsidRPr="00D73B1C">
                          <w:t>Program Overview</w:t>
                        </w:r>
                        <w:bookmarkEnd w:id="229"/>
                      </w:p>
                    </w:txbxContent>
                  </v:textbox>
                </v:shape>
                <w10:wrap type="square"/>
              </v:group>
            </w:pict>
          </mc:Fallback>
        </mc:AlternateContent>
      </w:r>
    </w:p>
    <w:p w14:paraId="0DA53875" w14:textId="59BEB380" w:rsidR="00023EA9" w:rsidRPr="00E05EC9" w:rsidRDefault="00023EA9" w:rsidP="002740BD"/>
    <w:p w14:paraId="03F90C7F" w14:textId="3C840AFC" w:rsidR="00E67436" w:rsidRPr="00E05EC9" w:rsidRDefault="00E67436" w:rsidP="002740BD"/>
    <w:p w14:paraId="10B1E2A9" w14:textId="74D2D380" w:rsidR="00FC39FA" w:rsidRPr="00E05EC9" w:rsidRDefault="00FC39FA" w:rsidP="002740BD">
      <w:pPr>
        <w:pStyle w:val="Heading2"/>
      </w:pPr>
      <w:bookmarkStart w:id="230" w:name="_Toc493340823"/>
      <w:r w:rsidRPr="00E05EC9">
        <w:t>Data Sourcing</w:t>
      </w:r>
      <w:bookmarkEnd w:id="230"/>
    </w:p>
    <w:p w14:paraId="408FB91B" w14:textId="42347522" w:rsidR="00FC39FA" w:rsidRPr="00E05EC9" w:rsidRDefault="00FC39FA" w:rsidP="002740BD">
      <w:pPr>
        <w:rPr>
          <w:lang w:eastAsia="en-GB"/>
        </w:rPr>
      </w:pPr>
      <w:r w:rsidRPr="00E05EC9">
        <w:rPr>
          <w:lang w:eastAsia="en-GB"/>
        </w:rPr>
        <w:t xml:space="preserve">The program collected raw data from several sources and it stored them in a source folder as </w:t>
      </w:r>
      <w:r w:rsidR="008A1C15" w:rsidRPr="00E05EC9">
        <w:rPr>
          <w:lang w:eastAsia="en-GB"/>
        </w:rPr>
        <w:t xml:space="preserve">a </w:t>
      </w:r>
      <w:r w:rsidRPr="00E05EC9">
        <w:rPr>
          <w:lang w:eastAsia="en-GB"/>
        </w:rPr>
        <w:t>.mat file for access on processing.  The data was manually entered into the containing files from the prospective websites.</w:t>
      </w:r>
      <w:r w:rsidR="004434A5" w:rsidRPr="00E05EC9">
        <w:rPr>
          <w:lang w:eastAsia="en-GB"/>
        </w:rPr>
        <w:t xml:space="preserve"> </w:t>
      </w:r>
      <w:r w:rsidRPr="00E05EC9">
        <w:rPr>
          <w:lang w:eastAsia="en-US"/>
        </w:rPr>
        <w:t xml:space="preserve">The </w:t>
      </w:r>
      <w:r w:rsidR="00E67436" w:rsidRPr="00E05EC9">
        <w:rPr>
          <w:lang w:eastAsia="en-US"/>
        </w:rPr>
        <w:t>postcode and geographical coordinates of cities around Australia was made available to the program though LatLong</w:t>
      </w:r>
      <w:r w:rsidR="00E67436" w:rsidRPr="00E05EC9">
        <w:t xml:space="preserve"> </w:t>
      </w:r>
      <w:r w:rsidR="00C53D70" w:rsidRPr="00E05EC9">
        <w:rPr>
          <w:lang w:eastAsia="en-US"/>
        </w:rPr>
        <w:fldChar w:fldCharType="begin"/>
      </w:r>
      <w:r w:rsidR="00390636" w:rsidRPr="00E05EC9">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E05EC9">
        <w:rPr>
          <w:lang w:eastAsia="en-US"/>
        </w:rPr>
        <w:fldChar w:fldCharType="separate"/>
      </w:r>
      <w:r w:rsidR="00390636" w:rsidRPr="00E05EC9">
        <w:rPr>
          <w:lang w:eastAsia="en-US"/>
        </w:rPr>
        <w:t>[</w:t>
      </w:r>
      <w:hyperlink w:anchor="_ENREF_102" w:tooltip="LatLong, 2017 #177" w:history="1">
        <w:r w:rsidR="00DD1C1C" w:rsidRPr="00E05EC9">
          <w:rPr>
            <w:lang w:eastAsia="en-US"/>
          </w:rPr>
          <w:t>102</w:t>
        </w:r>
      </w:hyperlink>
      <w:r w:rsidR="00390636" w:rsidRPr="00E05EC9">
        <w:rPr>
          <w:lang w:eastAsia="en-US"/>
        </w:rPr>
        <w:t>]</w:t>
      </w:r>
      <w:r w:rsidR="00C53D70" w:rsidRPr="00E05EC9">
        <w:rPr>
          <w:lang w:eastAsia="en-US"/>
        </w:rPr>
        <w:fldChar w:fldCharType="end"/>
      </w:r>
      <w:r w:rsidR="00E67436" w:rsidRPr="00E05EC9">
        <w:rPr>
          <w:lang w:eastAsia="en-US"/>
        </w:rPr>
        <w:t xml:space="preserve">. Latlong provided by the Latitude, Longitude and Postcode of a selected city. </w:t>
      </w:r>
    </w:p>
    <w:p w14:paraId="6804BE19" w14:textId="77777777" w:rsidR="00E67436" w:rsidRPr="00E05EC9" w:rsidRDefault="00E67436" w:rsidP="002740BD">
      <w:pPr>
        <w:rPr>
          <w:lang w:eastAsia="en-US"/>
        </w:rPr>
      </w:pPr>
    </w:p>
    <w:p w14:paraId="0DF2C201" w14:textId="00910794" w:rsidR="004434A5" w:rsidRPr="00E05EC9" w:rsidRDefault="00E67436" w:rsidP="002740BD">
      <w:pPr>
        <w:rPr>
          <w:lang w:eastAsia="en-US"/>
        </w:rPr>
      </w:pPr>
      <w:r w:rsidRPr="00E05EC9">
        <w:rPr>
          <w:lang w:eastAsia="en-US"/>
        </w:rPr>
        <w:t xml:space="preserve">The data for the average usage in households around Australia was found from the Australian Government </w:t>
      </w:r>
      <w:r w:rsidR="00C53D70" w:rsidRPr="00E05EC9">
        <w:rPr>
          <w:lang w:eastAsia="en-US"/>
        </w:rPr>
        <w:fldChar w:fldCharType="begin"/>
      </w:r>
      <w:r w:rsidR="00390636" w:rsidRPr="00E05EC9">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E05EC9">
        <w:rPr>
          <w:lang w:eastAsia="en-US"/>
        </w:rPr>
        <w:fldChar w:fldCharType="separate"/>
      </w:r>
      <w:r w:rsidR="00390636" w:rsidRPr="00E05EC9">
        <w:rPr>
          <w:lang w:eastAsia="en-US"/>
        </w:rPr>
        <w:t>[</w:t>
      </w:r>
      <w:hyperlink w:anchor="_ENREF_103" w:tooltip="Government, 2017 #178" w:history="1">
        <w:r w:rsidR="00DD1C1C" w:rsidRPr="00E05EC9">
          <w:rPr>
            <w:lang w:eastAsia="en-US"/>
          </w:rPr>
          <w:t>103</w:t>
        </w:r>
      </w:hyperlink>
      <w:r w:rsidR="00390636" w:rsidRPr="00E05EC9">
        <w:rPr>
          <w:lang w:eastAsia="en-US"/>
        </w:rPr>
        <w:t>]</w:t>
      </w:r>
      <w:r w:rsidR="00C53D70" w:rsidRPr="00E05EC9">
        <w:rPr>
          <w:lang w:eastAsia="en-US"/>
        </w:rPr>
        <w:fldChar w:fldCharType="end"/>
      </w:r>
      <w:r w:rsidRPr="00E05EC9">
        <w:rPr>
          <w:lang w:eastAsia="en-US"/>
        </w:rPr>
        <w:t xml:space="preserve">. This data was particularly useful as it contained daily average kWhr usage </w:t>
      </w:r>
      <w:r w:rsidRPr="00E05EC9">
        <w:rPr>
          <w:lang w:eastAsia="en-US"/>
        </w:rPr>
        <w:lastRenderedPageBreak/>
        <w:t xml:space="preserve">for households from one to four people. The data contained information for if gas or pool mains were connected. Not all the locations had data for gas connected main offsets. </w:t>
      </w:r>
      <w:r w:rsidR="004434A5" w:rsidRPr="00E05EC9">
        <w:rPr>
          <w:lang w:eastAsia="en-US"/>
        </w:rPr>
        <w:t xml:space="preserve"> </w:t>
      </w:r>
    </w:p>
    <w:p w14:paraId="2D630009" w14:textId="77777777" w:rsidR="004434A5" w:rsidRPr="00E05EC9" w:rsidRDefault="004434A5" w:rsidP="002740BD">
      <w:pPr>
        <w:rPr>
          <w:lang w:eastAsia="en-US"/>
        </w:rPr>
      </w:pPr>
    </w:p>
    <w:p w14:paraId="5A76C563" w14:textId="53987847" w:rsidR="00FC39FA" w:rsidRPr="00E05EC9" w:rsidRDefault="00E67436" w:rsidP="002740BD">
      <w:pPr>
        <w:rPr>
          <w:lang w:eastAsia="en-US"/>
        </w:rPr>
      </w:pPr>
      <w:r w:rsidRPr="00E05EC9">
        <w:rPr>
          <w:lang w:eastAsia="en-US"/>
        </w:rPr>
        <w:t xml:space="preserve">The data for </w:t>
      </w:r>
      <w:r w:rsidR="004434A5" w:rsidRPr="00E05EC9">
        <w:rPr>
          <w:lang w:eastAsia="en-US"/>
        </w:rPr>
        <w:t>monthly averaged radiation incident on an equator-pointed tilted s</w:t>
      </w:r>
      <w:r w:rsidRPr="00E05EC9">
        <w:rPr>
          <w:lang w:eastAsia="en-US"/>
        </w:rPr>
        <w:t>urface</w:t>
      </w:r>
      <w:r w:rsidR="004434A5" w:rsidRPr="00E05EC9">
        <w:rPr>
          <w:lang w:eastAsia="en-US"/>
        </w:rPr>
        <w:t xml:space="preserve"> was found from NASA. NASA supplied data for PSH for differing angles of equator pointed surfaces</w:t>
      </w:r>
      <w:r w:rsidR="00DD1C1C" w:rsidRPr="00E05EC9">
        <w:rPr>
          <w:lang w:eastAsia="en-US"/>
        </w:rPr>
        <w:t xml:space="preserve"> </w:t>
      </w:r>
      <w:r w:rsidR="00C53D70" w:rsidRPr="00E05EC9">
        <w:rPr>
          <w:lang w:eastAsia="en-US"/>
        </w:rPr>
        <w:fldChar w:fldCharType="begin"/>
      </w:r>
      <w:r w:rsidR="00390636" w:rsidRPr="00E05EC9">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E05EC9">
        <w:rPr>
          <w:lang w:eastAsia="en-US"/>
        </w:rPr>
        <w:fldChar w:fldCharType="separate"/>
      </w:r>
      <w:r w:rsidR="00390636" w:rsidRPr="00E05EC9">
        <w:rPr>
          <w:lang w:eastAsia="en-US"/>
        </w:rPr>
        <w:t>[</w:t>
      </w:r>
      <w:hyperlink w:anchor="_ENREF_104" w:tooltip="NASA, 2017 #179" w:history="1">
        <w:r w:rsidR="00DD1C1C" w:rsidRPr="00E05EC9">
          <w:rPr>
            <w:lang w:eastAsia="en-US"/>
          </w:rPr>
          <w:t>104</w:t>
        </w:r>
      </w:hyperlink>
      <w:r w:rsidR="00390636" w:rsidRPr="00E05EC9">
        <w:rPr>
          <w:lang w:eastAsia="en-US"/>
        </w:rPr>
        <w:t>]</w:t>
      </w:r>
      <w:r w:rsidR="00C53D70" w:rsidRPr="00E05EC9">
        <w:rPr>
          <w:lang w:eastAsia="en-US"/>
        </w:rPr>
        <w:fldChar w:fldCharType="end"/>
      </w:r>
      <w:r w:rsidR="004434A5" w:rsidRPr="00E05EC9">
        <w:rPr>
          <w:lang w:eastAsia="en-US"/>
        </w:rPr>
        <w:t xml:space="preserve">. The </w:t>
      </w:r>
      <w:r w:rsidR="008A1C15" w:rsidRPr="00E05EC9">
        <w:rPr>
          <w:lang w:eastAsia="en-US"/>
        </w:rPr>
        <w:t>MathWorks</w:t>
      </w:r>
      <w:r w:rsidR="004434A5" w:rsidRPr="00E05EC9">
        <w:rPr>
          <w:lang w:eastAsia="en-US"/>
        </w:rPr>
        <w:t xml:space="preserve"> help information was referenced during the coding process. To create the tab display the source doe “Multiple Tab GUI” by James Willmann was sourced and modified accordingly. </w:t>
      </w:r>
      <w:r w:rsidR="00C53D70" w:rsidRPr="00E05EC9">
        <w:rPr>
          <w:lang w:eastAsia="en-US"/>
        </w:rPr>
        <w:fldChar w:fldCharType="begin"/>
      </w:r>
      <w:r w:rsidR="00390636" w:rsidRPr="00E05EC9">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E05EC9">
        <w:rPr>
          <w:lang w:eastAsia="en-US"/>
        </w:rPr>
        <w:fldChar w:fldCharType="separate"/>
      </w:r>
      <w:r w:rsidR="00390636" w:rsidRPr="00E05EC9">
        <w:rPr>
          <w:lang w:eastAsia="en-US"/>
        </w:rPr>
        <w:t>[</w:t>
      </w:r>
      <w:hyperlink w:anchor="_ENREF_105" w:tooltip="MathWorks, 2017 #180" w:history="1">
        <w:r w:rsidR="00DD1C1C" w:rsidRPr="00E05EC9">
          <w:rPr>
            <w:lang w:eastAsia="en-US"/>
          </w:rPr>
          <w:t>105</w:t>
        </w:r>
      </w:hyperlink>
      <w:r w:rsidR="00390636" w:rsidRPr="00E05EC9">
        <w:rPr>
          <w:lang w:eastAsia="en-US"/>
        </w:rPr>
        <w:t>]</w:t>
      </w:r>
      <w:r w:rsidR="00C53D70" w:rsidRPr="00E05EC9">
        <w:rPr>
          <w:lang w:eastAsia="en-US"/>
        </w:rPr>
        <w:fldChar w:fldCharType="end"/>
      </w:r>
    </w:p>
    <w:p w14:paraId="792E49C5" w14:textId="77777777" w:rsidR="00FC39FA" w:rsidRPr="00E05EC9" w:rsidRDefault="00FC39FA" w:rsidP="002740BD">
      <w:pPr>
        <w:rPr>
          <w:lang w:eastAsia="en-GB"/>
        </w:rPr>
      </w:pPr>
    </w:p>
    <w:p w14:paraId="2A478A1C" w14:textId="4902F2CC" w:rsidR="00657945" w:rsidRPr="00E05EC9" w:rsidRDefault="00657945" w:rsidP="002740BD">
      <w:pPr>
        <w:pStyle w:val="Heading2"/>
      </w:pPr>
      <w:bookmarkStart w:id="231" w:name="_Toc493340824"/>
      <w:r w:rsidRPr="00E05EC9">
        <w:t>User Parameters</w:t>
      </w:r>
      <w:bookmarkEnd w:id="231"/>
    </w:p>
    <w:p w14:paraId="0649A124" w14:textId="5270FEEA" w:rsidR="00657945" w:rsidRPr="00E05EC9" w:rsidRDefault="00657945" w:rsidP="002740BD">
      <w:pPr>
        <w:pStyle w:val="Heading3"/>
      </w:pPr>
      <w:bookmarkStart w:id="232" w:name="_Toc493340825"/>
      <w:r w:rsidRPr="00E05EC9">
        <w:t>Input Parameters</w:t>
      </w:r>
      <w:bookmarkEnd w:id="232"/>
    </w:p>
    <w:p w14:paraId="649BCD4B" w14:textId="43B5C894" w:rsidR="00E45184" w:rsidRPr="00E05EC9" w:rsidRDefault="00E45184" w:rsidP="002740BD">
      <w:r w:rsidRPr="00E05EC9">
        <w:t xml:space="preserve">The input parameters are values which are entered into the program via the GUI. This allows an </w:t>
      </w:r>
      <w:r w:rsidR="002126D1" w:rsidRPr="00E05EC9">
        <w:t>individualized</w:t>
      </w:r>
      <w:r w:rsidRPr="00E05EC9">
        <w:t xml:space="preserve"> assessment of every system to allow for unique differences. The input parameters will be </w:t>
      </w:r>
      <w:r w:rsidR="00255A06" w:rsidRPr="00E05EC9">
        <w:t>sub-</w:t>
      </w:r>
      <w:r w:rsidR="00D722EE" w:rsidRPr="00E05EC9">
        <w:t>divided</w:t>
      </w:r>
      <w:r w:rsidRPr="00E05EC9">
        <w:t xml:space="preserve"> into a basic and advanced option. This allows for a browsing user to check possibilities readily and for an evaluating customer to make serious decisions and commitments.</w:t>
      </w:r>
    </w:p>
    <w:p w14:paraId="38BCC0F0" w14:textId="77777777" w:rsidR="004434A5" w:rsidRPr="00E05EC9" w:rsidRDefault="004434A5" w:rsidP="002740BD"/>
    <w:p w14:paraId="06C7BCE4" w14:textId="047FDFE3" w:rsidR="00DE4E3F" w:rsidRPr="00E05EC9" w:rsidRDefault="00E45184" w:rsidP="002740BD">
      <w:r w:rsidRPr="00E05EC9">
        <w:t>T</w:t>
      </w:r>
      <w:r w:rsidR="00DE4E3F" w:rsidRPr="00E05EC9">
        <w:t>he value which will be input</w:t>
      </w:r>
      <w:r w:rsidR="00AB2414" w:rsidRPr="00E05EC9">
        <w:t xml:space="preserve"> first</w:t>
      </w:r>
      <w:r w:rsidR="00DE4E3F" w:rsidRPr="00E05EC9">
        <w:t xml:space="preserve"> is the area</w:t>
      </w:r>
      <w:r w:rsidRPr="00E05EC9">
        <w:t xml:space="preserve"> post code. This allo</w:t>
      </w:r>
      <w:r w:rsidR="00DE4E3F" w:rsidRPr="00E05EC9">
        <w:t>ws for the program to check</w:t>
      </w:r>
      <w:r w:rsidRPr="00E05EC9">
        <w:t xml:space="preserve"> the average </w:t>
      </w:r>
      <w:r w:rsidR="00DE4E3F" w:rsidRPr="00E05EC9">
        <w:t xml:space="preserve">irradiance value. This has the second feature of checking tariff rates and </w:t>
      </w:r>
      <w:r w:rsidR="00255A06" w:rsidRPr="00E05EC9">
        <w:t xml:space="preserve">the </w:t>
      </w:r>
      <w:r w:rsidR="00DE4E3F" w:rsidRPr="00E05EC9">
        <w:t xml:space="preserve">energy provider. The next input is the average daily kW or </w:t>
      </w:r>
      <w:r w:rsidR="00AB2414" w:rsidRPr="00E05EC9">
        <w:t xml:space="preserve">instead </w:t>
      </w:r>
      <w:r w:rsidR="00DE4E3F" w:rsidRPr="00E05EC9">
        <w:t xml:space="preserve">a quarterly bill kW/dollar can be input. This average would have been checked and if it is out of a certain tolerance an alarm will </w:t>
      </w:r>
      <w:r w:rsidR="00AB2414" w:rsidRPr="00E05EC9">
        <w:t>be displayed</w:t>
      </w:r>
      <w:r w:rsidR="00DE4E3F" w:rsidRPr="00E05EC9">
        <w:t xml:space="preserve"> the user. The</w:t>
      </w:r>
      <w:r w:rsidR="00AB2414" w:rsidRPr="00E05EC9">
        <w:t xml:space="preserve"> next input </w:t>
      </w:r>
      <w:r w:rsidR="00DE4E3F" w:rsidRPr="00E05EC9">
        <w:t>is</w:t>
      </w:r>
      <w:r w:rsidR="00AB2414" w:rsidRPr="00E05EC9">
        <w:t xml:space="preserve"> for the solar array;</w:t>
      </w:r>
      <w:r w:rsidR="00DE4E3F" w:rsidRPr="00E05EC9">
        <w:t xml:space="preserve"> what size and price. The next inputs are roof pitch and orientation. If there are two arrays, there is an option for two arrays with two </w:t>
      </w:r>
      <w:r w:rsidR="0042467D" w:rsidRPr="00E05EC9">
        <w:t>orientations</w:t>
      </w:r>
      <w:r w:rsidR="00DE4E3F" w:rsidRPr="00E05EC9">
        <w:t>.</w:t>
      </w:r>
      <w:r w:rsidR="00BF165D" w:rsidRPr="00E05EC9">
        <w:t xml:space="preserve"> </w:t>
      </w:r>
      <w:r w:rsidR="00AB2414" w:rsidRPr="00E05EC9">
        <w:t>Other inputs include if there i</w:t>
      </w:r>
      <w:r w:rsidR="00BF165D" w:rsidRPr="00E05EC9">
        <w:t>s there any shading during the day and for how long.</w:t>
      </w:r>
      <w:r w:rsidR="00DE4E3F" w:rsidRPr="00E05EC9">
        <w:t xml:space="preserve"> The next</w:t>
      </w:r>
      <w:r w:rsidR="00AB2414" w:rsidRPr="00E05EC9">
        <w:t xml:space="preserve"> input</w:t>
      </w:r>
      <w:r w:rsidR="00DE4E3F" w:rsidRPr="00E05EC9">
        <w:t xml:space="preserve"> </w:t>
      </w:r>
      <w:r w:rsidR="00AB2414" w:rsidRPr="00E05EC9">
        <w:t>is if battery storage is wanted;</w:t>
      </w:r>
      <w:r w:rsidR="00DE4E3F" w:rsidRPr="00E05EC9">
        <w:t xml:space="preserve"> </w:t>
      </w:r>
      <w:r w:rsidR="00AB2414" w:rsidRPr="00E05EC9">
        <w:t xml:space="preserve">what </w:t>
      </w:r>
      <w:r w:rsidR="00DE4E3F" w:rsidRPr="00E05EC9">
        <w:t xml:space="preserve">size and cost. </w:t>
      </w:r>
    </w:p>
    <w:p w14:paraId="7FD928D6" w14:textId="77777777" w:rsidR="004434A5" w:rsidRPr="00E05EC9" w:rsidRDefault="004434A5" w:rsidP="002740BD"/>
    <w:p w14:paraId="5152154D" w14:textId="0F95C5FD" w:rsidR="0042467D" w:rsidRPr="00E05EC9" w:rsidRDefault="00972230" w:rsidP="002740BD">
      <w:r w:rsidRPr="00E05EC9">
        <w:t>The advanced input parameters are comprised of several different additional inputs and are described below. There is provision to al</w:t>
      </w:r>
      <w:r w:rsidR="00DE4E3F" w:rsidRPr="00E05EC9">
        <w:t xml:space="preserve">low for different </w:t>
      </w:r>
      <w:r w:rsidR="0042467D" w:rsidRPr="00E05EC9">
        <w:t xml:space="preserve">tariff structures according to </w:t>
      </w:r>
      <w:r w:rsidR="00ED4286" w:rsidRPr="00E05EC9">
        <w:t>sub-circuit</w:t>
      </w:r>
      <w:r w:rsidR="0042467D" w:rsidRPr="00E05EC9">
        <w:t xml:space="preserve"> arrangement</w:t>
      </w:r>
      <w:r w:rsidRPr="00E05EC9">
        <w:t xml:space="preserve"> and peak demand</w:t>
      </w:r>
      <w:r w:rsidR="0042467D" w:rsidRPr="00E05EC9">
        <w:t xml:space="preserve">. </w:t>
      </w:r>
      <w:r w:rsidRPr="00E05EC9">
        <w:t>Other inputs include: annual bill inflation, feed in tariff kw from solar, opportunity</w:t>
      </w:r>
      <w:r w:rsidR="0042467D" w:rsidRPr="00E05EC9">
        <w:t xml:space="preserve"> cos</w:t>
      </w:r>
      <w:r w:rsidRPr="00E05EC9">
        <w:t>t and i</w:t>
      </w:r>
      <w:r w:rsidR="0042467D" w:rsidRPr="00E05EC9">
        <w:t>nverter replacement and battery replacement.</w:t>
      </w:r>
      <w:r w:rsidR="00AE68EB" w:rsidRPr="00E05EC9">
        <w:t xml:space="preserve"> </w:t>
      </w:r>
      <w:r w:rsidRPr="00E05EC9">
        <w:t>There are different financing options such as</w:t>
      </w:r>
      <w:r w:rsidR="00AE68EB" w:rsidRPr="00E05EC9">
        <w:t xml:space="preserve"> solar loan, mortgage or upfront cash payment. </w:t>
      </w:r>
      <w:r w:rsidRPr="00E05EC9">
        <w:t>The last inputs include the options for the</w:t>
      </w:r>
      <w:r w:rsidR="00AE68EB" w:rsidRPr="00E05EC9">
        <w:t xml:space="preserve"> maximum rate of return, or optimal grid </w:t>
      </w:r>
      <w:r w:rsidRPr="00E05EC9">
        <w:t>stabilization</w:t>
      </w:r>
      <w:r w:rsidR="00AE68EB" w:rsidRPr="00E05EC9">
        <w:t xml:space="preserve"> for a battery rebate and for a standalone system.</w:t>
      </w:r>
    </w:p>
    <w:p w14:paraId="0C4FEA7C" w14:textId="1EB4F527" w:rsidR="00657945" w:rsidRPr="00E05EC9" w:rsidRDefault="00657945" w:rsidP="002740BD">
      <w:pPr>
        <w:pStyle w:val="Heading3"/>
      </w:pPr>
      <w:bookmarkStart w:id="233" w:name="_Toc493340826"/>
      <w:r w:rsidRPr="00E05EC9">
        <w:t>Output Parameters</w:t>
      </w:r>
      <w:bookmarkEnd w:id="233"/>
    </w:p>
    <w:p w14:paraId="50586454" w14:textId="24F862F0" w:rsidR="00EF5C0C" w:rsidRPr="00E05EC9" w:rsidRDefault="00EC6BEB" w:rsidP="002740BD">
      <w:r w:rsidRPr="00E05EC9">
        <w:t>The output parameters will be indicative of what is selected on the input screen and will vary due to the available input values or availability.</w:t>
      </w:r>
      <w:r w:rsidR="00E747DB" w:rsidRPr="00E05EC9">
        <w:t xml:space="preserve"> These will include graphs which indicate time to pay off and daily, monthly and yearly savings.</w:t>
      </w:r>
      <w:r w:rsidR="00C66394" w:rsidRPr="00E05EC9">
        <w:t xml:space="preserve"> The optimum point for each type of system will be displayed.</w:t>
      </w:r>
      <w:r w:rsidR="004434A5" w:rsidRPr="00E05EC9">
        <w:t xml:space="preserve"> The output parameters are explained in the following section.</w:t>
      </w:r>
    </w:p>
    <w:p w14:paraId="553DB854" w14:textId="77777777" w:rsidR="00286426" w:rsidRPr="00E05EC9" w:rsidRDefault="00286426" w:rsidP="002740BD"/>
    <w:p w14:paraId="14803260" w14:textId="2F2EA3DA" w:rsidR="000279CE" w:rsidRPr="00E05EC9" w:rsidRDefault="000279CE" w:rsidP="002740BD">
      <w:pPr>
        <w:pStyle w:val="Heading2"/>
      </w:pPr>
      <w:bookmarkStart w:id="234" w:name="_Toc493340827"/>
      <w:r w:rsidRPr="00E05EC9">
        <w:lastRenderedPageBreak/>
        <w:t>Production Calculation</w:t>
      </w:r>
      <w:r w:rsidR="00D80471" w:rsidRPr="00E05EC9">
        <w:t>s</w:t>
      </w:r>
      <w:bookmarkEnd w:id="234"/>
    </w:p>
    <w:p w14:paraId="66B8A098" w14:textId="0D76077D" w:rsidR="00D80471" w:rsidRPr="00E05EC9" w:rsidRDefault="00D80471" w:rsidP="002740BD">
      <w:pPr>
        <w:rPr>
          <w:lang w:eastAsia="en-GB"/>
        </w:rPr>
      </w:pPr>
      <w:r w:rsidRPr="00E05EC9">
        <w:t xml:space="preserve">This section will focus on the calculation of the production values associated with each installation. The methods which will be used are the most common indicators to determine </w:t>
      </w:r>
    </w:p>
    <w:p w14:paraId="21A667B2" w14:textId="3CEC174C" w:rsidR="000279CE" w:rsidRPr="00E05EC9" w:rsidRDefault="000279CE" w:rsidP="002740BD">
      <w:pPr>
        <w:pStyle w:val="Heading3"/>
      </w:pPr>
      <w:bookmarkStart w:id="235" w:name="_Toc493340828"/>
      <w:r w:rsidRPr="00E05EC9">
        <w:t>Linear Tilt Approximation</w:t>
      </w:r>
      <w:bookmarkEnd w:id="235"/>
    </w:p>
    <w:p w14:paraId="48469F1E" w14:textId="5C2C5056" w:rsidR="00D80471" w:rsidRPr="00E05EC9" w:rsidRDefault="00D80471" w:rsidP="002740BD">
      <w:pPr>
        <w:rPr>
          <w:lang w:eastAsia="en-US"/>
        </w:rPr>
      </w:pPr>
      <w:r w:rsidRPr="00E05EC9">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E05EC9">
        <w:rPr>
          <w:lang w:eastAsia="en-US"/>
        </w:rPr>
        <w:t>and the</w:t>
      </w:r>
      <w:r w:rsidRPr="00E05EC9">
        <w:rPr>
          <w:lang w:eastAsia="en-US"/>
        </w:rPr>
        <w:t xml:space="preserve"> data was indexed by columns while the state code used a switch statement which added to the row for referencing. </w:t>
      </w:r>
    </w:p>
    <w:p w14:paraId="2D2FF412" w14:textId="69FFD76D" w:rsidR="00D80471" w:rsidRPr="00E05EC9" w:rsidRDefault="000279CE" w:rsidP="002740BD">
      <w:pPr>
        <w:pStyle w:val="Heading3"/>
      </w:pPr>
      <w:bookmarkStart w:id="236" w:name="_Toc493340829"/>
      <w:r w:rsidRPr="00E05EC9">
        <w:t>kW Production</w:t>
      </w:r>
      <w:bookmarkEnd w:id="236"/>
    </w:p>
    <w:p w14:paraId="16F8645D" w14:textId="4FDF8841" w:rsidR="00D80471" w:rsidRPr="00E05EC9" w:rsidRDefault="00D80471" w:rsidP="002740BD">
      <w:pPr>
        <w:rPr>
          <w:lang w:eastAsia="en-US"/>
        </w:rPr>
      </w:pPr>
      <w:r w:rsidRPr="00E05EC9">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4512500B" w:rsidR="006A634F" w:rsidRPr="00E05EC9" w:rsidRDefault="00A366BF" w:rsidP="002740BD">
      <w:pPr>
        <w:pStyle w:val="Heading2"/>
      </w:pPr>
      <w:bookmarkStart w:id="237" w:name="_Toc493340830"/>
      <w:r w:rsidRPr="00E05EC9">
        <w:lastRenderedPageBreak/>
        <w:t xml:space="preserve">Economic </w:t>
      </w:r>
      <w:r w:rsidR="000279CE" w:rsidRPr="00E05EC9">
        <w:t>Calculations</w:t>
      </w:r>
      <w:bookmarkEnd w:id="237"/>
    </w:p>
    <w:p w14:paraId="195F9184" w14:textId="420762F7" w:rsidR="00FC08D3" w:rsidRPr="00E05EC9" w:rsidRDefault="00286426" w:rsidP="002740BD">
      <w:r w:rsidRPr="00E05EC9">
        <mc:AlternateContent>
          <mc:Choice Requires="wpg">
            <w:drawing>
              <wp:anchor distT="0" distB="0" distL="114300" distR="114300" simplePos="0" relativeHeight="251422208"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E05EC9" w:rsidRPr="00B300B9" w:rsidRDefault="00E05EC9" w:rsidP="002740BD">
                              <w:pPr>
                                <w:pStyle w:val="Caption"/>
                                <w:rPr>
                                  <w:szCs w:val="24"/>
                                </w:rPr>
                              </w:pPr>
                              <w:bookmarkStart w:id="238" w:name="_Toc49333816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42220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E05EC9" w:rsidRPr="00B300B9" w:rsidRDefault="00E05EC9" w:rsidP="002740BD">
                        <w:pPr>
                          <w:pStyle w:val="Caption"/>
                          <w:rPr>
                            <w:szCs w:val="24"/>
                          </w:rPr>
                        </w:pPr>
                        <w:bookmarkStart w:id="239" w:name="_Toc49333816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9"/>
                      </w:p>
                    </w:txbxContent>
                  </v:textbox>
                </v:shape>
                <w10:wrap type="square"/>
              </v:group>
            </w:pict>
          </mc:Fallback>
        </mc:AlternateContent>
      </w:r>
      <w:r w:rsidR="00FC08D3" w:rsidRPr="00E05EC9">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E05EC9">
        <w:t>/C)</w:t>
      </w:r>
      <w:r w:rsidR="00FC08D3" w:rsidRPr="00E05EC9">
        <w:t xml:space="preserve"> </w:t>
      </w:r>
      <w:r w:rsidR="00FC08D3"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 </w:instrText>
      </w:r>
      <w:r w:rsidR="00DD1C1C"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DATA </w:instrText>
      </w:r>
      <w:r w:rsidR="00DD1C1C" w:rsidRPr="00E05EC9">
        <w:fldChar w:fldCharType="end"/>
      </w:r>
      <w:r w:rsidR="00FC08D3" w:rsidRPr="00E05EC9">
        <w:fldChar w:fldCharType="separate"/>
      </w:r>
      <w:r w:rsidR="00DD1C1C" w:rsidRPr="00E05EC9">
        <w:t>[</w:t>
      </w:r>
      <w:hyperlink w:anchor="_ENREF_90" w:tooltip="Castillo-Cagigal, 2011 #93" w:history="1">
        <w:r w:rsidR="00DD1C1C" w:rsidRPr="00E05EC9">
          <w:t>90</w:t>
        </w:r>
      </w:hyperlink>
      <w:r w:rsidR="00DD1C1C" w:rsidRPr="00E05EC9">
        <w:t xml:space="preserve">, </w:t>
      </w:r>
      <w:hyperlink w:anchor="_ENREF_106" w:tooltip="Rodrigues, 2016 #108" w:history="1">
        <w:r w:rsidR="00DD1C1C" w:rsidRPr="00E05EC9">
          <w:t>106</w:t>
        </w:r>
      </w:hyperlink>
      <w:r w:rsidR="00DD1C1C" w:rsidRPr="00E05EC9">
        <w:t>]</w:t>
      </w:r>
      <w:r w:rsidR="00FC08D3" w:rsidRPr="00E05EC9">
        <w:fldChar w:fldCharType="end"/>
      </w:r>
      <w:r w:rsidR="00DD1C1C" w:rsidRPr="00E05EC9">
        <w:t>.</w:t>
      </w:r>
      <w:r w:rsidRPr="00E05EC9">
        <w:t xml:space="preserve"> Abdul summarized the merits and limitations of the economic tools below in </w:t>
      </w:r>
      <w:r w:rsidRPr="00E05EC9">
        <w:fldChar w:fldCharType="begin"/>
      </w:r>
      <w:r w:rsidRPr="00E05EC9">
        <w:instrText xml:space="preserve"> REF _Ref481337691 \h </w:instrText>
      </w:r>
      <w:r w:rsidRPr="00E05EC9">
        <w:fldChar w:fldCharType="separate"/>
      </w:r>
      <w:r w:rsidR="00B62578" w:rsidRPr="00E05EC9">
        <w:t>Table 2</w:t>
      </w:r>
      <w:r w:rsidR="00B62578" w:rsidRPr="00E05EC9">
        <w:noBreakHyphen/>
        <w:t>1</w:t>
      </w:r>
      <w:r w:rsidRPr="00E05EC9">
        <w:fldChar w:fldCharType="end"/>
      </w:r>
      <w:r w:rsidRPr="00E05EC9">
        <w:t>.</w:t>
      </w:r>
    </w:p>
    <w:p w14:paraId="13192594" w14:textId="515358F1" w:rsidR="00FC08D3" w:rsidRPr="00E05EC9" w:rsidRDefault="00FC08D3" w:rsidP="002740BD"/>
    <w:p w14:paraId="52CA5AB4" w14:textId="30E67D1A" w:rsidR="00FC08D3" w:rsidRPr="00E05EC9" w:rsidRDefault="00FC08D3" w:rsidP="002740BD"/>
    <w:p w14:paraId="155A237E" w14:textId="736BABB1" w:rsidR="00286426" w:rsidRPr="00E05EC9" w:rsidRDefault="00286426" w:rsidP="002740BD"/>
    <w:p w14:paraId="04A6953F" w14:textId="086361C7" w:rsidR="00286426" w:rsidRPr="00E05EC9" w:rsidRDefault="00286426" w:rsidP="002740BD"/>
    <w:p w14:paraId="67AACCA8" w14:textId="5F119CC6" w:rsidR="00286426" w:rsidRPr="00E05EC9" w:rsidRDefault="00286426" w:rsidP="002740BD"/>
    <w:p w14:paraId="41B83943" w14:textId="520A59D1" w:rsidR="00286426" w:rsidRPr="00E05EC9" w:rsidRDefault="00286426" w:rsidP="002740BD"/>
    <w:p w14:paraId="72247D77" w14:textId="4F0FF3C6" w:rsidR="00286426" w:rsidRPr="00E05EC9" w:rsidRDefault="00286426" w:rsidP="002740BD"/>
    <w:p w14:paraId="3207D11E" w14:textId="1DCD8C39" w:rsidR="00286426" w:rsidRPr="00E05EC9" w:rsidRDefault="00286426" w:rsidP="002740BD"/>
    <w:p w14:paraId="71891AEE" w14:textId="798AED3C" w:rsidR="00286426" w:rsidRPr="00E05EC9" w:rsidRDefault="00286426" w:rsidP="002740BD"/>
    <w:p w14:paraId="61BC1400" w14:textId="77777777" w:rsidR="00286426" w:rsidRPr="00E05EC9" w:rsidRDefault="00286426" w:rsidP="002740BD"/>
    <w:p w14:paraId="4DAA174C" w14:textId="77777777" w:rsidR="00286426" w:rsidRPr="00E05EC9" w:rsidRDefault="00286426" w:rsidP="002740BD"/>
    <w:p w14:paraId="0EE36B67" w14:textId="01D193F5" w:rsidR="00286426" w:rsidRPr="00E05EC9" w:rsidRDefault="00286426" w:rsidP="002740BD">
      <w:pPr>
        <w:pStyle w:val="Heading3"/>
      </w:pPr>
      <w:bookmarkStart w:id="240" w:name="_Toc181583"/>
      <w:bookmarkStart w:id="241" w:name="_Toc493340831"/>
      <w:r w:rsidRPr="00E05EC9">
        <w:lastRenderedPageBreak/>
        <w:t>Life Cycle Costing</w:t>
      </w:r>
      <w:bookmarkEnd w:id="241"/>
      <w:r w:rsidRPr="00E05EC9">
        <w:t xml:space="preserve"> </w:t>
      </w:r>
      <w:bookmarkEnd w:id="240"/>
    </w:p>
    <w:p w14:paraId="459C13CD" w14:textId="0121B3EC" w:rsidR="00286426" w:rsidRPr="00E05EC9" w:rsidRDefault="00286426" w:rsidP="002740BD">
      <w:pPr>
        <w:rPr>
          <w:lang w:eastAsia="en-GB"/>
        </w:rPr>
      </w:pPr>
      <w:bookmarkStart w:id="242" w:name="_Hlk492805223"/>
      <w:r w:rsidRPr="00E05EC9">
        <w:t>The life cycle c</w:t>
      </w:r>
      <w:r w:rsidR="00AF75F7" w:rsidRPr="00E05EC9">
        <w:t>ost (LCC) is a sensible means</w:t>
      </w:r>
      <w:r w:rsidRPr="00E05EC9">
        <w:t xml:space="preserve"> for evaluating all the costs or total cost of a system over its associated lifetime</w:t>
      </w:r>
      <w:r w:rsidR="00C662EC" w:rsidRPr="00E05EC9">
        <w:t xml:space="preserve"> and purchasing</w:t>
      </w:r>
      <w:r w:rsidRPr="00E05EC9">
        <w:t xml:space="preserve"> options. </w:t>
      </w:r>
      <w:r w:rsidR="000D4355" w:rsidRPr="00E05EC9">
        <w:t>It is an important tool for ranking</w:t>
      </w:r>
      <w:r w:rsidR="00AF75F7" w:rsidRPr="00E05EC9">
        <w:t xml:space="preserve"> and selecting</w:t>
      </w:r>
      <w:r w:rsidR="000D4355" w:rsidRPr="00E05EC9">
        <w:t xml:space="preserve"> between alternative investments. </w:t>
      </w:r>
      <w:r w:rsidRPr="00E05EC9">
        <w:t>It is a the s</w:t>
      </w:r>
      <w:r w:rsidR="00DD1C1C" w:rsidRPr="00E05EC9">
        <w:t>um of all the net present worth</w:t>
      </w:r>
      <w:r w:rsidRPr="00E05EC9">
        <w:t xml:space="preserve"> </w:t>
      </w:r>
      <w:r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 </w:instrText>
      </w:r>
      <w:r w:rsidR="00DD1C1C"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DATA </w:instrText>
      </w:r>
      <w:r w:rsidR="00DD1C1C" w:rsidRPr="00E05EC9">
        <w:fldChar w:fldCharType="end"/>
      </w:r>
      <w:r w:rsidRPr="00E05EC9">
        <w:fldChar w:fldCharType="separate"/>
      </w:r>
      <w:r w:rsidR="00DD1C1C" w:rsidRPr="00E05EC9">
        <w:t>[</w:t>
      </w:r>
      <w:hyperlink w:anchor="_ENREF_27" w:tooltip="Güney, 2009 #92" w:history="1">
        <w:r w:rsidR="00DD1C1C" w:rsidRPr="00E05EC9">
          <w:t>27</w:t>
        </w:r>
      </w:hyperlink>
      <w:r w:rsidR="00DD1C1C" w:rsidRPr="00E05EC9">
        <w:t xml:space="preserve">, </w:t>
      </w:r>
      <w:hyperlink w:anchor="_ENREF_107" w:tooltip="Jakhrani, 2012 #107" w:history="1">
        <w:r w:rsidR="00DD1C1C" w:rsidRPr="00E05EC9">
          <w:t>107</w:t>
        </w:r>
      </w:hyperlink>
      <w:r w:rsidR="00DD1C1C" w:rsidRPr="00E05EC9">
        <w:t xml:space="preserve">, </w:t>
      </w:r>
      <w:hyperlink w:anchor="_ENREF_108" w:tooltip="Jakhrani, 2012 #103" w:history="1">
        <w:r w:rsidR="00DD1C1C" w:rsidRPr="00E05EC9">
          <w:t>108</w:t>
        </w:r>
      </w:hyperlink>
      <w:r w:rsidR="00DD1C1C" w:rsidRPr="00E05EC9">
        <w:t>]</w:t>
      </w:r>
      <w:r w:rsidRPr="00E05EC9">
        <w:fldChar w:fldCharType="end"/>
      </w:r>
      <w:r w:rsidR="00DD1C1C" w:rsidRPr="00E05EC9">
        <w:t>.</w:t>
      </w:r>
      <w:r w:rsidRPr="00E05EC9">
        <w:t xml:space="preserve"> </w:t>
      </w:r>
      <w:r w:rsidRPr="00E05EC9">
        <w:rPr>
          <w:lang w:eastAsia="en-GB"/>
        </w:rPr>
        <w:t xml:space="preserve">All </w:t>
      </w:r>
      <w:r w:rsidRPr="00E05EC9">
        <w:t>types of projected costs such as maintenance, repair, opera</w:t>
      </w:r>
      <w:r w:rsidR="000D4355" w:rsidRPr="00E05EC9">
        <w:t xml:space="preserve">tion, replacements and residual </w:t>
      </w:r>
      <w:r w:rsidRPr="00E05EC9">
        <w:t>value are discounted to their present value for LCC of the project.</w:t>
      </w:r>
      <w:r w:rsidR="000D4355" w:rsidRPr="00E05EC9">
        <w:t xml:space="preserve"> The initial cost </w:t>
      </w:r>
      <w:r w:rsidR="000D4355" w:rsidRPr="00E05EC9">
        <w:rPr>
          <w:rFonts w:eastAsia="SymbolMT"/>
        </w:rPr>
        <w:t>(</w:t>
      </w:r>
      <w:r w:rsidR="000D4355" w:rsidRPr="00E05EC9">
        <w:t>C</w:t>
      </w:r>
      <w:r w:rsidR="000D4355" w:rsidRPr="00E05EC9">
        <w:rPr>
          <w:rFonts w:eastAsia="SymbolMT"/>
        </w:rPr>
        <w:t xml:space="preserve">) </w:t>
      </w:r>
      <w:r w:rsidR="000D4355" w:rsidRPr="00E05EC9">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E05EC9">
        <w:t xml:space="preserve">. </w:t>
      </w:r>
    </w:p>
    <w:bookmarkEnd w:id="242"/>
    <w:p w14:paraId="0FB080F5" w14:textId="77777777" w:rsidR="00286426" w:rsidRPr="00E05EC9" w:rsidRDefault="00286426" w:rsidP="002740BD"/>
    <w:p w14:paraId="73B20D88" w14:textId="478E7339" w:rsidR="00286426" w:rsidRPr="00E05EC9" w:rsidRDefault="00286426" w:rsidP="002740BD">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1</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0BE0ED9" w14:textId="77777777" w:rsidR="00286426" w:rsidRPr="00E05EC9" w:rsidRDefault="00286426" w:rsidP="002740BD"/>
    <w:p w14:paraId="664C642F" w14:textId="77777777" w:rsidR="00286426" w:rsidRPr="00E05EC9" w:rsidRDefault="00286426" w:rsidP="002740BD">
      <w:r w:rsidRPr="00E05EC9">
        <w:t>Where:</w:t>
      </w:r>
    </w:p>
    <w:p w14:paraId="1BAC589C"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E05EC9">
        <w:t xml:space="preserve"> – is initial purchasing cost of equipment’s</w:t>
      </w:r>
    </w:p>
    <w:p w14:paraId="3DD023FA"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E05EC9">
        <w:t xml:space="preserve"> – is installation cost</w:t>
      </w:r>
    </w:p>
    <w:p w14:paraId="7500F659"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E05EC9">
        <w:t xml:space="preserve"> – is operation and maintenance cost</w:t>
      </w:r>
    </w:p>
    <w:p w14:paraId="40F7ADF1"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E05EC9">
        <w:t xml:space="preserve"> – is replacement of system components cost</w:t>
      </w:r>
    </w:p>
    <w:p w14:paraId="78D8C8E5"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E05EC9">
        <w:t xml:space="preserve"> – is environment pollution mitigation and disposal cost of residues</w:t>
      </w:r>
    </w:p>
    <w:p w14:paraId="2F9FEAEF"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E05EC9">
        <w:t xml:space="preserve"> – is salvage value of remaining materials</w:t>
      </w:r>
    </w:p>
    <w:p w14:paraId="2504A27A" w14:textId="77777777" w:rsidR="00286426" w:rsidRPr="00E05EC9" w:rsidRDefault="00286426" w:rsidP="002740BD">
      <w:pPr>
        <w:pStyle w:val="ListParagraph"/>
        <w:numPr>
          <w:ilvl w:val="0"/>
          <w:numId w:val="10"/>
        </w:numPr>
      </w:pPr>
      <m:oMath>
        <m:r>
          <w:rPr>
            <w:rFonts w:ascii="Cambria Math" w:hAnsi="Cambria Math" w:cs="Cambria Math"/>
          </w:rPr>
          <m:t>E</m:t>
        </m:r>
      </m:oMath>
      <w:r w:rsidRPr="00E05EC9">
        <w:t xml:space="preserve"> – is the energy produced by the system</w:t>
      </w:r>
    </w:p>
    <w:p w14:paraId="29DBCB36" w14:textId="77777777" w:rsidR="00286426" w:rsidRPr="00E05EC9" w:rsidRDefault="00286426" w:rsidP="002740BD"/>
    <w:p w14:paraId="781D8236" w14:textId="57AFDBC0" w:rsidR="000A37A7" w:rsidRPr="00E05EC9" w:rsidRDefault="006B45E2" w:rsidP="002740BD">
      <w:pPr>
        <w:rPr>
          <w:lang w:eastAsia="en-GB"/>
        </w:rPr>
      </w:pPr>
      <w:r w:rsidRPr="00E05EC9">
        <w:t xml:space="preserve">The money for a project </w:t>
      </w:r>
      <w:r w:rsidR="000A37A7" w:rsidRPr="00E05EC9">
        <w:t>cannot</w:t>
      </w:r>
      <w:r w:rsidR="00C662EC" w:rsidRPr="00E05EC9">
        <w:t xml:space="preserve"> always be paid upfront but is</w:t>
      </w:r>
      <w:r w:rsidRPr="00E05EC9">
        <w:t xml:space="preserve"> usually financed from a bank. The inflation and discount rates can affect a project as the value of the money is constantly changing. The inflation rate </w:t>
      </w:r>
      <w:r w:rsidR="008A1C15" w:rsidRPr="00E05EC9">
        <w:t>considers</w:t>
      </w:r>
      <w:r w:rsidRPr="00E05EC9">
        <w:t xml:space="preserve"> the depreciation of the</w:t>
      </w:r>
      <w:r w:rsidR="00735422" w:rsidRPr="00E05EC9">
        <w:t xml:space="preserve"> money while the discount rate relates to </w:t>
      </w:r>
      <w:r w:rsidR="00735422" w:rsidRPr="00E05EC9">
        <w:rPr>
          <w:lang w:eastAsia="en-GB"/>
        </w:rPr>
        <w:t>the amount of interest that can be earned on the principal that is saved.</w:t>
      </w:r>
      <w:r w:rsidR="000A37A7" w:rsidRPr="00E05EC9">
        <w:t xml:space="preserve"> The projected costs for an entire projects lifetime can be converted into a present worth value and evaluated. </w:t>
      </w:r>
      <w:r w:rsidR="00735422" w:rsidRPr="00E05EC9">
        <w:t>Using the below present worth factor</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735422" w:rsidRPr="00E05EC9">
        <w:t>:</w:t>
      </w:r>
      <w:r w:rsidR="00DD1C1C" w:rsidRPr="00E05EC9">
        <w:rPr>
          <w:lang w:eastAsia="en-GB"/>
        </w:rPr>
        <w:t xml:space="preserve"> </w:t>
      </w:r>
    </w:p>
    <w:p w14:paraId="4CA015DD" w14:textId="05563BBA" w:rsidR="006B45E2" w:rsidRPr="00E05EC9" w:rsidRDefault="000A37A7" w:rsidP="002740BD">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63B63791" w14:textId="76E79960" w:rsidR="000A37A7" w:rsidRPr="00E05EC9" w:rsidRDefault="000A37A7" w:rsidP="002740BD">
      <w:r w:rsidRPr="00E05EC9">
        <w:t>Where:</w:t>
      </w:r>
    </w:p>
    <w:p w14:paraId="2DF3F83B" w14:textId="561B13B3" w:rsidR="000A37A7" w:rsidRPr="00E05EC9" w:rsidRDefault="00FF5B2A" w:rsidP="002740BD">
      <w:pPr>
        <w:pStyle w:val="Bullet"/>
      </w:pPr>
      <m:oMath>
        <m:r>
          <w:rPr>
            <w:rFonts w:ascii="Cambria Math" w:hAnsi="Cambria Math" w:cs="Cambria Math"/>
          </w:rPr>
          <m:t>x</m:t>
        </m:r>
      </m:oMath>
      <w:r w:rsidR="000A37A7" w:rsidRPr="00E05EC9">
        <w:t xml:space="preserve"> – is </w:t>
      </w:r>
      <w:r w:rsidR="00735422" w:rsidRPr="00E05EC9">
        <w:t>the present worth factor and is a dimensionless quantity</w:t>
      </w:r>
      <w:r w:rsidR="000A37A7" w:rsidRPr="00E05EC9">
        <w:t xml:space="preserve"> </w:t>
      </w:r>
    </w:p>
    <w:p w14:paraId="704D9CDA" w14:textId="77777777" w:rsidR="00FF5B2A" w:rsidRPr="00E05EC9" w:rsidRDefault="00FF5B2A" w:rsidP="002740BD">
      <w:pPr>
        <w:pStyle w:val="Bullet"/>
      </w:pPr>
      <m:oMath>
        <m:r>
          <w:rPr>
            <w:rFonts w:ascii="Cambria Math" w:hAnsi="Cambria Math" w:cs="Cambria Math"/>
          </w:rPr>
          <m:t>i</m:t>
        </m:r>
      </m:oMath>
      <w:r w:rsidRPr="00E05EC9">
        <w:t xml:space="preserve"> – is the inflation rate </w:t>
      </w:r>
    </w:p>
    <w:p w14:paraId="012B67B8" w14:textId="7786B60C" w:rsidR="000A37A7" w:rsidRPr="00E05EC9" w:rsidRDefault="000A37A7" w:rsidP="002740BD">
      <w:pPr>
        <w:pStyle w:val="Bullet"/>
      </w:pPr>
      <m:oMath>
        <m:r>
          <w:rPr>
            <w:rFonts w:ascii="Cambria Math" w:hAnsi="Cambria Math" w:cs="Cambria Math"/>
          </w:rPr>
          <m:t>d</m:t>
        </m:r>
      </m:oMath>
      <w:r w:rsidR="0004674C" w:rsidRPr="00E05EC9">
        <w:t xml:space="preserve"> – is the discount rate</w:t>
      </w:r>
      <w:r w:rsidRPr="00E05EC9">
        <w:t xml:space="preserve"> </w:t>
      </w:r>
    </w:p>
    <w:p w14:paraId="17EF4499" w14:textId="01E3173A" w:rsidR="000A37A7" w:rsidRPr="00E05EC9" w:rsidRDefault="000A37A7" w:rsidP="002740BD"/>
    <w:p w14:paraId="38B144EA" w14:textId="523AF8CC" w:rsidR="00FF5B2A" w:rsidRPr="00E05EC9" w:rsidRDefault="00FF5B2A" w:rsidP="002740BD">
      <w:r w:rsidRPr="00E05EC9">
        <w:t xml:space="preserve">We can now calculate the present worth for costs at the beginning of the year and </w:t>
      </w:r>
      <w:r w:rsidR="00AF75F7" w:rsidRPr="00E05EC9">
        <w:t>a subsequent</w:t>
      </w:r>
      <w:r w:rsidRPr="00E05EC9">
        <w:t xml:space="preserve"> for costs at th</w:t>
      </w:r>
      <w:r w:rsidR="00AF75F7" w:rsidRPr="00E05EC9">
        <w:t>e end of the year. Costs at</w:t>
      </w:r>
      <w:r w:rsidRPr="00E05EC9">
        <w:t xml:space="preserve"> the end of the year are </w:t>
      </w:r>
      <w:r w:rsidR="000D4355" w:rsidRPr="00E05EC9">
        <w:t>usually</w:t>
      </w:r>
      <w:r w:rsidR="00AF75F7" w:rsidRPr="00E05EC9">
        <w:t xml:space="preserve"> for</w:t>
      </w:r>
      <w:r w:rsidRPr="00E05EC9">
        <w:t xml:space="preserve"> </w:t>
      </w:r>
      <w:r w:rsidR="000D4355" w:rsidRPr="00E05EC9">
        <w:t>maintenance</w:t>
      </w:r>
      <w:r w:rsidRPr="00E05EC9">
        <w:t xml:space="preserve"> and operation.</w:t>
      </w:r>
      <w:r w:rsidR="000D4355" w:rsidRPr="00E05EC9">
        <w:t xml:space="preserve"> There are two present worth factors which are used to help calculate the cost of a project. These are shown below</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D4355" w:rsidRPr="00E05EC9">
        <w:t>:</w:t>
      </w:r>
      <w:r w:rsidR="00DD1C1C" w:rsidRPr="00E05EC9">
        <w:t xml:space="preserve"> </w:t>
      </w:r>
    </w:p>
    <w:p w14:paraId="4D8D016D" w14:textId="606F700F" w:rsidR="00FF5B2A" w:rsidRPr="00E05EC9" w:rsidRDefault="00AF75F7" w:rsidP="002740BD">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E05EC9">
        <w:tab/>
      </w:r>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54D9D1DF" w14:textId="77777777" w:rsidR="00AE7040" w:rsidRPr="00E05EC9" w:rsidRDefault="00AE7040" w:rsidP="002740BD">
      <w:pPr>
        <w:pStyle w:val="EquaText"/>
      </w:pPr>
    </w:p>
    <w:p w14:paraId="1006FC34" w14:textId="5EB5605A" w:rsidR="00FF5B2A" w:rsidRPr="00E05EC9" w:rsidRDefault="00E05EC9" w:rsidP="002740BD">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E05EC9">
        <w:tab/>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4</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7061707" w14:textId="77777777" w:rsidR="00FF5B2A" w:rsidRPr="00E05EC9" w:rsidRDefault="00FF5B2A" w:rsidP="002740BD">
      <w:r w:rsidRPr="00E05EC9">
        <w:t>Where:</w:t>
      </w:r>
    </w:p>
    <w:p w14:paraId="3FAE53F7" w14:textId="181A75EC" w:rsidR="00FF5B2A" w:rsidRPr="00E05EC9" w:rsidRDefault="00FF5B2A" w:rsidP="002740BD">
      <w:pPr>
        <w:pStyle w:val="Bullet"/>
      </w:pPr>
      <m:oMath>
        <m:r>
          <w:rPr>
            <w:rFonts w:ascii="Cambria Math" w:hAnsi="Cambria Math" w:cs="Cambria Math"/>
          </w:rPr>
          <m:t>n</m:t>
        </m:r>
      </m:oMath>
      <w:r w:rsidRPr="00E05EC9">
        <w:t xml:space="preserve"> – is the lifetime of the project </w:t>
      </w:r>
    </w:p>
    <w:p w14:paraId="1DD7FE47" w14:textId="71FC23A3" w:rsidR="00FF5B2A" w:rsidRPr="00E05EC9" w:rsidRDefault="00E05EC9" w:rsidP="002740BD">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E05EC9">
        <w:t xml:space="preserve">– is cumulative present worth factor at the start of the year </w:t>
      </w:r>
    </w:p>
    <w:p w14:paraId="0242B194" w14:textId="789F0A9A" w:rsidR="00FF5B2A" w:rsidRPr="00E05EC9" w:rsidRDefault="00E05EC9" w:rsidP="002740BD">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E05EC9">
        <w:t xml:space="preserve"> – is the present worth factor at the end of the year </w:t>
      </w:r>
    </w:p>
    <w:p w14:paraId="2F6E8199" w14:textId="77777777" w:rsidR="00FF5B2A" w:rsidRPr="00E05EC9" w:rsidRDefault="00FF5B2A" w:rsidP="002740BD"/>
    <w:p w14:paraId="144483C8" w14:textId="024191C0" w:rsidR="00531A27" w:rsidRPr="00E05EC9" w:rsidRDefault="00A13274" w:rsidP="002740BD">
      <w:r w:rsidRPr="00E05EC9">
        <w:t>Using the two factors for present worth we can calculate the entire Life Cycle Cost (LCC) for the project</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Pr="00E05EC9">
        <w:t>:</w:t>
      </w:r>
      <w:r w:rsidR="00DD1C1C" w:rsidRPr="00E05EC9">
        <w:t xml:space="preserve"> </w:t>
      </w:r>
    </w:p>
    <w:p w14:paraId="6D853EC6" w14:textId="11547D9B" w:rsidR="00A13274" w:rsidRPr="00E05EC9" w:rsidRDefault="00A13274" w:rsidP="002740BD">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33F966D1" w14:textId="77777777" w:rsidR="00A13274" w:rsidRPr="00E05EC9" w:rsidRDefault="00A13274" w:rsidP="002740BD">
      <w:r w:rsidRPr="00E05EC9">
        <w:t>Where:</w:t>
      </w:r>
    </w:p>
    <w:p w14:paraId="01EA3114" w14:textId="21BC093B" w:rsidR="00A13274" w:rsidRPr="00E05EC9" w:rsidRDefault="00E05EC9" w:rsidP="002740BD">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E05EC9">
        <w:t xml:space="preserve"> – is the expense occurred at the begginning of the year </w:t>
      </w:r>
    </w:p>
    <w:p w14:paraId="063D5A56" w14:textId="37004648" w:rsidR="00A13274" w:rsidRPr="00E05EC9" w:rsidRDefault="00E05EC9" w:rsidP="002740BD">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E05EC9">
        <w:t xml:space="preserve"> – is the expense occurred at the end of the year</w:t>
      </w:r>
    </w:p>
    <w:p w14:paraId="76566204" w14:textId="197D6B19" w:rsidR="008D31E8" w:rsidRPr="00E05EC9" w:rsidRDefault="008D31E8" w:rsidP="002740BD"/>
    <w:p w14:paraId="7B826F3A" w14:textId="31096415" w:rsidR="00735422" w:rsidRPr="00E05EC9" w:rsidRDefault="0087131A" w:rsidP="002740BD">
      <w:pPr>
        <w:pStyle w:val="Heading3"/>
      </w:pPr>
      <w:bookmarkStart w:id="243" w:name="_Toc493340832"/>
      <w:r w:rsidRPr="00E05EC9">
        <w:t>Annualized Life Cycle Cost</w:t>
      </w:r>
      <w:bookmarkEnd w:id="243"/>
    </w:p>
    <w:p w14:paraId="1E15795F" w14:textId="3491E0FC" w:rsidR="00735422" w:rsidRPr="00E05EC9" w:rsidRDefault="00735422" w:rsidP="002740BD">
      <w:bookmarkStart w:id="244" w:name="_Hlk492805211"/>
      <w:r w:rsidRPr="00E05EC9">
        <w:t xml:space="preserve">The </w:t>
      </w:r>
      <w:r w:rsidR="0087131A" w:rsidRPr="00E05EC9">
        <w:t>Annualized</w:t>
      </w:r>
      <w:r w:rsidRPr="00E05EC9">
        <w:t xml:space="preserve"> Life Cycle Cost (ALCC) is useful for comparing two projects that do not have the same life span</w:t>
      </w:r>
      <w:r w:rsidR="00D72D57" w:rsidRPr="00E05EC9">
        <w:t xml:space="preserve">, making the LCC’s </w:t>
      </w:r>
      <w:r w:rsidR="008A1C15" w:rsidRPr="00E05EC9">
        <w:t>incomparable</w:t>
      </w:r>
      <w:r w:rsidR="00D72D57" w:rsidRPr="00E05EC9">
        <w:t>;</w:t>
      </w:r>
      <w:r w:rsidRPr="00E05EC9">
        <w:t xml:space="preserve"> </w:t>
      </w:r>
      <w:r w:rsidR="008A1C15" w:rsidRPr="00E05EC9">
        <w:t>so,</w:t>
      </w:r>
      <w:r w:rsidRPr="00E05EC9">
        <w:t xml:space="preserve"> a comparison on an </w:t>
      </w:r>
      <w:r w:rsidR="008A1C15" w:rsidRPr="00E05EC9">
        <w:t>annualized</w:t>
      </w:r>
      <w:r w:rsidRPr="00E05EC9">
        <w:t xml:space="preserve"> basis is necessary. The ALCC would be assumed to be simpl</w:t>
      </w:r>
      <w:r w:rsidR="00D72D57" w:rsidRPr="00E05EC9">
        <w:t>y divided by the amount of year</w:t>
      </w:r>
      <w:r w:rsidRPr="00E05EC9">
        <w:t>s of t</w:t>
      </w:r>
      <w:r w:rsidR="00D72D57" w:rsidRPr="00E05EC9">
        <w:t xml:space="preserve">he project. This is </w:t>
      </w:r>
      <w:r w:rsidR="008A1C15" w:rsidRPr="00E05EC9">
        <w:t>assuming</w:t>
      </w:r>
      <w:r w:rsidR="00D72D57" w:rsidRPr="00E05EC9">
        <w:t xml:space="preserve"> an unchanging cost per year, which is not the case due to inflation and discount rates. Instead the ALCC is determined b</w:t>
      </w:r>
      <w:bookmarkEnd w:id="244"/>
      <w:r w:rsidR="00D72D57" w:rsidRPr="00E05EC9">
        <w:t>y:</w:t>
      </w:r>
    </w:p>
    <w:p w14:paraId="50AA89BA" w14:textId="54A16661" w:rsidR="00D72D57" w:rsidRPr="00E05EC9" w:rsidRDefault="00D72D57" w:rsidP="002740BD">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CE0326E" w14:textId="202EE41B" w:rsidR="0087131A" w:rsidRPr="00E05EC9" w:rsidRDefault="00982680" w:rsidP="002740BD">
      <w:pPr>
        <w:pStyle w:val="Heading3"/>
      </w:pPr>
      <w:bookmarkStart w:id="245" w:name="_Hlk492806224"/>
      <w:bookmarkStart w:id="246" w:name="_Toc493340833"/>
      <w:r w:rsidRPr="00E05EC9">
        <w:t>Annual Payment</w:t>
      </w:r>
      <w:bookmarkEnd w:id="246"/>
    </w:p>
    <w:p w14:paraId="25E39D22" w14:textId="77777777" w:rsidR="0087131A" w:rsidRPr="00E05EC9" w:rsidRDefault="0087131A" w:rsidP="002740BD"/>
    <w:p w14:paraId="139FD4CA" w14:textId="071AA0DD" w:rsidR="00D72D57" w:rsidRPr="00E05EC9" w:rsidRDefault="00D72D57" w:rsidP="002740BD">
      <w:r w:rsidRPr="00E05EC9">
        <w:t xml:space="preserve">If the money for a project is borrowed then the </w:t>
      </w:r>
      <w:r w:rsidR="008A1C15" w:rsidRPr="00E05EC9">
        <w:t>mortgage</w:t>
      </w:r>
      <w:r w:rsidRPr="00E05EC9">
        <w:t xml:space="preserve"> rate will affect the amount to be repaid.</w:t>
      </w:r>
      <w:r w:rsidR="00CD0EC8" w:rsidRPr="00E05EC9">
        <w:t xml:space="preserve"> The rate at which the money is borrowed from the bank has a significant effect on the annual cost.</w:t>
      </w:r>
      <w:r w:rsidRPr="00E05EC9">
        <w:t xml:space="preserve"> For the calculation of the Annual Payment for a project the following formula will be used</w:t>
      </w:r>
      <w:bookmarkEnd w:id="245"/>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 xml:space="preserve">, </w:t>
      </w:r>
      <w:hyperlink w:anchor="_ENREF_109" w:tooltip="Zahedi,  #96" w:history="1">
        <w:r w:rsidR="00DD1C1C" w:rsidRPr="00E05EC9">
          <w:t>109</w:t>
        </w:r>
      </w:hyperlink>
      <w:r w:rsidR="00DD1C1C" w:rsidRPr="00E05EC9">
        <w:t>]</w:t>
      </w:r>
      <w:r w:rsidR="00DD1C1C" w:rsidRPr="00E05EC9">
        <w:fldChar w:fldCharType="end"/>
      </w:r>
      <w:r w:rsidRPr="00E05EC9">
        <w:t>:</w:t>
      </w:r>
      <w:r w:rsidR="00DD1C1C" w:rsidRPr="00E05EC9">
        <w:t xml:space="preserve"> </w:t>
      </w:r>
    </w:p>
    <w:p w14:paraId="65AC194E" w14:textId="77777777" w:rsidR="00D72D57" w:rsidRPr="00E05EC9" w:rsidRDefault="00D72D57" w:rsidP="002740BD"/>
    <w:p w14:paraId="0CB9E692" w14:textId="541B7677" w:rsidR="00D72D57" w:rsidRPr="00E05EC9" w:rsidRDefault="008D31E8" w:rsidP="002740BD">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E05EC9">
        <w:tab/>
      </w:r>
      <w:r w:rsidR="00AF75F7"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94F6B0E" w14:textId="77777777" w:rsidR="00D72D57" w:rsidRPr="00E05EC9" w:rsidRDefault="00D72D57" w:rsidP="002740BD">
      <w:r w:rsidRPr="00E05EC9">
        <w:t>Where:</w:t>
      </w:r>
    </w:p>
    <w:p w14:paraId="66CACDF4" w14:textId="3608C8E0" w:rsidR="00D72D57" w:rsidRPr="00E05EC9" w:rsidRDefault="00D72D57" w:rsidP="002740BD">
      <w:pPr>
        <w:pStyle w:val="Bullet"/>
      </w:pPr>
      <m:oMath>
        <m:r>
          <m:rPr>
            <m:sty m:val="p"/>
          </m:rPr>
          <w:rPr>
            <w:rFonts w:ascii="Cambria Math" w:hAnsi="Cambria Math" w:cs="Cambria Math"/>
          </w:rPr>
          <w:lastRenderedPageBreak/>
          <m:t>A</m:t>
        </m:r>
        <m:r>
          <w:rPr>
            <w:rFonts w:ascii="Cambria Math" w:hAnsi="Cambria Math"/>
          </w:rPr>
          <m:t>NNPMT</m:t>
        </m:r>
      </m:oMath>
      <w:r w:rsidRPr="00E05EC9">
        <w:t xml:space="preserve">– is the annual payment </w:t>
      </w:r>
    </w:p>
    <w:p w14:paraId="76A2300B" w14:textId="2CC79E19" w:rsidR="00D72D57" w:rsidRPr="00E05EC9" w:rsidRDefault="00D72D57" w:rsidP="002740BD">
      <w:pPr>
        <w:pStyle w:val="Bullet"/>
      </w:pPr>
      <m:oMath>
        <m:r>
          <w:rPr>
            <w:rFonts w:ascii="Cambria Math" w:hAnsi="Cambria Math" w:cs="Cambria Math"/>
          </w:rPr>
          <m:t>j</m:t>
        </m:r>
      </m:oMath>
      <w:r w:rsidRPr="00E05EC9">
        <w:t xml:space="preserve"> – is the mortage rate set by the banking institution</w:t>
      </w:r>
    </w:p>
    <w:p w14:paraId="6CEC24A9" w14:textId="084E468F" w:rsidR="00703621" w:rsidRPr="00E05EC9" w:rsidRDefault="00703621" w:rsidP="002740BD"/>
    <w:p w14:paraId="3DF59B90" w14:textId="0D455F8F" w:rsidR="00703621" w:rsidRPr="00E05EC9" w:rsidRDefault="00703621" w:rsidP="002740BD">
      <w:bookmarkStart w:id="247" w:name="_Hlk492806353"/>
      <w:r w:rsidRPr="00E05EC9">
        <w:t>The electricity price can be calculated from the ANNPMT and ALCC for a generating system</w:t>
      </w:r>
      <w:r w:rsidR="0004674C" w:rsidRPr="00E05EC9">
        <w:t xml:space="preserve">. The calculation of the price for generation from a system is important to compare for viability of the project. To calculate the price of electricity two formulas will </w:t>
      </w:r>
      <w:bookmarkEnd w:id="247"/>
      <w:r w:rsidR="0004674C" w:rsidRPr="00E05EC9">
        <w:t>be use</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4674C" w:rsidRPr="00E05EC9">
        <w:t>:</w:t>
      </w:r>
      <w:r w:rsidR="00CD0EC8" w:rsidRPr="00E05EC9">
        <w:t xml:space="preserve"> </w:t>
      </w:r>
    </w:p>
    <w:p w14:paraId="6E81B404" w14:textId="2F94B88F" w:rsidR="0004674C" w:rsidRPr="00E05EC9" w:rsidRDefault="0004674C" w:rsidP="002740BD"/>
    <w:p w14:paraId="777900EA" w14:textId="2D5606BA" w:rsidR="0004674C" w:rsidRPr="00E05EC9" w:rsidRDefault="0004674C" w:rsidP="002740BD">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8</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3F31D59" w14:textId="7440AA35" w:rsidR="00703621" w:rsidRPr="00E05EC9" w:rsidRDefault="00703621" w:rsidP="002740BD"/>
    <w:p w14:paraId="2993D30E" w14:textId="5F3BEFF9" w:rsidR="0004674C" w:rsidRPr="00E05EC9" w:rsidRDefault="0004674C" w:rsidP="002740BD">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9</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0734A93" w14:textId="77777777" w:rsidR="0004674C" w:rsidRPr="00E05EC9" w:rsidRDefault="0004674C" w:rsidP="002740BD">
      <w:r w:rsidRPr="00E05EC9">
        <w:t>Where:</w:t>
      </w:r>
    </w:p>
    <w:p w14:paraId="6200A1E6" w14:textId="57581A52" w:rsidR="0004674C" w:rsidRPr="00E05EC9" w:rsidRDefault="0004674C" w:rsidP="002740BD">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E05EC9">
        <w:t xml:space="preserve">– is the power produced by the project per year in kilowatts </w:t>
      </w:r>
    </w:p>
    <w:p w14:paraId="55991BA8" w14:textId="6E46536A" w:rsidR="00286426" w:rsidRPr="00E05EC9" w:rsidRDefault="00286426" w:rsidP="002740BD">
      <w:pPr>
        <w:pStyle w:val="Heading3"/>
      </w:pPr>
      <w:bookmarkStart w:id="248" w:name="_Toc493340834"/>
      <w:r w:rsidRPr="00E05EC9">
        <w:t>Present Value</w:t>
      </w:r>
      <w:bookmarkEnd w:id="248"/>
    </w:p>
    <w:p w14:paraId="6DC6E4B4" w14:textId="30137FD1" w:rsidR="00286426" w:rsidRPr="00E05EC9" w:rsidRDefault="00286426" w:rsidP="002740BD">
      <w:r w:rsidRPr="00E05EC9">
        <w:t xml:space="preserve">The Present Value </w:t>
      </w:r>
      <w:r w:rsidR="005C32E3" w:rsidRPr="00E05EC9">
        <w:t>(PV)</w:t>
      </w:r>
      <w:r w:rsidRPr="00E05EC9">
        <w:t xml:space="preserve"> takes the present value of the money into consideration and is most accept</w:t>
      </w:r>
      <w:r w:rsidR="00FE1BFA" w:rsidRPr="00E05EC9">
        <w:t>ed</w:t>
      </w:r>
      <w:r w:rsidRPr="00E05EC9">
        <w:t xml:space="preserve"> standard of assessment for financial investment</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0240C415" w14:textId="77777777" w:rsidR="00286426" w:rsidRPr="00E05EC9" w:rsidRDefault="00286426" w:rsidP="002740BD"/>
    <w:p w14:paraId="09AF0252" w14:textId="36C84A4B" w:rsidR="00286426" w:rsidRPr="00E05EC9" w:rsidRDefault="00E05EC9" w:rsidP="002740BD">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B62578" w:rsidRPr="00E05EC9">
        <w:rPr>
          <w:rStyle w:val="EquationsChar"/>
          <w:rFonts w:eastAsia="TimesNewRoman"/>
          <w:i w:val="0"/>
          <w:lang w:val="en-AU"/>
        </w:rPr>
        <w:t>10</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9F8A91C" w14:textId="77777777" w:rsidR="00286426" w:rsidRPr="00E05EC9" w:rsidRDefault="00286426" w:rsidP="002740BD">
      <w:r w:rsidRPr="00E05EC9">
        <w:t>Where:</w:t>
      </w:r>
    </w:p>
    <w:p w14:paraId="737C4CCF" w14:textId="77777777" w:rsidR="00286426" w:rsidRPr="00E05EC9" w:rsidRDefault="00286426" w:rsidP="002740BD">
      <w:pPr>
        <w:pStyle w:val="ListParagraph"/>
        <w:numPr>
          <w:ilvl w:val="0"/>
          <w:numId w:val="11"/>
        </w:numPr>
      </w:pPr>
      <m:oMath>
        <m:r>
          <w:rPr>
            <w:rFonts w:ascii="Cambria Math" w:hAnsi="Cambria Math" w:cs="Cambria Math"/>
          </w:rPr>
          <m:t>n</m:t>
        </m:r>
      </m:oMath>
      <w:r w:rsidRPr="00E05EC9">
        <w:t xml:space="preserve"> – number of years</w:t>
      </w:r>
    </w:p>
    <w:p w14:paraId="029B9441" w14:textId="77777777" w:rsidR="00286426"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E05EC9">
        <w:t xml:space="preserve"> – Present value</w:t>
      </w:r>
    </w:p>
    <w:p w14:paraId="259344D3" w14:textId="77777777" w:rsidR="00286426" w:rsidRPr="00E05EC9" w:rsidRDefault="00286426" w:rsidP="002740BD">
      <w:pPr>
        <w:pStyle w:val="ListParagraph"/>
        <w:numPr>
          <w:ilvl w:val="0"/>
          <w:numId w:val="11"/>
        </w:numPr>
      </w:pPr>
      <m:oMath>
        <m:r>
          <w:rPr>
            <w:rFonts w:ascii="Cambria Math" w:hAnsi="Cambria Math" w:cs="Cambria Math"/>
          </w:rPr>
          <m:t>d</m:t>
        </m:r>
      </m:oMath>
      <w:r w:rsidRPr="00E05EC9">
        <w:t xml:space="preserve"> – Discount rate</w:t>
      </w:r>
    </w:p>
    <w:p w14:paraId="76EBE757" w14:textId="7E47EC85" w:rsidR="005C32E3"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E05EC9">
        <w:t xml:space="preserve"> – is constant dollar cash flow </w:t>
      </w:r>
    </w:p>
    <w:p w14:paraId="2522C87E" w14:textId="7AAE8253" w:rsidR="005C32E3" w:rsidRPr="00E05EC9" w:rsidRDefault="005C32E3" w:rsidP="002740BD">
      <w:pPr>
        <w:pStyle w:val="Heading3"/>
      </w:pPr>
      <w:bookmarkStart w:id="249" w:name="_Toc493340835"/>
      <w:r w:rsidRPr="00E05EC9">
        <w:t>Net Present Value</w:t>
      </w:r>
      <w:bookmarkEnd w:id="249"/>
    </w:p>
    <w:p w14:paraId="42724498" w14:textId="7FA4F038" w:rsidR="005C32E3" w:rsidRPr="00E05EC9" w:rsidRDefault="005C32E3" w:rsidP="002740BD">
      <w:r w:rsidRPr="00E05EC9">
        <w:t xml:space="preserve">The Net Present Value (NPV) takes the present value of the money into consideration and is an </w:t>
      </w:r>
      <w:r w:rsidR="00CA3BD4" w:rsidRPr="00E05EC9">
        <w:t>extension</w:t>
      </w:r>
      <w:r w:rsidRPr="00E05EC9">
        <w:t xml:space="preserve"> of PV value by adding up several years of cashflows</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34BE4540" w14:textId="77777777" w:rsidR="005C32E3" w:rsidRPr="00E05EC9" w:rsidRDefault="005C32E3" w:rsidP="002740BD"/>
    <w:p w14:paraId="02736D6A" w14:textId="2D6A7C03" w:rsidR="005C32E3" w:rsidRPr="00E05EC9" w:rsidRDefault="005C32E3" w:rsidP="002740BD">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E05EC9">
        <w:tab/>
      </w:r>
      <w:r w:rsidRPr="00E05EC9">
        <w:tab/>
      </w:r>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11</w:t>
      </w:r>
      <w:r w:rsidRPr="00E05EC9">
        <w:rPr>
          <w:rStyle w:val="EquationsChar"/>
          <w:rFonts w:eastAsia="TimesNewRoman"/>
          <w:i w:val="0"/>
          <w:lang w:val="en-AU"/>
        </w:rPr>
        <w:fldChar w:fldCharType="end"/>
      </w:r>
      <w:r w:rsidRPr="00E05EC9">
        <w:rPr>
          <w:rStyle w:val="EquationsChar"/>
          <w:rFonts w:eastAsia="TimesNewRoman"/>
          <w:i w:val="0"/>
          <w:lang w:val="en-AU"/>
        </w:rPr>
        <w:t>)</w:t>
      </w:r>
    </w:p>
    <w:p w14:paraId="213921B9" w14:textId="77777777" w:rsidR="005C32E3" w:rsidRPr="00E05EC9" w:rsidRDefault="005C32E3" w:rsidP="002740BD">
      <w:r w:rsidRPr="00E05EC9">
        <w:t>Where:</w:t>
      </w:r>
    </w:p>
    <w:p w14:paraId="27CF821D" w14:textId="77777777" w:rsidR="005C32E3" w:rsidRPr="00E05EC9" w:rsidRDefault="005C32E3" w:rsidP="002740BD">
      <w:pPr>
        <w:pStyle w:val="ListParagraph"/>
        <w:numPr>
          <w:ilvl w:val="0"/>
          <w:numId w:val="11"/>
        </w:numPr>
      </w:pPr>
      <m:oMath>
        <m:r>
          <w:rPr>
            <w:rFonts w:ascii="Cambria Math" w:hAnsi="Cambria Math" w:cs="Cambria Math"/>
          </w:rPr>
          <m:t>n</m:t>
        </m:r>
      </m:oMath>
      <w:r w:rsidRPr="00E05EC9">
        <w:t xml:space="preserve"> – number of years</w:t>
      </w:r>
    </w:p>
    <w:p w14:paraId="5EBF5D16" w14:textId="5A708F34" w:rsidR="005C32E3" w:rsidRPr="00E05EC9" w:rsidRDefault="005C32E3" w:rsidP="002740BD">
      <w:pPr>
        <w:pStyle w:val="ListParagraph"/>
        <w:numPr>
          <w:ilvl w:val="0"/>
          <w:numId w:val="11"/>
        </w:numPr>
      </w:pPr>
      <w:r w:rsidRPr="00E05EC9">
        <w:t>NPV– Net Present value</w:t>
      </w:r>
    </w:p>
    <w:p w14:paraId="6E630AED" w14:textId="77777777" w:rsidR="005C32E3" w:rsidRPr="00E05EC9" w:rsidRDefault="005C32E3" w:rsidP="002740BD">
      <w:pPr>
        <w:pStyle w:val="ListParagraph"/>
        <w:numPr>
          <w:ilvl w:val="0"/>
          <w:numId w:val="11"/>
        </w:numPr>
      </w:pPr>
      <m:oMath>
        <m:r>
          <w:rPr>
            <w:rFonts w:ascii="Cambria Math" w:hAnsi="Cambria Math" w:cs="Cambria Math"/>
          </w:rPr>
          <w:lastRenderedPageBreak/>
          <m:t>d</m:t>
        </m:r>
      </m:oMath>
      <w:r w:rsidRPr="00E05EC9">
        <w:t xml:space="preserve"> – Discount rate</w:t>
      </w:r>
    </w:p>
    <w:p w14:paraId="68A7228D" w14:textId="6CDCCC6E" w:rsidR="005C32E3"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E05EC9">
        <w:t xml:space="preserve"> – is </w:t>
      </w:r>
      <w:r w:rsidR="00CA3BD4" w:rsidRPr="00E05EC9">
        <w:t>dollar cashflow for the nth year</w:t>
      </w:r>
      <w:r w:rsidR="005C32E3" w:rsidRPr="00E05EC9">
        <w:t xml:space="preserve"> </w:t>
      </w:r>
    </w:p>
    <w:p w14:paraId="74F30442" w14:textId="10D5EC22" w:rsidR="00982680" w:rsidRPr="00E05EC9" w:rsidRDefault="00982680" w:rsidP="002740BD">
      <w:pPr>
        <w:pStyle w:val="Heading3"/>
      </w:pPr>
      <w:bookmarkStart w:id="250" w:name="_Toc493340836"/>
      <w:r w:rsidRPr="00E05EC9">
        <w:t>Internal Rate of Return</w:t>
      </w:r>
      <w:bookmarkEnd w:id="250"/>
    </w:p>
    <w:p w14:paraId="300ADAAA" w14:textId="0E41A09C" w:rsidR="00982680" w:rsidRPr="00E05EC9" w:rsidRDefault="00982680" w:rsidP="002740BD">
      <w:r w:rsidRPr="00E05EC9">
        <w:t xml:space="preserve">The Internal Rate of Return (IRR) </w:t>
      </w:r>
      <w:r w:rsidR="005C32E3" w:rsidRPr="00E05EC9">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5C32E3" w:rsidRPr="00E05EC9">
        <w:t>.</w:t>
      </w:r>
    </w:p>
    <w:p w14:paraId="28D4A5DA" w14:textId="77777777" w:rsidR="005C32E3" w:rsidRPr="00E05EC9" w:rsidRDefault="005C32E3" w:rsidP="002740BD"/>
    <w:p w14:paraId="10B832B1" w14:textId="6CAEBBE8" w:rsidR="005C32E3" w:rsidRPr="00E05EC9" w:rsidRDefault="001B14F2" w:rsidP="002740BD">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tab/>
      </w:r>
      <w:r w:rsidR="005C32E3" w:rsidRPr="00E05EC9">
        <w:tab/>
      </w:r>
      <w:r w:rsidR="005C32E3" w:rsidRPr="00E05EC9">
        <w:rPr>
          <w:rStyle w:val="EquationsChar"/>
          <w:rFonts w:eastAsia="TimesNewRoman"/>
          <w:i w:val="0"/>
          <w:lang w:val="en-AU"/>
        </w:rPr>
        <w:t>(</w:t>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TYLEREF 1 \s </w:instrText>
      </w:r>
      <w:r w:rsidR="005C32E3"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noBreakHyphen/>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EQ Equation \* ARABIC \s 1 </w:instrText>
      </w:r>
      <w:r w:rsidR="005C32E3" w:rsidRPr="00E05EC9">
        <w:rPr>
          <w:rStyle w:val="EquationsChar"/>
          <w:rFonts w:eastAsia="TimesNewRoman"/>
          <w:i w:val="0"/>
          <w:lang w:val="en-AU"/>
        </w:rPr>
        <w:fldChar w:fldCharType="separate"/>
      </w:r>
      <w:r w:rsidR="00B62578" w:rsidRPr="00E05EC9">
        <w:rPr>
          <w:rStyle w:val="EquationsChar"/>
          <w:rFonts w:eastAsia="TimesNewRoman"/>
          <w:i w:val="0"/>
          <w:lang w:val="en-AU"/>
        </w:rPr>
        <w:t>12</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t>)</w:t>
      </w:r>
    </w:p>
    <w:p w14:paraId="11011716" w14:textId="11DFBD47" w:rsidR="00982680" w:rsidRPr="00E05EC9" w:rsidRDefault="005C32E3" w:rsidP="002740BD">
      <w:r w:rsidRPr="00E05EC9">
        <w:t>Where:</w:t>
      </w:r>
    </w:p>
    <w:p w14:paraId="78ED6402" w14:textId="77777777" w:rsidR="00CA3BD4" w:rsidRPr="00E05EC9" w:rsidRDefault="00CA3BD4" w:rsidP="002740BD">
      <w:pPr>
        <w:pStyle w:val="ListParagraph"/>
        <w:numPr>
          <w:ilvl w:val="0"/>
          <w:numId w:val="11"/>
        </w:numPr>
      </w:pPr>
      <m:oMath>
        <m:r>
          <w:rPr>
            <w:rFonts w:ascii="Cambria Math" w:hAnsi="Cambria Math" w:cs="Cambria Math"/>
          </w:rPr>
          <m:t>n</m:t>
        </m:r>
      </m:oMath>
      <w:r w:rsidRPr="00E05EC9">
        <w:t xml:space="preserve"> – number of years</w:t>
      </w:r>
    </w:p>
    <w:p w14:paraId="4622A38D" w14:textId="77777777" w:rsidR="00CA3BD4" w:rsidRPr="00E05EC9" w:rsidRDefault="00CA3BD4" w:rsidP="002740BD">
      <w:pPr>
        <w:pStyle w:val="ListParagraph"/>
        <w:numPr>
          <w:ilvl w:val="0"/>
          <w:numId w:val="11"/>
        </w:numPr>
      </w:pPr>
      <w:r w:rsidRPr="00E05EC9">
        <w:t>NPV– Net Present value</w:t>
      </w:r>
    </w:p>
    <w:p w14:paraId="39E937C2" w14:textId="783AC216" w:rsidR="00CA3BD4" w:rsidRPr="00E05EC9" w:rsidRDefault="00CA3BD4" w:rsidP="002740BD">
      <w:pPr>
        <w:pStyle w:val="ListParagraph"/>
        <w:numPr>
          <w:ilvl w:val="0"/>
          <w:numId w:val="11"/>
        </w:numPr>
      </w:pPr>
      <m:oMath>
        <m:r>
          <w:rPr>
            <w:rFonts w:ascii="Cambria Math" w:hAnsi="Cambria Math"/>
          </w:rPr>
          <m:t>IRR</m:t>
        </m:r>
      </m:oMath>
      <w:r w:rsidRPr="00E05EC9">
        <w:t xml:space="preserve"> – internal rate of return</w:t>
      </w:r>
    </w:p>
    <w:p w14:paraId="777C765F" w14:textId="2047F695" w:rsidR="00F17BB4"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E05EC9">
        <w:t xml:space="preserve"> – is dollar cashflow for the nth year </w:t>
      </w:r>
    </w:p>
    <w:p w14:paraId="6A094129" w14:textId="0DF348EE" w:rsidR="00982680" w:rsidRPr="00E05EC9" w:rsidRDefault="00982680" w:rsidP="002740BD">
      <w:pPr>
        <w:pStyle w:val="Heading3"/>
      </w:pPr>
      <w:bookmarkStart w:id="251" w:name="_Toc493340837"/>
      <w:r w:rsidRPr="00E05EC9">
        <w:t xml:space="preserve">Return </w:t>
      </w:r>
      <w:r w:rsidR="00F17BB4" w:rsidRPr="00E05EC9">
        <w:t>on</w:t>
      </w:r>
      <w:r w:rsidRPr="00E05EC9">
        <w:t xml:space="preserve"> Investment</w:t>
      </w:r>
      <w:bookmarkEnd w:id="251"/>
    </w:p>
    <w:p w14:paraId="7E246832" w14:textId="6F5FC474" w:rsidR="00982680" w:rsidRPr="00E05EC9" w:rsidRDefault="00F17BB4" w:rsidP="002740BD">
      <w:r w:rsidRPr="00E05EC9">
        <w:t>The Return on Investment (ROI) is calculated as ratio of the earnings or profits of a project to the investment cost. There are different methods to calculate the profits of a project which are the total summed</w:t>
      </w:r>
      <w:r w:rsidR="001B14F2" w:rsidRPr="00E05EC9">
        <w:t xml:space="preserve"> (Simple ROI)</w:t>
      </w:r>
      <w:r w:rsidRPr="00E05EC9">
        <w:t xml:space="preserve"> or the discounted present value</w:t>
      </w:r>
      <w:r w:rsidR="001B14F2" w:rsidRPr="00E05EC9">
        <w:t xml:space="preserve"> (Discounted ROI). The Simple ROI does not take into the assumed future discount rates</w:t>
      </w:r>
      <w:r w:rsidR="00DD1C1C" w:rsidRPr="00E05EC9">
        <w:t xml:space="preserve"> </w:t>
      </w:r>
      <w:r w:rsidR="00DD1C1C" w:rsidRPr="00E05EC9">
        <w:fldChar w:fldCharType="begin"/>
      </w:r>
      <w:r w:rsidR="00DD1C1C"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E05EC9">
        <w:fldChar w:fldCharType="separate"/>
      </w:r>
      <w:r w:rsidR="00DD1C1C" w:rsidRPr="00E05EC9">
        <w:t>[</w:t>
      </w:r>
      <w:hyperlink w:anchor="_ENREF_110" w:tooltip="Hartman, 2004 #176" w:history="1">
        <w:r w:rsidR="00DD1C1C" w:rsidRPr="00E05EC9">
          <w:t>110</w:t>
        </w:r>
      </w:hyperlink>
      <w:r w:rsidR="00DD1C1C" w:rsidRPr="00E05EC9">
        <w:t>]</w:t>
      </w:r>
      <w:r w:rsidR="00DD1C1C" w:rsidRPr="00E05EC9">
        <w:fldChar w:fldCharType="end"/>
      </w:r>
      <w:r w:rsidR="001B14F2" w:rsidRPr="00E05EC9">
        <w:t>.</w:t>
      </w:r>
    </w:p>
    <w:p w14:paraId="6F620765" w14:textId="77777777" w:rsidR="00F17BB4" w:rsidRPr="00E05EC9" w:rsidRDefault="00F17BB4" w:rsidP="002740BD"/>
    <w:p w14:paraId="2AB8FCD8" w14:textId="1BAE7B9D" w:rsidR="00F17BB4" w:rsidRPr="00E05EC9" w:rsidRDefault="00F17BB4" w:rsidP="002740BD">
      <w:pPr>
        <w:pStyle w:val="EquaText"/>
      </w:pPr>
      <m:oMath>
        <m:r>
          <m:t>Simple (ROI)=</m:t>
        </m:r>
        <m:f>
          <m:fPr>
            <m:ctrlPr/>
          </m:fPr>
          <m:num>
            <m:r>
              <m:t>Overall Financial Gain</m:t>
            </m:r>
          </m:num>
          <m:den>
            <m:r>
              <m:t>Total Investment Cost</m:t>
            </m:r>
          </m:den>
        </m:f>
      </m:oMath>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13</w:t>
      </w:r>
      <w:r w:rsidRPr="00E05EC9">
        <w:rPr>
          <w:rStyle w:val="EquationsChar"/>
          <w:rFonts w:eastAsia="TimesNewRoman"/>
          <w:i w:val="0"/>
          <w:lang w:val="en-AU"/>
        </w:rPr>
        <w:fldChar w:fldCharType="end"/>
      </w:r>
      <w:r w:rsidRPr="00E05EC9">
        <w:rPr>
          <w:rStyle w:val="EquationsChar"/>
          <w:rFonts w:eastAsia="TimesNewRoman"/>
          <w:i w:val="0"/>
          <w:lang w:val="en-AU"/>
        </w:rPr>
        <w:t>)</w:t>
      </w:r>
    </w:p>
    <w:p w14:paraId="696B8A75" w14:textId="327A62AC" w:rsidR="001B14F2" w:rsidRPr="00E05EC9" w:rsidRDefault="00982680" w:rsidP="002740BD">
      <w:pPr>
        <w:pStyle w:val="Heading3"/>
      </w:pPr>
      <w:bookmarkStart w:id="252" w:name="_Toc493340838"/>
      <w:r w:rsidRPr="00E05EC9">
        <w:t>Simple Payback Period</w:t>
      </w:r>
      <w:bookmarkEnd w:id="252"/>
    </w:p>
    <w:p w14:paraId="3FD0A940" w14:textId="558B934C" w:rsidR="0062106F" w:rsidRPr="00E05EC9" w:rsidRDefault="001B14F2" w:rsidP="002740BD">
      <w:r w:rsidRPr="00E05EC9">
        <w:t xml:space="preserve">The </w:t>
      </w:r>
      <w:r w:rsidR="0062106F" w:rsidRPr="00E05EC9">
        <w:t xml:space="preserve">Simple Payback Period (SPB) is determined by dividing the total investment cost by annual cashflow. The </w:t>
      </w:r>
      <w:r w:rsidR="00B1036A" w:rsidRPr="00E05EC9">
        <w:t>initial</w:t>
      </w:r>
      <w:r w:rsidR="0062106F" w:rsidRPr="00E05EC9">
        <w:t xml:space="preserve"> cashflow is extrapolated for every year. This fails to take into account the discount rate of money which is included in the Discounted Payback Period (DPB)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62106F" w:rsidRPr="00E05EC9">
        <w:t>.</w:t>
      </w:r>
    </w:p>
    <w:p w14:paraId="1FD657A2" w14:textId="6F4BA1A2" w:rsidR="001B14F2" w:rsidRPr="00E05EC9" w:rsidRDefault="001B14F2" w:rsidP="002740BD">
      <w:pPr>
        <w:pStyle w:val="EquaText"/>
      </w:pPr>
      <m:oMath>
        <m:r>
          <m:t>Simple Payback Period=</m:t>
        </m:r>
        <m:f>
          <m:fPr>
            <m:ctrlPr/>
          </m:fPr>
          <m:num>
            <m:r>
              <m:t>Total Investment</m:t>
            </m:r>
          </m:num>
          <m:den>
            <m:r>
              <m:t>Estimated Annual Net Cash Flow</m:t>
            </m:r>
          </m:den>
        </m:f>
      </m:oMath>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B62578" w:rsidRPr="00E05EC9">
        <w:rPr>
          <w:rStyle w:val="EquationsChar"/>
          <w:rFonts w:eastAsia="TimesNewRoman"/>
          <w:i w:val="0"/>
          <w:lang w:val="en-AU"/>
        </w:rPr>
        <w:t>14</w:t>
      </w:r>
      <w:r w:rsidRPr="00E05EC9">
        <w:rPr>
          <w:rStyle w:val="EquationsChar"/>
          <w:rFonts w:eastAsia="TimesNewRoman"/>
          <w:i w:val="0"/>
          <w:lang w:val="en-AU"/>
        </w:rPr>
        <w:fldChar w:fldCharType="end"/>
      </w:r>
      <w:r w:rsidRPr="00E05EC9">
        <w:rPr>
          <w:rStyle w:val="EquationsChar"/>
          <w:rFonts w:eastAsia="TimesNewRoman"/>
          <w:i w:val="0"/>
          <w:lang w:val="en-AU"/>
        </w:rPr>
        <w:t>)</w:t>
      </w:r>
    </w:p>
    <w:p w14:paraId="5796EC80" w14:textId="7ECA444E" w:rsidR="001A4565" w:rsidRPr="00E05EC9" w:rsidRDefault="001A4565" w:rsidP="002740BD">
      <w:pPr>
        <w:rPr>
          <w:highlight w:val="yellow"/>
        </w:rPr>
      </w:pPr>
      <w:r w:rsidRPr="00E05EC9">
        <w:br w:type="page"/>
      </w:r>
    </w:p>
    <w:p w14:paraId="2AB9DEAC" w14:textId="6A0462B9" w:rsidR="00DE35FA" w:rsidRPr="00E05EC9" w:rsidRDefault="00DE35FA" w:rsidP="002740BD"/>
    <w:p w14:paraId="38D2A218" w14:textId="68F739A8" w:rsidR="00DE35FA" w:rsidRPr="00E05EC9" w:rsidRDefault="00DE35FA" w:rsidP="002740BD">
      <w:pPr>
        <w:pStyle w:val="Heading2"/>
      </w:pPr>
      <w:bookmarkStart w:id="253" w:name="_Toc493340839"/>
      <w:r w:rsidRPr="00E05EC9">
        <w:t>Risk Assessment</w:t>
      </w:r>
      <w:bookmarkEnd w:id="253"/>
    </w:p>
    <w:p w14:paraId="1A954129" w14:textId="2A63012E" w:rsidR="00DE35FA" w:rsidRPr="00E05EC9" w:rsidRDefault="006444AB" w:rsidP="002740BD">
      <w:r w:rsidRPr="00E05EC9">
        <w:t>The risk assessment was completed as per the JCU procedure on the website. It is attached and all possible risks associated with the project</w:t>
      </w:r>
      <w:r w:rsidR="00AD3D07" w:rsidRPr="00E05EC9">
        <w:t xml:space="preserve"> we considered</w:t>
      </w:r>
      <w:r w:rsidRPr="00E05EC9">
        <w:t>.</w:t>
      </w:r>
      <w:r w:rsidR="00D80471" w:rsidRPr="00E05EC9">
        <w:t xml:space="preserve"> The signed approved form is attached in the appendix</w:t>
      </w:r>
      <w:r w:rsidR="004E370D" w:rsidRPr="00E05EC9">
        <w:t>.</w:t>
      </w:r>
    </w:p>
    <w:p w14:paraId="78A5BFFB" w14:textId="1DFABCB5" w:rsidR="00DE35FA" w:rsidRPr="00E05EC9" w:rsidRDefault="00DE35FA" w:rsidP="002740BD"/>
    <w:p w14:paraId="37262BE5" w14:textId="48B8696C" w:rsidR="00DE35FA" w:rsidRPr="00E05EC9" w:rsidRDefault="006444AB" w:rsidP="002740BD">
      <w:pPr>
        <w:pStyle w:val="Heading2"/>
      </w:pPr>
      <w:bookmarkStart w:id="254" w:name="_Toc493340840"/>
      <w:r w:rsidRPr="00E05EC9">
        <w:t>Project Funding</w:t>
      </w:r>
      <w:bookmarkEnd w:id="254"/>
    </w:p>
    <w:p w14:paraId="33BBB9BE" w14:textId="25B30FBB" w:rsidR="006444AB" w:rsidRPr="00E05EC9" w:rsidRDefault="006444AB" w:rsidP="002740BD">
      <w:r w:rsidRPr="00E05EC9">
        <w:t xml:space="preserve">The project is limited in its allowable budget and scope for the works of testing and were downgraded to comply with budget availabilities. The primary costs of the project are with </w:t>
      </w:r>
      <w:r w:rsidR="00AD3D07" w:rsidRPr="00E05EC9">
        <w:t>licenses</w:t>
      </w:r>
      <w:r w:rsidRPr="00E05EC9">
        <w:t xml:space="preserve"> for the computer software. </w:t>
      </w:r>
      <w:r w:rsidR="004E370D" w:rsidRPr="00E05EC9">
        <w:t xml:space="preserve"> The </w:t>
      </w:r>
      <w:r w:rsidRPr="00E05EC9">
        <w:t xml:space="preserve">Matlab Student Version </w:t>
      </w:r>
      <w:r w:rsidR="004E370D" w:rsidRPr="00E05EC9">
        <w:t xml:space="preserve">was </w:t>
      </w:r>
      <w:r w:rsidRPr="00E05EC9">
        <w:t>$115 AUD</w:t>
      </w:r>
      <w:r w:rsidR="004E370D" w:rsidRPr="00E05EC9">
        <w:t>. Functions such as the “IRR” function were not included in the Matlab Student Version. The cost of the added tool box was $35 AUD.</w:t>
      </w:r>
    </w:p>
    <w:p w14:paraId="22729B27" w14:textId="75C09B19" w:rsidR="00DE35FA" w:rsidRPr="00E05EC9" w:rsidRDefault="00DE35FA" w:rsidP="002740BD"/>
    <w:p w14:paraId="48063CB7" w14:textId="77777777" w:rsidR="000279CE" w:rsidRPr="00E05EC9" w:rsidRDefault="000279CE" w:rsidP="002740BD">
      <w:pPr>
        <w:pStyle w:val="Heading2"/>
      </w:pPr>
      <w:bookmarkStart w:id="255" w:name="_Toc493340841"/>
      <w:r w:rsidRPr="00E05EC9">
        <w:t>Gantt Chart</w:t>
      </w:r>
      <w:bookmarkEnd w:id="255"/>
    </w:p>
    <w:p w14:paraId="32541EFC" w14:textId="768BBC2D" w:rsidR="000279CE" w:rsidRPr="00E05EC9" w:rsidRDefault="00DD1C1C" w:rsidP="002740BD">
      <w:r w:rsidRPr="00E05EC9">
        <w:t>The g</w:t>
      </w:r>
      <w:r w:rsidR="000279CE" w:rsidRPr="00E05EC9">
        <w:t xml:space="preserve">antt chart was created to give overview and scope for the works. Milestones were marked to ensure adequate progress was being achieved. The Gantt chart is attached in Appendix 1 and </w:t>
      </w:r>
      <w:r w:rsidR="004E370D" w:rsidRPr="00E05EC9">
        <w:t xml:space="preserve">was reviewed throughout the project lifeline. </w:t>
      </w:r>
    </w:p>
    <w:p w14:paraId="60356F9A" w14:textId="77777777" w:rsidR="000279CE" w:rsidRPr="00E05EC9" w:rsidRDefault="000279CE" w:rsidP="002740BD"/>
    <w:p w14:paraId="336BC7D6" w14:textId="588CB5DC" w:rsidR="00056B9F" w:rsidRPr="00E05EC9" w:rsidRDefault="00056B9F" w:rsidP="002740BD">
      <w:pPr>
        <w:pStyle w:val="Heading1"/>
      </w:pPr>
      <w:bookmarkStart w:id="256" w:name="_Toc493340842"/>
      <w:r w:rsidRPr="00E05EC9">
        <w:lastRenderedPageBreak/>
        <w:t>MATLAB GUI PROGRAM</w:t>
      </w:r>
      <w:bookmarkEnd w:id="256"/>
    </w:p>
    <w:p w14:paraId="48DE2D4A" w14:textId="324D26BE" w:rsidR="00056B9F" w:rsidRPr="00E05EC9" w:rsidRDefault="00056B9F" w:rsidP="002740BD">
      <w:r w:rsidRPr="00E05EC9">
        <w:t xml:space="preserve">The previous section highlighted the important variables which were critical for the operation of a program to </w:t>
      </w:r>
      <w:r w:rsidR="008A1C15" w:rsidRPr="00E05EC9">
        <w:t>efficiently</w:t>
      </w:r>
      <w:r w:rsidRPr="00E05EC9">
        <w:t xml:space="preserve"> model the operation of a solar hybrid system. This section will outline an example </w:t>
      </w:r>
      <w:r w:rsidR="008A1C15" w:rsidRPr="00E05EC9">
        <w:t>calculation</w:t>
      </w:r>
      <w:r w:rsidRPr="00E05EC9">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E05EC9">
        <w:t>sufficient</w:t>
      </w:r>
      <w:r w:rsidRPr="00E05EC9">
        <w:t xml:space="preserve"> time to source the correct information, for accurate simulations, and to </w:t>
      </w:r>
      <w:r w:rsidR="008A1C15" w:rsidRPr="00E05EC9">
        <w:t>facilitate</w:t>
      </w:r>
      <w:r w:rsidRPr="00E05EC9">
        <w:t xml:space="preserve"> smooth </w:t>
      </w:r>
      <w:r w:rsidR="008A1C15" w:rsidRPr="00E05EC9">
        <w:t>navigability</w:t>
      </w:r>
      <w:r w:rsidRPr="00E05EC9">
        <w:t xml:space="preserve">. </w:t>
      </w:r>
    </w:p>
    <w:p w14:paraId="0E7C53D7" w14:textId="77777777" w:rsidR="00056B9F" w:rsidRPr="00E05EC9" w:rsidRDefault="00056B9F" w:rsidP="002740BD"/>
    <w:p w14:paraId="52A91E6B" w14:textId="722698CD" w:rsidR="00056B9F" w:rsidRPr="00E05EC9" w:rsidRDefault="00056B9F" w:rsidP="002740BD">
      <w:r w:rsidRPr="00E05EC9">
        <w:t xml:space="preserve">The GUI was split into 5 different tabs which were Data </w:t>
      </w:r>
      <w:r w:rsidR="008A1C15" w:rsidRPr="00E05EC9">
        <w:t>Acquisition</w:t>
      </w:r>
      <w:r w:rsidRPr="00E05EC9">
        <w:t xml:space="preserve">, Input Data, Estimated Production, Finance Options, and Display. This design was selected as it gave the user the ability to switch between options and created a </w:t>
      </w:r>
      <w:r w:rsidR="008A1C15" w:rsidRPr="00E05EC9">
        <w:t>user-friendly</w:t>
      </w:r>
      <w:r w:rsidRPr="00E05EC9">
        <w:t xml:space="preserve"> environment. The following section will explore the program and provide snapshots of how the user could input data.</w:t>
      </w:r>
    </w:p>
    <w:p w14:paraId="3D00DB5E" w14:textId="77777777" w:rsidR="00056B9F" w:rsidRPr="00E05EC9" w:rsidRDefault="00056B9F" w:rsidP="002740BD"/>
    <w:p w14:paraId="64EC7F96" w14:textId="58D6CA84" w:rsidR="00056B9F" w:rsidRPr="00E05EC9" w:rsidRDefault="00056B9F" w:rsidP="002740BD">
      <w:pPr>
        <w:pStyle w:val="Heading2"/>
        <w:numPr>
          <w:ilvl w:val="1"/>
          <w:numId w:val="17"/>
        </w:numPr>
      </w:pPr>
      <w:bookmarkStart w:id="257" w:name="_Toc493340843"/>
      <w:r w:rsidRPr="00E05EC9">
        <w:t>Data Acquisition</w:t>
      </w:r>
      <w:bookmarkEnd w:id="257"/>
    </w:p>
    <w:p w14:paraId="5FE7808C" w14:textId="7A7485FA" w:rsidR="00056B9F" w:rsidRPr="00E05EC9" w:rsidRDefault="00056B9F" w:rsidP="002740BD">
      <w:pPr>
        <w:rPr>
          <w:lang w:eastAsia="en-GB"/>
        </w:rPr>
      </w:pPr>
      <w:r w:rsidRPr="00E05EC9">
        <mc:AlternateContent>
          <mc:Choice Requires="wpg">
            <w:drawing>
              <wp:anchor distT="0" distB="0" distL="114300" distR="114300" simplePos="0" relativeHeight="252298752"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E05EC9" w:rsidRDefault="00E05EC9" w:rsidP="002740BD">
                              <w:pPr>
                                <w:pStyle w:val="Caption"/>
                                <w:rPr>
                                  <w:szCs w:val="24"/>
                                </w:rPr>
                              </w:pPr>
                              <w:bookmarkStart w:id="258" w:name="_Toc493338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2298752;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E05EC9" w:rsidRDefault="00E05EC9" w:rsidP="002740BD">
                        <w:pPr>
                          <w:pStyle w:val="Caption"/>
                          <w:rPr>
                            <w:szCs w:val="24"/>
                          </w:rPr>
                        </w:pPr>
                        <w:bookmarkStart w:id="259" w:name="_Toc493338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9"/>
                      </w:p>
                    </w:txbxContent>
                  </v:textbox>
                </v:shape>
                <w10:wrap type="square"/>
              </v:group>
            </w:pict>
          </mc:Fallback>
        </mc:AlternateContent>
      </w:r>
      <w:r w:rsidRPr="00E05EC9">
        <w:rPr>
          <w:lang w:eastAsia="en-GB"/>
        </w:rPr>
        <w:t xml:space="preserve">The inputs were entered in the Data </w:t>
      </w:r>
      <w:r w:rsidR="008A1C15" w:rsidRPr="00E05EC9">
        <w:rPr>
          <w:lang w:eastAsia="en-GB"/>
        </w:rPr>
        <w:t>Acquisition</w:t>
      </w:r>
      <w:r w:rsidRPr="00E05EC9">
        <w:rPr>
          <w:lang w:eastAsia="en-GB"/>
        </w:rPr>
        <w:t xml:space="preserve"> phase using a prompted style option. </w:t>
      </w:r>
      <w:r w:rsidRPr="00E05EC9">
        <w:rPr>
          <w:lang w:eastAsia="en-GB"/>
        </w:rPr>
        <w:fldChar w:fldCharType="begin"/>
      </w:r>
      <w:r w:rsidRPr="00E05EC9">
        <w:rPr>
          <w:lang w:eastAsia="en-GB"/>
        </w:rPr>
        <w:instrText xml:space="preserve"> REF _Ref481245751 \h </w:instrText>
      </w:r>
      <w:r w:rsidR="00AC0CD5" w:rsidRPr="00E05EC9">
        <w:rPr>
          <w:lang w:eastAsia="en-GB"/>
        </w:rPr>
        <w:instrText xml:space="preserve"> \* MERGEFORMAT </w:instrText>
      </w:r>
      <w:r w:rsidRPr="00E05EC9">
        <w:rPr>
          <w:lang w:eastAsia="en-GB"/>
        </w:rPr>
      </w:r>
      <w:r w:rsidRPr="00E05EC9">
        <w:rPr>
          <w:lang w:eastAsia="en-GB"/>
        </w:rPr>
        <w:fldChar w:fldCharType="separate"/>
      </w:r>
      <w:r w:rsidR="00B62578" w:rsidRPr="00E05EC9">
        <w:t>Figure 1</w:t>
      </w:r>
      <w:r w:rsidR="00B62578" w:rsidRPr="00E05EC9">
        <w:noBreakHyphen/>
        <w:t>1</w:t>
      </w:r>
      <w:r w:rsidRPr="00E05EC9">
        <w:rPr>
          <w:lang w:eastAsia="en-GB"/>
        </w:rPr>
        <w:fldChar w:fldCharType="end"/>
      </w:r>
      <w:r w:rsidRPr="00E05EC9">
        <w:rPr>
          <w:lang w:eastAsia="en-GB"/>
        </w:rPr>
        <w:t xml:space="preserve"> shows the first screen upon entry to the GUI.</w:t>
      </w:r>
    </w:p>
    <w:p w14:paraId="4F3B59A5" w14:textId="77777777" w:rsidR="00056B9F" w:rsidRPr="00E05EC9" w:rsidRDefault="00056B9F" w:rsidP="002740BD">
      <w:pPr>
        <w:rPr>
          <w:lang w:eastAsia="en-GB"/>
        </w:rPr>
      </w:pPr>
    </w:p>
    <w:p w14:paraId="32EAE02A" w14:textId="77777777" w:rsidR="00056B9F" w:rsidRPr="00E05EC9" w:rsidRDefault="00056B9F" w:rsidP="002740BD">
      <w:pPr>
        <w:rPr>
          <w:lang w:eastAsia="en-GB"/>
        </w:rPr>
      </w:pPr>
    </w:p>
    <w:p w14:paraId="77A68133" w14:textId="77777777" w:rsidR="00056B9F" w:rsidRPr="00E05EC9" w:rsidRDefault="00056B9F" w:rsidP="002740BD">
      <w:pPr>
        <w:rPr>
          <w:lang w:eastAsia="en-GB"/>
        </w:rPr>
      </w:pPr>
    </w:p>
    <w:p w14:paraId="49B7687B" w14:textId="68664276" w:rsidR="00056B9F" w:rsidRPr="00E05EC9" w:rsidRDefault="00056B9F" w:rsidP="002740BD">
      <w:pPr>
        <w:rPr>
          <w:lang w:eastAsia="en-GB"/>
        </w:rPr>
      </w:pPr>
      <w:r w:rsidRPr="00E05EC9">
        <w:rPr>
          <w:lang w:eastAsia="en-GB"/>
        </w:rPr>
        <w:fldChar w:fldCharType="begin"/>
      </w:r>
      <w:r w:rsidRPr="00E05EC9">
        <w:rPr>
          <w:lang w:eastAsia="en-GB"/>
        </w:rPr>
        <w:instrText xml:space="preserve"> REF _Ref492577787 \h </w:instrText>
      </w:r>
      <w:r w:rsidRPr="00E05EC9">
        <w:rPr>
          <w:lang w:eastAsia="en-GB"/>
        </w:rPr>
      </w:r>
      <w:r w:rsidRPr="00E05EC9">
        <w:rPr>
          <w:lang w:eastAsia="en-GB"/>
        </w:rPr>
        <w:fldChar w:fldCharType="separate"/>
      </w:r>
      <w:r w:rsidR="00B62578" w:rsidRPr="00E05EC9">
        <w:t>Figure 4</w:t>
      </w:r>
      <w:r w:rsidR="00B62578" w:rsidRPr="00E05EC9">
        <w:noBreakHyphen/>
        <w:t>2</w:t>
      </w:r>
      <w:r w:rsidRPr="00E05EC9">
        <w:rPr>
          <w:lang w:eastAsia="en-GB"/>
        </w:rPr>
        <w:fldChar w:fldCharType="end"/>
      </w:r>
      <w:r w:rsidRPr="00E05EC9">
        <w:rPr>
          <w:lang w:eastAsia="en-GB"/>
        </w:rPr>
        <w:t xml:space="preserve"> shows the succession of prompting proceeding the user.</w:t>
      </w:r>
    </w:p>
    <w:p w14:paraId="1C300057" w14:textId="748293BE" w:rsidR="00056B9F" w:rsidRPr="00E05EC9" w:rsidRDefault="00056B9F" w:rsidP="002740BD">
      <w:pPr>
        <w:pStyle w:val="Caption"/>
        <w:rPr>
          <w:lang w:eastAsia="en-GB"/>
        </w:rPr>
      </w:pPr>
      <w:bookmarkStart w:id="260" w:name="_Ref492577787"/>
      <w:bookmarkStart w:id="261" w:name="_Toc493338211"/>
      <w:r w:rsidRPr="00E05EC9">
        <w:lastRenderedPageBreak/>
        <w:t xml:space="preserve">Figure </w:t>
      </w:r>
      <w:r w:rsidR="00340FD4" w:rsidRPr="00E05EC9">
        <w:fldChar w:fldCharType="begin"/>
      </w:r>
      <w:r w:rsidR="00340FD4" w:rsidRPr="00E05EC9">
        <w:instrText xml:space="preserve"> STYLEREF 1 \s </w:instrText>
      </w:r>
      <w:r w:rsidR="00340FD4" w:rsidRPr="00E05EC9">
        <w:fldChar w:fldCharType="separate"/>
      </w:r>
      <w:r w:rsidR="00B62578" w:rsidRPr="00E05EC9">
        <w:t>4</w:t>
      </w:r>
      <w:r w:rsidR="00340FD4" w:rsidRPr="00E05EC9">
        <w:fldChar w:fldCharType="end"/>
      </w:r>
      <w:r w:rsidR="00340FD4" w:rsidRPr="00E05EC9">
        <w:noBreakHyphen/>
      </w:r>
      <w:r w:rsidR="00340FD4" w:rsidRPr="00E05EC9">
        <w:fldChar w:fldCharType="begin"/>
      </w:r>
      <w:r w:rsidR="00340FD4" w:rsidRPr="00E05EC9">
        <w:instrText xml:space="preserve"> SEQ Figure \* ARABIC \s 1 </w:instrText>
      </w:r>
      <w:r w:rsidR="00340FD4" w:rsidRPr="00E05EC9">
        <w:fldChar w:fldCharType="separate"/>
      </w:r>
      <w:r w:rsidR="00B62578" w:rsidRPr="00E05EC9">
        <w:t>2</w:t>
      </w:r>
      <w:r w:rsidR="00340FD4" w:rsidRPr="00E05EC9">
        <w:fldChar w:fldCharType="end"/>
      </w:r>
      <w:bookmarkEnd w:id="260"/>
      <w:r w:rsidRPr="00E05EC9">
        <w:t xml:space="preserve"> - Data </w:t>
      </w:r>
      <w:r w:rsidR="008A1C15" w:rsidRPr="00E05EC9">
        <w:t>Acquisition</w:t>
      </w:r>
      <w:r w:rsidRPr="00E05EC9">
        <w:t xml:space="preserve"> phase of GUI</w:t>
      </w:r>
      <w:r w:rsidRPr="00E05EC9">
        <mc:AlternateContent>
          <mc:Choice Requires="wpg">
            <w:drawing>
              <wp:anchor distT="0" distB="0" distL="114300" distR="114300" simplePos="0" relativeHeight="252303872"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C8F0116" id="Group 7338" o:spid="_x0000_s1026" style="position:absolute;margin-left:-37.15pt;margin-top:12.5pt;width:534.6pt;height:639.65pt;z-index:252303872"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E05EC9">
        <w:t xml:space="preserve"> prompting</w:t>
      </w:r>
      <w:bookmarkEnd w:id="261"/>
    </w:p>
    <w:p w14:paraId="7889D248" w14:textId="77777777" w:rsidR="00056B9F" w:rsidRPr="00E05EC9" w:rsidRDefault="00056B9F" w:rsidP="002740BD">
      <w:pPr>
        <w:rPr>
          <w:lang w:eastAsia="en-GB"/>
        </w:rPr>
      </w:pPr>
    </w:p>
    <w:p w14:paraId="5A551BB3" w14:textId="1A3B3592" w:rsidR="00056B9F" w:rsidRPr="00E05EC9" w:rsidRDefault="00056B9F" w:rsidP="002740BD">
      <w:pPr>
        <w:rPr>
          <w:lang w:eastAsia="en-GB"/>
        </w:rPr>
      </w:pPr>
      <w:r w:rsidRPr="00E05EC9">
        <w:rPr>
          <w:lang w:eastAsia="en-GB"/>
        </w:rPr>
        <w:lastRenderedPageBreak/>
        <w:fldChar w:fldCharType="begin"/>
      </w:r>
      <w:r w:rsidRPr="00E05EC9">
        <w:rPr>
          <w:lang w:eastAsia="en-GB"/>
        </w:rPr>
        <w:instrText xml:space="preserve"> REF _Ref492577838 \h </w:instrText>
      </w:r>
      <w:r w:rsidRPr="00E05EC9">
        <w:rPr>
          <w:lang w:eastAsia="en-GB"/>
        </w:rPr>
      </w:r>
      <w:r w:rsidRPr="00E05EC9">
        <w:rPr>
          <w:lang w:eastAsia="en-GB"/>
        </w:rPr>
        <w:fldChar w:fldCharType="separate"/>
      </w:r>
      <w:r w:rsidR="00B62578" w:rsidRPr="00E05EC9">
        <w:t>Figure 5</w:t>
      </w:r>
      <w:r w:rsidR="00B62578" w:rsidRPr="00E05EC9">
        <w:noBreakHyphen/>
        <w:t>3</w:t>
      </w:r>
      <w:r w:rsidRPr="00E05EC9">
        <w:rPr>
          <w:lang w:eastAsia="en-GB"/>
        </w:rPr>
        <w:fldChar w:fldCharType="end"/>
      </w:r>
      <w:r w:rsidRPr="00E05EC9">
        <w:rPr>
          <w:lang w:eastAsia="en-GB"/>
        </w:rPr>
        <w:t xml:space="preserve"> shows the succession of prompting proceeding the user.</w:t>
      </w:r>
    </w:p>
    <w:p w14:paraId="0E149280" w14:textId="16EFC533" w:rsidR="00056B9F" w:rsidRPr="00E05EC9" w:rsidRDefault="00056B9F" w:rsidP="002740BD">
      <w:pPr>
        <w:rPr>
          <w:lang w:eastAsia="en-GB"/>
        </w:rPr>
      </w:pPr>
      <w:r w:rsidRPr="00E05EC9">
        <mc:AlternateContent>
          <mc:Choice Requires="wpg">
            <w:drawing>
              <wp:anchor distT="0" distB="0" distL="114300" distR="114300" simplePos="0" relativeHeight="25230899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E05EC9" w:rsidRDefault="00E05EC9" w:rsidP="002740BD">
                              <w:pPr>
                                <w:pStyle w:val="Caption"/>
                                <w:rPr>
                                  <w:szCs w:val="24"/>
                                  <w:lang w:val="en-GB" w:eastAsia="en-GB"/>
                                </w:rPr>
                              </w:pPr>
                              <w:bookmarkStart w:id="262" w:name="_Ref492577838"/>
                              <w:bookmarkStart w:id="263" w:name="_Toc49333821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62"/>
                              <w:r>
                                <w:t xml:space="preserve"> - Data Aquisition phase of GUI prompting</w:t>
                              </w:r>
                              <w:bookmarkEnd w:id="26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230899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E05EC9" w:rsidRDefault="00E05EC9" w:rsidP="002740BD">
                        <w:pPr>
                          <w:pStyle w:val="Caption"/>
                          <w:rPr>
                            <w:szCs w:val="24"/>
                            <w:lang w:val="en-GB" w:eastAsia="en-GB"/>
                          </w:rPr>
                        </w:pPr>
                        <w:bookmarkStart w:id="264" w:name="_Ref492577838"/>
                        <w:bookmarkStart w:id="265" w:name="_Toc49333821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64"/>
                        <w:r>
                          <w:t xml:space="preserve"> - Data Aquisition phase of GUI prompting</w:t>
                        </w:r>
                        <w:bookmarkEnd w:id="265"/>
                      </w:p>
                    </w:txbxContent>
                  </v:textbox>
                </v:shape>
              </v:group>
            </w:pict>
          </mc:Fallback>
        </mc:AlternateContent>
      </w:r>
    </w:p>
    <w:p w14:paraId="4644DE44" w14:textId="77777777" w:rsidR="00056B9F" w:rsidRPr="00E05EC9" w:rsidRDefault="00056B9F" w:rsidP="002740BD">
      <w:pPr>
        <w:rPr>
          <w:lang w:eastAsia="en-GB"/>
        </w:rPr>
      </w:pPr>
    </w:p>
    <w:p w14:paraId="5B0F9F28" w14:textId="77777777" w:rsidR="00056B9F" w:rsidRPr="00E05EC9" w:rsidRDefault="00056B9F" w:rsidP="002740BD">
      <w:pPr>
        <w:rPr>
          <w:lang w:eastAsia="en-GB"/>
        </w:rPr>
      </w:pPr>
    </w:p>
    <w:p w14:paraId="0159B42D" w14:textId="77777777" w:rsidR="00056B9F" w:rsidRPr="00E05EC9" w:rsidRDefault="00056B9F" w:rsidP="002740BD">
      <w:pPr>
        <w:rPr>
          <w:lang w:eastAsia="en-GB"/>
        </w:rPr>
      </w:pPr>
    </w:p>
    <w:p w14:paraId="6961D260" w14:textId="77777777" w:rsidR="00056B9F" w:rsidRPr="00E05EC9" w:rsidRDefault="00056B9F" w:rsidP="002740BD">
      <w:pPr>
        <w:rPr>
          <w:lang w:eastAsia="en-GB"/>
        </w:rPr>
      </w:pPr>
    </w:p>
    <w:p w14:paraId="68D09746" w14:textId="77777777" w:rsidR="00056B9F" w:rsidRPr="00E05EC9" w:rsidRDefault="00056B9F" w:rsidP="002740BD">
      <w:pPr>
        <w:rPr>
          <w:lang w:eastAsia="en-GB"/>
        </w:rPr>
      </w:pPr>
    </w:p>
    <w:p w14:paraId="25483B0A" w14:textId="77777777" w:rsidR="00056B9F" w:rsidRPr="00E05EC9" w:rsidRDefault="00056B9F" w:rsidP="002740BD">
      <w:pPr>
        <w:rPr>
          <w:lang w:eastAsia="en-GB"/>
        </w:rPr>
      </w:pPr>
    </w:p>
    <w:p w14:paraId="5F0DA39B" w14:textId="77777777" w:rsidR="00056B9F" w:rsidRPr="00E05EC9" w:rsidRDefault="00056B9F" w:rsidP="002740BD">
      <w:pPr>
        <w:rPr>
          <w:lang w:eastAsia="en-GB"/>
        </w:rPr>
      </w:pPr>
    </w:p>
    <w:p w14:paraId="294A5B42" w14:textId="77777777" w:rsidR="00056B9F" w:rsidRPr="00E05EC9" w:rsidRDefault="00056B9F" w:rsidP="002740BD">
      <w:pPr>
        <w:rPr>
          <w:lang w:eastAsia="en-GB"/>
        </w:rPr>
      </w:pPr>
    </w:p>
    <w:p w14:paraId="249BC6AC" w14:textId="77777777" w:rsidR="00056B9F" w:rsidRPr="00E05EC9" w:rsidRDefault="00056B9F" w:rsidP="002740BD">
      <w:pPr>
        <w:rPr>
          <w:lang w:eastAsia="en-GB"/>
        </w:rPr>
      </w:pPr>
    </w:p>
    <w:p w14:paraId="07218A35" w14:textId="77777777" w:rsidR="00056B9F" w:rsidRPr="00E05EC9" w:rsidRDefault="00056B9F" w:rsidP="002740BD">
      <w:pPr>
        <w:rPr>
          <w:lang w:eastAsia="en-GB"/>
        </w:rPr>
      </w:pPr>
    </w:p>
    <w:p w14:paraId="2CBFBEF0" w14:textId="77777777" w:rsidR="00056B9F" w:rsidRPr="00E05EC9" w:rsidRDefault="00056B9F" w:rsidP="002740BD">
      <w:pPr>
        <w:rPr>
          <w:lang w:eastAsia="en-GB"/>
        </w:rPr>
      </w:pPr>
    </w:p>
    <w:p w14:paraId="530CD30E" w14:textId="77777777" w:rsidR="00056B9F" w:rsidRPr="00E05EC9" w:rsidRDefault="00056B9F" w:rsidP="002740BD">
      <w:pPr>
        <w:rPr>
          <w:lang w:eastAsia="en-GB"/>
        </w:rPr>
      </w:pPr>
    </w:p>
    <w:p w14:paraId="2E09A012" w14:textId="77777777" w:rsidR="00056B9F" w:rsidRPr="00E05EC9" w:rsidRDefault="00056B9F" w:rsidP="002740BD">
      <w:pPr>
        <w:rPr>
          <w:lang w:eastAsia="en-GB"/>
        </w:rPr>
      </w:pPr>
    </w:p>
    <w:p w14:paraId="424EA02A" w14:textId="77777777" w:rsidR="00056B9F" w:rsidRPr="00E05EC9" w:rsidRDefault="00056B9F" w:rsidP="002740BD">
      <w:pPr>
        <w:rPr>
          <w:lang w:eastAsia="en-GB"/>
        </w:rPr>
      </w:pPr>
    </w:p>
    <w:p w14:paraId="5D634BFD" w14:textId="77777777" w:rsidR="00056B9F" w:rsidRPr="00E05EC9" w:rsidRDefault="00056B9F" w:rsidP="002740BD">
      <w:pPr>
        <w:rPr>
          <w:lang w:eastAsia="en-GB"/>
        </w:rPr>
      </w:pPr>
    </w:p>
    <w:p w14:paraId="456715DB" w14:textId="77777777" w:rsidR="00056B9F" w:rsidRPr="00E05EC9" w:rsidRDefault="00056B9F" w:rsidP="002740BD">
      <w:pPr>
        <w:rPr>
          <w:lang w:eastAsia="en-GB"/>
        </w:rPr>
      </w:pPr>
    </w:p>
    <w:p w14:paraId="1EBE5072" w14:textId="77777777" w:rsidR="00056B9F" w:rsidRPr="00E05EC9" w:rsidRDefault="00056B9F" w:rsidP="002740BD">
      <w:pPr>
        <w:rPr>
          <w:lang w:eastAsia="en-GB"/>
        </w:rPr>
      </w:pPr>
    </w:p>
    <w:p w14:paraId="0620EFBF" w14:textId="77777777" w:rsidR="00056B9F" w:rsidRPr="00E05EC9" w:rsidRDefault="00056B9F" w:rsidP="002740BD">
      <w:pPr>
        <w:rPr>
          <w:lang w:eastAsia="en-GB"/>
        </w:rPr>
      </w:pPr>
    </w:p>
    <w:p w14:paraId="389A2D0E" w14:textId="77777777" w:rsidR="00056B9F" w:rsidRPr="00E05EC9" w:rsidRDefault="00056B9F" w:rsidP="002740BD">
      <w:pPr>
        <w:rPr>
          <w:lang w:eastAsia="en-GB"/>
        </w:rPr>
      </w:pPr>
    </w:p>
    <w:p w14:paraId="0DBF548C" w14:textId="77777777" w:rsidR="00056B9F" w:rsidRPr="00E05EC9" w:rsidRDefault="00056B9F" w:rsidP="002740BD">
      <w:pPr>
        <w:rPr>
          <w:lang w:eastAsia="en-GB"/>
        </w:rPr>
      </w:pPr>
    </w:p>
    <w:p w14:paraId="001B25E7" w14:textId="77777777" w:rsidR="00056B9F" w:rsidRPr="00E05EC9" w:rsidRDefault="00056B9F" w:rsidP="002740BD">
      <w:pPr>
        <w:rPr>
          <w:lang w:eastAsia="en-GB"/>
        </w:rPr>
      </w:pPr>
    </w:p>
    <w:p w14:paraId="2C89B462" w14:textId="77777777" w:rsidR="00056B9F" w:rsidRPr="00E05EC9" w:rsidRDefault="00056B9F" w:rsidP="002740BD">
      <w:pPr>
        <w:rPr>
          <w:lang w:eastAsia="en-GB"/>
        </w:rPr>
      </w:pPr>
    </w:p>
    <w:p w14:paraId="39D9E68D" w14:textId="77777777" w:rsidR="00056B9F" w:rsidRPr="00E05EC9" w:rsidRDefault="00056B9F" w:rsidP="002740BD">
      <w:pPr>
        <w:rPr>
          <w:lang w:eastAsia="en-GB"/>
        </w:rPr>
      </w:pPr>
    </w:p>
    <w:p w14:paraId="776E7401" w14:textId="77777777" w:rsidR="00056B9F" w:rsidRPr="00E05EC9" w:rsidRDefault="00056B9F" w:rsidP="002740BD">
      <w:pPr>
        <w:rPr>
          <w:lang w:eastAsia="en-GB"/>
        </w:rPr>
      </w:pPr>
    </w:p>
    <w:p w14:paraId="636540D3" w14:textId="77777777" w:rsidR="00056B9F" w:rsidRPr="00E05EC9" w:rsidRDefault="00056B9F" w:rsidP="002740BD">
      <w:pPr>
        <w:rPr>
          <w:lang w:eastAsia="en-GB"/>
        </w:rPr>
      </w:pPr>
    </w:p>
    <w:p w14:paraId="3E74BF3C" w14:textId="77777777" w:rsidR="00056B9F" w:rsidRPr="00E05EC9" w:rsidRDefault="00056B9F" w:rsidP="002740BD">
      <w:pPr>
        <w:rPr>
          <w:lang w:eastAsia="en-GB"/>
        </w:rPr>
      </w:pPr>
    </w:p>
    <w:p w14:paraId="1FD93FCF" w14:textId="77777777" w:rsidR="00056B9F" w:rsidRPr="00E05EC9" w:rsidRDefault="00056B9F" w:rsidP="002740BD">
      <w:pPr>
        <w:rPr>
          <w:lang w:eastAsia="en-GB"/>
        </w:rPr>
      </w:pPr>
    </w:p>
    <w:p w14:paraId="6C71A7F6" w14:textId="77777777" w:rsidR="00056B9F" w:rsidRPr="00E05EC9" w:rsidRDefault="00056B9F" w:rsidP="002740BD">
      <w:pPr>
        <w:rPr>
          <w:lang w:eastAsia="en-GB"/>
        </w:rPr>
      </w:pPr>
    </w:p>
    <w:p w14:paraId="5F45784F" w14:textId="77777777" w:rsidR="00056B9F" w:rsidRPr="00E05EC9" w:rsidRDefault="00056B9F" w:rsidP="002740BD">
      <w:pPr>
        <w:rPr>
          <w:lang w:eastAsia="en-GB"/>
        </w:rPr>
      </w:pPr>
    </w:p>
    <w:p w14:paraId="072556EE" w14:textId="77777777" w:rsidR="00056B9F" w:rsidRPr="00E05EC9" w:rsidRDefault="00056B9F" w:rsidP="002740BD">
      <w:pPr>
        <w:rPr>
          <w:lang w:eastAsia="en-GB"/>
        </w:rPr>
      </w:pPr>
    </w:p>
    <w:p w14:paraId="3E848EF9" w14:textId="77777777" w:rsidR="00056B9F" w:rsidRPr="00E05EC9" w:rsidRDefault="00056B9F" w:rsidP="002740BD">
      <w:pPr>
        <w:rPr>
          <w:lang w:eastAsia="en-GB"/>
        </w:rPr>
      </w:pPr>
    </w:p>
    <w:p w14:paraId="7E6DCE3B" w14:textId="77777777" w:rsidR="00056B9F" w:rsidRPr="00E05EC9" w:rsidRDefault="00056B9F" w:rsidP="002740BD">
      <w:pPr>
        <w:rPr>
          <w:lang w:eastAsia="en-GB"/>
        </w:rPr>
      </w:pPr>
    </w:p>
    <w:p w14:paraId="558D9D3A" w14:textId="77777777" w:rsidR="00056B9F" w:rsidRPr="00E05EC9" w:rsidRDefault="00056B9F" w:rsidP="002740BD">
      <w:pPr>
        <w:rPr>
          <w:lang w:eastAsia="en-GB"/>
        </w:rPr>
      </w:pPr>
    </w:p>
    <w:p w14:paraId="34D59436" w14:textId="77777777" w:rsidR="00056B9F" w:rsidRPr="00E05EC9" w:rsidRDefault="00056B9F" w:rsidP="002740BD">
      <w:pPr>
        <w:rPr>
          <w:lang w:eastAsia="en-GB"/>
        </w:rPr>
      </w:pPr>
    </w:p>
    <w:p w14:paraId="00A3A2CE" w14:textId="77777777" w:rsidR="00056B9F" w:rsidRPr="00E05EC9" w:rsidRDefault="00056B9F" w:rsidP="002740BD">
      <w:pPr>
        <w:rPr>
          <w:lang w:eastAsia="en-GB"/>
        </w:rPr>
      </w:pPr>
    </w:p>
    <w:p w14:paraId="20A95B61" w14:textId="77777777" w:rsidR="00056B9F" w:rsidRPr="00E05EC9" w:rsidRDefault="00056B9F" w:rsidP="002740BD">
      <w:pPr>
        <w:rPr>
          <w:lang w:eastAsia="en-GB"/>
        </w:rPr>
      </w:pPr>
    </w:p>
    <w:p w14:paraId="1C2367F7" w14:textId="77777777" w:rsidR="00056B9F" w:rsidRPr="00E05EC9" w:rsidRDefault="00056B9F" w:rsidP="002740BD">
      <w:pPr>
        <w:rPr>
          <w:lang w:eastAsia="en-GB"/>
        </w:rPr>
      </w:pPr>
    </w:p>
    <w:p w14:paraId="155837E7" w14:textId="77777777" w:rsidR="00056B9F" w:rsidRPr="00E05EC9" w:rsidRDefault="00056B9F" w:rsidP="002740BD">
      <w:pPr>
        <w:rPr>
          <w:lang w:eastAsia="en-GB"/>
        </w:rPr>
      </w:pPr>
    </w:p>
    <w:p w14:paraId="7465477C" w14:textId="77777777" w:rsidR="00056B9F" w:rsidRPr="00E05EC9" w:rsidRDefault="00056B9F" w:rsidP="002740BD">
      <w:pPr>
        <w:rPr>
          <w:lang w:eastAsia="en-GB"/>
        </w:rPr>
      </w:pPr>
    </w:p>
    <w:p w14:paraId="6C7448D5" w14:textId="77777777" w:rsidR="00056B9F" w:rsidRPr="00E05EC9" w:rsidRDefault="00056B9F" w:rsidP="002740BD">
      <w:pPr>
        <w:rPr>
          <w:lang w:eastAsia="en-GB"/>
        </w:rPr>
      </w:pPr>
    </w:p>
    <w:p w14:paraId="441B0173" w14:textId="77777777" w:rsidR="00056B9F" w:rsidRPr="00E05EC9" w:rsidRDefault="00056B9F" w:rsidP="002740BD">
      <w:pPr>
        <w:rPr>
          <w:lang w:eastAsia="en-GB"/>
        </w:rPr>
      </w:pPr>
    </w:p>
    <w:p w14:paraId="5B136C2C" w14:textId="77777777" w:rsidR="00056B9F" w:rsidRPr="00E05EC9" w:rsidRDefault="00056B9F" w:rsidP="002740BD">
      <w:pPr>
        <w:rPr>
          <w:lang w:eastAsia="en-GB"/>
        </w:rPr>
      </w:pPr>
    </w:p>
    <w:p w14:paraId="1329B432" w14:textId="77777777" w:rsidR="00056B9F" w:rsidRPr="00E05EC9" w:rsidRDefault="00056B9F" w:rsidP="002740BD">
      <w:pPr>
        <w:rPr>
          <w:lang w:eastAsia="en-GB"/>
        </w:rPr>
      </w:pPr>
    </w:p>
    <w:p w14:paraId="41F29E55" w14:textId="7C9277F3" w:rsidR="00056B9F" w:rsidRPr="00E05EC9" w:rsidRDefault="00056B9F" w:rsidP="002740BD">
      <w:pPr>
        <w:pStyle w:val="Heading2"/>
        <w:numPr>
          <w:ilvl w:val="1"/>
          <w:numId w:val="17"/>
        </w:numPr>
      </w:pPr>
      <w:bookmarkStart w:id="266" w:name="_Toc493340844"/>
      <w:r w:rsidRPr="00E05EC9">
        <w:lastRenderedPageBreak/>
        <w:t>Input Data</w:t>
      </w:r>
      <w:bookmarkEnd w:id="266"/>
    </w:p>
    <w:p w14:paraId="13B0F740" w14:textId="3183EFAF" w:rsidR="00056B9F" w:rsidRPr="00E05EC9" w:rsidRDefault="00056B9F" w:rsidP="002740BD">
      <w:pPr>
        <w:rPr>
          <w:lang w:eastAsia="en-GB"/>
        </w:rPr>
      </w:pPr>
      <w:r w:rsidRPr="00E05EC9">
        <w:rPr>
          <w:lang w:eastAsia="en-GB"/>
        </w:rPr>
        <mc:AlternateContent>
          <mc:Choice Requires="wpg">
            <w:drawing>
              <wp:anchor distT="0" distB="0" distL="114300" distR="114300" simplePos="0" relativeHeight="252385792"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E05EC9" w:rsidRPr="00BD4D22" w:rsidRDefault="00E05EC9" w:rsidP="002740BD">
                              <w:pPr>
                                <w:pStyle w:val="Caption"/>
                                <w:rPr>
                                  <w:szCs w:val="24"/>
                                </w:rPr>
                              </w:pPr>
                              <w:bookmarkStart w:id="267" w:name="_Ref493335973"/>
                              <w:bookmarkStart w:id="268" w:name="_Toc4933382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67"/>
                              <w:r>
                                <w:t xml:space="preserve"> - </w:t>
                              </w:r>
                              <w:r w:rsidRPr="006F74D4">
                                <w:t>Input Data tab</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2385792"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E05EC9" w:rsidRPr="00BD4D22" w:rsidRDefault="00E05EC9" w:rsidP="002740BD">
                        <w:pPr>
                          <w:pStyle w:val="Caption"/>
                          <w:rPr>
                            <w:szCs w:val="24"/>
                          </w:rPr>
                        </w:pPr>
                        <w:bookmarkStart w:id="269" w:name="_Ref493335973"/>
                        <w:bookmarkStart w:id="270" w:name="_Toc4933382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69"/>
                        <w:r>
                          <w:t xml:space="preserve"> - </w:t>
                        </w:r>
                        <w:r w:rsidRPr="006F74D4">
                          <w:t>Input Data tab</w:t>
                        </w:r>
                        <w:bookmarkEnd w:id="270"/>
                      </w:p>
                    </w:txbxContent>
                  </v:textbox>
                </v:shape>
                <w10:wrap type="square"/>
              </v:group>
            </w:pict>
          </mc:Fallback>
        </mc:AlternateContent>
      </w:r>
      <w:r w:rsidRPr="00E05EC9">
        <w:rPr>
          <w:lang w:eastAsia="en-GB"/>
        </w:rPr>
        <w:t xml:space="preserve">The Input Data tab is automatically selected after the final prompt has been answered on the Data </w:t>
      </w:r>
      <w:r w:rsidR="008A1C15" w:rsidRPr="00E05EC9">
        <w:rPr>
          <w:lang w:eastAsia="en-GB"/>
        </w:rPr>
        <w:t>Acquisition</w:t>
      </w:r>
      <w:r w:rsidRPr="00E05EC9">
        <w:rPr>
          <w:lang w:eastAsia="en-GB"/>
        </w:rPr>
        <w:t xml:space="preserve"> tab. This displayed to the user all the information which has been entered and allowed verification before checking the </w:t>
      </w:r>
      <w:r w:rsidR="008A1C15" w:rsidRPr="00E05EC9">
        <w:rPr>
          <w:lang w:eastAsia="en-GB"/>
        </w:rPr>
        <w:t>results. This</w:t>
      </w:r>
      <w:r w:rsidRPr="00E05EC9">
        <w:rPr>
          <w:lang w:eastAsia="en-GB"/>
        </w:rPr>
        <w:t xml:space="preserve"> tab is shown in</w:t>
      </w:r>
      <w:r w:rsidR="00AC0CD5" w:rsidRPr="00E05EC9">
        <w:rPr>
          <w:lang w:eastAsia="en-GB"/>
        </w:rPr>
        <w:t xml:space="preserve"> </w:t>
      </w:r>
      <w:r w:rsidR="00AC0CD5" w:rsidRPr="00E05EC9">
        <w:rPr>
          <w:lang w:eastAsia="en-GB"/>
        </w:rPr>
        <w:fldChar w:fldCharType="begin"/>
      </w:r>
      <w:r w:rsidR="00AC0CD5" w:rsidRPr="00E05EC9">
        <w:rPr>
          <w:lang w:eastAsia="en-GB"/>
        </w:rPr>
        <w:instrText xml:space="preserve"> REF _Ref493335973 \h </w:instrText>
      </w:r>
      <w:r w:rsidR="00AC0CD5" w:rsidRPr="00E05EC9">
        <w:rPr>
          <w:lang w:eastAsia="en-GB"/>
        </w:rPr>
      </w:r>
      <w:r w:rsidR="00AC0CD5" w:rsidRPr="00E05EC9">
        <w:rPr>
          <w:lang w:eastAsia="en-GB"/>
        </w:rPr>
        <w:fldChar w:fldCharType="separate"/>
      </w:r>
      <w:r w:rsidR="00B62578" w:rsidRPr="00E05EC9">
        <w:t>Figure 5</w:t>
      </w:r>
      <w:r w:rsidR="00B62578" w:rsidRPr="00E05EC9">
        <w:noBreakHyphen/>
        <w:t>4</w:t>
      </w:r>
      <w:r w:rsidR="00AC0CD5" w:rsidRPr="00E05EC9">
        <w:rPr>
          <w:lang w:eastAsia="en-GB"/>
        </w:rPr>
        <w:fldChar w:fldCharType="end"/>
      </w:r>
      <w:r w:rsidRPr="00E05EC9">
        <w:rPr>
          <w:lang w:eastAsia="en-GB"/>
        </w:rPr>
        <w:t>.</w:t>
      </w:r>
    </w:p>
    <w:p w14:paraId="29929F53" w14:textId="2915BE89" w:rsidR="00056B9F" w:rsidRPr="00E05EC9" w:rsidRDefault="00056B9F" w:rsidP="002740BD">
      <w:pPr>
        <w:pStyle w:val="Heading2"/>
        <w:numPr>
          <w:ilvl w:val="1"/>
          <w:numId w:val="17"/>
        </w:numPr>
      </w:pPr>
      <w:bookmarkStart w:id="271" w:name="_Toc493340845"/>
      <w:r w:rsidRPr="00E05EC9">
        <w:t>Estimated Production</w:t>
      </w:r>
      <w:bookmarkEnd w:id="271"/>
    </w:p>
    <w:p w14:paraId="78F70C64" w14:textId="7CF75179" w:rsidR="00056B9F" w:rsidRPr="00E05EC9" w:rsidRDefault="00056B9F" w:rsidP="002740BD">
      <w:pPr>
        <w:rPr>
          <w:lang w:eastAsia="en-GB"/>
        </w:rPr>
      </w:pPr>
      <w:r w:rsidRPr="00E05EC9">
        <w:rPr>
          <w:lang w:eastAsia="en-GB"/>
        </w:rPr>
        <w:t xml:space="preserve">The Estimated Production tab shows the estimated daily production for the solar system by the solar panels, the </w:t>
      </w:r>
      <w:r w:rsidR="008A1C15" w:rsidRPr="00E05EC9">
        <w:rPr>
          <w:lang w:eastAsia="en-GB"/>
        </w:rPr>
        <w:t>storage</w:t>
      </w:r>
      <w:r w:rsidRPr="00E05EC9">
        <w:rPr>
          <w:lang w:eastAsia="en-GB"/>
        </w:rPr>
        <w:t xml:space="preserve"> from the batteries and how much will be imported. The daily cost headings </w:t>
      </w:r>
      <w:r w:rsidR="008A1C15" w:rsidRPr="00E05EC9">
        <w:rPr>
          <w:lang w:eastAsia="en-GB"/>
        </w:rPr>
        <w:t>allow</w:t>
      </w:r>
      <w:r w:rsidRPr="00E05EC9">
        <w:rPr>
          <w:lang w:eastAsia="en-GB"/>
        </w:rPr>
        <w:t xml:space="preserve"> the user to compare how much they are </w:t>
      </w:r>
      <w:r w:rsidR="008A1C15" w:rsidRPr="00E05EC9">
        <w:rPr>
          <w:lang w:eastAsia="en-GB"/>
        </w:rPr>
        <w:t>spending</w:t>
      </w:r>
      <w:r w:rsidRPr="00E05EC9">
        <w:rPr>
          <w:lang w:eastAsia="en-GB"/>
        </w:rPr>
        <w:t xml:space="preserve"> per day on import and export and their </w:t>
      </w:r>
      <w:r w:rsidR="008A1C15" w:rsidRPr="00E05EC9">
        <w:rPr>
          <w:lang w:eastAsia="en-GB"/>
        </w:rPr>
        <w:t>actual</w:t>
      </w:r>
      <w:r w:rsidRPr="00E05EC9">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E05EC9">
        <w:rPr>
          <w:lang w:eastAsia="en-GB"/>
        </w:rPr>
        <w:fldChar w:fldCharType="begin"/>
      </w:r>
      <w:r w:rsidRPr="00E05EC9">
        <w:rPr>
          <w:lang w:eastAsia="en-GB"/>
        </w:rPr>
        <w:instrText xml:space="preserve"> REF _Ref492622850 \h </w:instrText>
      </w:r>
      <w:r w:rsidRPr="00E05EC9">
        <w:rPr>
          <w:lang w:eastAsia="en-GB"/>
        </w:rPr>
      </w:r>
      <w:r w:rsidRPr="00E05EC9">
        <w:rPr>
          <w:lang w:eastAsia="en-GB"/>
        </w:rPr>
        <w:fldChar w:fldCharType="separate"/>
      </w:r>
      <w:r w:rsidR="00B62578" w:rsidRPr="00E05EC9">
        <w:t>Figure 5</w:t>
      </w:r>
      <w:r w:rsidR="00B62578" w:rsidRPr="00E05EC9">
        <w:noBreakHyphen/>
        <w:t>5</w:t>
      </w:r>
      <w:r w:rsidRPr="00E05EC9">
        <w:rPr>
          <w:lang w:eastAsia="en-GB"/>
        </w:rPr>
        <w:fldChar w:fldCharType="end"/>
      </w:r>
      <w:r w:rsidRPr="00E05EC9">
        <w:rPr>
          <w:lang w:eastAsia="en-GB"/>
        </w:rPr>
        <w:t>.</w:t>
      </w:r>
    </w:p>
    <w:p w14:paraId="38A33EFB" w14:textId="079D2DCC" w:rsidR="00056B9F" w:rsidRPr="00E05EC9" w:rsidRDefault="00056B9F" w:rsidP="002740BD">
      <w:pPr>
        <w:rPr>
          <w:lang w:eastAsia="en-GB"/>
        </w:rPr>
      </w:pPr>
      <w:r w:rsidRPr="00E05EC9">
        <w:lastRenderedPageBreak/>
        <mc:AlternateContent>
          <mc:Choice Requires="wpg">
            <w:drawing>
              <wp:anchor distT="0" distB="0" distL="114300" distR="114300" simplePos="0" relativeHeight="252319232"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E05EC9" w:rsidRDefault="00E05EC9" w:rsidP="002740BD">
                              <w:pPr>
                                <w:pStyle w:val="Caption"/>
                                <w:rPr>
                                  <w:szCs w:val="24"/>
                                </w:rPr>
                              </w:pPr>
                              <w:bookmarkStart w:id="272" w:name="_Ref492622850"/>
                              <w:bookmarkStart w:id="273" w:name="_Toc4933382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72"/>
                              <w:r>
                                <w:t xml:space="preserve"> - Estimated Production tab</w:t>
                              </w:r>
                              <w:bookmarkEnd w:id="27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2319232;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JzJJZd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E05EC9" w:rsidRDefault="00E05EC9" w:rsidP="002740BD">
                        <w:pPr>
                          <w:pStyle w:val="Caption"/>
                          <w:rPr>
                            <w:szCs w:val="24"/>
                          </w:rPr>
                        </w:pPr>
                        <w:bookmarkStart w:id="274" w:name="_Ref492622850"/>
                        <w:bookmarkStart w:id="275" w:name="_Toc4933382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74"/>
                        <w:r>
                          <w:t xml:space="preserve"> - Estimated Production tab</w:t>
                        </w:r>
                        <w:bookmarkEnd w:id="275"/>
                      </w:p>
                    </w:txbxContent>
                  </v:textbox>
                </v:shape>
                <w10:wrap type="square"/>
              </v:group>
            </w:pict>
          </mc:Fallback>
        </mc:AlternateContent>
      </w:r>
    </w:p>
    <w:p w14:paraId="69B3F753" w14:textId="15B3D846" w:rsidR="00056B9F" w:rsidRPr="00E05EC9" w:rsidRDefault="00056B9F" w:rsidP="002740BD">
      <w:pPr>
        <w:pStyle w:val="Heading2"/>
        <w:numPr>
          <w:ilvl w:val="1"/>
          <w:numId w:val="17"/>
        </w:numPr>
      </w:pPr>
      <w:bookmarkStart w:id="276" w:name="_Toc493340846"/>
      <w:r w:rsidRPr="00E05EC9">
        <w:t>Finance Options</w:t>
      </w:r>
      <w:bookmarkEnd w:id="276"/>
    </w:p>
    <w:p w14:paraId="38242AAE" w14:textId="06C86915" w:rsidR="00056B9F" w:rsidRPr="00E05EC9" w:rsidRDefault="00056B9F" w:rsidP="002740BD">
      <w:pPr>
        <w:rPr>
          <w:lang w:eastAsia="en-GB"/>
        </w:rPr>
      </w:pPr>
      <w:r w:rsidRPr="00E05EC9">
        <w:rPr>
          <w:lang w:eastAsia="en-GB"/>
        </w:rPr>
        <w:t>The Finance Options tab (</w:t>
      </w:r>
      <w:r w:rsidRPr="00E05EC9">
        <w:rPr>
          <w:lang w:eastAsia="en-GB"/>
        </w:rPr>
        <w:fldChar w:fldCharType="begin"/>
      </w:r>
      <w:r w:rsidRPr="00E05EC9">
        <w:rPr>
          <w:lang w:eastAsia="en-GB"/>
        </w:rPr>
        <w:instrText xml:space="preserve"> REF _Ref492622888 \h </w:instrText>
      </w:r>
      <w:r w:rsidRPr="00E05EC9">
        <w:rPr>
          <w:lang w:eastAsia="en-GB"/>
        </w:rPr>
      </w:r>
      <w:r w:rsidRPr="00E05EC9">
        <w:rPr>
          <w:lang w:eastAsia="en-GB"/>
        </w:rPr>
        <w:fldChar w:fldCharType="separate"/>
      </w:r>
      <w:r w:rsidR="00B62578" w:rsidRPr="00E05EC9">
        <w:t>Figure 5</w:t>
      </w:r>
      <w:r w:rsidR="00B62578" w:rsidRPr="00E05EC9">
        <w:noBreakHyphen/>
        <w:t>6</w:t>
      </w:r>
      <w:r w:rsidRPr="00E05EC9">
        <w:rPr>
          <w:lang w:eastAsia="en-GB"/>
        </w:rPr>
        <w:fldChar w:fldCharType="end"/>
      </w:r>
      <w:r w:rsidRPr="00E05EC9">
        <w:rPr>
          <w:lang w:eastAsia="en-GB"/>
        </w:rPr>
        <w:t xml:space="preserve">) displayed to the user their finance options </w:t>
      </w:r>
      <w:r w:rsidR="008A1C15" w:rsidRPr="00E05EC9">
        <w:rPr>
          <w:lang w:eastAsia="en-GB"/>
        </w:rPr>
        <w:t>based</w:t>
      </w:r>
      <w:r w:rsidRPr="00E05EC9">
        <w:rPr>
          <w:lang w:eastAsia="en-GB"/>
        </w:rPr>
        <w:t xml:space="preserve"> on </w:t>
      </w:r>
      <w:r w:rsidR="008A1C15" w:rsidRPr="00E05EC9">
        <w:rPr>
          <w:lang w:eastAsia="en-GB"/>
        </w:rPr>
        <w:t>Annualised</w:t>
      </w:r>
      <w:r w:rsidRPr="00E05EC9">
        <w:rPr>
          <w:lang w:eastAsia="en-GB"/>
        </w:rPr>
        <w:t xml:space="preserve"> Life Cycle Cost and Annual Payment calculations. There was an Internal Rate of Return calculation and Return on Investment calculation.</w:t>
      </w:r>
    </w:p>
    <w:p w14:paraId="5E8634E5" w14:textId="77777777" w:rsidR="00056B9F" w:rsidRPr="00E05EC9" w:rsidRDefault="00056B9F" w:rsidP="002740BD">
      <w:pPr>
        <w:rPr>
          <w:lang w:eastAsia="en-GB"/>
        </w:rPr>
      </w:pPr>
    </w:p>
    <w:p w14:paraId="5DA80D4E" w14:textId="394EA3AB" w:rsidR="00056B9F" w:rsidRPr="00E05EC9" w:rsidRDefault="00056B9F" w:rsidP="002740BD">
      <w:pPr>
        <w:rPr>
          <w:lang w:eastAsia="en-GB"/>
        </w:rPr>
      </w:pPr>
      <w:r w:rsidRPr="00E05EC9">
        <w:rPr>
          <w:lang w:eastAsia="en-GB"/>
        </w:rPr>
        <w:t xml:space="preserve">The expected savings heading displayed to the user easily </w:t>
      </w:r>
      <w:r w:rsidR="008A1C15" w:rsidRPr="00E05EC9">
        <w:rPr>
          <w:lang w:eastAsia="en-GB"/>
        </w:rPr>
        <w:t>readable</w:t>
      </w:r>
      <w:r w:rsidRPr="00E05EC9">
        <w:rPr>
          <w:lang w:eastAsia="en-GB"/>
        </w:rPr>
        <w:t xml:space="preserve"> expecte</w:t>
      </w:r>
      <w:r w:rsidR="008A1C15" w:rsidRPr="00E05EC9">
        <w:rPr>
          <w:lang w:eastAsia="en-GB"/>
        </w:rPr>
        <w:t>d savings for a month, year, 10-</w:t>
      </w:r>
      <w:r w:rsidRPr="00E05EC9">
        <w:rPr>
          <w:lang w:eastAsia="en-GB"/>
        </w:rPr>
        <w:t xml:space="preserve">year </w:t>
      </w:r>
      <w:r w:rsidR="008A1C15" w:rsidRPr="00E05EC9">
        <w:rPr>
          <w:lang w:eastAsia="en-GB"/>
        </w:rPr>
        <w:t>and 20-</w:t>
      </w:r>
      <w:r w:rsidRPr="00E05EC9">
        <w:rPr>
          <w:lang w:eastAsia="en-GB"/>
        </w:rPr>
        <w:t>year period. This heading also contained a payback period calculation and Net Present Value calculation.</w:t>
      </w:r>
    </w:p>
    <w:p w14:paraId="13135A8E" w14:textId="54A597E4" w:rsidR="00056B9F" w:rsidRPr="00E05EC9" w:rsidRDefault="00056B9F" w:rsidP="002740BD">
      <w:pPr>
        <w:rPr>
          <w:lang w:eastAsia="en-GB"/>
        </w:rPr>
      </w:pPr>
      <w:r w:rsidRPr="00E05EC9">
        <w:lastRenderedPageBreak/>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E05EC9" w:rsidRDefault="00E05EC9" w:rsidP="002740BD">
                              <w:pPr>
                                <w:pStyle w:val="Caption"/>
                                <w:rPr>
                                  <w:szCs w:val="24"/>
                                </w:rPr>
                              </w:pPr>
                              <w:bookmarkStart w:id="277" w:name="_Ref492622888"/>
                              <w:bookmarkStart w:id="278" w:name="_Toc4933382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77"/>
                              <w:r>
                                <w:t xml:space="preserve"> - Finance Options tab</w:t>
                              </w:r>
                              <w:bookmarkEnd w:id="278"/>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1qrK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yYtdWFE/ALingGIP3ATw8&#10;waiE/O46R3jEzVz1957ghVx/5kAufPH1huyNbW8QnsPSmatdx5pLbV+Ge7iKdhV4tvTlYgGvl5KZ&#10;o/IcBYSODdCcscwTzaTTPSfxDXjZNrPOj97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aNaq&#10;ym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E05EC9" w:rsidRDefault="00E05EC9" w:rsidP="002740BD">
                        <w:pPr>
                          <w:pStyle w:val="Caption"/>
                          <w:rPr>
                            <w:szCs w:val="24"/>
                          </w:rPr>
                        </w:pPr>
                        <w:bookmarkStart w:id="279" w:name="_Ref492622888"/>
                        <w:bookmarkStart w:id="280" w:name="_Toc4933382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79"/>
                        <w:r>
                          <w:t xml:space="preserve"> - Finance Options tab</w:t>
                        </w:r>
                        <w:bookmarkEnd w:id="280"/>
                      </w:p>
                    </w:txbxContent>
                  </v:textbox>
                </v:shape>
                <w10:anchorlock/>
              </v:group>
            </w:pict>
          </mc:Fallback>
        </mc:AlternateContent>
      </w:r>
    </w:p>
    <w:p w14:paraId="6885BEAB" w14:textId="5BD3DF3E" w:rsidR="00056B9F" w:rsidRPr="00E05EC9" w:rsidRDefault="00056B9F" w:rsidP="002740BD">
      <w:pPr>
        <w:pStyle w:val="Heading2"/>
        <w:numPr>
          <w:ilvl w:val="1"/>
          <w:numId w:val="17"/>
        </w:numPr>
      </w:pPr>
      <w:bookmarkStart w:id="281" w:name="_Toc493340847"/>
      <w:r w:rsidRPr="00E05EC9">
        <w:t>Display</w:t>
      </w:r>
      <w:bookmarkEnd w:id="281"/>
    </w:p>
    <w:p w14:paraId="6DF09217" w14:textId="7EBC033A" w:rsidR="00056B9F" w:rsidRPr="00E05EC9" w:rsidRDefault="00056B9F" w:rsidP="002740BD">
      <w:pPr>
        <w:rPr>
          <w:lang w:eastAsia="en-GB"/>
        </w:rPr>
      </w:pPr>
      <w:r w:rsidRPr="00E05EC9">
        <w:rPr>
          <w:lang w:eastAsia="en-GB"/>
        </w:rPr>
        <w:t>The Display tab (</w:t>
      </w:r>
      <w:r w:rsidRPr="00E05EC9">
        <w:rPr>
          <w:lang w:eastAsia="en-GB"/>
        </w:rPr>
        <w:fldChar w:fldCharType="begin"/>
      </w:r>
      <w:r w:rsidRPr="00E05EC9">
        <w:rPr>
          <w:lang w:eastAsia="en-GB"/>
        </w:rPr>
        <w:instrText xml:space="preserve"> REF _Ref492622902 \h </w:instrText>
      </w:r>
      <w:r w:rsidRPr="00E05EC9">
        <w:rPr>
          <w:lang w:eastAsia="en-GB"/>
        </w:rPr>
      </w:r>
      <w:r w:rsidRPr="00E05EC9">
        <w:rPr>
          <w:lang w:eastAsia="en-GB"/>
        </w:rPr>
        <w:fldChar w:fldCharType="separate"/>
      </w:r>
      <w:r w:rsidR="00B62578" w:rsidRPr="00E05EC9">
        <w:t>Figure 5</w:t>
      </w:r>
      <w:r w:rsidR="00B62578" w:rsidRPr="00E05EC9">
        <w:noBreakHyphen/>
        <w:t>7</w:t>
      </w:r>
      <w:r w:rsidRPr="00E05EC9">
        <w:rPr>
          <w:lang w:eastAsia="en-GB"/>
        </w:rPr>
        <w:fldChar w:fldCharType="end"/>
      </w:r>
      <w:r w:rsidRPr="00E05EC9">
        <w:rPr>
          <w:lang w:eastAsia="en-GB"/>
        </w:rPr>
        <w:t xml:space="preserve">) allowed the user to </w:t>
      </w:r>
      <w:r w:rsidR="008A1C15" w:rsidRPr="00E05EC9">
        <w:rPr>
          <w:lang w:eastAsia="en-GB"/>
        </w:rPr>
        <w:t>visualise</w:t>
      </w:r>
      <w:r w:rsidRPr="00E05EC9">
        <w:rPr>
          <w:lang w:eastAsia="en-GB"/>
        </w:rPr>
        <w:t xml:space="preserve"> what was </w:t>
      </w:r>
      <w:r w:rsidR="008A1C15" w:rsidRPr="00E05EC9">
        <w:rPr>
          <w:lang w:eastAsia="en-GB"/>
        </w:rPr>
        <w:t>occurring</w:t>
      </w:r>
      <w:r w:rsidRPr="00E05EC9">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E05EC9">
        <w:rPr>
          <w:lang w:eastAsia="en-GB"/>
        </w:rPr>
        <w:t>usage</w:t>
      </w:r>
      <w:r w:rsidRPr="00E05EC9">
        <w:rPr>
          <w:lang w:eastAsia="en-GB"/>
        </w:rPr>
        <w:t>.</w:t>
      </w:r>
    </w:p>
    <w:p w14:paraId="412172BE" w14:textId="77777777" w:rsidR="00056B9F" w:rsidRPr="00E05EC9" w:rsidRDefault="00056B9F" w:rsidP="002740BD">
      <w:pPr>
        <w:rPr>
          <w:lang w:eastAsia="en-GB"/>
        </w:rPr>
      </w:pPr>
    </w:p>
    <w:p w14:paraId="3B3BBC90" w14:textId="48C164F4" w:rsidR="00056B9F" w:rsidRPr="00E05EC9" w:rsidRDefault="00056B9F" w:rsidP="002740BD">
      <w:pPr>
        <w:rPr>
          <w:lang w:eastAsia="en-GB"/>
        </w:rPr>
      </w:pPr>
      <w:r w:rsidRPr="00E05EC9">
        <mc:AlternateContent>
          <mc:Choice Requires="wpg">
            <w:drawing>
              <wp:anchor distT="0" distB="0" distL="114300" distR="114300" simplePos="0" relativeHeight="252334592"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E05EC9" w:rsidRDefault="00E05EC9" w:rsidP="002740BD">
                              <w:pPr>
                                <w:pStyle w:val="Caption"/>
                                <w:rPr>
                                  <w:szCs w:val="24"/>
                                </w:rPr>
                              </w:pPr>
                              <w:bookmarkStart w:id="282" w:name="_Ref492622902"/>
                              <w:bookmarkStart w:id="283" w:name="_Toc4933382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82"/>
                              <w:r>
                                <w:t xml:space="preserve"> - Display tab</w:t>
                              </w:r>
                              <w:bookmarkEnd w:id="28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2334592;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E05EC9" w:rsidRDefault="00E05EC9" w:rsidP="002740BD">
                        <w:pPr>
                          <w:pStyle w:val="Caption"/>
                          <w:rPr>
                            <w:szCs w:val="24"/>
                          </w:rPr>
                        </w:pPr>
                        <w:bookmarkStart w:id="284" w:name="_Ref492622902"/>
                        <w:bookmarkStart w:id="285" w:name="_Toc4933382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84"/>
                        <w:r>
                          <w:t xml:space="preserve"> - Display tab</w:t>
                        </w:r>
                        <w:bookmarkEnd w:id="285"/>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072561BA" w:rsidR="00056B9F" w:rsidRPr="00E05EC9" w:rsidRDefault="00056B9F" w:rsidP="002740BD">
      <w:pPr>
        <w:pStyle w:val="Heading2"/>
        <w:numPr>
          <w:ilvl w:val="1"/>
          <w:numId w:val="17"/>
        </w:numPr>
      </w:pPr>
      <w:bookmarkStart w:id="286" w:name="_Toc493340848"/>
      <w:r w:rsidRPr="00E05EC9">
        <w:lastRenderedPageBreak/>
        <w:t>Additional Features</w:t>
      </w:r>
      <w:bookmarkEnd w:id="286"/>
    </w:p>
    <w:p w14:paraId="72F457D4" w14:textId="27FE8BAC" w:rsidR="00056B9F" w:rsidRPr="00E05EC9" w:rsidRDefault="00056B9F" w:rsidP="002740BD">
      <w:r w:rsidRPr="00E05EC9">
        <w:t xml:space="preserve">There were several features which were added to the program for </w:t>
      </w:r>
      <w:r w:rsidR="008A1C15" w:rsidRPr="00E05EC9">
        <w:t>aesthetics</w:t>
      </w:r>
      <w:r w:rsidRPr="00E05EC9">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E05EC9">
        <w:t>Thirdly, error</w:t>
      </w:r>
      <w:r w:rsidRPr="00E05EC9">
        <w:t xml:space="preserve"> message </w:t>
      </w:r>
      <w:r w:rsidR="008A1C15" w:rsidRPr="00E05EC9">
        <w:t>dialogues</w:t>
      </w:r>
      <w:r w:rsidRPr="00E05EC9">
        <w:t xml:space="preserve"> were included which gave extra information, errors or warnings when entering information or if it was not available. </w:t>
      </w:r>
    </w:p>
    <w:p w14:paraId="22DA532F" w14:textId="77777777" w:rsidR="00056B9F" w:rsidRPr="00E05EC9" w:rsidRDefault="00056B9F" w:rsidP="002740BD"/>
    <w:p w14:paraId="2CB5EC98" w14:textId="188C35B4" w:rsidR="00056B9F" w:rsidRPr="00E05EC9" w:rsidRDefault="00056B9F" w:rsidP="002740BD">
      <w:r w:rsidRPr="00E05EC9">
        <w:t xml:space="preserve">Two graphs were included, one to depict expected daily production per month for the solar system, and the second was to show the calculated saving per year for the installed solar </w:t>
      </w:r>
      <w:r w:rsidR="008A1C15" w:rsidRPr="00E05EC9">
        <w:t>system</w:t>
      </w:r>
      <w:r w:rsidRPr="00E05EC9">
        <w:t xml:space="preserve"> over a </w:t>
      </w:r>
      <w:r w:rsidR="008A1C15" w:rsidRPr="00E05EC9">
        <w:t>20-year</w:t>
      </w:r>
      <w:r w:rsidRPr="00E05EC9">
        <w:t xml:space="preserve"> period. These two graphs were visual aids to help relay the possible savings to the user.  A progress bar was added to the design to all the user to </w:t>
      </w:r>
      <w:r w:rsidR="008A1C15" w:rsidRPr="00E05EC9">
        <w:t>gauge</w:t>
      </w:r>
      <w:r w:rsidRPr="00E05EC9">
        <w:t xml:space="preserve"> progression while entering the input information. When the GUI was loading a “loading bar” was added to give indication on the time to completion of the calculations.</w:t>
      </w:r>
    </w:p>
    <w:p w14:paraId="5A4257BD" w14:textId="77777777" w:rsidR="00056B9F" w:rsidRPr="00E05EC9" w:rsidRDefault="00056B9F" w:rsidP="002740BD">
      <w:r w:rsidRPr="00E05EC9">
        <w:t xml:space="preserve"> </w:t>
      </w:r>
    </w:p>
    <w:p w14:paraId="3E2CC34E" w14:textId="77777777" w:rsidR="00056B9F" w:rsidRPr="00E05EC9" w:rsidRDefault="00056B9F" w:rsidP="002740BD"/>
    <w:p w14:paraId="564D526A" w14:textId="77777777" w:rsidR="00056B9F" w:rsidRPr="00E05EC9" w:rsidRDefault="00056B9F" w:rsidP="002740BD"/>
    <w:p w14:paraId="6F5F867E" w14:textId="77777777" w:rsidR="00056B9F" w:rsidRPr="00E05EC9" w:rsidRDefault="00056B9F" w:rsidP="002740BD"/>
    <w:p w14:paraId="3EB795BF" w14:textId="77777777" w:rsidR="00056B9F" w:rsidRPr="00E05EC9" w:rsidRDefault="00056B9F" w:rsidP="002740BD"/>
    <w:p w14:paraId="23F89189" w14:textId="77777777" w:rsidR="00056B9F" w:rsidRPr="00E05EC9" w:rsidRDefault="00056B9F" w:rsidP="002740BD"/>
    <w:p w14:paraId="11F403BF" w14:textId="77777777" w:rsidR="00056B9F" w:rsidRPr="00E05EC9" w:rsidRDefault="00056B9F" w:rsidP="002740BD"/>
    <w:p w14:paraId="59407B18" w14:textId="77777777" w:rsidR="00056B9F" w:rsidRPr="00E05EC9" w:rsidRDefault="00056B9F" w:rsidP="002740BD"/>
    <w:p w14:paraId="19BF3737" w14:textId="77777777" w:rsidR="00056B9F" w:rsidRPr="00E05EC9" w:rsidRDefault="00056B9F" w:rsidP="002740BD"/>
    <w:p w14:paraId="57B5F73F" w14:textId="77777777" w:rsidR="00056B9F" w:rsidRPr="00E05EC9" w:rsidRDefault="00056B9F" w:rsidP="002740BD"/>
    <w:p w14:paraId="7ADB038D" w14:textId="77777777" w:rsidR="00056B9F" w:rsidRPr="00E05EC9" w:rsidRDefault="00056B9F" w:rsidP="002740BD"/>
    <w:p w14:paraId="3F2425FE" w14:textId="77777777" w:rsidR="00056B9F" w:rsidRPr="00E05EC9" w:rsidRDefault="00056B9F" w:rsidP="002740BD"/>
    <w:p w14:paraId="68D25F28" w14:textId="77777777" w:rsidR="00056B9F" w:rsidRPr="00E05EC9" w:rsidRDefault="00056B9F" w:rsidP="002740BD"/>
    <w:p w14:paraId="69997239" w14:textId="77777777" w:rsidR="00056B9F" w:rsidRPr="00E05EC9" w:rsidRDefault="00056B9F" w:rsidP="002740BD"/>
    <w:p w14:paraId="3EBFD5BD" w14:textId="77777777" w:rsidR="00056B9F" w:rsidRPr="00E05EC9" w:rsidRDefault="00056B9F" w:rsidP="002740BD"/>
    <w:p w14:paraId="6077961D" w14:textId="77777777" w:rsidR="00056B9F" w:rsidRPr="00E05EC9" w:rsidRDefault="00056B9F" w:rsidP="002740BD"/>
    <w:p w14:paraId="66C6CA4C" w14:textId="77777777" w:rsidR="00056B9F" w:rsidRPr="00E05EC9" w:rsidRDefault="00056B9F" w:rsidP="002740BD"/>
    <w:p w14:paraId="734BB7CC" w14:textId="77777777" w:rsidR="00056B9F" w:rsidRPr="00E05EC9" w:rsidRDefault="00056B9F" w:rsidP="002740BD"/>
    <w:p w14:paraId="3AD7066B" w14:textId="77777777" w:rsidR="00056B9F" w:rsidRPr="00E05EC9" w:rsidRDefault="00056B9F" w:rsidP="002740BD"/>
    <w:p w14:paraId="661E13B5" w14:textId="77777777" w:rsidR="00056B9F" w:rsidRPr="00E05EC9" w:rsidRDefault="00056B9F" w:rsidP="002740BD"/>
    <w:p w14:paraId="2AE6E29E" w14:textId="77777777" w:rsidR="00056B9F" w:rsidRPr="00E05EC9" w:rsidRDefault="00056B9F" w:rsidP="002740BD"/>
    <w:p w14:paraId="76909565" w14:textId="77777777" w:rsidR="00056B9F" w:rsidRPr="00E05EC9" w:rsidRDefault="00056B9F" w:rsidP="002740BD"/>
    <w:p w14:paraId="23C04744" w14:textId="77777777" w:rsidR="00056B9F" w:rsidRPr="00E05EC9" w:rsidRDefault="00056B9F" w:rsidP="002740BD">
      <w:pPr>
        <w:sectPr w:rsidR="00056B9F" w:rsidRPr="00E05EC9">
          <w:endnotePr>
            <w:numRestart w:val="eachSect"/>
          </w:endnotePr>
          <w:pgSz w:w="11906" w:h="16838"/>
          <w:pgMar w:top="1440" w:right="1440" w:bottom="1440" w:left="1440" w:header="709" w:footer="709" w:gutter="0"/>
          <w:cols w:space="720"/>
        </w:sectPr>
      </w:pPr>
    </w:p>
    <w:p w14:paraId="227AD40C" w14:textId="77777777" w:rsidR="00056B9F" w:rsidRPr="00E05EC9" w:rsidRDefault="00056B9F" w:rsidP="002740BD"/>
    <w:p w14:paraId="5D2589C1" w14:textId="24711D6A" w:rsidR="00056B9F" w:rsidRPr="00E05EC9" w:rsidRDefault="00056B9F" w:rsidP="002740BD">
      <w:pPr>
        <w:pStyle w:val="Heading1"/>
        <w:numPr>
          <w:ilvl w:val="0"/>
          <w:numId w:val="17"/>
        </w:numPr>
      </w:pPr>
      <w:bookmarkStart w:id="287" w:name="_Toc493340849"/>
      <w:r w:rsidRPr="00E05EC9">
        <w:lastRenderedPageBreak/>
        <w:t>RESULTS</w:t>
      </w:r>
      <w:bookmarkEnd w:id="287"/>
    </w:p>
    <w:p w14:paraId="04229034" w14:textId="301B41D1" w:rsidR="00056B9F" w:rsidRPr="00E05EC9" w:rsidRDefault="00056B9F" w:rsidP="002740BD">
      <w:r w:rsidRPr="00E05EC9">
        <w:t xml:space="preserve">The Solar Solution Matlab GUI was tested by selecting three different locations, Darwin, NT, Townsville, QLD and </w:t>
      </w:r>
      <w:r w:rsidR="008A1C15" w:rsidRPr="00E05EC9">
        <w:t>Hobart</w:t>
      </w:r>
      <w:r w:rsidRPr="00E05EC9">
        <w:t xml:space="preserve">, TAS and analysing the outputs from the program. Several parameters were kept constant </w:t>
      </w:r>
      <w:r w:rsidR="008A1C15" w:rsidRPr="00E05EC9">
        <w:t>to</w:t>
      </w:r>
      <w:r w:rsidRPr="00E05EC9">
        <w:t xml:space="preserve"> analyse the desired figures. The stars in </w:t>
      </w:r>
      <w:r w:rsidRPr="00E05EC9">
        <w:fldChar w:fldCharType="begin"/>
      </w:r>
      <w:r w:rsidRPr="00E05EC9">
        <w:instrText xml:space="preserve"> REF _Ref492626642 \h </w:instrText>
      </w:r>
      <w:r w:rsidRPr="00E05EC9">
        <w:fldChar w:fldCharType="separate"/>
      </w:r>
      <w:r w:rsidR="00B62578" w:rsidRPr="00E05EC9">
        <w:t>Figure 6</w:t>
      </w:r>
      <w:r w:rsidR="00B62578" w:rsidRPr="00E05EC9">
        <w:noBreakHyphen/>
        <w:t>1</w:t>
      </w:r>
      <w:r w:rsidRPr="00E05EC9">
        <w:fldChar w:fldCharType="end"/>
      </w:r>
      <w:r w:rsidRPr="00E05EC9">
        <w:t xml:space="preserve"> illustrate the locations which were selected for testing.</w:t>
      </w:r>
    </w:p>
    <w:p w14:paraId="3D02BB43" w14:textId="2F91A17D" w:rsidR="00056B9F" w:rsidRPr="00E05EC9" w:rsidRDefault="00056B9F" w:rsidP="002740BD">
      <w:r w:rsidRPr="00E05EC9">
        <mc:AlternateContent>
          <mc:Choice Requires="wpg">
            <w:drawing>
              <wp:anchor distT="0" distB="0" distL="114300" distR="114300" simplePos="0" relativeHeight="252329472"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368FD235" w:rsidR="00E05EC9" w:rsidRDefault="00E05EC9" w:rsidP="002740BD">
                              <w:pPr>
                                <w:pStyle w:val="Caption"/>
                                <w:rPr>
                                  <w:szCs w:val="24"/>
                                </w:rPr>
                              </w:pPr>
                              <w:bookmarkStart w:id="288" w:name="_Ref492626642"/>
                              <w:bookmarkStart w:id="289" w:name="_Toc49333821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88"/>
                              <w:r>
                                <w:t xml:space="preserve"> - Locations selected for analysis (Gold star denotes location)</w:t>
                              </w:r>
                              <w:bookmarkEnd w:id="28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2329472;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368FD235" w:rsidR="00E05EC9" w:rsidRDefault="00E05EC9" w:rsidP="002740BD">
                        <w:pPr>
                          <w:pStyle w:val="Caption"/>
                          <w:rPr>
                            <w:szCs w:val="24"/>
                          </w:rPr>
                        </w:pPr>
                        <w:bookmarkStart w:id="290" w:name="_Ref492626642"/>
                        <w:bookmarkStart w:id="291" w:name="_Toc49333821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90"/>
                        <w:r>
                          <w:t xml:space="preserve"> - Locations selected for analysis (Gold star denotes location)</w:t>
                        </w:r>
                        <w:bookmarkEnd w:id="291"/>
                      </w:p>
                    </w:txbxContent>
                  </v:textbox>
                </v:shape>
                <w10:wrap type="square"/>
              </v:group>
            </w:pict>
          </mc:Fallback>
        </mc:AlternateContent>
      </w:r>
    </w:p>
    <w:p w14:paraId="2CD6BECD" w14:textId="77777777" w:rsidR="00056B9F" w:rsidRPr="00E05EC9" w:rsidRDefault="00056B9F" w:rsidP="002740BD"/>
    <w:p w14:paraId="4562808F" w14:textId="77777777" w:rsidR="00056B9F" w:rsidRPr="00E05EC9" w:rsidRDefault="00056B9F" w:rsidP="002740BD"/>
    <w:p w14:paraId="6EEACFBA" w14:textId="77777777" w:rsidR="00056B9F" w:rsidRPr="00E05EC9" w:rsidRDefault="00056B9F" w:rsidP="002740BD"/>
    <w:p w14:paraId="41301459" w14:textId="77777777" w:rsidR="00056B9F" w:rsidRPr="00E05EC9" w:rsidRDefault="00056B9F" w:rsidP="002740BD"/>
    <w:p w14:paraId="6C8964E2" w14:textId="77777777" w:rsidR="00056B9F" w:rsidRPr="00E05EC9" w:rsidRDefault="00056B9F" w:rsidP="002740BD"/>
    <w:p w14:paraId="6DF02809" w14:textId="77777777" w:rsidR="00056B9F" w:rsidRPr="00E05EC9" w:rsidRDefault="00056B9F" w:rsidP="002740BD"/>
    <w:p w14:paraId="313CDDE0" w14:textId="77777777" w:rsidR="00056B9F" w:rsidRPr="00E05EC9" w:rsidRDefault="00056B9F" w:rsidP="002740BD"/>
    <w:p w14:paraId="0718B6EA" w14:textId="77777777" w:rsidR="00056B9F" w:rsidRPr="00E05EC9" w:rsidRDefault="00056B9F" w:rsidP="002740BD"/>
    <w:p w14:paraId="5A2DEEFF" w14:textId="77777777" w:rsidR="00056B9F" w:rsidRPr="00E05EC9" w:rsidRDefault="00056B9F" w:rsidP="002740BD"/>
    <w:p w14:paraId="2F368B1F" w14:textId="77777777" w:rsidR="00056B9F" w:rsidRPr="00E05EC9" w:rsidRDefault="00056B9F" w:rsidP="002740BD"/>
    <w:p w14:paraId="5A83FFF9" w14:textId="77777777" w:rsidR="00056B9F" w:rsidRPr="00E05EC9" w:rsidRDefault="00056B9F" w:rsidP="002740BD"/>
    <w:p w14:paraId="14FFD9E3" w14:textId="77777777" w:rsidR="00056B9F" w:rsidRPr="00E05EC9" w:rsidRDefault="00056B9F" w:rsidP="002740BD"/>
    <w:p w14:paraId="3656988E" w14:textId="77777777" w:rsidR="00056B9F" w:rsidRPr="00E05EC9" w:rsidRDefault="00056B9F" w:rsidP="002740BD"/>
    <w:p w14:paraId="3327572E" w14:textId="77777777" w:rsidR="00056B9F" w:rsidRPr="00E05EC9" w:rsidRDefault="00056B9F" w:rsidP="002740BD"/>
    <w:p w14:paraId="07484027" w14:textId="77777777" w:rsidR="00056B9F" w:rsidRPr="00E05EC9" w:rsidRDefault="00056B9F" w:rsidP="002740BD"/>
    <w:p w14:paraId="79D1D3BC" w14:textId="77777777" w:rsidR="00056B9F" w:rsidRPr="00E05EC9" w:rsidRDefault="00056B9F" w:rsidP="002740BD"/>
    <w:p w14:paraId="01B4BCA6" w14:textId="77777777" w:rsidR="00056B9F" w:rsidRPr="00E05EC9" w:rsidRDefault="00056B9F" w:rsidP="002740BD"/>
    <w:p w14:paraId="0DB5EEC5" w14:textId="77777777" w:rsidR="00056B9F" w:rsidRPr="00E05EC9" w:rsidRDefault="00056B9F" w:rsidP="002740BD"/>
    <w:p w14:paraId="1795B378" w14:textId="77777777" w:rsidR="00056B9F" w:rsidRPr="00E05EC9" w:rsidRDefault="00056B9F" w:rsidP="002740BD"/>
    <w:p w14:paraId="1A77FB5C" w14:textId="0C1CA7AF" w:rsidR="00056B9F" w:rsidRPr="00E05EC9" w:rsidRDefault="00056B9F" w:rsidP="002740BD"/>
    <w:p w14:paraId="5565A635" w14:textId="77777777" w:rsidR="00B62578" w:rsidRPr="00E05EC9" w:rsidRDefault="00056B9F" w:rsidP="002740BD">
      <w:r w:rsidRPr="00E05EC9">
        <w:t xml:space="preserve">These locations were selected due to their diversity in location around Australia and variance in latitude which are specified in </w:t>
      </w:r>
      <w:r w:rsidRPr="00E05EC9">
        <w:fldChar w:fldCharType="begin"/>
      </w:r>
      <w:r w:rsidRPr="00E05EC9">
        <w:instrText xml:space="preserve"> REF _Ref492638212 \h </w:instrText>
      </w:r>
      <w:r w:rsidRPr="00E05EC9">
        <w:fldChar w:fldCharType="separate"/>
      </w:r>
    </w:p>
    <w:p w14:paraId="37A62861" w14:textId="77777777" w:rsidR="00B62578" w:rsidRPr="00E05EC9" w:rsidRDefault="00B62578" w:rsidP="002740BD"/>
    <w:p w14:paraId="07F2B737" w14:textId="38C95A6A" w:rsidR="00056B9F" w:rsidRPr="00E05EC9" w:rsidRDefault="00B62578" w:rsidP="002740BD">
      <w:r w:rsidRPr="00E05EC9">
        <w:t>Table 5</w:t>
      </w:r>
      <w:r w:rsidRPr="00E05EC9">
        <w:noBreakHyphen/>
        <w:t>1</w:t>
      </w:r>
      <w:r w:rsidR="00056B9F" w:rsidRPr="00E05EC9">
        <w:fldChar w:fldCharType="end"/>
      </w:r>
      <w:r w:rsidR="00056B9F" w:rsidRPr="00E05EC9">
        <w:t xml:space="preserve">. The equator tilted panels is </w:t>
      </w:r>
      <w:r w:rsidR="008A1C15" w:rsidRPr="00E05EC9">
        <w:t>equal</w:t>
      </w:r>
      <w:r w:rsidR="00056B9F" w:rsidRPr="00E05EC9">
        <w:t xml:space="preserve"> the latitude of the </w:t>
      </w:r>
      <w:r w:rsidR="008A1C15" w:rsidRPr="00E05EC9">
        <w:t>location</w:t>
      </w:r>
      <w:r w:rsidR="00056B9F" w:rsidRPr="00E05EC9">
        <w:t xml:space="preserve"> </w:t>
      </w:r>
      <w:r w:rsidR="008A1C15" w:rsidRPr="00E05EC9">
        <w:t>to</w:t>
      </w:r>
      <w:r w:rsidR="00056B9F" w:rsidRPr="00E05EC9">
        <w:t xml:space="preserve"> provide </w:t>
      </w:r>
      <w:r w:rsidR="008A1C15" w:rsidRPr="00E05EC9">
        <w:t>maximum</w:t>
      </w:r>
      <w:r w:rsidR="00056B9F" w:rsidRPr="00E05EC9">
        <w:t xml:space="preserve"> solar irradiance. The GPS locations were </w:t>
      </w:r>
      <w:r w:rsidR="008A1C15" w:rsidRPr="00E05EC9">
        <w:t>specified</w:t>
      </w:r>
      <w:r w:rsidR="00056B9F" w:rsidRPr="00E05EC9">
        <w:t xml:space="preserve"> in from [insert reference].</w:t>
      </w:r>
      <w:bookmarkStart w:id="292" w:name="_Ref492638212"/>
      <w:bookmarkStart w:id="293" w:name="_Toc492667083"/>
    </w:p>
    <w:p w14:paraId="056B74B4" w14:textId="77777777" w:rsidR="00056B9F" w:rsidRPr="00E05EC9" w:rsidRDefault="00056B9F" w:rsidP="002740BD"/>
    <w:p w14:paraId="0668C7F4" w14:textId="05317D40" w:rsidR="00056B9F" w:rsidRPr="00E05EC9" w:rsidRDefault="00056B9F" w:rsidP="002740BD">
      <w:bookmarkStart w:id="294" w:name="_Ref492747618"/>
      <w:bookmarkStart w:id="295" w:name="_Toc493338167"/>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1</w:t>
      </w:r>
      <w:r w:rsidR="00A46DFA" w:rsidRPr="00E05EC9">
        <w:fldChar w:fldCharType="end"/>
      </w:r>
      <w:bookmarkEnd w:id="292"/>
      <w:bookmarkEnd w:id="294"/>
      <w:r w:rsidRPr="00E05EC9">
        <w:t xml:space="preserve"> - Locations Selected</w:t>
      </w:r>
      <w:bookmarkEnd w:id="293"/>
      <w:bookmarkEnd w:id="295"/>
    </w:p>
    <w:tbl>
      <w:tblPr>
        <w:tblStyle w:val="TableGrid"/>
        <w:tblW w:w="9260" w:type="dxa"/>
        <w:tblLook w:val="04A0" w:firstRow="1" w:lastRow="0" w:firstColumn="1" w:lastColumn="0" w:noHBand="0" w:noVBand="1"/>
      </w:tblPr>
      <w:tblGrid>
        <w:gridCol w:w="4520"/>
        <w:gridCol w:w="1580"/>
        <w:gridCol w:w="1580"/>
        <w:gridCol w:w="1580"/>
      </w:tblGrid>
      <w:tr w:rsidR="00056B9F" w:rsidRPr="00E05EC9"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E05EC9" w:rsidRDefault="00056B9F" w:rsidP="002740BD">
            <w:pPr>
              <w:jc w:val="center"/>
            </w:pPr>
            <w:r w:rsidRPr="00E05EC9">
              <w:t>Specifications</w:t>
            </w:r>
          </w:p>
        </w:tc>
        <w:tc>
          <w:tcPr>
            <w:tcW w:w="4740" w:type="dxa"/>
            <w:gridSpan w:val="3"/>
            <w:shd w:val="clear" w:color="auto" w:fill="BFBFBF" w:themeFill="background1" w:themeFillShade="BF"/>
            <w:noWrap/>
            <w:hideMark/>
          </w:tcPr>
          <w:p w14:paraId="293B3831" w14:textId="77777777" w:rsidR="00056B9F" w:rsidRPr="00E05EC9" w:rsidRDefault="00056B9F" w:rsidP="002740BD">
            <w:pPr>
              <w:jc w:val="center"/>
            </w:pPr>
            <w:r w:rsidRPr="00E05EC9">
              <w:t>Location</w:t>
            </w:r>
          </w:p>
        </w:tc>
      </w:tr>
      <w:tr w:rsidR="00056B9F" w:rsidRPr="00E05EC9" w14:paraId="22FD23EA" w14:textId="77777777" w:rsidTr="00AC0CD5">
        <w:trPr>
          <w:trHeight w:val="564"/>
        </w:trPr>
        <w:tc>
          <w:tcPr>
            <w:tcW w:w="4520" w:type="dxa"/>
            <w:hideMark/>
          </w:tcPr>
          <w:p w14:paraId="4DF1C8C5" w14:textId="77777777" w:rsidR="00056B9F" w:rsidRPr="00E05EC9" w:rsidRDefault="00056B9F" w:rsidP="002740BD">
            <w:r w:rsidRPr="00E05EC9">
              <w:t>City</w:t>
            </w:r>
          </w:p>
        </w:tc>
        <w:tc>
          <w:tcPr>
            <w:tcW w:w="1580" w:type="dxa"/>
            <w:noWrap/>
            <w:hideMark/>
          </w:tcPr>
          <w:p w14:paraId="4FB01471" w14:textId="77777777" w:rsidR="00056B9F" w:rsidRPr="00E05EC9" w:rsidRDefault="00056B9F" w:rsidP="002740BD">
            <w:r w:rsidRPr="00E05EC9">
              <w:t>Townsville</w:t>
            </w:r>
          </w:p>
        </w:tc>
        <w:tc>
          <w:tcPr>
            <w:tcW w:w="1580" w:type="dxa"/>
            <w:noWrap/>
            <w:hideMark/>
          </w:tcPr>
          <w:p w14:paraId="310D1BF4" w14:textId="77777777" w:rsidR="00056B9F" w:rsidRPr="00E05EC9" w:rsidRDefault="00056B9F" w:rsidP="002740BD">
            <w:r w:rsidRPr="00E05EC9">
              <w:t>Darwin</w:t>
            </w:r>
          </w:p>
        </w:tc>
        <w:tc>
          <w:tcPr>
            <w:tcW w:w="1580" w:type="dxa"/>
            <w:noWrap/>
            <w:hideMark/>
          </w:tcPr>
          <w:p w14:paraId="5EF61E81" w14:textId="77777777" w:rsidR="00056B9F" w:rsidRPr="00E05EC9" w:rsidRDefault="00056B9F" w:rsidP="002740BD">
            <w:r w:rsidRPr="00E05EC9">
              <w:t>Hobart</w:t>
            </w:r>
          </w:p>
        </w:tc>
      </w:tr>
      <w:tr w:rsidR="00056B9F" w:rsidRPr="00E05EC9" w14:paraId="4C4B5DA7" w14:textId="77777777" w:rsidTr="00AC0CD5">
        <w:trPr>
          <w:trHeight w:val="564"/>
        </w:trPr>
        <w:tc>
          <w:tcPr>
            <w:tcW w:w="4520" w:type="dxa"/>
            <w:hideMark/>
          </w:tcPr>
          <w:p w14:paraId="645794CF" w14:textId="77777777" w:rsidR="00056B9F" w:rsidRPr="00E05EC9" w:rsidRDefault="00056B9F" w:rsidP="002740BD">
            <w:r w:rsidRPr="00E05EC9">
              <w:t>Post Code</w:t>
            </w:r>
          </w:p>
        </w:tc>
        <w:tc>
          <w:tcPr>
            <w:tcW w:w="1580" w:type="dxa"/>
            <w:noWrap/>
            <w:hideMark/>
          </w:tcPr>
          <w:p w14:paraId="0EF4AA03" w14:textId="77777777" w:rsidR="00056B9F" w:rsidRPr="00E05EC9" w:rsidRDefault="00056B9F" w:rsidP="002740BD">
            <w:r w:rsidRPr="00E05EC9">
              <w:t>4814</w:t>
            </w:r>
          </w:p>
        </w:tc>
        <w:tc>
          <w:tcPr>
            <w:tcW w:w="1580" w:type="dxa"/>
            <w:noWrap/>
            <w:hideMark/>
          </w:tcPr>
          <w:p w14:paraId="5B2ADC47" w14:textId="77777777" w:rsidR="00056B9F" w:rsidRPr="00E05EC9" w:rsidRDefault="00056B9F" w:rsidP="002740BD">
            <w:r w:rsidRPr="00E05EC9">
              <w:t>800</w:t>
            </w:r>
          </w:p>
        </w:tc>
        <w:tc>
          <w:tcPr>
            <w:tcW w:w="1580" w:type="dxa"/>
            <w:noWrap/>
            <w:hideMark/>
          </w:tcPr>
          <w:p w14:paraId="1651698F" w14:textId="77777777" w:rsidR="00056B9F" w:rsidRPr="00E05EC9" w:rsidRDefault="00056B9F" w:rsidP="002740BD">
            <w:r w:rsidRPr="00E05EC9">
              <w:t>7000</w:t>
            </w:r>
          </w:p>
        </w:tc>
      </w:tr>
      <w:tr w:rsidR="00056B9F" w:rsidRPr="00E05EC9" w14:paraId="01215533" w14:textId="77777777" w:rsidTr="00AC0CD5">
        <w:trPr>
          <w:trHeight w:val="564"/>
        </w:trPr>
        <w:tc>
          <w:tcPr>
            <w:tcW w:w="4520" w:type="dxa"/>
            <w:hideMark/>
          </w:tcPr>
          <w:p w14:paraId="0254AD2F" w14:textId="77777777" w:rsidR="00056B9F" w:rsidRPr="00E05EC9" w:rsidRDefault="00056B9F" w:rsidP="002740BD">
            <w:r w:rsidRPr="00E05EC9">
              <w:t>Latitude</w:t>
            </w:r>
          </w:p>
        </w:tc>
        <w:tc>
          <w:tcPr>
            <w:tcW w:w="1580" w:type="dxa"/>
            <w:noWrap/>
            <w:hideMark/>
          </w:tcPr>
          <w:p w14:paraId="05848B91" w14:textId="77777777" w:rsidR="00056B9F" w:rsidRPr="00E05EC9" w:rsidRDefault="00056B9F" w:rsidP="002740BD">
            <w:r w:rsidRPr="00E05EC9">
              <w:t>-19.259</w:t>
            </w:r>
          </w:p>
        </w:tc>
        <w:tc>
          <w:tcPr>
            <w:tcW w:w="1580" w:type="dxa"/>
            <w:noWrap/>
            <w:hideMark/>
          </w:tcPr>
          <w:p w14:paraId="48EAE297" w14:textId="77777777" w:rsidR="00056B9F" w:rsidRPr="00E05EC9" w:rsidRDefault="00056B9F" w:rsidP="002740BD">
            <w:r w:rsidRPr="00E05EC9">
              <w:t>-12.463</w:t>
            </w:r>
          </w:p>
        </w:tc>
        <w:tc>
          <w:tcPr>
            <w:tcW w:w="1580" w:type="dxa"/>
            <w:noWrap/>
            <w:hideMark/>
          </w:tcPr>
          <w:p w14:paraId="76038C11" w14:textId="77777777" w:rsidR="00056B9F" w:rsidRPr="00E05EC9" w:rsidRDefault="00056B9F" w:rsidP="002740BD">
            <w:r w:rsidRPr="00E05EC9">
              <w:t>-42.882138</w:t>
            </w:r>
          </w:p>
        </w:tc>
      </w:tr>
      <w:tr w:rsidR="00056B9F" w:rsidRPr="00E05EC9" w14:paraId="7B987549" w14:textId="77777777" w:rsidTr="00AC0CD5">
        <w:trPr>
          <w:trHeight w:val="564"/>
        </w:trPr>
        <w:tc>
          <w:tcPr>
            <w:tcW w:w="4520" w:type="dxa"/>
            <w:hideMark/>
          </w:tcPr>
          <w:p w14:paraId="76CE4417" w14:textId="77777777" w:rsidR="00056B9F" w:rsidRPr="00E05EC9" w:rsidRDefault="00056B9F" w:rsidP="002740BD">
            <w:r w:rsidRPr="00E05EC9">
              <w:t>Longitude</w:t>
            </w:r>
          </w:p>
        </w:tc>
        <w:tc>
          <w:tcPr>
            <w:tcW w:w="1580" w:type="dxa"/>
            <w:noWrap/>
            <w:hideMark/>
          </w:tcPr>
          <w:p w14:paraId="621719E5" w14:textId="77777777" w:rsidR="00056B9F" w:rsidRPr="00E05EC9" w:rsidRDefault="00056B9F" w:rsidP="002740BD">
            <w:r w:rsidRPr="00E05EC9">
              <w:t>146.817</w:t>
            </w:r>
          </w:p>
        </w:tc>
        <w:tc>
          <w:tcPr>
            <w:tcW w:w="1580" w:type="dxa"/>
            <w:noWrap/>
            <w:hideMark/>
          </w:tcPr>
          <w:p w14:paraId="2B494F05" w14:textId="77777777" w:rsidR="00056B9F" w:rsidRPr="00E05EC9" w:rsidRDefault="00056B9F" w:rsidP="002740BD">
            <w:r w:rsidRPr="00E05EC9">
              <w:t>130.846</w:t>
            </w:r>
          </w:p>
        </w:tc>
        <w:tc>
          <w:tcPr>
            <w:tcW w:w="1580" w:type="dxa"/>
            <w:noWrap/>
            <w:hideMark/>
          </w:tcPr>
          <w:p w14:paraId="36692AB7" w14:textId="77777777" w:rsidR="00056B9F" w:rsidRPr="00E05EC9" w:rsidRDefault="00056B9F" w:rsidP="002740BD">
            <w:r w:rsidRPr="00E05EC9">
              <w:t>147.327195</w:t>
            </w:r>
          </w:p>
        </w:tc>
      </w:tr>
      <w:tr w:rsidR="00056B9F" w:rsidRPr="00E05EC9" w14:paraId="71F3FEAE" w14:textId="77777777" w:rsidTr="00AC0CD5">
        <w:trPr>
          <w:trHeight w:val="564"/>
        </w:trPr>
        <w:tc>
          <w:tcPr>
            <w:tcW w:w="4520" w:type="dxa"/>
            <w:hideMark/>
          </w:tcPr>
          <w:p w14:paraId="22D86450" w14:textId="77777777" w:rsidR="00056B9F" w:rsidRPr="00E05EC9" w:rsidRDefault="00056B9F" w:rsidP="002740BD">
            <w:r w:rsidRPr="00E05EC9">
              <w:t>Equator Titled Panels</w:t>
            </w:r>
          </w:p>
        </w:tc>
        <w:tc>
          <w:tcPr>
            <w:tcW w:w="1580" w:type="dxa"/>
            <w:noWrap/>
            <w:hideMark/>
          </w:tcPr>
          <w:p w14:paraId="628D0F07" w14:textId="77777777" w:rsidR="00056B9F" w:rsidRPr="00E05EC9" w:rsidRDefault="00056B9F" w:rsidP="002740BD">
            <w:r w:rsidRPr="00E05EC9">
              <w:t>-19</w:t>
            </w:r>
          </w:p>
        </w:tc>
        <w:tc>
          <w:tcPr>
            <w:tcW w:w="1580" w:type="dxa"/>
            <w:noWrap/>
            <w:hideMark/>
          </w:tcPr>
          <w:p w14:paraId="588661B3" w14:textId="77777777" w:rsidR="00056B9F" w:rsidRPr="00E05EC9" w:rsidRDefault="00056B9F" w:rsidP="002740BD">
            <w:r w:rsidRPr="00E05EC9">
              <w:t>-12</w:t>
            </w:r>
          </w:p>
        </w:tc>
        <w:tc>
          <w:tcPr>
            <w:tcW w:w="1580" w:type="dxa"/>
            <w:noWrap/>
            <w:hideMark/>
          </w:tcPr>
          <w:p w14:paraId="365EE7EB" w14:textId="77777777" w:rsidR="00056B9F" w:rsidRPr="00E05EC9" w:rsidRDefault="00056B9F" w:rsidP="002740BD">
            <w:r w:rsidRPr="00E05EC9">
              <w:t>-42</w:t>
            </w:r>
          </w:p>
        </w:tc>
      </w:tr>
    </w:tbl>
    <w:p w14:paraId="387E5106" w14:textId="2915DA18" w:rsidR="00056B9F" w:rsidRPr="00E05EC9" w:rsidRDefault="00056B9F" w:rsidP="002740BD">
      <w:pPr>
        <w:pStyle w:val="Heading2"/>
        <w:numPr>
          <w:ilvl w:val="1"/>
          <w:numId w:val="17"/>
        </w:numPr>
      </w:pPr>
      <w:bookmarkStart w:id="296" w:name="_Toc493340850"/>
      <w:r w:rsidRPr="00E05EC9">
        <w:lastRenderedPageBreak/>
        <w:t>Constant Parameters</w:t>
      </w:r>
      <w:bookmarkEnd w:id="296"/>
    </w:p>
    <w:p w14:paraId="60F717BD" w14:textId="77777777" w:rsidR="00056B9F" w:rsidRPr="00E05EC9" w:rsidRDefault="00056B9F" w:rsidP="002740BD">
      <w:pPr>
        <w:rPr>
          <w:lang w:eastAsia="en-GB"/>
        </w:rPr>
      </w:pPr>
    </w:p>
    <w:p w14:paraId="02568F39" w14:textId="2DCE34E3" w:rsidR="00056B9F" w:rsidRPr="00E05EC9" w:rsidRDefault="00056B9F" w:rsidP="002740BD">
      <w:pPr>
        <w:rPr>
          <w:lang w:eastAsia="en-GB"/>
        </w:rPr>
      </w:pPr>
      <w:r w:rsidRPr="00E05EC9">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E05EC9">
        <w:rPr>
          <w:lang w:eastAsia="en-GB"/>
        </w:rPr>
        <w:fldChar w:fldCharType="begin"/>
      </w:r>
      <w:r w:rsidRPr="00E05EC9">
        <w:rPr>
          <w:lang w:eastAsia="en-GB"/>
        </w:rPr>
        <w:instrText xml:space="preserve"> REF _Ref492637362 \h </w:instrText>
      </w:r>
      <w:r w:rsidRPr="00E05EC9">
        <w:rPr>
          <w:lang w:eastAsia="en-GB"/>
        </w:rPr>
      </w:r>
      <w:r w:rsidRPr="00E05EC9">
        <w:rPr>
          <w:lang w:eastAsia="en-GB"/>
        </w:rPr>
        <w:fldChar w:fldCharType="separate"/>
      </w:r>
      <w:r w:rsidR="00B62578" w:rsidRPr="00E05EC9">
        <w:t>Table 5</w:t>
      </w:r>
      <w:r w:rsidR="00B62578" w:rsidRPr="00E05EC9">
        <w:noBreakHyphen/>
        <w:t>2</w:t>
      </w:r>
      <w:r w:rsidRPr="00E05EC9">
        <w:rPr>
          <w:lang w:eastAsia="en-GB"/>
        </w:rPr>
        <w:fldChar w:fldCharType="end"/>
      </w:r>
      <w:r w:rsidRPr="00E05EC9">
        <w:rPr>
          <w:lang w:eastAsia="en-GB"/>
        </w:rPr>
        <w:t>.</w:t>
      </w:r>
    </w:p>
    <w:p w14:paraId="4DC11DDA" w14:textId="77777777" w:rsidR="00056B9F" w:rsidRPr="00E05EC9" w:rsidRDefault="00056B9F" w:rsidP="002740BD">
      <w:pPr>
        <w:rPr>
          <w:lang w:eastAsia="en-GB"/>
        </w:rPr>
      </w:pPr>
    </w:p>
    <w:p w14:paraId="04A30B1E" w14:textId="66722E2E" w:rsidR="00056B9F" w:rsidRPr="00E05EC9" w:rsidRDefault="00056B9F" w:rsidP="002740BD">
      <w:pPr>
        <w:pStyle w:val="Caption"/>
      </w:pPr>
      <w:bookmarkStart w:id="297" w:name="_Ref492637362"/>
      <w:bookmarkStart w:id="298" w:name="_Toc492667084"/>
      <w:bookmarkStart w:id="299" w:name="_Toc493338168"/>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2</w:t>
      </w:r>
      <w:r w:rsidR="00A46DFA" w:rsidRPr="00E05EC9">
        <w:fldChar w:fldCharType="end"/>
      </w:r>
      <w:bookmarkEnd w:id="297"/>
      <w:r w:rsidRPr="00E05EC9">
        <w:t xml:space="preserve"> - Constant Parameters</w:t>
      </w:r>
      <w:bookmarkEnd w:id="298"/>
      <w:bookmarkEnd w:id="29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E05EC9"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E05EC9" w:rsidRDefault="00056B9F" w:rsidP="002740BD">
            <w:pPr>
              <w:jc w:val="center"/>
            </w:pPr>
            <w:r w:rsidRPr="00E05EC9">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E05EC9" w:rsidRDefault="00056B9F" w:rsidP="002740BD">
            <w:pPr>
              <w:jc w:val="center"/>
            </w:pPr>
            <w:r w:rsidRPr="00E05EC9">
              <w:t>Value</w:t>
            </w:r>
          </w:p>
        </w:tc>
      </w:tr>
      <w:tr w:rsidR="00056B9F" w:rsidRPr="00E05EC9"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E05EC9" w:rsidRDefault="00056B9F" w:rsidP="002740BD">
            <w:r w:rsidRPr="00E05EC9">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E05EC9" w:rsidRDefault="00056B9F" w:rsidP="002740BD">
            <w:r w:rsidRPr="00E05EC9">
              <w:t>No</w:t>
            </w:r>
          </w:p>
        </w:tc>
      </w:tr>
      <w:tr w:rsidR="00056B9F" w:rsidRPr="00E05EC9"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E05EC9" w:rsidRDefault="00056B9F" w:rsidP="002740BD">
            <w:r w:rsidRPr="00E05EC9">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E05EC9" w:rsidRDefault="00056B9F" w:rsidP="002740BD">
            <w:r w:rsidRPr="00E05EC9">
              <w:t>No</w:t>
            </w:r>
          </w:p>
        </w:tc>
      </w:tr>
      <w:tr w:rsidR="00056B9F" w:rsidRPr="00E05EC9"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E05EC9" w:rsidRDefault="00056B9F" w:rsidP="002740BD">
            <w:r w:rsidRPr="00E05EC9">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E05EC9" w:rsidRDefault="00056B9F" w:rsidP="002740BD">
            <w:r w:rsidRPr="00E05EC9">
              <w:t>30%</w:t>
            </w:r>
          </w:p>
        </w:tc>
      </w:tr>
      <w:tr w:rsidR="00056B9F" w:rsidRPr="00E05EC9"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E05EC9" w:rsidRDefault="00056B9F" w:rsidP="002740BD">
            <w:r w:rsidRPr="00E05EC9">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E05EC9" w:rsidRDefault="00056B9F" w:rsidP="002740BD">
            <w:r w:rsidRPr="00E05EC9">
              <w:t>0.85</w:t>
            </w:r>
          </w:p>
        </w:tc>
      </w:tr>
      <w:tr w:rsidR="00056B9F" w:rsidRPr="00E05EC9"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E05EC9" w:rsidRDefault="00056B9F" w:rsidP="002740BD">
            <w:r w:rsidRPr="00E05EC9">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E05EC9" w:rsidRDefault="00056B9F" w:rsidP="002740BD">
            <w:r w:rsidRPr="00E05EC9">
              <w:t>5 kW</w:t>
            </w:r>
          </w:p>
        </w:tc>
      </w:tr>
      <w:tr w:rsidR="00056B9F" w:rsidRPr="00E05EC9"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E05EC9" w:rsidRDefault="00056B9F" w:rsidP="002740BD">
            <w:r w:rsidRPr="00E05EC9">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E05EC9" w:rsidRDefault="00056B9F" w:rsidP="002740BD">
            <w:r w:rsidRPr="00E05EC9">
              <w:t>7000 AUD</w:t>
            </w:r>
          </w:p>
        </w:tc>
      </w:tr>
      <w:tr w:rsidR="00056B9F" w:rsidRPr="00E05EC9"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E05EC9" w:rsidRDefault="00056B9F" w:rsidP="002740BD">
            <w:r w:rsidRPr="00E05EC9">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E05EC9" w:rsidRDefault="00056B9F" w:rsidP="002740BD">
            <w:r w:rsidRPr="00E05EC9">
              <w:t>10 kWhr</w:t>
            </w:r>
          </w:p>
        </w:tc>
      </w:tr>
      <w:tr w:rsidR="00056B9F" w:rsidRPr="00E05EC9"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E05EC9" w:rsidRDefault="00056B9F" w:rsidP="002740BD">
            <w:r w:rsidRPr="00E05EC9">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E05EC9" w:rsidRDefault="00056B9F" w:rsidP="002740BD">
            <w:r w:rsidRPr="00E05EC9">
              <w:t>9700 AUD</w:t>
            </w:r>
          </w:p>
        </w:tc>
      </w:tr>
      <w:tr w:rsidR="00056B9F" w:rsidRPr="00E05EC9"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E05EC9" w:rsidRDefault="00056B9F" w:rsidP="002740BD">
            <w:r w:rsidRPr="00E05EC9">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E05EC9" w:rsidRDefault="00056B9F" w:rsidP="002740BD">
            <w:r w:rsidRPr="00E05EC9">
              <w:t>Equator tilted</w:t>
            </w:r>
          </w:p>
        </w:tc>
      </w:tr>
      <w:tr w:rsidR="00056B9F" w:rsidRPr="00E05EC9"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E05EC9" w:rsidRDefault="00056B9F" w:rsidP="002740BD">
            <w:r w:rsidRPr="00E05EC9">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E05EC9" w:rsidRDefault="00056B9F" w:rsidP="002740BD">
            <w:r w:rsidRPr="00E05EC9">
              <w:t>North</w:t>
            </w:r>
          </w:p>
        </w:tc>
      </w:tr>
      <w:tr w:rsidR="00056B9F" w:rsidRPr="00E05EC9"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E05EC9" w:rsidRDefault="00056B9F" w:rsidP="002740BD">
            <w:r w:rsidRPr="00E05EC9">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E05EC9" w:rsidRDefault="00056B9F" w:rsidP="002740BD">
            <w:r w:rsidRPr="00E05EC9">
              <w:t>No</w:t>
            </w:r>
          </w:p>
        </w:tc>
      </w:tr>
      <w:tr w:rsidR="00056B9F" w:rsidRPr="00E05EC9"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E05EC9" w:rsidRDefault="00056B9F" w:rsidP="002740BD">
            <w:r w:rsidRPr="00E05EC9">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E05EC9" w:rsidRDefault="00056B9F" w:rsidP="002740BD">
            <w:r w:rsidRPr="00E05EC9">
              <w:t>3</w:t>
            </w:r>
          </w:p>
        </w:tc>
      </w:tr>
    </w:tbl>
    <w:p w14:paraId="223E0151" w14:textId="77777777" w:rsidR="00056B9F" w:rsidRPr="00E05EC9" w:rsidRDefault="00056B9F" w:rsidP="002740BD"/>
    <w:p w14:paraId="3FC54B21" w14:textId="77777777" w:rsidR="00056B9F" w:rsidRPr="00E05EC9" w:rsidRDefault="00056B9F" w:rsidP="002740BD"/>
    <w:p w14:paraId="0EE00E81" w14:textId="77777777" w:rsidR="00056B9F" w:rsidRPr="00E05EC9" w:rsidRDefault="00056B9F" w:rsidP="002740BD"/>
    <w:p w14:paraId="4499125A" w14:textId="77777777" w:rsidR="00056B9F" w:rsidRPr="00E05EC9" w:rsidRDefault="00056B9F" w:rsidP="002740BD"/>
    <w:p w14:paraId="3F61D5F8" w14:textId="77777777" w:rsidR="00056B9F" w:rsidRPr="00E05EC9" w:rsidRDefault="00056B9F" w:rsidP="002740BD"/>
    <w:p w14:paraId="275A6BAE" w14:textId="77777777" w:rsidR="00056B9F" w:rsidRPr="00E05EC9" w:rsidRDefault="00056B9F" w:rsidP="002740BD"/>
    <w:p w14:paraId="52E1AADB" w14:textId="77777777" w:rsidR="00056B9F" w:rsidRPr="00E05EC9" w:rsidRDefault="00056B9F" w:rsidP="002740BD"/>
    <w:p w14:paraId="366479B0" w14:textId="77777777" w:rsidR="00056B9F" w:rsidRPr="00E05EC9" w:rsidRDefault="00056B9F" w:rsidP="002740BD"/>
    <w:p w14:paraId="479D1E84" w14:textId="77777777" w:rsidR="00056B9F" w:rsidRPr="00E05EC9" w:rsidRDefault="00056B9F" w:rsidP="002740BD"/>
    <w:p w14:paraId="71A89607" w14:textId="77777777" w:rsidR="00056B9F" w:rsidRPr="00E05EC9" w:rsidRDefault="00056B9F" w:rsidP="002740BD"/>
    <w:p w14:paraId="6B906FD8" w14:textId="77777777" w:rsidR="00056B9F" w:rsidRPr="00E05EC9" w:rsidRDefault="00056B9F" w:rsidP="002740BD"/>
    <w:p w14:paraId="1F1FA17D" w14:textId="77777777" w:rsidR="00056B9F" w:rsidRPr="00E05EC9" w:rsidRDefault="00056B9F" w:rsidP="002740BD"/>
    <w:p w14:paraId="1B83012B" w14:textId="77777777" w:rsidR="00056B9F" w:rsidRPr="00E05EC9" w:rsidRDefault="00056B9F" w:rsidP="002740BD"/>
    <w:p w14:paraId="0BD09069" w14:textId="77777777" w:rsidR="00056B9F" w:rsidRPr="00E05EC9" w:rsidRDefault="00056B9F" w:rsidP="002740BD"/>
    <w:p w14:paraId="5B40D20D" w14:textId="77777777" w:rsidR="00056B9F" w:rsidRPr="00E05EC9" w:rsidRDefault="00056B9F" w:rsidP="002740BD"/>
    <w:p w14:paraId="60C7289E" w14:textId="77777777" w:rsidR="00056B9F" w:rsidRPr="00E05EC9" w:rsidRDefault="00056B9F" w:rsidP="002740BD"/>
    <w:p w14:paraId="536E24D1" w14:textId="77777777" w:rsidR="00056B9F" w:rsidRPr="00E05EC9" w:rsidRDefault="00056B9F" w:rsidP="002740BD"/>
    <w:p w14:paraId="43874396" w14:textId="77777777" w:rsidR="00056B9F" w:rsidRPr="00E05EC9" w:rsidRDefault="00056B9F" w:rsidP="002740BD"/>
    <w:p w14:paraId="3738AD48" w14:textId="77777777" w:rsidR="00056B9F" w:rsidRPr="00E05EC9" w:rsidRDefault="00056B9F" w:rsidP="002740BD"/>
    <w:p w14:paraId="145C6A31" w14:textId="77777777" w:rsidR="00056B9F" w:rsidRPr="00E05EC9" w:rsidRDefault="00056B9F" w:rsidP="002740BD"/>
    <w:p w14:paraId="386294C5" w14:textId="77777777" w:rsidR="00056B9F" w:rsidRPr="00E05EC9" w:rsidRDefault="00056B9F" w:rsidP="002740BD"/>
    <w:p w14:paraId="38F22188" w14:textId="77777777" w:rsidR="00056B9F" w:rsidRPr="00E05EC9" w:rsidRDefault="00056B9F" w:rsidP="002740BD"/>
    <w:p w14:paraId="3BFD41B0" w14:textId="67B61D36" w:rsidR="00056B9F" w:rsidRPr="00E05EC9" w:rsidRDefault="00056B9F" w:rsidP="002740BD"/>
    <w:p w14:paraId="508B88FE" w14:textId="77777777" w:rsidR="00AC0CD5" w:rsidRPr="00E05EC9" w:rsidRDefault="00AC0CD5" w:rsidP="002740BD"/>
    <w:p w14:paraId="7DCDCA43" w14:textId="77777777" w:rsidR="00056B9F" w:rsidRPr="00E05EC9" w:rsidRDefault="00056B9F" w:rsidP="002740BD"/>
    <w:p w14:paraId="5AD55790" w14:textId="77777777" w:rsidR="00056B9F" w:rsidRPr="00E05EC9" w:rsidRDefault="00056B9F" w:rsidP="002740BD"/>
    <w:p w14:paraId="458D0674" w14:textId="77777777" w:rsidR="00056B9F" w:rsidRPr="00E05EC9" w:rsidRDefault="00056B9F" w:rsidP="002740BD"/>
    <w:p w14:paraId="4E3D737F" w14:textId="77777777" w:rsidR="00056B9F" w:rsidRPr="00E05EC9" w:rsidRDefault="00056B9F" w:rsidP="002740BD"/>
    <w:p w14:paraId="2684A36F" w14:textId="77777777" w:rsidR="00056B9F" w:rsidRPr="00E05EC9" w:rsidRDefault="00056B9F" w:rsidP="002740BD"/>
    <w:p w14:paraId="497E9A10" w14:textId="77777777" w:rsidR="00056B9F" w:rsidRPr="00E05EC9" w:rsidRDefault="00056B9F" w:rsidP="002740BD">
      <w:pPr>
        <w:sectPr w:rsidR="00056B9F" w:rsidRPr="00E05EC9">
          <w:endnotePr>
            <w:numRestart w:val="eachSect"/>
          </w:endnotePr>
          <w:type w:val="continuous"/>
          <w:pgSz w:w="11906" w:h="16838"/>
          <w:pgMar w:top="1440" w:right="1440" w:bottom="1440" w:left="1440" w:header="709" w:footer="709" w:gutter="0"/>
          <w:cols w:space="720"/>
        </w:sectPr>
      </w:pPr>
    </w:p>
    <w:p w14:paraId="44C6A97A" w14:textId="2F28E661" w:rsidR="00056B9F" w:rsidRPr="00E05EC9" w:rsidRDefault="00056B9F" w:rsidP="002740BD">
      <w:pPr>
        <w:pStyle w:val="Heading2"/>
        <w:numPr>
          <w:ilvl w:val="1"/>
          <w:numId w:val="17"/>
        </w:numPr>
      </w:pPr>
      <w:bookmarkStart w:id="300" w:name="_Toc493340851"/>
      <w:r w:rsidRPr="00E05EC9">
        <w:lastRenderedPageBreak/>
        <w:t>Output Production Figures</w:t>
      </w:r>
      <w:bookmarkEnd w:id="300"/>
    </w:p>
    <w:p w14:paraId="1460977F" w14:textId="31ED7368" w:rsidR="00056B9F" w:rsidRPr="00E05EC9" w:rsidRDefault="00056B9F" w:rsidP="002740BD">
      <w:pPr>
        <w:rPr>
          <w:lang w:eastAsia="en-GB"/>
        </w:rPr>
      </w:pPr>
      <w:r w:rsidRPr="00E05EC9">
        <w:rPr>
          <w:lang w:eastAsia="en-GB"/>
        </w:rPr>
        <w:t xml:space="preserve">The output production figures were </w:t>
      </w:r>
      <w:r w:rsidR="008A1C15"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114 \h </w:instrText>
      </w:r>
      <w:r w:rsidRPr="00E05EC9">
        <w:rPr>
          <w:lang w:eastAsia="en-GB"/>
        </w:rPr>
      </w:r>
      <w:r w:rsidRPr="00E05EC9">
        <w:rPr>
          <w:lang w:eastAsia="en-GB"/>
        </w:rPr>
        <w:fldChar w:fldCharType="separate"/>
      </w:r>
      <w:r w:rsidR="00B62578" w:rsidRPr="00E05EC9">
        <w:t>Table 5</w:t>
      </w:r>
      <w:r w:rsidR="00B62578" w:rsidRPr="00E05EC9">
        <w:noBreakHyphen/>
        <w:t>3</w:t>
      </w:r>
      <w:r w:rsidRPr="00E05EC9">
        <w:rPr>
          <w:lang w:eastAsia="en-GB"/>
        </w:rPr>
        <w:fldChar w:fldCharType="end"/>
      </w:r>
      <w:r w:rsidRPr="00E05EC9">
        <w:rPr>
          <w:lang w:eastAsia="en-GB"/>
        </w:rPr>
        <w:t xml:space="preserve"> for each prospective location</w:t>
      </w:r>
    </w:p>
    <w:p w14:paraId="58A0A55F" w14:textId="77777777" w:rsidR="00056B9F" w:rsidRPr="00E05EC9" w:rsidRDefault="00056B9F" w:rsidP="002740BD"/>
    <w:p w14:paraId="25F51D3B" w14:textId="019B2A84" w:rsidR="00056B9F" w:rsidRPr="00E05EC9" w:rsidRDefault="00056B9F" w:rsidP="002740BD">
      <w:pPr>
        <w:pStyle w:val="Caption"/>
      </w:pPr>
      <w:bookmarkStart w:id="301" w:name="_Ref492743114"/>
      <w:bookmarkStart w:id="302" w:name="_Toc493338169"/>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3</w:t>
      </w:r>
      <w:r w:rsidR="00A46DFA" w:rsidRPr="00E05EC9">
        <w:fldChar w:fldCharType="end"/>
      </w:r>
      <w:bookmarkEnd w:id="301"/>
      <w:r w:rsidRPr="00E05EC9">
        <w:t xml:space="preserve"> - Output Production Figures</w:t>
      </w:r>
      <w:bookmarkEnd w:id="302"/>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E05EC9"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E05EC9" w:rsidRDefault="00056B9F" w:rsidP="002740BD">
            <w:pPr>
              <w:jc w:val="center"/>
            </w:pPr>
            <w:r w:rsidRPr="00E05EC9">
              <w:t>City</w:t>
            </w:r>
          </w:p>
        </w:tc>
        <w:tc>
          <w:tcPr>
            <w:tcW w:w="1980" w:type="dxa"/>
            <w:shd w:val="clear" w:color="auto" w:fill="BFBFBF" w:themeFill="background1" w:themeFillShade="BF"/>
            <w:noWrap/>
            <w:hideMark/>
          </w:tcPr>
          <w:p w14:paraId="101B8C9D" w14:textId="77777777" w:rsidR="00056B9F" w:rsidRPr="00E05EC9" w:rsidRDefault="00056B9F" w:rsidP="002740BD">
            <w:pPr>
              <w:jc w:val="center"/>
            </w:pPr>
            <w:r w:rsidRPr="00E05EC9">
              <w:t>Townsville</w:t>
            </w:r>
          </w:p>
        </w:tc>
        <w:tc>
          <w:tcPr>
            <w:tcW w:w="1800" w:type="dxa"/>
            <w:shd w:val="clear" w:color="auto" w:fill="BFBFBF" w:themeFill="background1" w:themeFillShade="BF"/>
            <w:noWrap/>
            <w:hideMark/>
          </w:tcPr>
          <w:p w14:paraId="0BEE2B92" w14:textId="77777777" w:rsidR="00056B9F" w:rsidRPr="00E05EC9" w:rsidRDefault="00056B9F" w:rsidP="002740BD">
            <w:pPr>
              <w:jc w:val="center"/>
            </w:pPr>
            <w:r w:rsidRPr="00E05EC9">
              <w:t>Darwin</w:t>
            </w:r>
          </w:p>
        </w:tc>
        <w:tc>
          <w:tcPr>
            <w:tcW w:w="1795" w:type="dxa"/>
            <w:shd w:val="clear" w:color="auto" w:fill="BFBFBF" w:themeFill="background1" w:themeFillShade="BF"/>
            <w:noWrap/>
            <w:hideMark/>
          </w:tcPr>
          <w:p w14:paraId="4B0A2CEC" w14:textId="77777777" w:rsidR="00056B9F" w:rsidRPr="00E05EC9" w:rsidRDefault="00056B9F" w:rsidP="002740BD">
            <w:pPr>
              <w:jc w:val="center"/>
            </w:pPr>
            <w:r w:rsidRPr="00E05EC9">
              <w:t>Hobart</w:t>
            </w:r>
          </w:p>
        </w:tc>
      </w:tr>
      <w:tr w:rsidR="00056B9F" w:rsidRPr="00E05EC9" w14:paraId="6E1F428B" w14:textId="77777777" w:rsidTr="00923434">
        <w:trPr>
          <w:trHeight w:val="564"/>
        </w:trPr>
        <w:tc>
          <w:tcPr>
            <w:tcW w:w="4860" w:type="dxa"/>
            <w:hideMark/>
          </w:tcPr>
          <w:p w14:paraId="64270D22" w14:textId="77777777" w:rsidR="00056B9F" w:rsidRPr="00E05EC9" w:rsidRDefault="00056B9F" w:rsidP="002740BD">
            <w:r w:rsidRPr="00E05EC9">
              <w:t>Daily Usage (kWhr)</w:t>
            </w:r>
          </w:p>
        </w:tc>
        <w:tc>
          <w:tcPr>
            <w:tcW w:w="1980" w:type="dxa"/>
            <w:noWrap/>
            <w:hideMark/>
          </w:tcPr>
          <w:p w14:paraId="492FCB56" w14:textId="77777777" w:rsidR="00056B9F" w:rsidRPr="00E05EC9" w:rsidRDefault="00056B9F" w:rsidP="002740BD">
            <w:r w:rsidRPr="00E05EC9">
              <w:t>19.2</w:t>
            </w:r>
          </w:p>
        </w:tc>
        <w:tc>
          <w:tcPr>
            <w:tcW w:w="1800" w:type="dxa"/>
            <w:noWrap/>
            <w:hideMark/>
          </w:tcPr>
          <w:p w14:paraId="499870FE" w14:textId="77777777" w:rsidR="00056B9F" w:rsidRPr="00E05EC9" w:rsidRDefault="00056B9F" w:rsidP="002740BD">
            <w:r w:rsidRPr="00E05EC9">
              <w:t>18.5</w:t>
            </w:r>
          </w:p>
        </w:tc>
        <w:tc>
          <w:tcPr>
            <w:tcW w:w="1795" w:type="dxa"/>
            <w:noWrap/>
            <w:hideMark/>
          </w:tcPr>
          <w:p w14:paraId="78339670" w14:textId="77777777" w:rsidR="00056B9F" w:rsidRPr="00E05EC9" w:rsidRDefault="00056B9F" w:rsidP="002740BD">
            <w:r w:rsidRPr="00E05EC9">
              <w:t>27.2</w:t>
            </w:r>
          </w:p>
        </w:tc>
      </w:tr>
      <w:tr w:rsidR="00056B9F" w:rsidRPr="00E05EC9" w14:paraId="7E1A0514" w14:textId="77777777" w:rsidTr="00923434">
        <w:trPr>
          <w:trHeight w:val="564"/>
        </w:trPr>
        <w:tc>
          <w:tcPr>
            <w:tcW w:w="4860" w:type="dxa"/>
            <w:hideMark/>
          </w:tcPr>
          <w:p w14:paraId="4048B213" w14:textId="77777777" w:rsidR="00056B9F" w:rsidRPr="00E05EC9" w:rsidRDefault="00056B9F" w:rsidP="002740BD">
            <w:r w:rsidRPr="00E05EC9">
              <w:t>Daily Production (kWhr)</w:t>
            </w:r>
          </w:p>
        </w:tc>
        <w:tc>
          <w:tcPr>
            <w:tcW w:w="1980" w:type="dxa"/>
            <w:noWrap/>
            <w:hideMark/>
          </w:tcPr>
          <w:p w14:paraId="3FE46C2D" w14:textId="77777777" w:rsidR="00056B9F" w:rsidRPr="00E05EC9" w:rsidRDefault="00056B9F" w:rsidP="002740BD">
            <w:r w:rsidRPr="00E05EC9">
              <w:t>24.6925</w:t>
            </w:r>
          </w:p>
        </w:tc>
        <w:tc>
          <w:tcPr>
            <w:tcW w:w="1800" w:type="dxa"/>
            <w:noWrap/>
            <w:hideMark/>
          </w:tcPr>
          <w:p w14:paraId="3916DC0E" w14:textId="77777777" w:rsidR="00056B9F" w:rsidRPr="00E05EC9" w:rsidRDefault="00056B9F" w:rsidP="002740BD">
            <w:r w:rsidRPr="00E05EC9">
              <w:t>26.945</w:t>
            </w:r>
          </w:p>
        </w:tc>
        <w:tc>
          <w:tcPr>
            <w:tcW w:w="1795" w:type="dxa"/>
            <w:noWrap/>
            <w:hideMark/>
          </w:tcPr>
          <w:p w14:paraId="3D04D988" w14:textId="77777777" w:rsidR="00056B9F" w:rsidRPr="00E05EC9" w:rsidRDefault="00056B9F" w:rsidP="002740BD">
            <w:r w:rsidRPr="00E05EC9">
              <w:t>17.7225</w:t>
            </w:r>
          </w:p>
        </w:tc>
      </w:tr>
      <w:tr w:rsidR="00056B9F" w:rsidRPr="00E05EC9" w14:paraId="2904A279" w14:textId="77777777" w:rsidTr="00923434">
        <w:trPr>
          <w:trHeight w:val="564"/>
        </w:trPr>
        <w:tc>
          <w:tcPr>
            <w:tcW w:w="4860" w:type="dxa"/>
            <w:hideMark/>
          </w:tcPr>
          <w:p w14:paraId="4741C5D4" w14:textId="77777777" w:rsidR="00056B9F" w:rsidRPr="00E05EC9" w:rsidRDefault="00056B9F" w:rsidP="002740BD">
            <w:r w:rsidRPr="00E05EC9">
              <w:t>Daily Storage (kWhr)</w:t>
            </w:r>
          </w:p>
        </w:tc>
        <w:tc>
          <w:tcPr>
            <w:tcW w:w="1980" w:type="dxa"/>
            <w:noWrap/>
            <w:hideMark/>
          </w:tcPr>
          <w:p w14:paraId="414F2FB4" w14:textId="77777777" w:rsidR="00056B9F" w:rsidRPr="00E05EC9" w:rsidRDefault="00056B9F" w:rsidP="002740BD">
            <w:r w:rsidRPr="00E05EC9">
              <w:t>10</w:t>
            </w:r>
          </w:p>
        </w:tc>
        <w:tc>
          <w:tcPr>
            <w:tcW w:w="1800" w:type="dxa"/>
            <w:noWrap/>
            <w:hideMark/>
          </w:tcPr>
          <w:p w14:paraId="15E5F67E" w14:textId="77777777" w:rsidR="00056B9F" w:rsidRPr="00E05EC9" w:rsidRDefault="00056B9F" w:rsidP="002740BD">
            <w:r w:rsidRPr="00E05EC9">
              <w:t>10</w:t>
            </w:r>
          </w:p>
        </w:tc>
        <w:tc>
          <w:tcPr>
            <w:tcW w:w="1795" w:type="dxa"/>
            <w:noWrap/>
            <w:hideMark/>
          </w:tcPr>
          <w:p w14:paraId="322DFB0B" w14:textId="77777777" w:rsidR="00056B9F" w:rsidRPr="00E05EC9" w:rsidRDefault="00056B9F" w:rsidP="002740BD">
            <w:r w:rsidRPr="00E05EC9">
              <w:t>10</w:t>
            </w:r>
          </w:p>
        </w:tc>
      </w:tr>
      <w:tr w:rsidR="00056B9F" w:rsidRPr="00E05EC9" w14:paraId="48A1D98F" w14:textId="77777777" w:rsidTr="00923434">
        <w:trPr>
          <w:trHeight w:val="564"/>
        </w:trPr>
        <w:tc>
          <w:tcPr>
            <w:tcW w:w="4860" w:type="dxa"/>
            <w:hideMark/>
          </w:tcPr>
          <w:p w14:paraId="31D9CEC1" w14:textId="77777777" w:rsidR="00056B9F" w:rsidRPr="00E05EC9" w:rsidRDefault="00056B9F" w:rsidP="002740BD">
            <w:r w:rsidRPr="00E05EC9">
              <w:t>Total Exported (kWhr)</w:t>
            </w:r>
          </w:p>
        </w:tc>
        <w:tc>
          <w:tcPr>
            <w:tcW w:w="1980" w:type="dxa"/>
            <w:noWrap/>
            <w:hideMark/>
          </w:tcPr>
          <w:p w14:paraId="0BDD90F1" w14:textId="77777777" w:rsidR="00056B9F" w:rsidRPr="00E05EC9" w:rsidRDefault="00056B9F" w:rsidP="002740BD">
            <w:r w:rsidRPr="00E05EC9">
              <w:t>6.4617</w:t>
            </w:r>
          </w:p>
        </w:tc>
        <w:tc>
          <w:tcPr>
            <w:tcW w:w="1800" w:type="dxa"/>
            <w:noWrap/>
            <w:hideMark/>
          </w:tcPr>
          <w:p w14:paraId="4E0E2453" w14:textId="77777777" w:rsidR="00056B9F" w:rsidRPr="00E05EC9" w:rsidRDefault="00056B9F" w:rsidP="002740BD">
            <w:r w:rsidRPr="00E05EC9">
              <w:t>7.9633</w:t>
            </w:r>
          </w:p>
        </w:tc>
        <w:tc>
          <w:tcPr>
            <w:tcW w:w="1795" w:type="dxa"/>
            <w:noWrap/>
            <w:hideMark/>
          </w:tcPr>
          <w:p w14:paraId="0F945587" w14:textId="77777777" w:rsidR="00056B9F" w:rsidRPr="00E05EC9" w:rsidRDefault="00056B9F" w:rsidP="002740BD">
            <w:r w:rsidRPr="00E05EC9">
              <w:t>1.815</w:t>
            </w:r>
          </w:p>
        </w:tc>
      </w:tr>
      <w:tr w:rsidR="00056B9F" w:rsidRPr="00E05EC9" w14:paraId="26818457" w14:textId="77777777" w:rsidTr="00923434">
        <w:trPr>
          <w:trHeight w:val="564"/>
        </w:trPr>
        <w:tc>
          <w:tcPr>
            <w:tcW w:w="4860" w:type="dxa"/>
            <w:hideMark/>
          </w:tcPr>
          <w:p w14:paraId="042421AA" w14:textId="77777777" w:rsidR="00056B9F" w:rsidRPr="00E05EC9" w:rsidRDefault="00056B9F" w:rsidP="002740BD">
            <w:r w:rsidRPr="00E05EC9">
              <w:t>Daily Cost – Standard ($AUD)</w:t>
            </w:r>
          </w:p>
        </w:tc>
        <w:tc>
          <w:tcPr>
            <w:tcW w:w="1980" w:type="dxa"/>
            <w:noWrap/>
            <w:hideMark/>
          </w:tcPr>
          <w:p w14:paraId="792C1AA5" w14:textId="77777777" w:rsidR="00056B9F" w:rsidRPr="00E05EC9" w:rsidRDefault="00056B9F" w:rsidP="002740BD">
            <w:r w:rsidRPr="00E05EC9">
              <w:t>5.3261</w:t>
            </w:r>
          </w:p>
        </w:tc>
        <w:tc>
          <w:tcPr>
            <w:tcW w:w="1800" w:type="dxa"/>
            <w:noWrap/>
            <w:hideMark/>
          </w:tcPr>
          <w:p w14:paraId="2C072C5F" w14:textId="77777777" w:rsidR="00056B9F" w:rsidRPr="00E05EC9" w:rsidRDefault="00056B9F" w:rsidP="002740BD">
            <w:r w:rsidRPr="00E05EC9">
              <w:t>5.1319</w:t>
            </w:r>
          </w:p>
        </w:tc>
        <w:tc>
          <w:tcPr>
            <w:tcW w:w="1795" w:type="dxa"/>
            <w:noWrap/>
            <w:hideMark/>
          </w:tcPr>
          <w:p w14:paraId="2A3DF8E0" w14:textId="77777777" w:rsidR="00056B9F" w:rsidRPr="00E05EC9" w:rsidRDefault="00056B9F" w:rsidP="002740BD">
            <w:r w:rsidRPr="00E05EC9">
              <w:t>7.5453</w:t>
            </w:r>
          </w:p>
        </w:tc>
      </w:tr>
      <w:tr w:rsidR="00056B9F" w:rsidRPr="00E05EC9" w14:paraId="03FEBE86" w14:textId="77777777" w:rsidTr="00923434">
        <w:trPr>
          <w:trHeight w:val="564"/>
        </w:trPr>
        <w:tc>
          <w:tcPr>
            <w:tcW w:w="4860" w:type="dxa"/>
            <w:hideMark/>
          </w:tcPr>
          <w:p w14:paraId="51BEC4B6" w14:textId="77777777" w:rsidR="00056B9F" w:rsidRPr="00E05EC9" w:rsidRDefault="00056B9F" w:rsidP="002740BD">
            <w:r w:rsidRPr="00E05EC9">
              <w:t>Daily Cost – Import ($AUD)</w:t>
            </w:r>
          </w:p>
        </w:tc>
        <w:tc>
          <w:tcPr>
            <w:tcW w:w="1980" w:type="dxa"/>
            <w:noWrap/>
            <w:hideMark/>
          </w:tcPr>
          <w:p w14:paraId="1E8D626B" w14:textId="77777777" w:rsidR="00056B9F" w:rsidRPr="00E05EC9" w:rsidRDefault="00056B9F" w:rsidP="002740BD">
            <w:r w:rsidRPr="00E05EC9">
              <w:t>0.2688</w:t>
            </w:r>
          </w:p>
        </w:tc>
        <w:tc>
          <w:tcPr>
            <w:tcW w:w="1800" w:type="dxa"/>
            <w:noWrap/>
            <w:hideMark/>
          </w:tcPr>
          <w:p w14:paraId="310576B8" w14:textId="77777777" w:rsidR="00056B9F" w:rsidRPr="00E05EC9" w:rsidRDefault="00056B9F" w:rsidP="002740BD">
            <w:r w:rsidRPr="00E05EC9">
              <w:t>-0.1336</w:t>
            </w:r>
          </w:p>
        </w:tc>
        <w:tc>
          <w:tcPr>
            <w:tcW w:w="1795" w:type="dxa"/>
            <w:noWrap/>
            <w:hideMark/>
          </w:tcPr>
          <w:p w14:paraId="39A82E23" w14:textId="77777777" w:rsidR="00056B9F" w:rsidRPr="00E05EC9" w:rsidRDefault="00056B9F" w:rsidP="002740BD">
            <w:r w:rsidRPr="00E05EC9">
              <w:t>3.1325</w:t>
            </w:r>
          </w:p>
        </w:tc>
      </w:tr>
      <w:tr w:rsidR="00056B9F" w:rsidRPr="00E05EC9" w14:paraId="1CF9887D" w14:textId="77777777" w:rsidTr="00923434">
        <w:trPr>
          <w:trHeight w:val="564"/>
        </w:trPr>
        <w:tc>
          <w:tcPr>
            <w:tcW w:w="4860" w:type="dxa"/>
            <w:hideMark/>
          </w:tcPr>
          <w:p w14:paraId="5EDFCAEF" w14:textId="77777777" w:rsidR="00056B9F" w:rsidRPr="00E05EC9" w:rsidRDefault="00056B9F" w:rsidP="002740BD">
            <w:r w:rsidRPr="00E05EC9">
              <w:t>Daily Cost – Export ($AUD)</w:t>
            </w:r>
          </w:p>
        </w:tc>
        <w:tc>
          <w:tcPr>
            <w:tcW w:w="1980" w:type="dxa"/>
            <w:noWrap/>
            <w:hideMark/>
          </w:tcPr>
          <w:p w14:paraId="4A790BC4" w14:textId="77777777" w:rsidR="00056B9F" w:rsidRPr="00E05EC9" w:rsidRDefault="00056B9F" w:rsidP="002740BD">
            <w:r w:rsidRPr="00E05EC9">
              <w:t>0.5001</w:t>
            </w:r>
          </w:p>
        </w:tc>
        <w:tc>
          <w:tcPr>
            <w:tcW w:w="1800" w:type="dxa"/>
            <w:noWrap/>
            <w:hideMark/>
          </w:tcPr>
          <w:p w14:paraId="20C528FC" w14:textId="77777777" w:rsidR="00056B9F" w:rsidRPr="00E05EC9" w:rsidRDefault="00056B9F" w:rsidP="002740BD">
            <w:r w:rsidRPr="00E05EC9">
              <w:t>0.6164</w:t>
            </w:r>
          </w:p>
        </w:tc>
        <w:tc>
          <w:tcPr>
            <w:tcW w:w="1795" w:type="dxa"/>
            <w:noWrap/>
            <w:hideMark/>
          </w:tcPr>
          <w:p w14:paraId="46C209AA" w14:textId="77777777" w:rsidR="00056B9F" w:rsidRPr="00E05EC9" w:rsidRDefault="00056B9F" w:rsidP="002740BD">
            <w:r w:rsidRPr="00E05EC9">
              <w:t>0.1405</w:t>
            </w:r>
          </w:p>
        </w:tc>
      </w:tr>
      <w:tr w:rsidR="00056B9F" w:rsidRPr="00E05EC9" w14:paraId="3F9A65C4" w14:textId="77777777" w:rsidTr="00923434">
        <w:trPr>
          <w:trHeight w:val="564"/>
        </w:trPr>
        <w:tc>
          <w:tcPr>
            <w:tcW w:w="4860" w:type="dxa"/>
            <w:hideMark/>
          </w:tcPr>
          <w:p w14:paraId="2BF5F30F" w14:textId="3AA03997" w:rsidR="00056B9F" w:rsidRPr="00E05EC9" w:rsidRDefault="00056B9F" w:rsidP="002740BD">
            <w:r w:rsidRPr="00E05EC9">
              <w:t xml:space="preserve">Daily Cost - </w:t>
            </w:r>
            <w:r w:rsidR="008A1C15" w:rsidRPr="00E05EC9">
              <w:t>Actual</w:t>
            </w:r>
            <w:r w:rsidRPr="00E05EC9">
              <w:t xml:space="preserve"> Savings ($AUD)</w:t>
            </w:r>
          </w:p>
        </w:tc>
        <w:tc>
          <w:tcPr>
            <w:tcW w:w="1980" w:type="dxa"/>
            <w:noWrap/>
            <w:hideMark/>
          </w:tcPr>
          <w:p w14:paraId="157A6383" w14:textId="77777777" w:rsidR="00056B9F" w:rsidRPr="00E05EC9" w:rsidRDefault="00056B9F" w:rsidP="002740BD">
            <w:r w:rsidRPr="00E05EC9">
              <w:t>5.5574</w:t>
            </w:r>
          </w:p>
        </w:tc>
        <w:tc>
          <w:tcPr>
            <w:tcW w:w="1800" w:type="dxa"/>
            <w:noWrap/>
            <w:hideMark/>
          </w:tcPr>
          <w:p w14:paraId="134862FF" w14:textId="77777777" w:rsidR="00056B9F" w:rsidRPr="00E05EC9" w:rsidRDefault="00056B9F" w:rsidP="002740BD">
            <w:r w:rsidRPr="00E05EC9">
              <w:t>5.8819</w:t>
            </w:r>
          </w:p>
        </w:tc>
        <w:tc>
          <w:tcPr>
            <w:tcW w:w="1795" w:type="dxa"/>
            <w:noWrap/>
            <w:hideMark/>
          </w:tcPr>
          <w:p w14:paraId="5B0A9246" w14:textId="77777777" w:rsidR="00056B9F" w:rsidRPr="00E05EC9" w:rsidRDefault="00056B9F" w:rsidP="002740BD">
            <w:r w:rsidRPr="00E05EC9">
              <w:t>4.5532</w:t>
            </w:r>
          </w:p>
        </w:tc>
      </w:tr>
      <w:tr w:rsidR="00056B9F" w:rsidRPr="00E05EC9" w14:paraId="38945C45" w14:textId="77777777" w:rsidTr="00923434">
        <w:trPr>
          <w:trHeight w:val="564"/>
        </w:trPr>
        <w:tc>
          <w:tcPr>
            <w:tcW w:w="4860" w:type="dxa"/>
            <w:hideMark/>
          </w:tcPr>
          <w:p w14:paraId="213EDDFB" w14:textId="77777777" w:rsidR="00056B9F" w:rsidRPr="00E05EC9" w:rsidRDefault="00056B9F" w:rsidP="002740BD">
            <w:r w:rsidRPr="00E05EC9">
              <w:t>Energy Sources Analysis - Solar Offset</w:t>
            </w:r>
          </w:p>
        </w:tc>
        <w:tc>
          <w:tcPr>
            <w:tcW w:w="1980" w:type="dxa"/>
            <w:noWrap/>
            <w:hideMark/>
          </w:tcPr>
          <w:p w14:paraId="03D6AE7E" w14:textId="77777777" w:rsidR="00056B9F" w:rsidRPr="00E05EC9" w:rsidRDefault="00056B9F" w:rsidP="002740BD">
            <w:r w:rsidRPr="00E05EC9">
              <w:t>42.9%</w:t>
            </w:r>
          </w:p>
        </w:tc>
        <w:tc>
          <w:tcPr>
            <w:tcW w:w="1800" w:type="dxa"/>
            <w:noWrap/>
            <w:hideMark/>
          </w:tcPr>
          <w:p w14:paraId="5DF0D61D" w14:textId="77777777" w:rsidR="00056B9F" w:rsidRPr="00E05EC9" w:rsidRDefault="00056B9F" w:rsidP="002740BD">
            <w:r w:rsidRPr="00E05EC9">
              <w:t>47.3%</w:t>
            </w:r>
          </w:p>
        </w:tc>
        <w:tc>
          <w:tcPr>
            <w:tcW w:w="1795" w:type="dxa"/>
            <w:noWrap/>
            <w:hideMark/>
          </w:tcPr>
          <w:p w14:paraId="7B52F52B" w14:textId="77777777" w:rsidR="00056B9F" w:rsidRPr="00E05EC9" w:rsidRDefault="00056B9F" w:rsidP="002740BD">
            <w:r w:rsidRPr="00E05EC9">
              <w:t>21.7%</w:t>
            </w:r>
          </w:p>
        </w:tc>
      </w:tr>
      <w:tr w:rsidR="00056B9F" w:rsidRPr="00E05EC9" w14:paraId="4E8F1A30" w14:textId="77777777" w:rsidTr="00923434">
        <w:trPr>
          <w:trHeight w:val="564"/>
        </w:trPr>
        <w:tc>
          <w:tcPr>
            <w:tcW w:w="4860" w:type="dxa"/>
            <w:hideMark/>
          </w:tcPr>
          <w:p w14:paraId="2EA4A167" w14:textId="77777777" w:rsidR="00056B9F" w:rsidRPr="00E05EC9" w:rsidRDefault="00056B9F" w:rsidP="002740BD">
            <w:r w:rsidRPr="00E05EC9">
              <w:t>Energy Sources Analysis - Battery Offset</w:t>
            </w:r>
          </w:p>
        </w:tc>
        <w:tc>
          <w:tcPr>
            <w:tcW w:w="1980" w:type="dxa"/>
            <w:noWrap/>
            <w:hideMark/>
          </w:tcPr>
          <w:p w14:paraId="7CD0BA31" w14:textId="77777777" w:rsidR="00056B9F" w:rsidRPr="00E05EC9" w:rsidRDefault="00056B9F" w:rsidP="002740BD">
            <w:r w:rsidRPr="00E05EC9">
              <w:t>52.1%</w:t>
            </w:r>
          </w:p>
        </w:tc>
        <w:tc>
          <w:tcPr>
            <w:tcW w:w="1800" w:type="dxa"/>
            <w:noWrap/>
            <w:hideMark/>
          </w:tcPr>
          <w:p w14:paraId="6E83D878" w14:textId="77777777" w:rsidR="00056B9F" w:rsidRPr="00E05EC9" w:rsidRDefault="00056B9F" w:rsidP="002740BD">
            <w:r w:rsidRPr="00E05EC9">
              <w:t>52.7%</w:t>
            </w:r>
          </w:p>
        </w:tc>
        <w:tc>
          <w:tcPr>
            <w:tcW w:w="1795" w:type="dxa"/>
            <w:noWrap/>
            <w:hideMark/>
          </w:tcPr>
          <w:p w14:paraId="5314585F" w14:textId="77777777" w:rsidR="00056B9F" w:rsidRPr="00E05EC9" w:rsidRDefault="00056B9F" w:rsidP="002740BD">
            <w:r w:rsidRPr="00E05EC9">
              <w:t>36.8%</w:t>
            </w:r>
          </w:p>
        </w:tc>
      </w:tr>
      <w:tr w:rsidR="00056B9F" w:rsidRPr="00E05EC9" w14:paraId="709FA18A" w14:textId="77777777" w:rsidTr="00923434">
        <w:trPr>
          <w:trHeight w:val="564"/>
        </w:trPr>
        <w:tc>
          <w:tcPr>
            <w:tcW w:w="4860" w:type="dxa"/>
            <w:hideMark/>
          </w:tcPr>
          <w:p w14:paraId="62EC8FEF" w14:textId="77777777" w:rsidR="00056B9F" w:rsidRPr="00E05EC9" w:rsidRDefault="00056B9F" w:rsidP="002740BD">
            <w:r w:rsidRPr="00E05EC9">
              <w:t>Energy Sources Analysis - Grid Imports</w:t>
            </w:r>
          </w:p>
        </w:tc>
        <w:tc>
          <w:tcPr>
            <w:tcW w:w="1980" w:type="dxa"/>
            <w:noWrap/>
            <w:hideMark/>
          </w:tcPr>
          <w:p w14:paraId="285A9E44" w14:textId="77777777" w:rsidR="00056B9F" w:rsidRPr="00E05EC9" w:rsidRDefault="00056B9F" w:rsidP="002740BD">
            <w:r w:rsidRPr="00E05EC9">
              <w:t>5.1%</w:t>
            </w:r>
          </w:p>
        </w:tc>
        <w:tc>
          <w:tcPr>
            <w:tcW w:w="1800" w:type="dxa"/>
            <w:noWrap/>
            <w:hideMark/>
          </w:tcPr>
          <w:p w14:paraId="37765365" w14:textId="77777777" w:rsidR="00056B9F" w:rsidRPr="00E05EC9" w:rsidRDefault="00056B9F" w:rsidP="002740BD">
            <w:r w:rsidRPr="00E05EC9">
              <w:t>0.0%</w:t>
            </w:r>
          </w:p>
        </w:tc>
        <w:tc>
          <w:tcPr>
            <w:tcW w:w="1795" w:type="dxa"/>
            <w:noWrap/>
            <w:hideMark/>
          </w:tcPr>
          <w:p w14:paraId="516A287A" w14:textId="77777777" w:rsidR="00056B9F" w:rsidRPr="00E05EC9" w:rsidRDefault="00056B9F" w:rsidP="002740BD">
            <w:r w:rsidRPr="00E05EC9">
              <w:t>41.5%</w:t>
            </w:r>
          </w:p>
        </w:tc>
      </w:tr>
    </w:tbl>
    <w:p w14:paraId="37052771" w14:textId="77777777" w:rsidR="00056B9F" w:rsidRPr="00E05EC9" w:rsidRDefault="00056B9F" w:rsidP="002740BD">
      <w:pPr>
        <w:sectPr w:rsidR="00056B9F" w:rsidRPr="00E05EC9">
          <w:endnotePr>
            <w:numRestart w:val="eachSect"/>
          </w:endnotePr>
          <w:pgSz w:w="11906" w:h="16838"/>
          <w:pgMar w:top="1440" w:right="1440" w:bottom="1440" w:left="1440" w:header="709" w:footer="709" w:gutter="0"/>
          <w:cols w:space="720"/>
        </w:sectPr>
      </w:pPr>
    </w:p>
    <w:p w14:paraId="5BC6DAB6" w14:textId="35A653C8" w:rsidR="00056B9F" w:rsidRPr="00E05EC9" w:rsidRDefault="00056B9F" w:rsidP="002740BD">
      <w:pPr>
        <w:pStyle w:val="Heading2"/>
        <w:numPr>
          <w:ilvl w:val="1"/>
          <w:numId w:val="17"/>
        </w:numPr>
      </w:pPr>
      <w:bookmarkStart w:id="303" w:name="_Toc493340852"/>
      <w:r w:rsidRPr="00E05EC9">
        <w:lastRenderedPageBreak/>
        <w:t>Output Finance Figures</w:t>
      </w:r>
      <w:bookmarkEnd w:id="303"/>
    </w:p>
    <w:p w14:paraId="76C16EF3" w14:textId="5B44D726" w:rsidR="00056B9F" w:rsidRPr="00E05EC9" w:rsidRDefault="00056B9F" w:rsidP="002740BD">
      <w:pPr>
        <w:rPr>
          <w:lang w:eastAsia="en-GB"/>
        </w:rPr>
      </w:pPr>
      <w:r w:rsidRPr="00E05EC9">
        <w:rPr>
          <w:lang w:eastAsia="en-GB"/>
        </w:rPr>
        <w:t xml:space="preserve">The output finance figures were </w:t>
      </w:r>
      <w:r w:rsidR="000C1097"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329 \h </w:instrText>
      </w:r>
      <w:r w:rsidRPr="00E05EC9">
        <w:rPr>
          <w:lang w:eastAsia="en-GB"/>
        </w:rPr>
      </w:r>
      <w:r w:rsidRPr="00E05EC9">
        <w:rPr>
          <w:lang w:eastAsia="en-GB"/>
        </w:rPr>
        <w:fldChar w:fldCharType="separate"/>
      </w:r>
      <w:r w:rsidR="00B62578" w:rsidRPr="00E05EC9">
        <w:t>Table 5</w:t>
      </w:r>
      <w:r w:rsidR="00B62578" w:rsidRPr="00E05EC9">
        <w:noBreakHyphen/>
        <w:t>4</w:t>
      </w:r>
      <w:r w:rsidRPr="00E05EC9">
        <w:rPr>
          <w:lang w:eastAsia="en-GB"/>
        </w:rPr>
        <w:fldChar w:fldCharType="end"/>
      </w:r>
      <w:r w:rsidRPr="00E05EC9">
        <w:rPr>
          <w:lang w:eastAsia="en-GB"/>
        </w:rPr>
        <w:t xml:space="preserve"> for each prospective location</w:t>
      </w:r>
    </w:p>
    <w:p w14:paraId="75CA63A0" w14:textId="77777777" w:rsidR="00056B9F" w:rsidRPr="00E05EC9" w:rsidRDefault="00056B9F" w:rsidP="002740BD"/>
    <w:p w14:paraId="705CDAFF" w14:textId="0A73D75E" w:rsidR="00056B9F" w:rsidRPr="00E05EC9" w:rsidRDefault="00056B9F" w:rsidP="002740BD">
      <w:pPr>
        <w:pStyle w:val="Caption"/>
      </w:pPr>
      <w:bookmarkStart w:id="304" w:name="_Ref492743329"/>
      <w:bookmarkStart w:id="305" w:name="_Toc493338170"/>
      <w:bookmarkStart w:id="306" w:name="_Hlk492804246"/>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B62578" w:rsidRPr="00E05EC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B62578" w:rsidRPr="00E05EC9">
        <w:t>4</w:t>
      </w:r>
      <w:r w:rsidR="00A46DFA" w:rsidRPr="00E05EC9">
        <w:fldChar w:fldCharType="end"/>
      </w:r>
      <w:bookmarkEnd w:id="304"/>
      <w:r w:rsidRPr="00E05EC9">
        <w:t xml:space="preserve"> - Output Finance Figures</w:t>
      </w:r>
      <w:bookmarkEnd w:id="30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E05EC9"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E05EC9" w:rsidRDefault="00056B9F" w:rsidP="002740BD">
            <w:pPr>
              <w:jc w:val="center"/>
            </w:pPr>
            <w:r w:rsidRPr="00E05EC9">
              <w:t>City</w:t>
            </w:r>
          </w:p>
        </w:tc>
        <w:tc>
          <w:tcPr>
            <w:tcW w:w="1710" w:type="dxa"/>
            <w:shd w:val="clear" w:color="auto" w:fill="BFBFBF" w:themeFill="background1" w:themeFillShade="BF"/>
            <w:hideMark/>
          </w:tcPr>
          <w:p w14:paraId="00B0A85C" w14:textId="77777777" w:rsidR="00056B9F" w:rsidRPr="00E05EC9" w:rsidRDefault="00056B9F" w:rsidP="002740BD">
            <w:pPr>
              <w:jc w:val="center"/>
            </w:pPr>
            <w:r w:rsidRPr="00E05EC9">
              <w:t>Townsville</w:t>
            </w:r>
          </w:p>
        </w:tc>
        <w:tc>
          <w:tcPr>
            <w:tcW w:w="1620" w:type="dxa"/>
            <w:shd w:val="clear" w:color="auto" w:fill="BFBFBF" w:themeFill="background1" w:themeFillShade="BF"/>
            <w:hideMark/>
          </w:tcPr>
          <w:p w14:paraId="14377F95" w14:textId="77777777" w:rsidR="00056B9F" w:rsidRPr="00E05EC9" w:rsidRDefault="00056B9F" w:rsidP="002740BD">
            <w:pPr>
              <w:jc w:val="center"/>
            </w:pPr>
            <w:r w:rsidRPr="00E05EC9">
              <w:t>Darwin</w:t>
            </w:r>
          </w:p>
        </w:tc>
        <w:tc>
          <w:tcPr>
            <w:tcW w:w="1710" w:type="dxa"/>
            <w:shd w:val="clear" w:color="auto" w:fill="BFBFBF" w:themeFill="background1" w:themeFillShade="BF"/>
            <w:hideMark/>
          </w:tcPr>
          <w:p w14:paraId="30262669" w14:textId="77777777" w:rsidR="00056B9F" w:rsidRPr="00E05EC9" w:rsidRDefault="00056B9F" w:rsidP="002740BD">
            <w:pPr>
              <w:jc w:val="center"/>
            </w:pPr>
            <w:r w:rsidRPr="00E05EC9">
              <w:t>Hobart</w:t>
            </w:r>
          </w:p>
        </w:tc>
      </w:tr>
      <w:tr w:rsidR="00056B9F" w:rsidRPr="00E05EC9" w14:paraId="471F5EF9" w14:textId="77777777" w:rsidTr="00923434">
        <w:trPr>
          <w:trHeight w:val="564"/>
        </w:trPr>
        <w:tc>
          <w:tcPr>
            <w:tcW w:w="5040" w:type="dxa"/>
            <w:hideMark/>
          </w:tcPr>
          <w:p w14:paraId="043781D9" w14:textId="10272664" w:rsidR="00056B9F" w:rsidRPr="00E05EC9" w:rsidRDefault="000C1097" w:rsidP="002740BD">
            <w:r w:rsidRPr="00E05EC9">
              <w:t>Annualized</w:t>
            </w:r>
            <w:r w:rsidR="00056B9F" w:rsidRPr="00E05EC9">
              <w:t xml:space="preserve"> Life Cycle Cost ($/kWhr)</w:t>
            </w:r>
          </w:p>
        </w:tc>
        <w:tc>
          <w:tcPr>
            <w:tcW w:w="1710" w:type="dxa"/>
            <w:noWrap/>
            <w:hideMark/>
          </w:tcPr>
          <w:p w14:paraId="607D1B86" w14:textId="77777777" w:rsidR="00056B9F" w:rsidRPr="00E05EC9" w:rsidRDefault="00056B9F" w:rsidP="002740BD">
            <w:r w:rsidRPr="00E05EC9">
              <w:t>0.1603</w:t>
            </w:r>
          </w:p>
        </w:tc>
        <w:tc>
          <w:tcPr>
            <w:tcW w:w="1620" w:type="dxa"/>
            <w:noWrap/>
            <w:hideMark/>
          </w:tcPr>
          <w:p w14:paraId="3A95DEA3" w14:textId="77777777" w:rsidR="00056B9F" w:rsidRPr="00E05EC9" w:rsidRDefault="00056B9F" w:rsidP="002740BD">
            <w:r w:rsidRPr="00E05EC9">
              <w:t>0.1469</w:t>
            </w:r>
          </w:p>
        </w:tc>
        <w:tc>
          <w:tcPr>
            <w:tcW w:w="1710" w:type="dxa"/>
            <w:noWrap/>
            <w:hideMark/>
          </w:tcPr>
          <w:p w14:paraId="228AEFD4" w14:textId="77777777" w:rsidR="00056B9F" w:rsidRPr="00E05EC9" w:rsidRDefault="00056B9F" w:rsidP="002740BD">
            <w:r w:rsidRPr="00E05EC9">
              <w:t>0.2233</w:t>
            </w:r>
          </w:p>
        </w:tc>
      </w:tr>
      <w:tr w:rsidR="00056B9F" w:rsidRPr="00E05EC9" w14:paraId="06455455" w14:textId="77777777" w:rsidTr="00923434">
        <w:trPr>
          <w:trHeight w:val="564"/>
        </w:trPr>
        <w:tc>
          <w:tcPr>
            <w:tcW w:w="5040" w:type="dxa"/>
            <w:hideMark/>
          </w:tcPr>
          <w:p w14:paraId="198B50D3" w14:textId="77777777" w:rsidR="00056B9F" w:rsidRPr="00E05EC9" w:rsidRDefault="00056B9F" w:rsidP="002740BD">
            <w:r w:rsidRPr="00E05EC9">
              <w:t>Annual Payment -  Optimistic ($/kWhr)</w:t>
            </w:r>
          </w:p>
        </w:tc>
        <w:tc>
          <w:tcPr>
            <w:tcW w:w="1710" w:type="dxa"/>
            <w:noWrap/>
            <w:hideMark/>
          </w:tcPr>
          <w:p w14:paraId="10A86461" w14:textId="77777777" w:rsidR="00056B9F" w:rsidRPr="00E05EC9" w:rsidRDefault="00056B9F" w:rsidP="002740BD">
            <w:r w:rsidRPr="00E05EC9">
              <w:t>0.1623</w:t>
            </w:r>
          </w:p>
        </w:tc>
        <w:tc>
          <w:tcPr>
            <w:tcW w:w="1620" w:type="dxa"/>
            <w:noWrap/>
            <w:hideMark/>
          </w:tcPr>
          <w:p w14:paraId="271F99C8" w14:textId="77777777" w:rsidR="00056B9F" w:rsidRPr="00E05EC9" w:rsidRDefault="00056B9F" w:rsidP="002740BD">
            <w:r w:rsidRPr="00E05EC9">
              <w:t>0.1488</w:t>
            </w:r>
          </w:p>
        </w:tc>
        <w:tc>
          <w:tcPr>
            <w:tcW w:w="1710" w:type="dxa"/>
            <w:noWrap/>
            <w:hideMark/>
          </w:tcPr>
          <w:p w14:paraId="025B5E82" w14:textId="77777777" w:rsidR="00056B9F" w:rsidRPr="00E05EC9" w:rsidRDefault="00056B9F" w:rsidP="002740BD">
            <w:r w:rsidRPr="00E05EC9">
              <w:t>0.2262</w:t>
            </w:r>
          </w:p>
        </w:tc>
      </w:tr>
      <w:tr w:rsidR="00056B9F" w:rsidRPr="00E05EC9" w14:paraId="23FBBE14" w14:textId="77777777" w:rsidTr="00923434">
        <w:trPr>
          <w:trHeight w:val="564"/>
        </w:trPr>
        <w:tc>
          <w:tcPr>
            <w:tcW w:w="5040" w:type="dxa"/>
            <w:hideMark/>
          </w:tcPr>
          <w:p w14:paraId="2CC0EFB7" w14:textId="77777777" w:rsidR="00056B9F" w:rsidRPr="00E05EC9" w:rsidRDefault="00056B9F" w:rsidP="002740BD">
            <w:r w:rsidRPr="00E05EC9">
              <w:t>Annual Payment -  Likely ($/kWhr)</w:t>
            </w:r>
          </w:p>
        </w:tc>
        <w:tc>
          <w:tcPr>
            <w:tcW w:w="1710" w:type="dxa"/>
            <w:noWrap/>
            <w:hideMark/>
          </w:tcPr>
          <w:p w14:paraId="00B8F7BF" w14:textId="77777777" w:rsidR="00056B9F" w:rsidRPr="00E05EC9" w:rsidRDefault="00056B9F" w:rsidP="002740BD">
            <w:r w:rsidRPr="00E05EC9">
              <w:t>0.2061</w:t>
            </w:r>
          </w:p>
        </w:tc>
        <w:tc>
          <w:tcPr>
            <w:tcW w:w="1620" w:type="dxa"/>
            <w:noWrap/>
            <w:hideMark/>
          </w:tcPr>
          <w:p w14:paraId="53050E6C" w14:textId="77777777" w:rsidR="00056B9F" w:rsidRPr="00E05EC9" w:rsidRDefault="00056B9F" w:rsidP="002740BD">
            <w:r w:rsidRPr="00E05EC9">
              <w:t>0.1889</w:t>
            </w:r>
          </w:p>
        </w:tc>
        <w:tc>
          <w:tcPr>
            <w:tcW w:w="1710" w:type="dxa"/>
            <w:noWrap/>
            <w:hideMark/>
          </w:tcPr>
          <w:p w14:paraId="040737FE" w14:textId="77777777" w:rsidR="00056B9F" w:rsidRPr="00E05EC9" w:rsidRDefault="00056B9F" w:rsidP="002740BD">
            <w:r w:rsidRPr="00E05EC9">
              <w:t>0.2872</w:t>
            </w:r>
          </w:p>
        </w:tc>
      </w:tr>
      <w:tr w:rsidR="00056B9F" w:rsidRPr="00E05EC9" w14:paraId="68683298" w14:textId="77777777" w:rsidTr="00923434">
        <w:trPr>
          <w:trHeight w:val="564"/>
        </w:trPr>
        <w:tc>
          <w:tcPr>
            <w:tcW w:w="5040" w:type="dxa"/>
            <w:hideMark/>
          </w:tcPr>
          <w:p w14:paraId="0BB7BE97" w14:textId="77777777" w:rsidR="00056B9F" w:rsidRPr="00E05EC9" w:rsidRDefault="00056B9F" w:rsidP="002740BD">
            <w:r w:rsidRPr="00E05EC9">
              <w:t>Annual Payment -  Pessimistic ($/kWhr)</w:t>
            </w:r>
          </w:p>
        </w:tc>
        <w:tc>
          <w:tcPr>
            <w:tcW w:w="1710" w:type="dxa"/>
            <w:noWrap/>
            <w:hideMark/>
          </w:tcPr>
          <w:p w14:paraId="2317589C" w14:textId="77777777" w:rsidR="00056B9F" w:rsidRPr="00E05EC9" w:rsidRDefault="00056B9F" w:rsidP="002740BD">
            <w:r w:rsidRPr="00E05EC9">
              <w:t>0.2554</w:t>
            </w:r>
          </w:p>
        </w:tc>
        <w:tc>
          <w:tcPr>
            <w:tcW w:w="1620" w:type="dxa"/>
            <w:noWrap/>
            <w:hideMark/>
          </w:tcPr>
          <w:p w14:paraId="51AF2386" w14:textId="77777777" w:rsidR="00056B9F" w:rsidRPr="00E05EC9" w:rsidRDefault="00056B9F" w:rsidP="002740BD">
            <w:r w:rsidRPr="00E05EC9">
              <w:t>0.234</w:t>
            </w:r>
          </w:p>
        </w:tc>
        <w:tc>
          <w:tcPr>
            <w:tcW w:w="1710" w:type="dxa"/>
            <w:noWrap/>
            <w:hideMark/>
          </w:tcPr>
          <w:p w14:paraId="46F2B720" w14:textId="77777777" w:rsidR="00056B9F" w:rsidRPr="00E05EC9" w:rsidRDefault="00056B9F" w:rsidP="002740BD">
            <w:r w:rsidRPr="00E05EC9">
              <w:t>0.3558</w:t>
            </w:r>
          </w:p>
        </w:tc>
      </w:tr>
      <w:tr w:rsidR="00056B9F" w:rsidRPr="00E05EC9" w14:paraId="384E8DB4" w14:textId="77777777" w:rsidTr="00923434">
        <w:trPr>
          <w:trHeight w:val="564"/>
        </w:trPr>
        <w:tc>
          <w:tcPr>
            <w:tcW w:w="5040" w:type="dxa"/>
            <w:hideMark/>
          </w:tcPr>
          <w:p w14:paraId="0069E79C" w14:textId="77777777" w:rsidR="00056B9F" w:rsidRPr="00E05EC9" w:rsidRDefault="00056B9F" w:rsidP="002740BD">
            <w:r w:rsidRPr="00E05EC9">
              <w:t>Internal Rate of Return</w:t>
            </w:r>
          </w:p>
        </w:tc>
        <w:tc>
          <w:tcPr>
            <w:tcW w:w="1710" w:type="dxa"/>
            <w:noWrap/>
            <w:hideMark/>
          </w:tcPr>
          <w:p w14:paraId="79E6FED8" w14:textId="77777777" w:rsidR="00056B9F" w:rsidRPr="00E05EC9" w:rsidRDefault="00056B9F" w:rsidP="002740BD">
            <w:r w:rsidRPr="00E05EC9">
              <w:t>4.5967</w:t>
            </w:r>
          </w:p>
        </w:tc>
        <w:tc>
          <w:tcPr>
            <w:tcW w:w="1620" w:type="dxa"/>
            <w:noWrap/>
            <w:hideMark/>
          </w:tcPr>
          <w:p w14:paraId="2DCBA6FF" w14:textId="77777777" w:rsidR="00056B9F" w:rsidRPr="00E05EC9" w:rsidRDefault="00056B9F" w:rsidP="002740BD">
            <w:r w:rsidRPr="00E05EC9">
              <w:t>5.3334</w:t>
            </w:r>
          </w:p>
        </w:tc>
        <w:tc>
          <w:tcPr>
            <w:tcW w:w="1710" w:type="dxa"/>
            <w:noWrap/>
            <w:hideMark/>
          </w:tcPr>
          <w:p w14:paraId="78D25688" w14:textId="77777777" w:rsidR="00056B9F" w:rsidRPr="00E05EC9" w:rsidRDefault="00056B9F" w:rsidP="002740BD">
            <w:r w:rsidRPr="00E05EC9">
              <w:t>2.132</w:t>
            </w:r>
          </w:p>
        </w:tc>
      </w:tr>
      <w:tr w:rsidR="00056B9F" w:rsidRPr="00E05EC9" w14:paraId="3BEBD1CA" w14:textId="77777777" w:rsidTr="00923434">
        <w:trPr>
          <w:trHeight w:val="564"/>
        </w:trPr>
        <w:tc>
          <w:tcPr>
            <w:tcW w:w="5040" w:type="dxa"/>
            <w:hideMark/>
          </w:tcPr>
          <w:p w14:paraId="389EF441" w14:textId="77777777" w:rsidR="00056B9F" w:rsidRPr="00E05EC9" w:rsidRDefault="00056B9F" w:rsidP="002740BD">
            <w:r w:rsidRPr="00E05EC9">
              <w:t>Return on Investment</w:t>
            </w:r>
          </w:p>
        </w:tc>
        <w:tc>
          <w:tcPr>
            <w:tcW w:w="1710" w:type="dxa"/>
            <w:noWrap/>
            <w:hideMark/>
          </w:tcPr>
          <w:p w14:paraId="450D2E7D" w14:textId="77777777" w:rsidR="00056B9F" w:rsidRPr="00E05EC9" w:rsidRDefault="00056B9F" w:rsidP="002740BD">
            <w:r w:rsidRPr="00E05EC9">
              <w:t>-1.8406</w:t>
            </w:r>
          </w:p>
        </w:tc>
        <w:tc>
          <w:tcPr>
            <w:tcW w:w="1620" w:type="dxa"/>
            <w:noWrap/>
            <w:hideMark/>
          </w:tcPr>
          <w:p w14:paraId="25BD5930" w14:textId="77777777" w:rsidR="00056B9F" w:rsidRPr="00E05EC9" w:rsidRDefault="00056B9F" w:rsidP="002740BD">
            <w:r w:rsidRPr="00E05EC9">
              <w:t>-1.261</w:t>
            </w:r>
          </w:p>
        </w:tc>
        <w:tc>
          <w:tcPr>
            <w:tcW w:w="1710" w:type="dxa"/>
            <w:noWrap/>
            <w:hideMark/>
          </w:tcPr>
          <w:p w14:paraId="6C134FDD" w14:textId="77777777" w:rsidR="00056B9F" w:rsidRPr="00E05EC9" w:rsidRDefault="00056B9F" w:rsidP="002740BD">
            <w:r w:rsidRPr="00E05EC9">
              <w:t>-3.6341</w:t>
            </w:r>
          </w:p>
        </w:tc>
      </w:tr>
      <w:tr w:rsidR="00056B9F" w:rsidRPr="00E05EC9" w14:paraId="4CB77498" w14:textId="77777777" w:rsidTr="00923434">
        <w:trPr>
          <w:trHeight w:val="564"/>
        </w:trPr>
        <w:tc>
          <w:tcPr>
            <w:tcW w:w="5040" w:type="dxa"/>
            <w:hideMark/>
          </w:tcPr>
          <w:p w14:paraId="60DBF9A3" w14:textId="77777777" w:rsidR="00056B9F" w:rsidRPr="00E05EC9" w:rsidRDefault="00056B9F" w:rsidP="002740BD">
            <w:r w:rsidRPr="00E05EC9">
              <w:t>Expected Savings – Monthly ($AUD)</w:t>
            </w:r>
          </w:p>
        </w:tc>
        <w:tc>
          <w:tcPr>
            <w:tcW w:w="1710" w:type="dxa"/>
            <w:noWrap/>
            <w:hideMark/>
          </w:tcPr>
          <w:p w14:paraId="7204D873" w14:textId="77777777" w:rsidR="00056B9F" w:rsidRPr="00E05EC9" w:rsidRDefault="00056B9F" w:rsidP="002740BD">
            <w:r w:rsidRPr="00E05EC9">
              <w:t>166.721</w:t>
            </w:r>
          </w:p>
        </w:tc>
        <w:tc>
          <w:tcPr>
            <w:tcW w:w="1620" w:type="dxa"/>
            <w:noWrap/>
            <w:hideMark/>
          </w:tcPr>
          <w:p w14:paraId="3EF0A5BE" w14:textId="77777777" w:rsidR="00056B9F" w:rsidRPr="00E05EC9" w:rsidRDefault="00056B9F" w:rsidP="002740BD">
            <w:r w:rsidRPr="00E05EC9">
              <w:t>176.4563</w:t>
            </w:r>
          </w:p>
        </w:tc>
        <w:tc>
          <w:tcPr>
            <w:tcW w:w="1710" w:type="dxa"/>
            <w:noWrap/>
            <w:hideMark/>
          </w:tcPr>
          <w:p w14:paraId="31134E81" w14:textId="77777777" w:rsidR="00056B9F" w:rsidRPr="00E05EC9" w:rsidRDefault="00056B9F" w:rsidP="002740BD">
            <w:r w:rsidRPr="00E05EC9">
              <w:t>136.5966</w:t>
            </w:r>
          </w:p>
        </w:tc>
      </w:tr>
      <w:tr w:rsidR="00056B9F" w:rsidRPr="00E05EC9" w14:paraId="412EAEA2" w14:textId="77777777" w:rsidTr="00923434">
        <w:trPr>
          <w:trHeight w:val="564"/>
        </w:trPr>
        <w:tc>
          <w:tcPr>
            <w:tcW w:w="5040" w:type="dxa"/>
            <w:hideMark/>
          </w:tcPr>
          <w:p w14:paraId="3500BADE" w14:textId="77777777" w:rsidR="00056B9F" w:rsidRPr="00E05EC9" w:rsidRDefault="00056B9F" w:rsidP="002740BD">
            <w:r w:rsidRPr="00E05EC9">
              <w:t>Expected Savings – Yearly ($AUD)</w:t>
            </w:r>
          </w:p>
        </w:tc>
        <w:tc>
          <w:tcPr>
            <w:tcW w:w="1710" w:type="dxa"/>
            <w:noWrap/>
            <w:hideMark/>
          </w:tcPr>
          <w:p w14:paraId="780DB3B5" w14:textId="77777777" w:rsidR="00056B9F" w:rsidRPr="00E05EC9" w:rsidRDefault="00056B9F" w:rsidP="002740BD">
            <w:r w:rsidRPr="00E05EC9">
              <w:t>2028.4</w:t>
            </w:r>
          </w:p>
        </w:tc>
        <w:tc>
          <w:tcPr>
            <w:tcW w:w="1620" w:type="dxa"/>
            <w:noWrap/>
            <w:hideMark/>
          </w:tcPr>
          <w:p w14:paraId="40B41785" w14:textId="77777777" w:rsidR="00056B9F" w:rsidRPr="00E05EC9" w:rsidRDefault="00056B9F" w:rsidP="002740BD">
            <w:r w:rsidRPr="00E05EC9">
              <w:t>2146.9</w:t>
            </w:r>
          </w:p>
        </w:tc>
        <w:tc>
          <w:tcPr>
            <w:tcW w:w="1710" w:type="dxa"/>
            <w:noWrap/>
            <w:hideMark/>
          </w:tcPr>
          <w:p w14:paraId="57F73164" w14:textId="77777777" w:rsidR="00056B9F" w:rsidRPr="00E05EC9" w:rsidRDefault="00056B9F" w:rsidP="002740BD">
            <w:r w:rsidRPr="00E05EC9">
              <w:t>1661.9</w:t>
            </w:r>
          </w:p>
        </w:tc>
      </w:tr>
      <w:tr w:rsidR="00056B9F" w:rsidRPr="00E05EC9" w14:paraId="0CB7745F" w14:textId="77777777" w:rsidTr="00923434">
        <w:trPr>
          <w:trHeight w:val="564"/>
        </w:trPr>
        <w:tc>
          <w:tcPr>
            <w:tcW w:w="5040" w:type="dxa"/>
            <w:hideMark/>
          </w:tcPr>
          <w:p w14:paraId="36EE4682" w14:textId="77777777" w:rsidR="00056B9F" w:rsidRPr="00E05EC9" w:rsidRDefault="00056B9F" w:rsidP="002740BD">
            <w:r w:rsidRPr="00E05EC9">
              <w:t>Expected Savings - 10 Year Period ($AUD)</w:t>
            </w:r>
          </w:p>
        </w:tc>
        <w:tc>
          <w:tcPr>
            <w:tcW w:w="1710" w:type="dxa"/>
            <w:noWrap/>
            <w:hideMark/>
          </w:tcPr>
          <w:p w14:paraId="6E13B1E8" w14:textId="77777777" w:rsidR="00056B9F" w:rsidRPr="00E05EC9" w:rsidRDefault="00056B9F" w:rsidP="002740BD">
            <w:r w:rsidRPr="00E05EC9">
              <w:t>20284</w:t>
            </w:r>
          </w:p>
        </w:tc>
        <w:tc>
          <w:tcPr>
            <w:tcW w:w="1620" w:type="dxa"/>
            <w:noWrap/>
            <w:hideMark/>
          </w:tcPr>
          <w:p w14:paraId="049CF278" w14:textId="77777777" w:rsidR="00056B9F" w:rsidRPr="00E05EC9" w:rsidRDefault="00056B9F" w:rsidP="002740BD">
            <w:r w:rsidRPr="00E05EC9">
              <w:t>21469</w:t>
            </w:r>
          </w:p>
        </w:tc>
        <w:tc>
          <w:tcPr>
            <w:tcW w:w="1710" w:type="dxa"/>
            <w:noWrap/>
            <w:hideMark/>
          </w:tcPr>
          <w:p w14:paraId="140E8956" w14:textId="77777777" w:rsidR="00056B9F" w:rsidRPr="00E05EC9" w:rsidRDefault="00056B9F" w:rsidP="002740BD">
            <w:r w:rsidRPr="00E05EC9">
              <w:t>16619</w:t>
            </w:r>
          </w:p>
        </w:tc>
      </w:tr>
      <w:tr w:rsidR="00056B9F" w:rsidRPr="00E05EC9" w14:paraId="4182AE38" w14:textId="77777777" w:rsidTr="00923434">
        <w:trPr>
          <w:trHeight w:val="564"/>
        </w:trPr>
        <w:tc>
          <w:tcPr>
            <w:tcW w:w="5040" w:type="dxa"/>
            <w:hideMark/>
          </w:tcPr>
          <w:p w14:paraId="74F828F7" w14:textId="77777777" w:rsidR="00056B9F" w:rsidRPr="00E05EC9" w:rsidRDefault="00056B9F" w:rsidP="002740BD">
            <w:r w:rsidRPr="00E05EC9">
              <w:t>Expected Savings - 20 Year Period ($AUD)</w:t>
            </w:r>
          </w:p>
        </w:tc>
        <w:tc>
          <w:tcPr>
            <w:tcW w:w="1710" w:type="dxa"/>
            <w:noWrap/>
            <w:hideMark/>
          </w:tcPr>
          <w:p w14:paraId="6F487E5E" w14:textId="77777777" w:rsidR="00056B9F" w:rsidRPr="00E05EC9" w:rsidRDefault="00056B9F" w:rsidP="002740BD">
            <w:r w:rsidRPr="00E05EC9">
              <w:t>40569</w:t>
            </w:r>
          </w:p>
        </w:tc>
        <w:tc>
          <w:tcPr>
            <w:tcW w:w="1620" w:type="dxa"/>
            <w:noWrap/>
            <w:hideMark/>
          </w:tcPr>
          <w:p w14:paraId="4B24D90E" w14:textId="77777777" w:rsidR="00056B9F" w:rsidRPr="00E05EC9" w:rsidRDefault="00056B9F" w:rsidP="002740BD">
            <w:r w:rsidRPr="00E05EC9">
              <w:t>42938</w:t>
            </w:r>
          </w:p>
        </w:tc>
        <w:tc>
          <w:tcPr>
            <w:tcW w:w="1710" w:type="dxa"/>
            <w:noWrap/>
            <w:hideMark/>
          </w:tcPr>
          <w:p w14:paraId="5FA7C021" w14:textId="77777777" w:rsidR="00056B9F" w:rsidRPr="00E05EC9" w:rsidRDefault="00056B9F" w:rsidP="002740BD">
            <w:r w:rsidRPr="00E05EC9">
              <w:t>33239</w:t>
            </w:r>
          </w:p>
        </w:tc>
      </w:tr>
      <w:tr w:rsidR="00056B9F" w:rsidRPr="00E05EC9" w14:paraId="0F590E54" w14:textId="77777777" w:rsidTr="00923434">
        <w:trPr>
          <w:trHeight w:val="564"/>
        </w:trPr>
        <w:tc>
          <w:tcPr>
            <w:tcW w:w="5040" w:type="dxa"/>
            <w:hideMark/>
          </w:tcPr>
          <w:p w14:paraId="4D627A54" w14:textId="77777777" w:rsidR="00056B9F" w:rsidRPr="00E05EC9" w:rsidRDefault="00056B9F" w:rsidP="002740BD">
            <w:r w:rsidRPr="00E05EC9">
              <w:t>Payback Period (years)</w:t>
            </w:r>
          </w:p>
        </w:tc>
        <w:tc>
          <w:tcPr>
            <w:tcW w:w="1710" w:type="dxa"/>
            <w:noWrap/>
            <w:hideMark/>
          </w:tcPr>
          <w:p w14:paraId="55FBB624" w14:textId="77777777" w:rsidR="00056B9F" w:rsidRPr="00E05EC9" w:rsidRDefault="00056B9F" w:rsidP="002740BD">
            <w:r w:rsidRPr="00E05EC9">
              <w:t>13.0149</w:t>
            </w:r>
          </w:p>
        </w:tc>
        <w:tc>
          <w:tcPr>
            <w:tcW w:w="1620" w:type="dxa"/>
            <w:noWrap/>
            <w:hideMark/>
          </w:tcPr>
          <w:p w14:paraId="348763D0" w14:textId="77777777" w:rsidR="00056B9F" w:rsidRPr="00E05EC9" w:rsidRDefault="00056B9F" w:rsidP="002740BD">
            <w:r w:rsidRPr="00E05EC9">
              <w:t>12.2969</w:t>
            </w:r>
          </w:p>
        </w:tc>
        <w:tc>
          <w:tcPr>
            <w:tcW w:w="1710" w:type="dxa"/>
            <w:noWrap/>
            <w:hideMark/>
          </w:tcPr>
          <w:p w14:paraId="490CE925" w14:textId="77777777" w:rsidR="00056B9F" w:rsidRPr="00E05EC9" w:rsidRDefault="00056B9F" w:rsidP="002740BD">
            <w:r w:rsidRPr="00E05EC9">
              <w:t>15.8852</w:t>
            </w:r>
          </w:p>
        </w:tc>
      </w:tr>
      <w:tr w:rsidR="00056B9F" w:rsidRPr="00E05EC9" w14:paraId="00DF365B" w14:textId="77777777" w:rsidTr="00923434">
        <w:trPr>
          <w:trHeight w:val="564"/>
        </w:trPr>
        <w:tc>
          <w:tcPr>
            <w:tcW w:w="5040" w:type="dxa"/>
            <w:hideMark/>
          </w:tcPr>
          <w:p w14:paraId="668776D8" w14:textId="77777777" w:rsidR="00056B9F" w:rsidRPr="00E05EC9" w:rsidRDefault="00056B9F" w:rsidP="002740BD">
            <w:r w:rsidRPr="00E05EC9">
              <w:t>Net Present Value ($AUD)</w:t>
            </w:r>
          </w:p>
        </w:tc>
        <w:tc>
          <w:tcPr>
            <w:tcW w:w="1710" w:type="dxa"/>
            <w:noWrap/>
            <w:hideMark/>
          </w:tcPr>
          <w:p w14:paraId="75E71D7F" w14:textId="77777777" w:rsidR="00056B9F" w:rsidRPr="00E05EC9" w:rsidRDefault="00056B9F" w:rsidP="002740BD">
            <w:r w:rsidRPr="00E05EC9">
              <w:t>16682</w:t>
            </w:r>
          </w:p>
        </w:tc>
        <w:tc>
          <w:tcPr>
            <w:tcW w:w="1620" w:type="dxa"/>
            <w:noWrap/>
            <w:hideMark/>
          </w:tcPr>
          <w:p w14:paraId="3E6399F5" w14:textId="77777777" w:rsidR="00056B9F" w:rsidRPr="00E05EC9" w:rsidRDefault="00056B9F" w:rsidP="002740BD">
            <w:r w:rsidRPr="00E05EC9">
              <w:t>19742</w:t>
            </w:r>
          </w:p>
        </w:tc>
        <w:tc>
          <w:tcPr>
            <w:tcW w:w="1710" w:type="dxa"/>
            <w:noWrap/>
            <w:hideMark/>
          </w:tcPr>
          <w:p w14:paraId="0E16198F" w14:textId="77777777" w:rsidR="00056B9F" w:rsidRPr="00E05EC9" w:rsidRDefault="00056B9F" w:rsidP="002740BD">
            <w:r w:rsidRPr="00E05EC9">
              <w:t>7212.1</w:t>
            </w:r>
          </w:p>
        </w:tc>
      </w:tr>
      <w:bookmarkEnd w:id="306"/>
    </w:tbl>
    <w:p w14:paraId="0E34E567" w14:textId="0BB54FFA" w:rsidR="00056B9F" w:rsidRPr="00E05EC9" w:rsidRDefault="00056B9F" w:rsidP="002740BD"/>
    <w:p w14:paraId="45C9E5FD" w14:textId="2C95F4D3" w:rsidR="00923434" w:rsidRPr="00E05EC9" w:rsidRDefault="00923434" w:rsidP="002740BD"/>
    <w:p w14:paraId="16B0FD36" w14:textId="77777777" w:rsidR="00923434" w:rsidRPr="00E05EC9" w:rsidRDefault="00923434" w:rsidP="002740BD">
      <w:pPr>
        <w:sectPr w:rsidR="00923434" w:rsidRPr="00E05EC9">
          <w:endnotePr>
            <w:numRestart w:val="eachSect"/>
          </w:endnotePr>
          <w:pgSz w:w="11906" w:h="16838"/>
          <w:pgMar w:top="1440" w:right="1440" w:bottom="1440" w:left="1440" w:header="709" w:footer="709" w:gutter="0"/>
          <w:cols w:space="720"/>
        </w:sectPr>
      </w:pPr>
    </w:p>
    <w:p w14:paraId="416D95C9" w14:textId="77777777" w:rsidR="00923434" w:rsidRPr="00E05EC9" w:rsidRDefault="00923434" w:rsidP="002740BD">
      <w:pPr>
        <w:pStyle w:val="Heading2"/>
        <w:numPr>
          <w:ilvl w:val="0"/>
          <w:numId w:val="0"/>
        </w:numPr>
        <w:sectPr w:rsidR="00923434" w:rsidRPr="00E05EC9"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7BAEACFC" w:rsidR="00056B9F" w:rsidRPr="00E05EC9" w:rsidRDefault="00056B9F" w:rsidP="002740BD">
      <w:pPr>
        <w:pStyle w:val="Heading2"/>
        <w:numPr>
          <w:ilvl w:val="1"/>
          <w:numId w:val="17"/>
        </w:numPr>
      </w:pPr>
      <w:bookmarkStart w:id="307" w:name="_Toc493340853"/>
      <w:r w:rsidRPr="00E05EC9">
        <w:lastRenderedPageBreak/>
        <w:t>Monthly kWhr Production Graphs</w:t>
      </w:r>
      <w:bookmarkEnd w:id="307"/>
    </w:p>
    <w:p w14:paraId="31992F07" w14:textId="77777777" w:rsidR="00056B9F" w:rsidRPr="00E05EC9" w:rsidRDefault="00056B9F" w:rsidP="002740BD">
      <w:pPr>
        <w:rPr>
          <w:lang w:eastAsia="en-GB"/>
        </w:rPr>
      </w:pPr>
      <w:r w:rsidRPr="00E05EC9">
        <w:rPr>
          <w:lang w:eastAsia="en-GB"/>
        </w:rPr>
        <w:t xml:space="preserve">The average monthly kWhr per day expected production for each location is shown in </w:t>
      </w:r>
    </w:p>
    <w:p w14:paraId="5CADFD77" w14:textId="6E2CBF02" w:rsidR="00056B9F" w:rsidRPr="00E05EC9" w:rsidRDefault="00056B9F" w:rsidP="002740BD">
      <w:pPr>
        <w:rPr>
          <w:lang w:eastAsia="en-GB"/>
        </w:rPr>
      </w:pPr>
      <w:r w:rsidRPr="00E05EC9">
        <w:rPr>
          <w:lang w:eastAsia="en-GB"/>
        </w:rPr>
        <w:fldChar w:fldCharType="begin"/>
      </w:r>
      <w:r w:rsidRPr="00E05EC9">
        <w:rPr>
          <w:lang w:eastAsia="en-GB"/>
        </w:rPr>
        <w:instrText xml:space="preserve"> REF _Ref492741391 \h </w:instrText>
      </w:r>
      <w:r w:rsidRPr="00E05EC9">
        <w:rPr>
          <w:lang w:eastAsia="en-GB"/>
        </w:rPr>
      </w:r>
      <w:r w:rsidRPr="00E05EC9">
        <w:rPr>
          <w:lang w:eastAsia="en-GB"/>
        </w:rPr>
        <w:fldChar w:fldCharType="separate"/>
      </w:r>
      <w:r w:rsidR="00B62578" w:rsidRPr="00E05EC9">
        <w:t>Figure 6</w:t>
      </w:r>
      <w:r w:rsidR="00B62578" w:rsidRPr="00E05EC9">
        <w:noBreakHyphen/>
        <w:t>2</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416 \h </w:instrText>
      </w:r>
      <w:r w:rsidRPr="00E05EC9">
        <w:rPr>
          <w:lang w:eastAsia="en-GB"/>
        </w:rPr>
      </w:r>
      <w:r w:rsidRPr="00E05EC9">
        <w:rPr>
          <w:lang w:eastAsia="en-GB"/>
        </w:rPr>
        <w:fldChar w:fldCharType="separate"/>
      </w:r>
      <w:r w:rsidR="00B62578" w:rsidRPr="00E05EC9">
        <w:t>Figure 6</w:t>
      </w:r>
      <w:r w:rsidR="00B62578" w:rsidRPr="00E05EC9">
        <w:noBreakHyphen/>
        <w:t>3</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418 \h </w:instrText>
      </w:r>
      <w:r w:rsidRPr="00E05EC9">
        <w:rPr>
          <w:lang w:eastAsia="en-GB"/>
        </w:rPr>
      </w:r>
      <w:r w:rsidRPr="00E05EC9">
        <w:rPr>
          <w:lang w:eastAsia="en-GB"/>
        </w:rPr>
        <w:fldChar w:fldCharType="separate"/>
      </w:r>
      <w:r w:rsidR="00B62578" w:rsidRPr="00E05EC9">
        <w:t>Figure 6</w:t>
      </w:r>
      <w:r w:rsidR="00B62578" w:rsidRPr="00E05EC9">
        <w:noBreakHyphen/>
        <w:t>4</w:t>
      </w:r>
      <w:r w:rsidRPr="00E05EC9">
        <w:rPr>
          <w:lang w:eastAsia="en-GB"/>
        </w:rPr>
        <w:fldChar w:fldCharType="end"/>
      </w:r>
      <w:r w:rsidRPr="00E05EC9">
        <w:rPr>
          <w:lang w:eastAsia="en-GB"/>
        </w:rPr>
        <w:t>.</w:t>
      </w:r>
    </w:p>
    <w:p w14:paraId="19E19F3A" w14:textId="4F24ADD3" w:rsidR="00056B9F" w:rsidRPr="00E05EC9" w:rsidRDefault="00056B9F" w:rsidP="002740BD">
      <w:pPr>
        <w:rPr>
          <w:lang w:eastAsia="en-GB"/>
        </w:rPr>
      </w:pPr>
      <w:r w:rsidRPr="00E05EC9">
        <mc:AlternateContent>
          <mc:Choice Requires="wpg">
            <w:drawing>
              <wp:anchor distT="0" distB="0" distL="114300" distR="114300" simplePos="0" relativeHeight="25233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9EAFE96" w:rsidR="00E05EC9" w:rsidRDefault="00E05EC9" w:rsidP="002740BD">
                              <w:pPr>
                                <w:pStyle w:val="Caption"/>
                                <w:rPr>
                                  <w:szCs w:val="24"/>
                                </w:rPr>
                              </w:pPr>
                              <w:bookmarkStart w:id="308" w:name="_Ref492741391"/>
                              <w:bookmarkStart w:id="309" w:name="_Toc49333821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08"/>
                              <w:r>
                                <w:t xml:space="preserve"> – Monthly kWhr Production - Townsville</w:t>
                              </w:r>
                              <w:bookmarkEnd w:id="30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339712;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9EAFE96" w:rsidR="00E05EC9" w:rsidRDefault="00E05EC9" w:rsidP="002740BD">
                        <w:pPr>
                          <w:pStyle w:val="Caption"/>
                          <w:rPr>
                            <w:szCs w:val="24"/>
                          </w:rPr>
                        </w:pPr>
                        <w:bookmarkStart w:id="310" w:name="_Ref492741391"/>
                        <w:bookmarkStart w:id="311" w:name="_Toc49333821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10"/>
                        <w:r>
                          <w:t xml:space="preserve"> – Monthly kWhr Production - Townsville</w:t>
                        </w:r>
                        <w:bookmarkEnd w:id="311"/>
                      </w:p>
                    </w:txbxContent>
                  </v:textbox>
                </v:shape>
                <w10:wrap type="square"/>
              </v:group>
            </w:pict>
          </mc:Fallback>
        </mc:AlternateContent>
      </w:r>
    </w:p>
    <w:p w14:paraId="7FA63FE5" w14:textId="77777777" w:rsidR="00056B9F" w:rsidRPr="00E05EC9" w:rsidRDefault="00056B9F" w:rsidP="002740BD">
      <w:pPr>
        <w:rPr>
          <w:lang w:eastAsia="en-GB"/>
        </w:rPr>
      </w:pPr>
    </w:p>
    <w:p w14:paraId="27EE2D81" w14:textId="77777777" w:rsidR="00056B9F" w:rsidRPr="00E05EC9" w:rsidRDefault="00056B9F" w:rsidP="002740BD">
      <w:pPr>
        <w:rPr>
          <w:lang w:eastAsia="en-GB"/>
        </w:rPr>
      </w:pPr>
    </w:p>
    <w:p w14:paraId="77546455" w14:textId="77777777" w:rsidR="00056B9F" w:rsidRPr="00E05EC9" w:rsidRDefault="00056B9F" w:rsidP="002740BD">
      <w:pPr>
        <w:rPr>
          <w:lang w:eastAsia="en-GB"/>
        </w:rPr>
      </w:pPr>
    </w:p>
    <w:p w14:paraId="7B9A131A" w14:textId="77777777" w:rsidR="00056B9F" w:rsidRPr="00E05EC9" w:rsidRDefault="00056B9F" w:rsidP="002740BD">
      <w:pPr>
        <w:rPr>
          <w:lang w:eastAsia="en-GB"/>
        </w:rPr>
      </w:pPr>
    </w:p>
    <w:p w14:paraId="60DBC0F5" w14:textId="77777777" w:rsidR="00056B9F" w:rsidRPr="00E05EC9" w:rsidRDefault="00056B9F" w:rsidP="002740BD">
      <w:pPr>
        <w:rPr>
          <w:lang w:eastAsia="en-GB"/>
        </w:rPr>
      </w:pPr>
    </w:p>
    <w:p w14:paraId="69866239" w14:textId="77777777" w:rsidR="00056B9F" w:rsidRPr="00E05EC9" w:rsidRDefault="00056B9F" w:rsidP="002740BD">
      <w:pPr>
        <w:rPr>
          <w:lang w:eastAsia="en-GB"/>
        </w:rPr>
      </w:pPr>
    </w:p>
    <w:p w14:paraId="63732223" w14:textId="77777777" w:rsidR="00056B9F" w:rsidRPr="00E05EC9" w:rsidRDefault="00056B9F" w:rsidP="002740BD">
      <w:pPr>
        <w:rPr>
          <w:lang w:eastAsia="en-GB"/>
        </w:rPr>
      </w:pPr>
    </w:p>
    <w:p w14:paraId="52F1751A" w14:textId="77777777" w:rsidR="00056B9F" w:rsidRPr="00E05EC9" w:rsidRDefault="00056B9F" w:rsidP="002740BD">
      <w:pPr>
        <w:rPr>
          <w:lang w:eastAsia="en-GB"/>
        </w:rPr>
      </w:pPr>
    </w:p>
    <w:p w14:paraId="14263EDD" w14:textId="77777777" w:rsidR="00056B9F" w:rsidRPr="00E05EC9" w:rsidRDefault="00056B9F" w:rsidP="002740BD">
      <w:pPr>
        <w:rPr>
          <w:lang w:eastAsia="en-GB"/>
        </w:rPr>
      </w:pPr>
    </w:p>
    <w:p w14:paraId="1A4664A7" w14:textId="77777777" w:rsidR="00056B9F" w:rsidRPr="00E05EC9" w:rsidRDefault="00056B9F" w:rsidP="002740BD">
      <w:pPr>
        <w:rPr>
          <w:lang w:eastAsia="en-GB"/>
        </w:rPr>
      </w:pPr>
    </w:p>
    <w:p w14:paraId="19900F45" w14:textId="77777777" w:rsidR="00056B9F" w:rsidRPr="00E05EC9" w:rsidRDefault="00056B9F" w:rsidP="002740BD">
      <w:pPr>
        <w:rPr>
          <w:lang w:eastAsia="en-GB"/>
        </w:rPr>
      </w:pPr>
    </w:p>
    <w:p w14:paraId="46A6912C" w14:textId="77777777" w:rsidR="00056B9F" w:rsidRPr="00E05EC9" w:rsidRDefault="00056B9F" w:rsidP="002740BD">
      <w:pPr>
        <w:rPr>
          <w:lang w:eastAsia="en-GB"/>
        </w:rPr>
      </w:pPr>
    </w:p>
    <w:p w14:paraId="7F1C2D48" w14:textId="77777777" w:rsidR="00056B9F" w:rsidRPr="00E05EC9" w:rsidRDefault="00056B9F" w:rsidP="002740BD">
      <w:pPr>
        <w:rPr>
          <w:lang w:eastAsia="en-GB"/>
        </w:rPr>
      </w:pPr>
    </w:p>
    <w:p w14:paraId="77021D5C" w14:textId="77777777" w:rsidR="00056B9F" w:rsidRPr="00E05EC9" w:rsidRDefault="00056B9F" w:rsidP="002740BD">
      <w:pPr>
        <w:rPr>
          <w:lang w:eastAsia="en-GB"/>
        </w:rPr>
      </w:pPr>
    </w:p>
    <w:p w14:paraId="272D5C84" w14:textId="4606A1ED" w:rsidR="00056B9F" w:rsidRPr="00E05EC9" w:rsidRDefault="00056B9F" w:rsidP="002740BD">
      <w:pPr>
        <w:rPr>
          <w:lang w:eastAsia="en-GB"/>
        </w:rPr>
      </w:pPr>
      <w:r w:rsidRPr="00E05EC9">
        <mc:AlternateContent>
          <mc:Choice Requires="wpg">
            <w:drawing>
              <wp:anchor distT="0" distB="0" distL="114300" distR="114300" simplePos="0" relativeHeight="252355072"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D0920BA" w:rsidR="00E05EC9" w:rsidRDefault="00E05EC9" w:rsidP="002740BD">
                              <w:pPr>
                                <w:pStyle w:val="Caption"/>
                                <w:rPr>
                                  <w:szCs w:val="24"/>
                                </w:rPr>
                              </w:pPr>
                              <w:bookmarkStart w:id="312" w:name="_Ref492741416"/>
                              <w:bookmarkStart w:id="313" w:name="_Toc49333821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12"/>
                              <w:r>
                                <w:t xml:space="preserve"> -</w:t>
                              </w:r>
                              <w:r w:rsidRPr="005078CC">
                                <w:t xml:space="preserve"> </w:t>
                              </w:r>
                              <w:r>
                                <w:t>Monthly kWhr Production - Darwin</w:t>
                              </w:r>
                              <w:bookmarkEnd w:id="31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35507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D0920BA" w:rsidR="00E05EC9" w:rsidRDefault="00E05EC9" w:rsidP="002740BD">
                        <w:pPr>
                          <w:pStyle w:val="Caption"/>
                          <w:rPr>
                            <w:szCs w:val="24"/>
                          </w:rPr>
                        </w:pPr>
                        <w:bookmarkStart w:id="314" w:name="_Ref492741416"/>
                        <w:bookmarkStart w:id="315" w:name="_Toc49333821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14"/>
                        <w:r>
                          <w:t xml:space="preserve"> -</w:t>
                        </w:r>
                        <w:r w:rsidRPr="005078CC">
                          <w:t xml:space="preserve"> </w:t>
                        </w:r>
                        <w:r>
                          <w:t>Monthly kWhr Production - Darwin</w:t>
                        </w:r>
                        <w:bookmarkEnd w:id="315"/>
                      </w:p>
                    </w:txbxContent>
                  </v:textbox>
                </v:shape>
                <w10:wrap type="square"/>
              </v:group>
            </w:pict>
          </mc:Fallback>
        </mc:AlternateContent>
      </w:r>
    </w:p>
    <w:p w14:paraId="124304CE" w14:textId="77777777" w:rsidR="00056B9F" w:rsidRPr="00E05EC9" w:rsidRDefault="00056B9F" w:rsidP="002740BD">
      <w:pPr>
        <w:rPr>
          <w:lang w:eastAsia="en-GB"/>
        </w:rPr>
      </w:pPr>
    </w:p>
    <w:p w14:paraId="301C05F0" w14:textId="77777777" w:rsidR="00056B9F" w:rsidRPr="00E05EC9" w:rsidRDefault="00056B9F" w:rsidP="002740BD">
      <w:pPr>
        <w:rPr>
          <w:lang w:eastAsia="en-GB"/>
        </w:rPr>
      </w:pPr>
    </w:p>
    <w:p w14:paraId="3E1C9D62" w14:textId="614AC1DC" w:rsidR="00056B9F" w:rsidRPr="00E05EC9" w:rsidRDefault="00056B9F" w:rsidP="002740BD">
      <w:pPr>
        <w:rPr>
          <w:lang w:eastAsia="en-GB"/>
        </w:rPr>
      </w:pPr>
      <w:r w:rsidRPr="00E05EC9">
        <mc:AlternateContent>
          <mc:Choice Requires="wpg">
            <w:drawing>
              <wp:anchor distT="0" distB="0" distL="114300" distR="114300" simplePos="0" relativeHeight="252360192"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74DDE725" w:rsidR="00E05EC9" w:rsidRDefault="00E05EC9" w:rsidP="002740BD">
                              <w:pPr>
                                <w:pStyle w:val="Caption"/>
                                <w:rPr>
                                  <w:szCs w:val="24"/>
                                </w:rPr>
                              </w:pPr>
                              <w:bookmarkStart w:id="316" w:name="_Ref492741418"/>
                              <w:bookmarkStart w:id="317" w:name="_Toc49333822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16"/>
                              <w:r>
                                <w:t xml:space="preserve"> -</w:t>
                              </w:r>
                              <w:r w:rsidRPr="005078CC">
                                <w:t xml:space="preserve"> </w:t>
                              </w:r>
                              <w:r>
                                <w:t>Monthly kWhr Production - Hobart</w:t>
                              </w:r>
                              <w:bookmarkEnd w:id="31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360192;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74DDE725" w:rsidR="00E05EC9" w:rsidRDefault="00E05EC9" w:rsidP="002740BD">
                        <w:pPr>
                          <w:pStyle w:val="Caption"/>
                          <w:rPr>
                            <w:szCs w:val="24"/>
                          </w:rPr>
                        </w:pPr>
                        <w:bookmarkStart w:id="318" w:name="_Ref492741418"/>
                        <w:bookmarkStart w:id="319" w:name="_Toc49333822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18"/>
                        <w:r>
                          <w:t xml:space="preserve"> -</w:t>
                        </w:r>
                        <w:r w:rsidRPr="005078CC">
                          <w:t xml:space="preserve"> </w:t>
                        </w:r>
                        <w:r>
                          <w:t>Monthly kWhr Production - Hobart</w:t>
                        </w:r>
                        <w:bookmarkEnd w:id="319"/>
                      </w:p>
                    </w:txbxContent>
                  </v:textbox>
                </v:shape>
                <w10:wrap type="square"/>
              </v:group>
            </w:pict>
          </mc:Fallback>
        </mc:AlternateContent>
      </w:r>
    </w:p>
    <w:p w14:paraId="6ACE803B" w14:textId="421E2FFC" w:rsidR="00056B9F" w:rsidRPr="00E05EC9" w:rsidRDefault="00056B9F" w:rsidP="002740BD">
      <w:pPr>
        <w:pStyle w:val="Heading2"/>
        <w:numPr>
          <w:ilvl w:val="1"/>
          <w:numId w:val="17"/>
        </w:numPr>
      </w:pPr>
      <w:bookmarkStart w:id="320" w:name="_Toc493340854"/>
      <w:r w:rsidRPr="00E05EC9">
        <w:lastRenderedPageBreak/>
        <w:t>Yearly Saving Plots</w:t>
      </w:r>
      <w:bookmarkEnd w:id="320"/>
    </w:p>
    <w:p w14:paraId="0F1A4A27" w14:textId="2995A94D" w:rsidR="00056B9F" w:rsidRPr="00E05EC9" w:rsidRDefault="00056B9F" w:rsidP="002740BD">
      <w:r w:rsidRPr="00E05EC9">
        <mc:AlternateContent>
          <mc:Choice Requires="wpg">
            <w:drawing>
              <wp:anchor distT="0" distB="0" distL="114300" distR="114300" simplePos="0" relativeHeight="25236531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0B98EF50" w:rsidR="00E05EC9" w:rsidRDefault="00E05EC9" w:rsidP="002740BD">
                              <w:pPr>
                                <w:pStyle w:val="Caption"/>
                                <w:rPr>
                                  <w:szCs w:val="24"/>
                                </w:rPr>
                              </w:pPr>
                              <w:bookmarkStart w:id="321" w:name="_Ref492741509"/>
                              <w:bookmarkStart w:id="322" w:name="_Ref493337790"/>
                              <w:bookmarkStart w:id="323" w:name="_Toc49333822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21"/>
                              <w:r>
                                <w:t xml:space="preserve"> - Yearly Savings with Solar Vs. Normal Rate - Darwin</w:t>
                              </w:r>
                              <w:bookmarkEnd w:id="322"/>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365312;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0B98EF50" w:rsidR="00E05EC9" w:rsidRDefault="00E05EC9" w:rsidP="002740BD">
                        <w:pPr>
                          <w:pStyle w:val="Caption"/>
                          <w:rPr>
                            <w:szCs w:val="24"/>
                          </w:rPr>
                        </w:pPr>
                        <w:bookmarkStart w:id="324" w:name="_Ref492741509"/>
                        <w:bookmarkStart w:id="325" w:name="_Ref493337790"/>
                        <w:bookmarkStart w:id="326" w:name="_Toc49333822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24"/>
                        <w:r>
                          <w:t xml:space="preserve"> - Yearly Savings with Solar Vs. Normal Rate - Darwin</w:t>
                        </w:r>
                        <w:bookmarkEnd w:id="325"/>
                        <w:bookmarkEnd w:id="326"/>
                      </w:p>
                    </w:txbxContent>
                  </v:textbox>
                </v:shape>
                <w10:wrap type="square"/>
              </v:group>
            </w:pict>
          </mc:Fallback>
        </mc:AlternateContent>
      </w:r>
      <w:r w:rsidRPr="00E05EC9">
        <mc:AlternateContent>
          <mc:Choice Requires="wpg">
            <w:drawing>
              <wp:anchor distT="0" distB="0" distL="114300" distR="114300" simplePos="0" relativeHeight="252344832"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746A4FA0" w:rsidR="00E05EC9" w:rsidRDefault="00E05EC9" w:rsidP="002740BD">
                              <w:pPr>
                                <w:pStyle w:val="Caption"/>
                                <w:rPr>
                                  <w:szCs w:val="24"/>
                                </w:rPr>
                              </w:pPr>
                              <w:bookmarkStart w:id="327" w:name="_Ref492741392"/>
                              <w:bookmarkStart w:id="328" w:name="_Toc49333822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27"/>
                              <w:r>
                                <w:t xml:space="preserve"> – Yearly Savings with Solar Vs. Normal - Rate Townsville</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344832;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746A4FA0" w:rsidR="00E05EC9" w:rsidRDefault="00E05EC9" w:rsidP="002740BD">
                        <w:pPr>
                          <w:pStyle w:val="Caption"/>
                          <w:rPr>
                            <w:szCs w:val="24"/>
                          </w:rPr>
                        </w:pPr>
                        <w:bookmarkStart w:id="329" w:name="_Ref492741392"/>
                        <w:bookmarkStart w:id="330" w:name="_Toc49333822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29"/>
                        <w:r>
                          <w:t xml:space="preserve"> – Yearly Savings with Solar Vs. Normal - Rate Townsville</w:t>
                        </w:r>
                        <w:bookmarkEnd w:id="330"/>
                      </w:p>
                    </w:txbxContent>
                  </v:textbox>
                </v:shape>
                <w10:wrap type="square"/>
              </v:group>
            </w:pict>
          </mc:Fallback>
        </mc:AlternateContent>
      </w:r>
      <w:r w:rsidRPr="00E05EC9">
        <w:rPr>
          <w:lang w:eastAsia="en-GB"/>
        </w:rPr>
        <w:t xml:space="preserve">The yearly cost of </w:t>
      </w:r>
      <w:r w:rsidR="000C1097" w:rsidRPr="00E05EC9">
        <w:rPr>
          <w:lang w:eastAsia="en-GB"/>
        </w:rPr>
        <w:t>electricity</w:t>
      </w:r>
      <w:r w:rsidRPr="00E05EC9">
        <w:rPr>
          <w:lang w:eastAsia="en-GB"/>
        </w:rPr>
        <w:t xml:space="preserve"> for installations with solar/battery and without are shown for each location in </w:t>
      </w:r>
      <w:r w:rsidRPr="00E05EC9">
        <w:rPr>
          <w:lang w:eastAsia="en-GB"/>
        </w:rPr>
        <w:fldChar w:fldCharType="begin"/>
      </w:r>
      <w:r w:rsidRPr="00E05EC9">
        <w:rPr>
          <w:lang w:eastAsia="en-GB"/>
        </w:rPr>
        <w:instrText xml:space="preserve"> REF _Ref492741392 \h </w:instrText>
      </w:r>
      <w:r w:rsidRPr="00E05EC9">
        <w:rPr>
          <w:lang w:eastAsia="en-GB"/>
        </w:rPr>
      </w:r>
      <w:r w:rsidRPr="00E05EC9">
        <w:rPr>
          <w:lang w:eastAsia="en-GB"/>
        </w:rPr>
        <w:fldChar w:fldCharType="separate"/>
      </w:r>
      <w:r w:rsidR="00B62578" w:rsidRPr="00E05EC9">
        <w:t>Figure 6</w:t>
      </w:r>
      <w:r w:rsidR="00B62578" w:rsidRPr="00E05EC9">
        <w:noBreakHyphen/>
        <w:t>6</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509 \h </w:instrText>
      </w:r>
      <w:r w:rsidRPr="00E05EC9">
        <w:rPr>
          <w:lang w:eastAsia="en-GB"/>
        </w:rPr>
      </w:r>
      <w:r w:rsidRPr="00E05EC9">
        <w:rPr>
          <w:lang w:eastAsia="en-GB"/>
        </w:rPr>
        <w:fldChar w:fldCharType="separate"/>
      </w:r>
      <w:r w:rsidR="00B62578" w:rsidRPr="00E05EC9">
        <w:t>Figure 6</w:t>
      </w:r>
      <w:r w:rsidR="00B62578" w:rsidRPr="00E05EC9">
        <w:noBreakHyphen/>
        <w:t>5</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513 \h </w:instrText>
      </w:r>
      <w:r w:rsidRPr="00E05EC9">
        <w:rPr>
          <w:lang w:eastAsia="en-GB"/>
        </w:rPr>
      </w:r>
      <w:r w:rsidRPr="00E05EC9">
        <w:rPr>
          <w:lang w:eastAsia="en-GB"/>
        </w:rPr>
        <w:fldChar w:fldCharType="separate"/>
      </w:r>
      <w:r w:rsidR="00B62578" w:rsidRPr="00E05EC9">
        <w:t>Figure 6</w:t>
      </w:r>
      <w:r w:rsidR="00B62578" w:rsidRPr="00E05EC9">
        <w:noBreakHyphen/>
        <w:t>7</w:t>
      </w:r>
      <w:r w:rsidRPr="00E05EC9">
        <w:rPr>
          <w:lang w:eastAsia="en-GB"/>
        </w:rPr>
        <w:fldChar w:fldCharType="end"/>
      </w:r>
      <w:r w:rsidRPr="00E05EC9">
        <w:rPr>
          <w:lang w:eastAsia="en-GB"/>
        </w:rPr>
        <w:t>.</w:t>
      </w:r>
    </w:p>
    <w:p w14:paraId="7E9B713D" w14:textId="77777777" w:rsidR="00056B9F" w:rsidRPr="00E05EC9" w:rsidRDefault="00056B9F" w:rsidP="002740BD">
      <w:pPr>
        <w:rPr>
          <w:lang w:eastAsia="en-GB"/>
        </w:rPr>
      </w:pPr>
    </w:p>
    <w:p w14:paraId="2C541E68" w14:textId="77777777" w:rsidR="00056B9F" w:rsidRPr="00E05EC9" w:rsidRDefault="00056B9F" w:rsidP="002740BD">
      <w:pPr>
        <w:rPr>
          <w:lang w:eastAsia="en-GB"/>
        </w:rPr>
      </w:pPr>
    </w:p>
    <w:p w14:paraId="321F4F54" w14:textId="77777777" w:rsidR="00056B9F" w:rsidRPr="00E05EC9" w:rsidRDefault="00056B9F" w:rsidP="002740BD">
      <w:pPr>
        <w:rPr>
          <w:lang w:eastAsia="en-GB"/>
        </w:rPr>
      </w:pPr>
    </w:p>
    <w:p w14:paraId="7633114B" w14:textId="77777777" w:rsidR="00056B9F" w:rsidRPr="00E05EC9" w:rsidRDefault="00056B9F" w:rsidP="002740BD">
      <w:pPr>
        <w:rPr>
          <w:lang w:eastAsia="en-GB"/>
        </w:rPr>
      </w:pPr>
    </w:p>
    <w:p w14:paraId="202B6AE6" w14:textId="77777777" w:rsidR="00056B9F" w:rsidRPr="00E05EC9" w:rsidRDefault="00056B9F" w:rsidP="002740BD">
      <w:pPr>
        <w:rPr>
          <w:lang w:eastAsia="en-GB"/>
        </w:rPr>
      </w:pPr>
    </w:p>
    <w:p w14:paraId="3CB0CEC0" w14:textId="60A96710" w:rsidR="00056B9F" w:rsidRPr="00E05EC9" w:rsidRDefault="00056B9F" w:rsidP="002740BD">
      <w:pPr>
        <w:rPr>
          <w:lang w:eastAsia="en-GB"/>
        </w:rPr>
      </w:pPr>
      <w:r w:rsidRPr="00E05EC9">
        <mc:AlternateContent>
          <mc:Choice Requires="wpg">
            <w:drawing>
              <wp:anchor distT="0" distB="0" distL="114300" distR="114300" simplePos="0" relativeHeight="252370432"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DDC3C59" w:rsidR="00E05EC9" w:rsidRDefault="00E05EC9" w:rsidP="002740BD">
                              <w:pPr>
                                <w:pStyle w:val="Caption"/>
                                <w:rPr>
                                  <w:szCs w:val="24"/>
                                </w:rPr>
                              </w:pPr>
                              <w:bookmarkStart w:id="331" w:name="_Ref492741513"/>
                              <w:bookmarkStart w:id="332" w:name="_Toc49333822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31"/>
                              <w:r>
                                <w:t xml:space="preserve">  Yearly Savings with Solar Vs. Normal Rate - Tasmania</w:t>
                              </w:r>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370432;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DDC3C59" w:rsidR="00E05EC9" w:rsidRDefault="00E05EC9" w:rsidP="002740BD">
                        <w:pPr>
                          <w:pStyle w:val="Caption"/>
                          <w:rPr>
                            <w:szCs w:val="24"/>
                          </w:rPr>
                        </w:pPr>
                        <w:bookmarkStart w:id="333" w:name="_Ref492741513"/>
                        <w:bookmarkStart w:id="334" w:name="_Toc49333822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33"/>
                        <w:r>
                          <w:t xml:space="preserve">  Yearly Savings with Solar Vs. Normal Rate - Tasmania</w:t>
                        </w:r>
                        <w:bookmarkEnd w:id="334"/>
                      </w:p>
                    </w:txbxContent>
                  </v:textbox>
                </v:shape>
                <w10:wrap type="square"/>
              </v:group>
            </w:pict>
          </mc:Fallback>
        </mc:AlternateContent>
      </w:r>
    </w:p>
    <w:p w14:paraId="65F86361" w14:textId="33819AE8" w:rsidR="00056B9F" w:rsidRPr="00E05EC9" w:rsidRDefault="00056B9F" w:rsidP="002740BD">
      <w:pPr>
        <w:pStyle w:val="Heading2"/>
        <w:numPr>
          <w:ilvl w:val="1"/>
          <w:numId w:val="17"/>
        </w:numPr>
      </w:pPr>
      <w:bookmarkStart w:id="335" w:name="_Toc493340855"/>
      <w:r w:rsidRPr="00E05EC9">
        <w:lastRenderedPageBreak/>
        <w:t>Daily Energy Sources Charts</w:t>
      </w:r>
      <w:bookmarkEnd w:id="335"/>
    </w:p>
    <w:p w14:paraId="050972F5" w14:textId="02E83EEC" w:rsidR="00056B9F" w:rsidRPr="00E05EC9" w:rsidRDefault="00056B9F" w:rsidP="002740BD">
      <w:r w:rsidRPr="00E05EC9">
        <w:rPr>
          <w:lang w:eastAsia="en-GB"/>
        </w:rPr>
        <w:t xml:space="preserve">The daily energy </w:t>
      </w:r>
      <w:r w:rsidR="000C1097" w:rsidRPr="00E05EC9">
        <w:rPr>
          <w:lang w:eastAsia="en-GB"/>
        </w:rPr>
        <w:t>sources</w:t>
      </w:r>
      <w:r w:rsidRPr="00E05EC9">
        <w:rPr>
          <w:lang w:eastAsia="en-GB"/>
        </w:rPr>
        <w:t xml:space="preserve"> for each location are shown in </w:t>
      </w: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B62578" w:rsidRPr="00E05EC9">
        <w:t>Figure 6</w:t>
      </w:r>
      <w:r w:rsidR="00B62578" w:rsidRPr="00E05EC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B62578" w:rsidRPr="00E05EC9">
        <w:t>Figure 6</w:t>
      </w:r>
      <w:r w:rsidR="00B62578" w:rsidRPr="00E05EC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B62578" w:rsidRPr="00E05EC9">
        <w:t>Figure 6</w:t>
      </w:r>
      <w:r w:rsidR="00B62578" w:rsidRPr="00E05EC9">
        <w:noBreakHyphen/>
        <w:t>10</w:t>
      </w:r>
      <w:r w:rsidRPr="00E05EC9">
        <w:rPr>
          <w:lang w:eastAsia="en-GB"/>
        </w:rPr>
        <w:fldChar w:fldCharType="end"/>
      </w:r>
      <w:r w:rsidRPr="00E05EC9">
        <w:rPr>
          <w:lang w:eastAsia="en-GB"/>
        </w:rPr>
        <w:t xml:space="preserve">. </w:t>
      </w:r>
    </w:p>
    <w:p w14:paraId="568BD800" w14:textId="69B7B313" w:rsidR="00056B9F" w:rsidRPr="00E05EC9" w:rsidRDefault="00056B9F" w:rsidP="002740BD">
      <w:pPr>
        <w:rPr>
          <w:lang w:eastAsia="en-GB"/>
        </w:rPr>
      </w:pPr>
      <w:r w:rsidRPr="00E05EC9">
        <mc:AlternateContent>
          <mc:Choice Requires="wpg">
            <w:drawing>
              <wp:anchor distT="0" distB="0" distL="114300" distR="114300" simplePos="0" relativeHeight="252349952"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66FB30" w:rsidR="00E05EC9" w:rsidRDefault="00E05EC9" w:rsidP="002740BD">
                              <w:pPr>
                                <w:pStyle w:val="Caption"/>
                                <w:rPr>
                                  <w:szCs w:val="24"/>
                                </w:rPr>
                              </w:pPr>
                              <w:bookmarkStart w:id="336" w:name="_Ref492741617"/>
                              <w:bookmarkStart w:id="337" w:name="_Toc49333822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36"/>
                              <w:r>
                                <w:t xml:space="preserve"> – Household Energy Sources Pie Chart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2349952;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66FB30" w:rsidR="00E05EC9" w:rsidRDefault="00E05EC9" w:rsidP="002740BD">
                        <w:pPr>
                          <w:pStyle w:val="Caption"/>
                          <w:rPr>
                            <w:szCs w:val="24"/>
                          </w:rPr>
                        </w:pPr>
                        <w:bookmarkStart w:id="338" w:name="_Ref492741617"/>
                        <w:bookmarkStart w:id="339" w:name="_Toc49333822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38"/>
                        <w:r>
                          <w:t xml:space="preserve"> – Household Energy Sources Pie Chart -Townsville</w:t>
                        </w:r>
                        <w:bookmarkEnd w:id="339"/>
                      </w:p>
                    </w:txbxContent>
                  </v:textbox>
                </v:shape>
                <w10:wrap type="square"/>
              </v:group>
            </w:pict>
          </mc:Fallback>
        </mc:AlternateContent>
      </w:r>
    </w:p>
    <w:p w14:paraId="4DEA5E47" w14:textId="77777777" w:rsidR="00056B9F" w:rsidRPr="00E05EC9" w:rsidRDefault="00056B9F" w:rsidP="002740BD">
      <w:pPr>
        <w:rPr>
          <w:lang w:eastAsia="en-GB"/>
        </w:rPr>
      </w:pPr>
    </w:p>
    <w:p w14:paraId="332FA14F" w14:textId="77777777" w:rsidR="00056B9F" w:rsidRPr="00E05EC9" w:rsidRDefault="00056B9F" w:rsidP="002740BD">
      <w:pPr>
        <w:rPr>
          <w:lang w:eastAsia="en-GB"/>
        </w:rPr>
      </w:pPr>
    </w:p>
    <w:p w14:paraId="454C3388" w14:textId="77777777" w:rsidR="00056B9F" w:rsidRPr="00E05EC9" w:rsidRDefault="00056B9F" w:rsidP="002740BD">
      <w:pPr>
        <w:rPr>
          <w:lang w:eastAsia="en-GB"/>
        </w:rPr>
      </w:pPr>
    </w:p>
    <w:p w14:paraId="1761CE76" w14:textId="77777777" w:rsidR="00056B9F" w:rsidRPr="00E05EC9" w:rsidRDefault="00056B9F" w:rsidP="002740BD">
      <w:pPr>
        <w:rPr>
          <w:lang w:eastAsia="en-GB"/>
        </w:rPr>
      </w:pPr>
    </w:p>
    <w:p w14:paraId="1E3A477B" w14:textId="77777777" w:rsidR="00056B9F" w:rsidRPr="00E05EC9" w:rsidRDefault="00056B9F" w:rsidP="002740BD">
      <w:pPr>
        <w:rPr>
          <w:lang w:eastAsia="en-GB"/>
        </w:rPr>
      </w:pPr>
    </w:p>
    <w:p w14:paraId="3CD4FF84" w14:textId="77777777" w:rsidR="00056B9F" w:rsidRPr="00E05EC9" w:rsidRDefault="00056B9F" w:rsidP="002740BD">
      <w:pPr>
        <w:rPr>
          <w:lang w:eastAsia="en-GB"/>
        </w:rPr>
      </w:pPr>
    </w:p>
    <w:p w14:paraId="525B4FE1" w14:textId="77777777" w:rsidR="00056B9F" w:rsidRPr="00E05EC9" w:rsidRDefault="00056B9F" w:rsidP="002740BD">
      <w:pPr>
        <w:rPr>
          <w:lang w:eastAsia="en-GB"/>
        </w:rPr>
      </w:pPr>
    </w:p>
    <w:p w14:paraId="14145E48" w14:textId="77777777" w:rsidR="00056B9F" w:rsidRPr="00E05EC9" w:rsidRDefault="00056B9F" w:rsidP="002740BD">
      <w:pPr>
        <w:rPr>
          <w:lang w:eastAsia="en-GB"/>
        </w:rPr>
      </w:pPr>
    </w:p>
    <w:p w14:paraId="6C71A714" w14:textId="77777777" w:rsidR="00056B9F" w:rsidRPr="00E05EC9" w:rsidRDefault="00056B9F" w:rsidP="002740BD">
      <w:pPr>
        <w:rPr>
          <w:lang w:eastAsia="en-GB"/>
        </w:rPr>
      </w:pPr>
    </w:p>
    <w:p w14:paraId="5F238993" w14:textId="77777777" w:rsidR="00056B9F" w:rsidRPr="00E05EC9" w:rsidRDefault="00056B9F" w:rsidP="002740BD">
      <w:pPr>
        <w:rPr>
          <w:lang w:eastAsia="en-GB"/>
        </w:rPr>
      </w:pPr>
    </w:p>
    <w:p w14:paraId="7161A809" w14:textId="77777777" w:rsidR="00056B9F" w:rsidRPr="00E05EC9" w:rsidRDefault="00056B9F" w:rsidP="002740BD">
      <w:pPr>
        <w:rPr>
          <w:lang w:eastAsia="en-GB"/>
        </w:rPr>
      </w:pPr>
    </w:p>
    <w:p w14:paraId="4A786717" w14:textId="77777777" w:rsidR="00056B9F" w:rsidRPr="00E05EC9" w:rsidRDefault="00056B9F" w:rsidP="002740BD">
      <w:pPr>
        <w:rPr>
          <w:lang w:eastAsia="en-GB"/>
        </w:rPr>
      </w:pPr>
    </w:p>
    <w:p w14:paraId="0817C715" w14:textId="77777777" w:rsidR="00056B9F" w:rsidRPr="00E05EC9" w:rsidRDefault="00056B9F" w:rsidP="002740BD">
      <w:pPr>
        <w:rPr>
          <w:lang w:eastAsia="en-GB"/>
        </w:rPr>
      </w:pPr>
    </w:p>
    <w:p w14:paraId="133D2F6C" w14:textId="77777777" w:rsidR="00056B9F" w:rsidRPr="00E05EC9" w:rsidRDefault="00056B9F" w:rsidP="002740BD">
      <w:pPr>
        <w:rPr>
          <w:lang w:eastAsia="en-GB"/>
        </w:rPr>
      </w:pPr>
    </w:p>
    <w:p w14:paraId="2D50FDF4" w14:textId="65E239FB" w:rsidR="00056B9F" w:rsidRPr="00E05EC9" w:rsidRDefault="00923434" w:rsidP="002740BD">
      <w:pPr>
        <w:rPr>
          <w:lang w:eastAsia="en-GB"/>
        </w:rPr>
      </w:pPr>
      <w:r w:rsidRPr="00E05EC9">
        <mc:AlternateContent>
          <mc:Choice Requires="wpg">
            <w:drawing>
              <wp:anchor distT="0" distB="0" distL="114300" distR="114300" simplePos="0" relativeHeight="252375552"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579A04E" w:rsidR="00E05EC9" w:rsidRDefault="00E05EC9" w:rsidP="002740BD">
                              <w:pPr>
                                <w:pStyle w:val="Caption"/>
                                <w:rPr>
                                  <w:szCs w:val="24"/>
                                </w:rPr>
                              </w:pPr>
                              <w:bookmarkStart w:id="340" w:name="_Ref492741625"/>
                              <w:bookmarkStart w:id="341" w:name="_Toc49333822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40"/>
                              <w:r>
                                <w:t xml:space="preserve"> -</w:t>
                              </w:r>
                              <w:r w:rsidRPr="005078CC">
                                <w:t xml:space="preserve"> </w:t>
                              </w:r>
                              <w:r>
                                <w:t>Household Energy Sources Pie Chart Darwin</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2375552;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579A04E" w:rsidR="00E05EC9" w:rsidRDefault="00E05EC9" w:rsidP="002740BD">
                        <w:pPr>
                          <w:pStyle w:val="Caption"/>
                          <w:rPr>
                            <w:szCs w:val="24"/>
                          </w:rPr>
                        </w:pPr>
                        <w:bookmarkStart w:id="342" w:name="_Ref492741625"/>
                        <w:bookmarkStart w:id="343" w:name="_Toc49333822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42"/>
                        <w:r>
                          <w:t xml:space="preserve"> -</w:t>
                        </w:r>
                        <w:r w:rsidRPr="005078CC">
                          <w:t xml:space="preserve"> </w:t>
                        </w:r>
                        <w:r>
                          <w:t>Household Energy Sources Pie Chart Darwin</w:t>
                        </w:r>
                        <w:bookmarkEnd w:id="343"/>
                      </w:p>
                    </w:txbxContent>
                  </v:textbox>
                </v:shape>
                <w10:wrap type="square"/>
              </v:group>
            </w:pict>
          </mc:Fallback>
        </mc:AlternateContent>
      </w:r>
    </w:p>
    <w:p w14:paraId="172B4A91" w14:textId="65B4D87E" w:rsidR="00056B9F" w:rsidRPr="00E05EC9" w:rsidRDefault="00056B9F" w:rsidP="002740BD">
      <w:pPr>
        <w:rPr>
          <w:lang w:eastAsia="en-GB"/>
        </w:rPr>
      </w:pPr>
    </w:p>
    <w:p w14:paraId="72D856BE" w14:textId="77777777" w:rsidR="00056B9F" w:rsidRPr="00E05EC9" w:rsidRDefault="00056B9F" w:rsidP="002740BD">
      <w:pPr>
        <w:rPr>
          <w:lang w:eastAsia="en-GB"/>
        </w:rPr>
      </w:pPr>
    </w:p>
    <w:p w14:paraId="7084AE75" w14:textId="77777777" w:rsidR="00056B9F" w:rsidRPr="00E05EC9" w:rsidRDefault="00056B9F" w:rsidP="002740BD">
      <w:pPr>
        <w:rPr>
          <w:lang w:eastAsia="en-GB"/>
        </w:rPr>
      </w:pPr>
    </w:p>
    <w:p w14:paraId="2D25AD06" w14:textId="77777777" w:rsidR="00056B9F" w:rsidRPr="00E05EC9" w:rsidRDefault="00056B9F" w:rsidP="002740BD">
      <w:pPr>
        <w:rPr>
          <w:lang w:eastAsia="en-GB"/>
        </w:rPr>
      </w:pPr>
    </w:p>
    <w:p w14:paraId="196B9606" w14:textId="77777777" w:rsidR="00056B9F" w:rsidRPr="00E05EC9" w:rsidRDefault="00056B9F" w:rsidP="002740BD">
      <w:pPr>
        <w:rPr>
          <w:lang w:eastAsia="en-GB"/>
        </w:rPr>
      </w:pPr>
    </w:p>
    <w:p w14:paraId="4F672BA9" w14:textId="77777777" w:rsidR="00056B9F" w:rsidRPr="00E05EC9" w:rsidRDefault="00056B9F" w:rsidP="002740BD">
      <w:pPr>
        <w:rPr>
          <w:lang w:eastAsia="en-GB"/>
        </w:rPr>
      </w:pPr>
    </w:p>
    <w:p w14:paraId="4402D72C" w14:textId="77777777" w:rsidR="00056B9F" w:rsidRPr="00E05EC9" w:rsidRDefault="00056B9F" w:rsidP="002740BD">
      <w:pPr>
        <w:rPr>
          <w:lang w:eastAsia="en-GB"/>
        </w:rPr>
      </w:pPr>
    </w:p>
    <w:p w14:paraId="3C059896" w14:textId="77777777" w:rsidR="00056B9F" w:rsidRPr="00E05EC9" w:rsidRDefault="00056B9F" w:rsidP="002740BD">
      <w:pPr>
        <w:rPr>
          <w:lang w:eastAsia="en-GB"/>
        </w:rPr>
      </w:pPr>
    </w:p>
    <w:p w14:paraId="3DBB9805" w14:textId="77777777" w:rsidR="00056B9F" w:rsidRPr="00E05EC9" w:rsidRDefault="00056B9F" w:rsidP="002740BD">
      <w:pPr>
        <w:rPr>
          <w:lang w:eastAsia="en-GB"/>
        </w:rPr>
      </w:pPr>
    </w:p>
    <w:p w14:paraId="60C3D660" w14:textId="77777777" w:rsidR="00056B9F" w:rsidRPr="00E05EC9" w:rsidRDefault="00056B9F" w:rsidP="002740BD">
      <w:pPr>
        <w:rPr>
          <w:lang w:eastAsia="en-GB"/>
        </w:rPr>
      </w:pPr>
    </w:p>
    <w:p w14:paraId="5404038E" w14:textId="77777777" w:rsidR="00056B9F" w:rsidRPr="00E05EC9" w:rsidRDefault="00056B9F" w:rsidP="002740BD">
      <w:pPr>
        <w:rPr>
          <w:lang w:eastAsia="en-GB"/>
        </w:rPr>
      </w:pPr>
    </w:p>
    <w:p w14:paraId="390940E5" w14:textId="77777777" w:rsidR="00056B9F" w:rsidRPr="00E05EC9" w:rsidRDefault="00056B9F" w:rsidP="002740BD">
      <w:pPr>
        <w:rPr>
          <w:lang w:eastAsia="en-GB"/>
        </w:rPr>
      </w:pPr>
    </w:p>
    <w:p w14:paraId="330B50A8" w14:textId="77777777" w:rsidR="00056B9F" w:rsidRPr="00E05EC9" w:rsidRDefault="00056B9F" w:rsidP="002740BD">
      <w:pPr>
        <w:rPr>
          <w:lang w:eastAsia="en-GB"/>
        </w:rPr>
      </w:pPr>
    </w:p>
    <w:p w14:paraId="5422111A" w14:textId="77777777" w:rsidR="00056B9F" w:rsidRPr="00E05EC9" w:rsidRDefault="00056B9F" w:rsidP="002740BD">
      <w:pPr>
        <w:rPr>
          <w:lang w:eastAsia="en-GB"/>
        </w:rPr>
      </w:pPr>
    </w:p>
    <w:p w14:paraId="39F6E4A4" w14:textId="77777777" w:rsidR="00056B9F" w:rsidRPr="00E05EC9" w:rsidRDefault="00056B9F" w:rsidP="002740BD">
      <w:pPr>
        <w:rPr>
          <w:lang w:eastAsia="en-GB"/>
        </w:rPr>
      </w:pPr>
    </w:p>
    <w:p w14:paraId="6C8EC657" w14:textId="4CFD3905" w:rsidR="00056B9F" w:rsidRPr="00E05EC9" w:rsidRDefault="00056B9F" w:rsidP="002740BD">
      <w:pPr>
        <w:rPr>
          <w:lang w:eastAsia="en-GB"/>
        </w:rPr>
      </w:pPr>
      <w:r w:rsidRPr="00E05EC9">
        <mc:AlternateContent>
          <mc:Choice Requires="wpg">
            <w:drawing>
              <wp:anchor distT="0" distB="0" distL="114300" distR="114300" simplePos="0" relativeHeight="252380672"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5379B59D" w:rsidR="00E05EC9" w:rsidRDefault="00E05EC9" w:rsidP="002740BD">
                              <w:pPr>
                                <w:pStyle w:val="Caption"/>
                                <w:rPr>
                                  <w:szCs w:val="24"/>
                                </w:rPr>
                              </w:pPr>
                              <w:bookmarkStart w:id="344" w:name="_Ref492741630"/>
                              <w:bookmarkStart w:id="345" w:name="_Toc49333822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44"/>
                              <w:r>
                                <w:t xml:space="preserve"> -</w:t>
                              </w:r>
                              <w:r w:rsidRPr="005078CC">
                                <w:t xml:space="preserve"> </w:t>
                              </w:r>
                              <w:r>
                                <w:t>Household Energy Sources Pie Chart Hobart</w:t>
                              </w:r>
                              <w:bookmarkEnd w:id="34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2380672;mso-position-horizontal-relative:text;mso-position-vertical-relative:text;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5379B59D" w:rsidR="00E05EC9" w:rsidRDefault="00E05EC9" w:rsidP="002740BD">
                        <w:pPr>
                          <w:pStyle w:val="Caption"/>
                          <w:rPr>
                            <w:szCs w:val="24"/>
                          </w:rPr>
                        </w:pPr>
                        <w:bookmarkStart w:id="346" w:name="_Ref492741630"/>
                        <w:bookmarkStart w:id="347" w:name="_Toc49333822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46"/>
                        <w:r>
                          <w:t xml:space="preserve"> -</w:t>
                        </w:r>
                        <w:r w:rsidRPr="005078CC">
                          <w:t xml:space="preserve"> </w:t>
                        </w:r>
                        <w:r>
                          <w:t>Household Energy Sources Pie Chart Hobart</w:t>
                        </w:r>
                        <w:bookmarkEnd w:id="347"/>
                      </w:p>
                    </w:txbxContent>
                  </v:textbox>
                </v:shape>
                <w10:wrap type="square"/>
              </v:group>
            </w:pict>
          </mc:Fallback>
        </mc:AlternateContent>
      </w:r>
    </w:p>
    <w:p w14:paraId="3C5BEC58" w14:textId="4C3CF723" w:rsidR="00056B9F" w:rsidRPr="00E05EC9" w:rsidRDefault="00056B9F" w:rsidP="002740BD">
      <w:pPr>
        <w:pStyle w:val="Heading1"/>
        <w:numPr>
          <w:ilvl w:val="0"/>
          <w:numId w:val="17"/>
        </w:numPr>
      </w:pPr>
      <w:bookmarkStart w:id="348" w:name="_Toc493340856"/>
      <w:r w:rsidRPr="00E05EC9">
        <w:lastRenderedPageBreak/>
        <w:t>DISCUSSION</w:t>
      </w:r>
      <w:bookmarkEnd w:id="348"/>
    </w:p>
    <w:p w14:paraId="526E2CA8" w14:textId="04B6F13E" w:rsidR="006135A2" w:rsidRPr="00E05EC9" w:rsidRDefault="006135A2" w:rsidP="002740BD">
      <w:pPr>
        <w:rPr>
          <w:lang w:eastAsia="en-GB"/>
        </w:rPr>
      </w:pPr>
      <w:r w:rsidRPr="00E05EC9">
        <w:rPr>
          <w:lang w:eastAsia="en-GB"/>
        </w:rPr>
        <w:t>The Solar Solution GUI has the abil</w:t>
      </w:r>
      <w:r w:rsidR="00BB4828" w:rsidRPr="00E05EC9">
        <w:rPr>
          <w:lang w:eastAsia="en-GB"/>
        </w:rPr>
        <w:t>ity to handle many scenarios, while incorporating</w:t>
      </w:r>
      <w:r w:rsidRPr="00E05EC9">
        <w:rPr>
          <w:lang w:eastAsia="en-GB"/>
        </w:rPr>
        <w:t xml:space="preserve"> robust error checking properties. The results and following discussion only </w:t>
      </w:r>
      <w:r w:rsidR="00BB4828" w:rsidRPr="00E05EC9">
        <w:rPr>
          <w:lang w:eastAsia="en-GB"/>
        </w:rPr>
        <w:t>consider</w:t>
      </w:r>
      <w:r w:rsidRPr="00E05EC9">
        <w:rPr>
          <w:lang w:eastAsia="en-GB"/>
        </w:rPr>
        <w:t xml:space="preserve"> the situation for a residential household at three different locations without gas mains </w:t>
      </w:r>
      <w:r w:rsidR="00BB4828" w:rsidRPr="00E05EC9">
        <w:rPr>
          <w:lang w:eastAsia="en-GB"/>
        </w:rPr>
        <w:t>or pool</w:t>
      </w:r>
      <w:r w:rsidRPr="00E05EC9">
        <w:rPr>
          <w:lang w:eastAsia="en-GB"/>
        </w:rPr>
        <w:t xml:space="preserve"> connected. In </w:t>
      </w:r>
      <w:r w:rsidR="00BB4828" w:rsidRPr="00E05EC9">
        <w:rPr>
          <w:lang w:eastAsia="en-GB"/>
        </w:rPr>
        <w:t>reality,</w:t>
      </w:r>
      <w:r w:rsidRPr="00E05EC9">
        <w:rPr>
          <w:lang w:eastAsia="en-GB"/>
        </w:rPr>
        <w:t xml:space="preserve"> the Solar Solut</w:t>
      </w:r>
      <w:r w:rsidR="00BB4828" w:rsidRPr="00E05EC9">
        <w:rPr>
          <w:lang w:eastAsia="en-GB"/>
        </w:rPr>
        <w:t>ion has the capacity to facilitate</w:t>
      </w:r>
      <w:r w:rsidRPr="00E05EC9">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E05EC9">
        <w:rPr>
          <w:lang w:eastAsia="en-GB"/>
        </w:rPr>
        <w:t>utilised</w:t>
      </w:r>
      <w:r w:rsidRPr="00E05EC9">
        <w:rPr>
          <w:lang w:eastAsia="en-GB"/>
        </w:rPr>
        <w:t>.</w:t>
      </w:r>
    </w:p>
    <w:p w14:paraId="67B41AFF" w14:textId="77777777" w:rsidR="006135A2" w:rsidRPr="00E05EC9" w:rsidRDefault="006135A2" w:rsidP="002740BD">
      <w:pPr>
        <w:pStyle w:val="Heading2"/>
      </w:pPr>
      <w:bookmarkStart w:id="349" w:name="_Toc493340857"/>
      <w:r w:rsidRPr="00E05EC9">
        <w:t>Effects of Selected Location &amp; Constant Parameters</w:t>
      </w:r>
      <w:bookmarkEnd w:id="349"/>
    </w:p>
    <w:p w14:paraId="037C8D0B" w14:textId="2E6914E6" w:rsidR="006135A2" w:rsidRPr="00E05EC9" w:rsidRDefault="006135A2" w:rsidP="002740BD">
      <w:pPr>
        <w:rPr>
          <w:lang w:eastAsia="en-GB"/>
        </w:rPr>
      </w:pPr>
      <w:r w:rsidRPr="00E05EC9">
        <w:rPr>
          <w:lang w:eastAsia="en-GB"/>
        </w:rPr>
        <w:t xml:space="preserve">The locations which were selected for analysis around Australia were: Townsville, </w:t>
      </w:r>
      <w:r w:rsidR="00BB4828" w:rsidRPr="00E05EC9">
        <w:rPr>
          <w:lang w:eastAsia="en-GB"/>
        </w:rPr>
        <w:t>Queensland, Darwin</w:t>
      </w:r>
      <w:r w:rsidRPr="00E05EC9">
        <w:rPr>
          <w:lang w:eastAsia="en-GB"/>
        </w:rPr>
        <w:t xml:space="preserve">, Northern Territory and Hobart, Tasmania and are shown in </w:t>
      </w:r>
      <w:r w:rsidRPr="00E05EC9">
        <w:rPr>
          <w:lang w:eastAsia="en-GB"/>
        </w:rPr>
        <w:fldChar w:fldCharType="begin"/>
      </w:r>
      <w:r w:rsidRPr="00E05EC9">
        <w:rPr>
          <w:lang w:eastAsia="en-GB"/>
        </w:rPr>
        <w:instrText xml:space="preserve"> REF _Ref492747618 \h </w:instrText>
      </w:r>
      <w:r w:rsidRPr="00E05EC9">
        <w:rPr>
          <w:lang w:eastAsia="en-GB"/>
        </w:rPr>
      </w:r>
      <w:r w:rsidRPr="00E05EC9">
        <w:rPr>
          <w:lang w:eastAsia="en-GB"/>
        </w:rPr>
        <w:fldChar w:fldCharType="separate"/>
      </w:r>
      <w:r w:rsidR="00B62578" w:rsidRPr="00E05EC9">
        <w:t>Table 5</w:t>
      </w:r>
      <w:r w:rsidR="00B62578" w:rsidRPr="00E05EC9">
        <w:noBreakHyphen/>
        <w:t>1</w:t>
      </w:r>
      <w:r w:rsidRPr="00E05EC9">
        <w:rPr>
          <w:lang w:eastAsia="en-GB"/>
        </w:rPr>
        <w:fldChar w:fldCharType="end"/>
      </w:r>
      <w:r w:rsidRPr="00E05EC9">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E05EC9" w:rsidRDefault="006135A2" w:rsidP="002740BD">
      <w:pPr>
        <w:rPr>
          <w:lang w:eastAsia="en-GB"/>
        </w:rPr>
      </w:pPr>
    </w:p>
    <w:p w14:paraId="76B9633E" w14:textId="1D10DD03" w:rsidR="006135A2" w:rsidRPr="00E05EC9" w:rsidRDefault="006135A2" w:rsidP="002740BD">
      <w:pPr>
        <w:rPr>
          <w:lang w:eastAsia="en-GB"/>
        </w:rPr>
      </w:pPr>
      <w:r w:rsidRPr="00E05EC9">
        <w:rPr>
          <w:lang w:eastAsia="en-GB"/>
        </w:rPr>
        <w:t xml:space="preserve">The constant parameters of excluding the value of gas mains and if a pool were installed were decided to increase the accuracy of the information. This was due to the </w:t>
      </w:r>
      <w:r w:rsidR="00BB4828" w:rsidRPr="00E05EC9">
        <w:rPr>
          <w:lang w:eastAsia="en-GB"/>
        </w:rPr>
        <w:t>availably</w:t>
      </w:r>
      <w:r w:rsidRPr="00E05EC9">
        <w:rPr>
          <w:lang w:eastAsia="en-GB"/>
        </w:rPr>
        <w:t xml:space="preserve"> of information and benchmark data by the Australian Government to accurately compare gas and pool daily </w:t>
      </w:r>
      <w:r w:rsidR="00BB4828" w:rsidRPr="00E05EC9">
        <w:rPr>
          <w:lang w:eastAsia="en-GB"/>
        </w:rPr>
        <w:t>usage</w:t>
      </w:r>
      <w:r w:rsidRPr="00E05EC9">
        <w:rPr>
          <w:lang w:eastAsia="en-GB"/>
        </w:rPr>
        <w:t xml:space="preserve"> figures.  The electricity load profile was set at 30% of daily </w:t>
      </w:r>
      <w:r w:rsidR="00BB4828" w:rsidRPr="00E05EC9">
        <w:rPr>
          <w:lang w:eastAsia="en-GB"/>
        </w:rPr>
        <w:t>usage</w:t>
      </w:r>
      <w:r w:rsidRPr="00E05EC9">
        <w:rPr>
          <w:lang w:eastAsia="en-GB"/>
        </w:rPr>
        <w:t xml:space="preserve"> during the day to </w:t>
      </w:r>
      <w:r w:rsidR="00BB4828" w:rsidRPr="00E05EC9">
        <w:rPr>
          <w:lang w:eastAsia="en-GB"/>
        </w:rPr>
        <w:t>identify</w:t>
      </w:r>
      <w:r w:rsidRPr="00E05EC9">
        <w:rPr>
          <w:lang w:eastAsia="en-GB"/>
        </w:rPr>
        <w:t xml:space="preserve"> how much electricity would be used in the household from the solar system. The </w:t>
      </w:r>
      <w:r w:rsidR="00BB4828" w:rsidRPr="00E05EC9">
        <w:rPr>
          <w:lang w:eastAsia="en-GB"/>
        </w:rPr>
        <w:t>performance</w:t>
      </w:r>
      <w:r w:rsidRPr="00E05EC9">
        <w:rPr>
          <w:lang w:eastAsia="en-GB"/>
        </w:rPr>
        <w:t xml:space="preserve"> ratio was assigned the value of </w:t>
      </w:r>
      <w:r w:rsidR="00BB4828" w:rsidRPr="00E05EC9">
        <w:rPr>
          <w:lang w:eastAsia="en-GB"/>
        </w:rPr>
        <w:t>0.85 for</w:t>
      </w:r>
      <w:r w:rsidRPr="00E05EC9">
        <w:rPr>
          <w:lang w:eastAsia="en-GB"/>
        </w:rPr>
        <w:t xml:space="preserve"> the simulations as this stated in the literature review</w:t>
      </w:r>
      <w:r w:rsidR="00605ABA" w:rsidRPr="00E05EC9">
        <w:rPr>
          <w:lang w:eastAsia="en-GB"/>
        </w:rPr>
        <w:t xml:space="preserve"> and is an accurate depiction of the overall efficient in a solar/battery system</w:t>
      </w:r>
      <w:r w:rsidRPr="00E05EC9">
        <w:rPr>
          <w:lang w:eastAsia="en-GB"/>
        </w:rPr>
        <w:t xml:space="preserve">. </w:t>
      </w:r>
    </w:p>
    <w:p w14:paraId="41214493" w14:textId="77777777" w:rsidR="006135A2" w:rsidRPr="00E05EC9" w:rsidRDefault="006135A2" w:rsidP="002740BD">
      <w:pPr>
        <w:rPr>
          <w:lang w:eastAsia="en-GB"/>
        </w:rPr>
      </w:pPr>
    </w:p>
    <w:p w14:paraId="34508967" w14:textId="580FDB88" w:rsidR="006135A2" w:rsidRPr="00E05EC9" w:rsidRDefault="006135A2" w:rsidP="002740BD">
      <w:pPr>
        <w:rPr>
          <w:lang w:eastAsia="en-GB"/>
        </w:rPr>
      </w:pPr>
      <w:r w:rsidRPr="00E05EC9">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E05EC9">
        <w:t xml:space="preserve">The roof orientation was set in a North facing direction and the roof tilt was given the value of the </w:t>
      </w:r>
      <w:r w:rsidR="00BB4828" w:rsidRPr="00E05EC9">
        <w:t>respective</w:t>
      </w:r>
      <w:r w:rsidRPr="00E05EC9">
        <w:t xml:space="preserve"> location i.e. Townsville was set at 19 degrees roof tilt due to the latitude location of -19 degrees.</w:t>
      </w:r>
    </w:p>
    <w:p w14:paraId="10B411A2" w14:textId="77777777" w:rsidR="006135A2" w:rsidRPr="00E05EC9" w:rsidRDefault="006135A2" w:rsidP="002740BD"/>
    <w:p w14:paraId="671525D4" w14:textId="463ECBBD" w:rsidR="006135A2" w:rsidRPr="00E05EC9" w:rsidRDefault="006135A2" w:rsidP="002740BD">
      <w:r w:rsidRPr="00E05EC9">
        <w:t xml:space="preserve">The monetary value of the bill input was set at zero </w:t>
      </w:r>
      <w:r w:rsidR="00BB4828" w:rsidRPr="00E05EC9">
        <w:t>in order</w:t>
      </w:r>
      <w:r w:rsidRPr="00E05EC9">
        <w:t xml:space="preserve"> to allow the program to </w:t>
      </w:r>
      <w:r w:rsidR="00BB4828" w:rsidRPr="00E05EC9">
        <w:t>calculate</w:t>
      </w:r>
      <w:r w:rsidRPr="00E05EC9">
        <w:t xml:space="preserve"> the average </w:t>
      </w:r>
      <w:r w:rsidR="00BB4828" w:rsidRPr="00E05EC9">
        <w:t>usage</w:t>
      </w:r>
      <w:r w:rsidRPr="00E05EC9">
        <w:t xml:space="preserve"> from the post code entry and the internal imported database. The number of people was set a three for an </w:t>
      </w:r>
      <w:r w:rsidR="00BB4828" w:rsidRPr="00E05EC9">
        <w:t>arbitrary</w:t>
      </w:r>
      <w:r w:rsidRPr="00E05EC9">
        <w:t xml:space="preserve"> value which allowed in the correct indexing of the Australian Government data.  This indexing cross referenced that </w:t>
      </w:r>
      <w:r w:rsidR="00BB4828" w:rsidRPr="00E05EC9">
        <w:t>tariff and</w:t>
      </w:r>
      <w:r w:rsidRPr="00E05EC9">
        <w:t xml:space="preserve"> solar feed in rates. These values we maintained consistent and prices vary due to demand, supply, population, access, and time. In order to create a suitable </w:t>
      </w:r>
      <w:r w:rsidR="00BB4828" w:rsidRPr="00E05EC9">
        <w:t>simulation,</w:t>
      </w:r>
      <w:r w:rsidRPr="00E05EC9">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E05EC9">
        <w:t xml:space="preserve">ned by Ergon Energy as seen in </w:t>
      </w:r>
      <w:r w:rsidR="00923434" w:rsidRPr="00E05EC9">
        <w:fldChar w:fldCharType="begin"/>
      </w:r>
      <w:r w:rsidR="00923434" w:rsidRPr="00E05EC9">
        <w:instrText xml:space="preserve"> REF _Ref479539636 \h </w:instrText>
      </w:r>
      <w:r w:rsidR="00923434" w:rsidRPr="00E05EC9">
        <w:fldChar w:fldCharType="separate"/>
      </w:r>
      <w:r w:rsidR="00B62578" w:rsidRPr="00E05EC9">
        <w:t>Table 2</w:t>
      </w:r>
      <w:r w:rsidR="00B62578" w:rsidRPr="00E05EC9">
        <w:noBreakHyphen/>
        <w:t>4</w:t>
      </w:r>
      <w:r w:rsidR="00923434" w:rsidRPr="00E05EC9">
        <w:fldChar w:fldCharType="end"/>
      </w:r>
      <w:r w:rsidRPr="00E05EC9">
        <w:t>.</w:t>
      </w:r>
    </w:p>
    <w:p w14:paraId="315915C6" w14:textId="77777777" w:rsidR="006135A2" w:rsidRPr="00E05EC9" w:rsidRDefault="006135A2" w:rsidP="002740BD">
      <w:pPr>
        <w:pStyle w:val="Heading2"/>
      </w:pPr>
      <w:bookmarkStart w:id="350" w:name="_Toc493340858"/>
      <w:r w:rsidRPr="00E05EC9">
        <w:lastRenderedPageBreak/>
        <w:t>Energy Production Feasibility Calculations</w:t>
      </w:r>
      <w:bookmarkEnd w:id="350"/>
    </w:p>
    <w:p w14:paraId="41A52C04" w14:textId="1E0415FE" w:rsidR="006135A2" w:rsidRPr="00E05EC9" w:rsidRDefault="006135A2" w:rsidP="002740BD">
      <w:bookmarkStart w:id="351" w:name="_Hlk492798524"/>
      <w:r w:rsidRPr="00E05EC9">
        <w:t xml:space="preserve">The following section will discuss the output production figures shown in </w:t>
      </w:r>
      <w:r w:rsidR="00923434" w:rsidRPr="00E05EC9">
        <w:fldChar w:fldCharType="begin"/>
      </w:r>
      <w:r w:rsidR="00923434" w:rsidRPr="00E05EC9">
        <w:instrText xml:space="preserve"> REF _Ref492743114 \h </w:instrText>
      </w:r>
      <w:r w:rsidR="00923434" w:rsidRPr="00E05EC9">
        <w:fldChar w:fldCharType="separate"/>
      </w:r>
      <w:r w:rsidR="00B62578" w:rsidRPr="00E05EC9">
        <w:t>Table 5</w:t>
      </w:r>
      <w:r w:rsidR="00B62578" w:rsidRPr="00E05EC9">
        <w:noBreakHyphen/>
        <w:t>3</w:t>
      </w:r>
      <w:r w:rsidR="00923434" w:rsidRPr="00E05EC9">
        <w:fldChar w:fldCharType="end"/>
      </w:r>
      <w:r w:rsidRPr="00E05EC9">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E05EC9" w:rsidRDefault="006135A2" w:rsidP="002740BD"/>
    <w:p w14:paraId="27FE30E2" w14:textId="2699A2E8" w:rsidR="000D0BD6" w:rsidRPr="00E05EC9" w:rsidRDefault="006135A2" w:rsidP="002740BD">
      <w:r w:rsidRPr="00E05EC9">
        <w:t xml:space="preserve">The Peak Sun Hours (PSH) were calculated from data supplied by NASA for Monthly Averaged Radiation Incident </w:t>
      </w:r>
      <w:r w:rsidR="00BB4828" w:rsidRPr="00E05EC9">
        <w:t>on</w:t>
      </w:r>
      <w:r w:rsidRPr="00E05EC9">
        <w:t xml:space="preserve"> An Equator-Pointed Tilted Surface (kWh/m2/day) and are shown in Appendix </w:t>
      </w:r>
      <w:r w:rsidR="00240B35" w:rsidRPr="00E05EC9">
        <w:t>7</w:t>
      </w:r>
      <w:r w:rsidRPr="00E05EC9">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E05EC9" w:rsidRDefault="000D0BD6" w:rsidP="002740BD"/>
    <w:p w14:paraId="3B5B62E6" w14:textId="33805781" w:rsidR="006135A2" w:rsidRPr="00E05EC9" w:rsidRDefault="006135A2" w:rsidP="002740BD">
      <w:r w:rsidRPr="00E05EC9">
        <w:t xml:space="preserve">The angle of the solar panels </w:t>
      </w:r>
      <w:r w:rsidR="00BB4828" w:rsidRPr="00E05EC9">
        <w:t>was</w:t>
      </w:r>
      <w:r w:rsidRPr="00E05EC9">
        <w:t xml:space="preserve"> set at their prospective latitudes for maximum solar irradiance at each location. The values validate the fact that lower latitudes receive the most solar irradiance/PSH. The Daily Production values were</w:t>
      </w:r>
      <w:r w:rsidR="00240B35" w:rsidRPr="00E05EC9">
        <w:t xml:space="preserve"> calculated using the formula (2-17)</w:t>
      </w:r>
      <w:r w:rsidRPr="00E05EC9">
        <w:t xml:space="preserve"> in the literature review with the size of the solar system at 5 kW and with a performance ratio of 0.85.</w:t>
      </w:r>
      <w:r w:rsidR="000D0BD6" w:rsidRPr="00E05EC9">
        <w:t xml:space="preserve"> The change in each </w:t>
      </w:r>
      <w:r w:rsidR="000267A7" w:rsidRPr="00E05EC9">
        <w:t>Townsville</w:t>
      </w:r>
      <w:r w:rsidR="000D0BD6" w:rsidRPr="00E05EC9">
        <w:t xml:space="preserve">, Darwin and Hobart is shown in </w:t>
      </w:r>
      <w:r w:rsidR="005078CC" w:rsidRPr="00E05EC9">
        <w:fldChar w:fldCharType="begin"/>
      </w:r>
      <w:r w:rsidR="005078CC" w:rsidRPr="00E05EC9">
        <w:instrText xml:space="preserve"> REF _Ref492741391 \h </w:instrText>
      </w:r>
      <w:r w:rsidR="005078CC" w:rsidRPr="00E05EC9">
        <w:fldChar w:fldCharType="separate"/>
      </w:r>
      <w:r w:rsidR="00B62578" w:rsidRPr="00E05EC9">
        <w:t>Figure 6</w:t>
      </w:r>
      <w:r w:rsidR="00B62578" w:rsidRPr="00E05EC9">
        <w:noBreakHyphen/>
        <w:t>2</w:t>
      </w:r>
      <w:r w:rsidR="005078CC" w:rsidRPr="00E05EC9">
        <w:fldChar w:fldCharType="end"/>
      </w:r>
      <w:r w:rsidR="005078CC" w:rsidRPr="00E05EC9">
        <w:t xml:space="preserve">, </w:t>
      </w:r>
      <w:r w:rsidR="005078CC" w:rsidRPr="00E05EC9">
        <w:fldChar w:fldCharType="begin"/>
      </w:r>
      <w:r w:rsidR="005078CC" w:rsidRPr="00E05EC9">
        <w:instrText xml:space="preserve"> REF _Ref492741416 \h </w:instrText>
      </w:r>
      <w:r w:rsidR="005078CC" w:rsidRPr="00E05EC9">
        <w:fldChar w:fldCharType="separate"/>
      </w:r>
      <w:r w:rsidR="00B62578" w:rsidRPr="00E05EC9">
        <w:t>Figure 6</w:t>
      </w:r>
      <w:r w:rsidR="00B62578" w:rsidRPr="00E05EC9">
        <w:noBreakHyphen/>
        <w:t>3</w:t>
      </w:r>
      <w:r w:rsidR="005078CC" w:rsidRPr="00E05EC9">
        <w:fldChar w:fldCharType="end"/>
      </w:r>
      <w:r w:rsidR="005078CC" w:rsidRPr="00E05EC9">
        <w:t xml:space="preserve">, and </w:t>
      </w:r>
      <w:r w:rsidR="005078CC" w:rsidRPr="00E05EC9">
        <w:fldChar w:fldCharType="begin"/>
      </w:r>
      <w:r w:rsidR="005078CC" w:rsidRPr="00E05EC9">
        <w:instrText xml:space="preserve"> REF _Ref492741418 \h </w:instrText>
      </w:r>
      <w:r w:rsidR="005078CC" w:rsidRPr="00E05EC9">
        <w:fldChar w:fldCharType="separate"/>
      </w:r>
      <w:r w:rsidR="00B62578" w:rsidRPr="00E05EC9">
        <w:t>Figure 6</w:t>
      </w:r>
      <w:r w:rsidR="00B62578" w:rsidRPr="00E05EC9">
        <w:noBreakHyphen/>
        <w:t>4</w:t>
      </w:r>
      <w:r w:rsidR="005078CC" w:rsidRPr="00E05EC9">
        <w:fldChar w:fldCharType="end"/>
      </w:r>
      <w:r w:rsidR="005078CC" w:rsidRPr="00E05EC9">
        <w:t xml:space="preserve">. </w:t>
      </w:r>
      <w:r w:rsidR="000D0BD6" w:rsidRPr="00E05EC9">
        <w:t xml:space="preserve">From these </w:t>
      </w:r>
      <w:r w:rsidR="00BB4828" w:rsidRPr="00E05EC9">
        <w:t>graphs,</w:t>
      </w:r>
      <w:r w:rsidR="000D0BD6" w:rsidRPr="00E05EC9">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E05EC9" w:rsidRDefault="000D0BD6" w:rsidP="002740BD"/>
    <w:p w14:paraId="09010C5F" w14:textId="6A4342C9" w:rsidR="000D0BD6" w:rsidRPr="00E05EC9" w:rsidRDefault="000D0BD6" w:rsidP="002740BD">
      <w:r w:rsidRPr="00E05EC9">
        <w:t xml:space="preserve">The production graph </w:t>
      </w:r>
      <w:r w:rsidR="005078CC" w:rsidRPr="00E05EC9">
        <w:t>(</w:t>
      </w:r>
      <w:r w:rsidR="005078CC" w:rsidRPr="00E05EC9">
        <w:fldChar w:fldCharType="begin"/>
      </w:r>
      <w:r w:rsidR="005078CC" w:rsidRPr="00E05EC9">
        <w:instrText xml:space="preserve"> REF _Ref492741418 \h </w:instrText>
      </w:r>
      <w:r w:rsidR="005078CC" w:rsidRPr="00E05EC9">
        <w:fldChar w:fldCharType="separate"/>
      </w:r>
      <w:r w:rsidR="00B62578" w:rsidRPr="00E05EC9">
        <w:t>Figure 6</w:t>
      </w:r>
      <w:r w:rsidR="00B62578" w:rsidRPr="00E05EC9">
        <w:noBreakHyphen/>
        <w:t>4</w:t>
      </w:r>
      <w:r w:rsidR="005078CC" w:rsidRPr="00E05EC9">
        <w:fldChar w:fldCharType="end"/>
      </w:r>
      <w:r w:rsidR="005078CC" w:rsidRPr="00E05EC9">
        <w:t>)</w:t>
      </w:r>
      <w:r w:rsidR="000267A7" w:rsidRPr="00E05EC9">
        <w:t xml:space="preserve"> </w:t>
      </w:r>
      <w:r w:rsidRPr="00E05EC9">
        <w:t>for Hobart has the most expected trend with a clear increase and decrease through from the solstice-equinox-</w:t>
      </w:r>
      <w:r w:rsidR="000267A7" w:rsidRPr="00E05EC9">
        <w:t>solstice</w:t>
      </w:r>
      <w:r w:rsidRPr="00E05EC9">
        <w:t>-equinox. This progression is h</w:t>
      </w:r>
      <w:r w:rsidR="000267A7" w:rsidRPr="00E05EC9">
        <w:t xml:space="preserve">ere quite apparent. The Townsville production graph </w:t>
      </w:r>
      <w:r w:rsidR="005078CC" w:rsidRPr="00E05EC9">
        <w:t>(</w:t>
      </w:r>
      <w:r w:rsidR="005078CC" w:rsidRPr="00E05EC9">
        <w:fldChar w:fldCharType="begin"/>
      </w:r>
      <w:r w:rsidR="005078CC" w:rsidRPr="00E05EC9">
        <w:instrText xml:space="preserve"> REF _Ref492741391 \h </w:instrText>
      </w:r>
      <w:r w:rsidR="005078CC" w:rsidRPr="00E05EC9">
        <w:fldChar w:fldCharType="separate"/>
      </w:r>
      <w:r w:rsidR="00B62578" w:rsidRPr="00E05EC9">
        <w:t>Figure 6</w:t>
      </w:r>
      <w:r w:rsidR="00B62578" w:rsidRPr="00E05EC9">
        <w:noBreakHyphen/>
        <w:t>2</w:t>
      </w:r>
      <w:r w:rsidR="005078CC" w:rsidRPr="00E05EC9">
        <w:fldChar w:fldCharType="end"/>
      </w:r>
      <w:r w:rsidR="005078CC" w:rsidRPr="00E05EC9">
        <w:t>)</w:t>
      </w:r>
      <w:r w:rsidR="000267A7" w:rsidRPr="00E05EC9">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E05EC9" w:rsidRDefault="006135A2" w:rsidP="002740BD"/>
    <w:p w14:paraId="2DDFFC3B" w14:textId="179F7657" w:rsidR="006135A2" w:rsidRPr="00E05EC9" w:rsidRDefault="006135A2" w:rsidP="002740BD">
      <w:r w:rsidRPr="00E05EC9">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E05EC9">
        <w:t>equalled</w:t>
      </w:r>
      <w:r w:rsidRPr="00E05EC9">
        <w:t xml:space="preserve"> the size of the battery.</w:t>
      </w:r>
    </w:p>
    <w:p w14:paraId="04DC3ABB" w14:textId="77777777" w:rsidR="006135A2" w:rsidRPr="00E05EC9" w:rsidRDefault="006135A2" w:rsidP="002740BD"/>
    <w:p w14:paraId="0FC5BC80" w14:textId="77777777" w:rsidR="006135A2" w:rsidRPr="00E05EC9" w:rsidRDefault="006135A2" w:rsidP="002740BD">
      <w:r w:rsidRPr="00E05EC9">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E05EC9" w:rsidRDefault="006135A2" w:rsidP="002740BD"/>
    <w:p w14:paraId="56E87712" w14:textId="77777777" w:rsidR="006135A2" w:rsidRPr="00E05EC9" w:rsidRDefault="006135A2" w:rsidP="002740BD">
      <w:r w:rsidRPr="00E05EC9">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E05EC9" w:rsidRDefault="006135A2" w:rsidP="002740BD"/>
    <w:p w14:paraId="683F33FD" w14:textId="77777777" w:rsidR="006135A2" w:rsidRPr="00E05EC9" w:rsidRDefault="006135A2" w:rsidP="002740BD">
      <w:bookmarkStart w:id="352" w:name="_Hlk492804496"/>
      <w:r w:rsidRPr="00E05EC9">
        <w:t>All the monetary values stated in this paper are based in Australian Dollars (AUD) and the indication for currency will be omitted henceforth.</w:t>
      </w:r>
      <w:bookmarkEnd w:id="352"/>
      <w:r w:rsidRPr="00E05EC9">
        <w:t xml:space="preserve"> The Daily Cost – Standard for each location </w:t>
      </w:r>
      <w:r w:rsidRPr="00E05EC9">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E05EC9" w:rsidRDefault="006135A2" w:rsidP="002740BD"/>
    <w:p w14:paraId="17D4D6C4" w14:textId="392935D8" w:rsidR="006135A2" w:rsidRPr="00E05EC9" w:rsidRDefault="006135A2" w:rsidP="002740BD">
      <w:r w:rsidRPr="00E05EC9">
        <w:t xml:space="preserve">The Daily Cost – Standard is the benchmark for cost of electrify at each representative location and was </w:t>
      </w:r>
      <w:r w:rsidR="008857A7" w:rsidRPr="00E05EC9">
        <w:t>utilized</w:t>
      </w:r>
      <w:r w:rsidRPr="00E05EC9">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E05EC9" w:rsidRDefault="006135A2" w:rsidP="002740BD"/>
    <w:p w14:paraId="3B5AA7B1" w14:textId="77777777" w:rsidR="006135A2" w:rsidRPr="00E05EC9" w:rsidRDefault="006135A2" w:rsidP="002740BD">
      <w:r w:rsidRPr="00E05EC9">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E05EC9" w:rsidRDefault="006135A2" w:rsidP="002740BD"/>
    <w:p w14:paraId="714633AE" w14:textId="77777777" w:rsidR="006135A2" w:rsidRPr="00E05EC9" w:rsidRDefault="006135A2" w:rsidP="002740BD">
      <w:r w:rsidRPr="00E05EC9">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1"/>
    <w:p w14:paraId="2D397E64" w14:textId="77777777" w:rsidR="006135A2" w:rsidRPr="00E05EC9" w:rsidRDefault="006135A2" w:rsidP="002740BD"/>
    <w:p w14:paraId="11B296A0" w14:textId="50B7E6A3" w:rsidR="006135A2" w:rsidRPr="00E05EC9" w:rsidRDefault="006135A2" w:rsidP="002740BD">
      <w:pPr>
        <w:rPr>
          <w:lang w:eastAsia="en-GB"/>
        </w:rPr>
      </w:pP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B62578" w:rsidRPr="00E05EC9">
        <w:t>Figure 6</w:t>
      </w:r>
      <w:r w:rsidR="00B62578" w:rsidRPr="00E05EC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B62578" w:rsidRPr="00E05EC9">
        <w:t>Figure 6</w:t>
      </w:r>
      <w:r w:rsidR="00B62578" w:rsidRPr="00E05EC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B62578" w:rsidRPr="00E05EC9">
        <w:t>Figure 6</w:t>
      </w:r>
      <w:r w:rsidR="00B62578" w:rsidRPr="00E05EC9">
        <w:noBreakHyphen/>
        <w:t>10</w:t>
      </w:r>
      <w:r w:rsidRPr="00E05EC9">
        <w:rPr>
          <w:lang w:eastAsia="en-GB"/>
        </w:rPr>
        <w:fldChar w:fldCharType="end"/>
      </w:r>
      <w:r w:rsidRPr="00E05EC9">
        <w:rPr>
          <w:lang w:eastAsia="en-GB"/>
        </w:rPr>
        <w:t xml:space="preserve"> show the pie charts in relation to each location. The Solar Offset percentage</w:t>
      </w:r>
      <w:r w:rsidR="007F0657" w:rsidRPr="00E05EC9">
        <w:rPr>
          <w:lang w:eastAsia="en-GB"/>
        </w:rPr>
        <w:t xml:space="preserve"> (green)</w:t>
      </w:r>
      <w:r w:rsidRPr="00E05EC9">
        <w:rPr>
          <w:lang w:eastAsia="en-GB"/>
        </w:rPr>
        <w:t xml:space="preserve"> for Townsville, Darwin and Hobart is 42.9%, 47.3% and 21.7% respectively. The Battery Offset percentage</w:t>
      </w:r>
      <w:r w:rsidR="007F0657" w:rsidRPr="00E05EC9">
        <w:rPr>
          <w:lang w:eastAsia="en-GB"/>
        </w:rPr>
        <w:t xml:space="preserve"> (yellow)</w:t>
      </w:r>
      <w:r w:rsidRPr="00E05EC9">
        <w:rPr>
          <w:lang w:eastAsia="en-GB"/>
        </w:rPr>
        <w:t xml:space="preserve"> for Townsville, Darwin and Hobart is 52.1%, 52.7% and 36.8% respectively.  The Grid Imports percentage</w:t>
      </w:r>
      <w:r w:rsidR="007F0657" w:rsidRPr="00E05EC9">
        <w:rPr>
          <w:lang w:eastAsia="en-GB"/>
        </w:rPr>
        <w:t xml:space="preserve"> (red)</w:t>
      </w:r>
      <w:r w:rsidRPr="00E05EC9">
        <w:rPr>
          <w:lang w:eastAsia="en-GB"/>
        </w:rPr>
        <w:t xml:space="preserve"> for Townsville, Darwin and Hobart is 5.1%, 0% and 41.5% respectively.   It is noted that Darwin does not import any electricity from the grid with 0.00% grid imports. </w:t>
      </w:r>
    </w:p>
    <w:p w14:paraId="0B4938DE" w14:textId="77777777" w:rsidR="006135A2" w:rsidRPr="00E05EC9" w:rsidRDefault="006135A2" w:rsidP="002740BD">
      <w:pPr>
        <w:rPr>
          <w:lang w:eastAsia="en-GB"/>
        </w:rPr>
      </w:pPr>
    </w:p>
    <w:p w14:paraId="13174DBB" w14:textId="77777777" w:rsidR="006135A2" w:rsidRPr="00E05EC9" w:rsidRDefault="006135A2" w:rsidP="002740BD">
      <w:pPr>
        <w:rPr>
          <w:lang w:eastAsia="en-GB"/>
        </w:rPr>
      </w:pPr>
      <w:r w:rsidRPr="00E05EC9">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E05EC9" w:rsidRDefault="006135A2" w:rsidP="002740BD">
      <w:pPr>
        <w:rPr>
          <w:lang w:eastAsia="en-GB"/>
        </w:rPr>
      </w:pPr>
    </w:p>
    <w:p w14:paraId="285CD980" w14:textId="5101B51C" w:rsidR="006135A2" w:rsidRPr="00E05EC9" w:rsidRDefault="006135A2" w:rsidP="002740BD">
      <w:pPr>
        <w:rPr>
          <w:lang w:eastAsia="en-GB"/>
        </w:rPr>
      </w:pPr>
      <w:r w:rsidRPr="00E05EC9">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E05EC9">
        <w:rPr>
          <w:lang w:eastAsia="en-GB"/>
        </w:rPr>
        <w:t>of two</w:t>
      </w:r>
      <w:r w:rsidRPr="00E05EC9">
        <w:rPr>
          <w:lang w:eastAsia="en-GB"/>
        </w:rPr>
        <w:t xml:space="preserve"> reasons. Firstly, the higher daily kWhr usage for a domestic residence; Secondly, the lower PSH and subsequent decreased solar production.  </w:t>
      </w:r>
    </w:p>
    <w:p w14:paraId="577EBAA7" w14:textId="6274425B" w:rsidR="006135A2" w:rsidRPr="00E05EC9" w:rsidRDefault="006135A2" w:rsidP="002740BD">
      <w:pPr>
        <w:rPr>
          <w:lang w:eastAsia="en-GB"/>
        </w:rPr>
      </w:pPr>
    </w:p>
    <w:p w14:paraId="3F7C9971" w14:textId="6A146FBD" w:rsidR="006135A2" w:rsidRPr="00E05EC9" w:rsidRDefault="006135A2" w:rsidP="002740BD">
      <w:pPr>
        <w:pStyle w:val="Heading2"/>
      </w:pPr>
      <w:bookmarkStart w:id="353" w:name="_Ref492832841"/>
      <w:bookmarkStart w:id="354" w:name="_Toc493340859"/>
      <w:r w:rsidRPr="00E05EC9">
        <w:lastRenderedPageBreak/>
        <w:t>Economic Payback Potential</w:t>
      </w:r>
      <w:bookmarkEnd w:id="353"/>
      <w:bookmarkEnd w:id="354"/>
    </w:p>
    <w:p w14:paraId="2A176190" w14:textId="1FAE298E" w:rsidR="006135A2" w:rsidRPr="00E05EC9" w:rsidRDefault="006135A2" w:rsidP="002740BD">
      <w:r w:rsidRPr="00E05EC9">
        <w:t xml:space="preserve">The following section will discuss and </w:t>
      </w:r>
      <w:r w:rsidR="00BB4828" w:rsidRPr="00E05EC9">
        <w:t>analyse</w:t>
      </w:r>
      <w:r w:rsidRPr="00E05EC9">
        <w:t xml:space="preserve"> the output financial figures shown in </w:t>
      </w:r>
      <w:r w:rsidR="005078CC" w:rsidRPr="00E05EC9">
        <w:fldChar w:fldCharType="begin"/>
      </w:r>
      <w:r w:rsidR="005078CC" w:rsidRPr="00E05EC9">
        <w:instrText xml:space="preserve"> REF _Ref492743329 \h </w:instrText>
      </w:r>
      <w:r w:rsidR="005078CC" w:rsidRPr="00E05EC9">
        <w:fldChar w:fldCharType="separate"/>
      </w:r>
      <w:r w:rsidR="00B62578" w:rsidRPr="00E05EC9">
        <w:t>Table 5</w:t>
      </w:r>
      <w:r w:rsidR="00B62578" w:rsidRPr="00E05EC9">
        <w:noBreakHyphen/>
        <w:t>4</w:t>
      </w:r>
      <w:r w:rsidR="005078CC" w:rsidRPr="00E05EC9">
        <w:fldChar w:fldCharType="end"/>
      </w:r>
      <w:r w:rsidRPr="00E05EC9">
        <w:t xml:space="preserve"> for each location. All the monetary values stated below are based in Australian Dollars (AUD) and the indication for currency will be omitted henceforth. </w:t>
      </w:r>
    </w:p>
    <w:p w14:paraId="5E069F29" w14:textId="77777777" w:rsidR="006135A2" w:rsidRPr="00E05EC9" w:rsidRDefault="006135A2" w:rsidP="002740BD"/>
    <w:p w14:paraId="3F14DD88" w14:textId="696B79BE" w:rsidR="006135A2" w:rsidRPr="00E05EC9" w:rsidRDefault="006135A2" w:rsidP="002740BD">
      <w:r w:rsidRPr="00E05EC9">
        <w:t>The Annualized Life Cycle Cost ($/kWhr) was calculated using the Life Cycle Cost (LCC) ou</w:t>
      </w:r>
      <w:r w:rsidR="005078CC" w:rsidRPr="00E05EC9">
        <w:t>tlined in methodology (Section 3.7) and the formula (3-6)</w:t>
      </w:r>
      <w:r w:rsidRPr="00E05EC9">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E05EC9" w:rsidRDefault="006135A2" w:rsidP="002740BD"/>
    <w:p w14:paraId="3777EAEC" w14:textId="323EB1A2" w:rsidR="006135A2" w:rsidRPr="00E05EC9" w:rsidRDefault="006135A2" w:rsidP="002740BD">
      <w:r w:rsidRPr="00E05EC9">
        <w:t>The Annual Payment (ANNPMT) was selected as an output for financial analysis and incorporated three different mortgage rates of 1%, 3.5% and 6%. The ANNPMT was</w:t>
      </w:r>
      <w:r w:rsidR="005078CC" w:rsidRPr="00E05EC9">
        <w:t xml:space="preserve"> calculated using the formula (3.7)</w:t>
      </w:r>
      <w:r w:rsidRPr="00E05EC9">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E05EC9" w:rsidRDefault="006135A2" w:rsidP="002740BD"/>
    <w:p w14:paraId="4AD13B14" w14:textId="2EEB2A14" w:rsidR="006135A2" w:rsidRPr="00E05EC9" w:rsidRDefault="006135A2" w:rsidP="002740BD">
      <w:r w:rsidRPr="00E05EC9">
        <w:t>The ANNPMT and ALCC were calculated on a $/kWhr basis over thei</w:t>
      </w:r>
      <w:r w:rsidR="005078CC" w:rsidRPr="00E05EC9">
        <w:t>r lifetimes using the formula (3-6, 3-7)</w:t>
      </w:r>
      <w:r w:rsidRPr="00E05EC9">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E05EC9" w:rsidRDefault="006135A2" w:rsidP="002740BD"/>
    <w:p w14:paraId="08012CEA" w14:textId="77777777" w:rsidR="006135A2" w:rsidRPr="00E05EC9" w:rsidRDefault="006135A2" w:rsidP="002740BD">
      <w:r w:rsidRPr="00E05EC9">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E05EC9" w:rsidRDefault="006135A2" w:rsidP="002740BD"/>
    <w:p w14:paraId="0A8C42A8" w14:textId="77777777" w:rsidR="006135A2" w:rsidRPr="00E05EC9" w:rsidRDefault="006135A2" w:rsidP="002740BD">
      <w:r w:rsidRPr="00E05EC9">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E05EC9" w:rsidRDefault="006135A2" w:rsidP="002740BD"/>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E05EC9"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E05EC9" w:rsidRDefault="006135A2" w:rsidP="002740BD">
            <w:r w:rsidRPr="00E05EC9">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E05EC9" w:rsidRDefault="006135A2" w:rsidP="002740BD">
            <w:r w:rsidRPr="00E05EC9">
              <w:t xml:space="preserve">Average </w:t>
            </w:r>
          </w:p>
        </w:tc>
      </w:tr>
      <w:tr w:rsidR="006135A2" w:rsidRPr="00E05EC9"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E05EC9" w:rsidRDefault="006135A2" w:rsidP="002740BD">
            <w:r w:rsidRPr="00E05EC9">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E05EC9" w:rsidRDefault="006135A2" w:rsidP="002740BD">
            <w:r w:rsidRPr="00E05EC9">
              <w:t>0.1768</w:t>
            </w:r>
          </w:p>
        </w:tc>
      </w:tr>
      <w:tr w:rsidR="006135A2" w:rsidRPr="00E05EC9"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E05EC9" w:rsidRDefault="006135A2" w:rsidP="002740BD">
            <w:r w:rsidRPr="00E05EC9">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E05EC9" w:rsidRDefault="006135A2" w:rsidP="002740BD">
            <w:r w:rsidRPr="00E05EC9">
              <w:t>0.1791</w:t>
            </w:r>
          </w:p>
        </w:tc>
      </w:tr>
      <w:tr w:rsidR="006135A2" w:rsidRPr="00E05EC9"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E05EC9" w:rsidRDefault="006135A2" w:rsidP="002740BD">
            <w:r w:rsidRPr="00E05EC9">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E05EC9" w:rsidRDefault="006135A2" w:rsidP="002740BD">
            <w:r w:rsidRPr="00E05EC9">
              <w:t>0.2274</w:t>
            </w:r>
          </w:p>
        </w:tc>
      </w:tr>
      <w:tr w:rsidR="006135A2" w:rsidRPr="00E05EC9"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E05EC9" w:rsidRDefault="006135A2" w:rsidP="002740BD">
            <w:r w:rsidRPr="00E05EC9">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E05EC9" w:rsidRDefault="006135A2" w:rsidP="002740BD">
            <w:r w:rsidRPr="00E05EC9">
              <w:t>0.2817</w:t>
            </w:r>
          </w:p>
        </w:tc>
      </w:tr>
    </w:tbl>
    <w:p w14:paraId="39199B14" w14:textId="77777777" w:rsidR="006135A2" w:rsidRPr="00E05EC9" w:rsidRDefault="006135A2" w:rsidP="002740BD"/>
    <w:p w14:paraId="265F2D47" w14:textId="77777777" w:rsidR="006135A2" w:rsidRPr="00E05EC9" w:rsidRDefault="006135A2" w:rsidP="002740BD"/>
    <w:p w14:paraId="2C58BC8F" w14:textId="77777777" w:rsidR="006135A2" w:rsidRPr="00E05EC9" w:rsidRDefault="006135A2" w:rsidP="002740BD"/>
    <w:p w14:paraId="63468387" w14:textId="77777777" w:rsidR="006135A2" w:rsidRPr="00E05EC9" w:rsidRDefault="006135A2" w:rsidP="002740BD"/>
    <w:p w14:paraId="2330BA1F" w14:textId="77777777" w:rsidR="006135A2" w:rsidRPr="00E05EC9" w:rsidRDefault="006135A2" w:rsidP="002740BD"/>
    <w:p w14:paraId="1F60F634" w14:textId="77777777" w:rsidR="006135A2" w:rsidRPr="00E05EC9" w:rsidRDefault="006135A2" w:rsidP="002740BD"/>
    <w:p w14:paraId="65D1F28B" w14:textId="77777777" w:rsidR="006135A2" w:rsidRPr="00E05EC9" w:rsidRDefault="006135A2" w:rsidP="002740BD"/>
    <w:p w14:paraId="4252AD8A" w14:textId="77777777" w:rsidR="006135A2" w:rsidRPr="00E05EC9" w:rsidRDefault="006135A2" w:rsidP="002740BD"/>
    <w:p w14:paraId="78D86850" w14:textId="77777777" w:rsidR="006135A2" w:rsidRPr="00E05EC9" w:rsidRDefault="006135A2" w:rsidP="002740BD"/>
    <w:p w14:paraId="2126B575" w14:textId="7553CBC0" w:rsidR="006135A2" w:rsidRPr="00E05EC9" w:rsidRDefault="006135A2" w:rsidP="002740BD"/>
    <w:p w14:paraId="2ABC7405" w14:textId="77777777" w:rsidR="006135A2" w:rsidRPr="00E05EC9" w:rsidRDefault="006135A2" w:rsidP="002740BD"/>
    <w:p w14:paraId="650C0EA9" w14:textId="77777777" w:rsidR="006135A2" w:rsidRPr="00E05EC9" w:rsidRDefault="006135A2" w:rsidP="002740BD"/>
    <w:p w14:paraId="1A9B5C56" w14:textId="0AB18C43" w:rsidR="006135A2" w:rsidRPr="00E05EC9" w:rsidRDefault="005078CC" w:rsidP="002740BD">
      <w:r w:rsidRPr="00E05EC9">
        <w:lastRenderedPageBreak/>
        <w:fldChar w:fldCharType="begin"/>
      </w:r>
      <w:r w:rsidRPr="00E05EC9">
        <w:instrText xml:space="preserve"> REF _Ref492743329 \h </w:instrText>
      </w:r>
      <w:r w:rsidRPr="00E05EC9">
        <w:fldChar w:fldCharType="separate"/>
      </w:r>
      <w:r w:rsidR="00B62578" w:rsidRPr="00E05EC9">
        <w:t>Table 5</w:t>
      </w:r>
      <w:r w:rsidR="00B62578" w:rsidRPr="00E05EC9">
        <w:noBreakHyphen/>
        <w:t>4</w:t>
      </w:r>
      <w:r w:rsidRPr="00E05EC9">
        <w:fldChar w:fldCharType="end"/>
      </w:r>
      <w:r w:rsidRPr="00E05EC9">
        <w:t xml:space="preserve"> </w:t>
      </w:r>
      <w:r w:rsidR="006135A2" w:rsidRPr="00E05EC9">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E05EC9" w:rsidRDefault="006135A2" w:rsidP="002740BD"/>
    <w:p w14:paraId="7E48345A" w14:textId="3FAF4951" w:rsidR="006135A2" w:rsidRPr="00E05EC9" w:rsidRDefault="006135A2" w:rsidP="002740BD">
      <w:r w:rsidRPr="00E05EC9">
        <w:t xml:space="preserve">Results from </w:t>
      </w:r>
      <w:r w:rsidR="005078CC" w:rsidRPr="00E05EC9">
        <w:fldChar w:fldCharType="begin"/>
      </w:r>
      <w:r w:rsidR="005078CC" w:rsidRPr="00E05EC9">
        <w:instrText xml:space="preserve"> REF _Ref492743114 \h </w:instrText>
      </w:r>
      <w:r w:rsidR="005078CC" w:rsidRPr="00E05EC9">
        <w:fldChar w:fldCharType="separate"/>
      </w:r>
      <w:r w:rsidR="00B62578" w:rsidRPr="00E05EC9">
        <w:t>Table 5</w:t>
      </w:r>
      <w:r w:rsidR="00B62578" w:rsidRPr="00E05EC9">
        <w:noBreakHyphen/>
        <w:t>3</w:t>
      </w:r>
      <w:r w:rsidR="005078CC" w:rsidRPr="00E05EC9">
        <w:fldChar w:fldCharType="end"/>
      </w:r>
      <w:r w:rsidR="005078CC" w:rsidRPr="00E05EC9">
        <w:t xml:space="preserve"> </w:t>
      </w:r>
      <w:r w:rsidRPr="00E05EC9">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E05EC9" w:rsidRDefault="006135A2" w:rsidP="002740BD"/>
    <w:p w14:paraId="231D2B5F" w14:textId="4CC0CB0F" w:rsidR="006135A2" w:rsidRPr="00E05EC9" w:rsidRDefault="006135A2" w:rsidP="002740BD">
      <w:r w:rsidRPr="00E05EC9">
        <w:t>The Expected Savings</w:t>
      </w:r>
      <w:r w:rsidR="007440EC" w:rsidRPr="00E05EC9">
        <w:t xml:space="preserve"> or Net Savings (NS)</w:t>
      </w:r>
      <w:r w:rsidRPr="00E05EC9">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E05EC9" w:rsidRDefault="006135A2" w:rsidP="002740BD"/>
    <w:p w14:paraId="283736BE" w14:textId="40BEB78E" w:rsidR="006135A2" w:rsidRPr="00E05EC9" w:rsidRDefault="006135A2" w:rsidP="002740BD">
      <w:r w:rsidRPr="00E05EC9">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E05EC9" w:rsidRDefault="00AE2C71" w:rsidP="002740BD"/>
    <w:p w14:paraId="491A72D5" w14:textId="01630B36" w:rsidR="00AE2C71" w:rsidRPr="00E05EC9" w:rsidRDefault="00AE2C71" w:rsidP="002740BD">
      <w:r w:rsidRPr="00E05EC9">
        <w:t xml:space="preserve">The </w:t>
      </w:r>
      <w:r w:rsidR="005078CC" w:rsidRPr="00E05EC9">
        <w:fldChar w:fldCharType="begin"/>
      </w:r>
      <w:r w:rsidR="005078CC" w:rsidRPr="00E05EC9">
        <w:instrText xml:space="preserve"> REF _Ref492741509 \h </w:instrText>
      </w:r>
      <w:r w:rsidR="005078CC" w:rsidRPr="00E05EC9">
        <w:fldChar w:fldCharType="separate"/>
      </w:r>
      <w:r w:rsidR="00B62578" w:rsidRPr="00E05EC9">
        <w:t>Figure 6</w:t>
      </w:r>
      <w:r w:rsidR="00B62578" w:rsidRPr="00E05EC9">
        <w:noBreakHyphen/>
        <w:t>5</w:t>
      </w:r>
      <w:r w:rsidR="005078CC" w:rsidRPr="00E05EC9">
        <w:fldChar w:fldCharType="end"/>
      </w:r>
      <w:r w:rsidR="005078CC" w:rsidRPr="00E05EC9">
        <w:t xml:space="preserve">, </w:t>
      </w:r>
      <w:r w:rsidR="005078CC" w:rsidRPr="00E05EC9">
        <w:fldChar w:fldCharType="begin"/>
      </w:r>
      <w:r w:rsidR="005078CC" w:rsidRPr="00E05EC9">
        <w:instrText xml:space="preserve"> REF _Ref492741392 \h </w:instrText>
      </w:r>
      <w:r w:rsidR="005078CC" w:rsidRPr="00E05EC9">
        <w:fldChar w:fldCharType="separate"/>
      </w:r>
      <w:r w:rsidR="00B62578" w:rsidRPr="00E05EC9">
        <w:t>Figure 6</w:t>
      </w:r>
      <w:r w:rsidR="00B62578" w:rsidRPr="00E05EC9">
        <w:noBreakHyphen/>
        <w:t>6</w:t>
      </w:r>
      <w:r w:rsidR="005078CC" w:rsidRPr="00E05EC9">
        <w:fldChar w:fldCharType="end"/>
      </w:r>
      <w:r w:rsidR="005078CC" w:rsidRPr="00E05EC9">
        <w:t xml:space="preserve">, and </w:t>
      </w:r>
      <w:r w:rsidR="005078CC" w:rsidRPr="00E05EC9">
        <w:fldChar w:fldCharType="begin"/>
      </w:r>
      <w:r w:rsidR="005078CC" w:rsidRPr="00E05EC9">
        <w:instrText xml:space="preserve"> REF _Ref492741513 \h </w:instrText>
      </w:r>
      <w:r w:rsidR="005078CC" w:rsidRPr="00E05EC9">
        <w:fldChar w:fldCharType="separate"/>
      </w:r>
      <w:r w:rsidR="00B62578" w:rsidRPr="00E05EC9">
        <w:t>Figure 6</w:t>
      </w:r>
      <w:r w:rsidR="00B62578" w:rsidRPr="00E05EC9">
        <w:noBreakHyphen/>
        <w:t>7</w:t>
      </w:r>
      <w:r w:rsidR="005078CC" w:rsidRPr="00E05EC9">
        <w:fldChar w:fldCharType="end"/>
      </w:r>
      <w:r w:rsidR="005078CC" w:rsidRPr="00E05EC9">
        <w:t xml:space="preserve"> </w:t>
      </w:r>
      <w:r w:rsidRPr="00E05EC9">
        <w:t>in the results show the plots of the yearly savings</w:t>
      </w:r>
      <w:r w:rsidR="00C60B0C" w:rsidRPr="00E05EC9">
        <w:t xml:space="preserve"> </w:t>
      </w:r>
      <w:r w:rsidRPr="00E05EC9">
        <w:t xml:space="preserve">for Townsville, Darwin and Hobart. All three figures show how the cost of </w:t>
      </w:r>
      <w:r w:rsidR="001B574B" w:rsidRPr="00E05EC9">
        <w:t>electricity</w:t>
      </w:r>
      <w:r w:rsidRPr="00E05EC9">
        <w:t xml:space="preserve"> is going to rise through inflation and this trend is clearly </w:t>
      </w:r>
      <w:r w:rsidR="001B574B" w:rsidRPr="00E05EC9">
        <w:t>depicted</w:t>
      </w:r>
      <w:r w:rsidR="007F0657" w:rsidRPr="00E05EC9">
        <w:t xml:space="preserve"> (red)</w:t>
      </w:r>
      <w:r w:rsidR="00C60B0C" w:rsidRPr="00E05EC9">
        <w:t xml:space="preserve">. </w:t>
      </w:r>
      <w:r w:rsidR="00C60B0C" w:rsidRPr="00E05EC9">
        <w:fldChar w:fldCharType="begin"/>
      </w:r>
      <w:r w:rsidR="00C60B0C" w:rsidRPr="00E05EC9">
        <w:instrText xml:space="preserve"> REF _Ref492741509 \h </w:instrText>
      </w:r>
      <w:r w:rsidR="00C60B0C" w:rsidRPr="00E05EC9">
        <w:fldChar w:fldCharType="separate"/>
      </w:r>
      <w:r w:rsidR="00B62578" w:rsidRPr="00E05EC9">
        <w:t>Figure 6</w:t>
      </w:r>
      <w:r w:rsidR="00B62578" w:rsidRPr="00E05EC9">
        <w:noBreakHyphen/>
        <w:t>5</w:t>
      </w:r>
      <w:r w:rsidR="00C60B0C" w:rsidRPr="00E05EC9">
        <w:fldChar w:fldCharType="end"/>
      </w:r>
      <w:r w:rsidR="00C60B0C" w:rsidRPr="00E05EC9">
        <w:t xml:space="preserve"> &amp; </w:t>
      </w:r>
      <w:r w:rsidR="00C60B0C" w:rsidRPr="00E05EC9">
        <w:fldChar w:fldCharType="begin"/>
      </w:r>
      <w:r w:rsidR="00C60B0C" w:rsidRPr="00E05EC9">
        <w:instrText xml:space="preserve"> REF _Ref492741392 \h </w:instrText>
      </w:r>
      <w:r w:rsidR="00C60B0C" w:rsidRPr="00E05EC9">
        <w:fldChar w:fldCharType="separate"/>
      </w:r>
      <w:r w:rsidR="00B62578" w:rsidRPr="00E05EC9">
        <w:t>Figure 6</w:t>
      </w:r>
      <w:r w:rsidR="00B62578" w:rsidRPr="00E05EC9">
        <w:noBreakHyphen/>
        <w:t>6</w:t>
      </w:r>
      <w:r w:rsidR="00C60B0C" w:rsidRPr="00E05EC9">
        <w:fldChar w:fldCharType="end"/>
      </w:r>
      <w:r w:rsidR="00C60B0C" w:rsidRPr="00E05EC9">
        <w:t xml:space="preserve"> </w:t>
      </w:r>
      <w:r w:rsidRPr="00E05EC9">
        <w:t xml:space="preserve">have increasing negative values </w:t>
      </w:r>
      <w:r w:rsidR="007F0657" w:rsidRPr="00E05EC9">
        <w:t xml:space="preserve">(green) </w:t>
      </w:r>
      <w:r w:rsidRPr="00E05EC9">
        <w:t>for</w:t>
      </w:r>
      <w:r w:rsidR="007F0657" w:rsidRPr="00E05EC9">
        <w:t xml:space="preserve"> the</w:t>
      </w:r>
      <w:r w:rsidRPr="00E05EC9">
        <w:t xml:space="preserve"> cost of solar/battery. This is dues to the exportation and the solar feed in rates which</w:t>
      </w:r>
      <w:r w:rsidR="001B574B" w:rsidRPr="00E05EC9">
        <w:t xml:space="preserve"> a shown as a negat</w:t>
      </w:r>
      <w:r w:rsidR="00C60B0C" w:rsidRPr="00E05EC9">
        <w:t xml:space="preserve">ive value and cash inflow. </w:t>
      </w:r>
      <w:r w:rsidR="00C60B0C" w:rsidRPr="00E05EC9">
        <w:fldChar w:fldCharType="begin"/>
      </w:r>
      <w:r w:rsidR="00C60B0C" w:rsidRPr="00E05EC9">
        <w:instrText xml:space="preserve"> REF _Ref492741513 \h </w:instrText>
      </w:r>
      <w:r w:rsidR="00C60B0C" w:rsidRPr="00E05EC9">
        <w:fldChar w:fldCharType="separate"/>
      </w:r>
      <w:r w:rsidR="00B62578" w:rsidRPr="00E05EC9">
        <w:t>Figure 6</w:t>
      </w:r>
      <w:r w:rsidR="00B62578" w:rsidRPr="00E05EC9">
        <w:noBreakHyphen/>
        <w:t>7</w:t>
      </w:r>
      <w:r w:rsidR="00C60B0C" w:rsidRPr="00E05EC9">
        <w:fldChar w:fldCharType="end"/>
      </w:r>
      <w:r w:rsidR="00C60B0C" w:rsidRPr="00E05EC9">
        <w:t xml:space="preserve"> </w:t>
      </w:r>
      <w:r w:rsidR="001B574B" w:rsidRPr="00E05EC9">
        <w:t>show</w:t>
      </w:r>
      <w:r w:rsidR="007F0657" w:rsidRPr="00E05EC9">
        <w:t>s</w:t>
      </w:r>
      <w:r w:rsidR="001B574B" w:rsidRPr="00E05EC9">
        <w:t xml:space="preserve"> the</w:t>
      </w:r>
      <w:r w:rsidR="007F0657" w:rsidRPr="00E05EC9">
        <w:t xml:space="preserve"> green </w:t>
      </w:r>
      <w:r w:rsidR="001B574B" w:rsidRPr="00E05EC9">
        <w:t>solar/battery cost with the red overlapping it, which indicates the cost of the supply of the household with and without the system.</w:t>
      </w:r>
    </w:p>
    <w:p w14:paraId="4B3E7172" w14:textId="7D202A5F" w:rsidR="004266B2" w:rsidRPr="00E05EC9" w:rsidRDefault="004266B2" w:rsidP="002740BD"/>
    <w:p w14:paraId="774B24F9" w14:textId="51E38E36" w:rsidR="00780DB9" w:rsidRPr="00E05EC9" w:rsidRDefault="00780DB9" w:rsidP="002740BD">
      <w:bookmarkStart w:id="355" w:name="_Hlk492810686"/>
      <w:r w:rsidRPr="00E05EC9">
        <w:t xml:space="preserve">Simple Payback (SPB) Period is the length of time required for an investment to recover its initial outlay in terms of profits or savings. This was calculated from the equation </w:t>
      </w:r>
      <w:r w:rsidR="00B62578" w:rsidRPr="00E05EC9">
        <w:t>3-14</w:t>
      </w:r>
      <w:r w:rsidRPr="00E05EC9">
        <w:t xml:space="preserve"> in the literature review, which was the cost of the investment divided by the cashflow for one year. Townsville, Darwin and Hobart each had 13.0149, 12.2969, and </w:t>
      </w:r>
      <w:r w:rsidR="008857A7" w:rsidRPr="00E05EC9">
        <w:t>15.8852-year</w:t>
      </w:r>
      <w:r w:rsidRPr="00E05EC9">
        <w:t xml:space="preserve"> payback periods respectively. Hobart was the longest payback period due to the lower latitude</w:t>
      </w:r>
      <w:r w:rsidR="00B62578" w:rsidRPr="00E05EC9">
        <w:t>a</w:t>
      </w:r>
      <w:r w:rsidRPr="00E05EC9">
        <w:t xml:space="preserve"> causing, lower PSH’s and poor production coupled with higher daily kilowatt usage which increased imports and subsequently costs.</w:t>
      </w:r>
    </w:p>
    <w:p w14:paraId="18D65E38" w14:textId="77777777" w:rsidR="00780DB9" w:rsidRPr="00E05EC9" w:rsidRDefault="00780DB9" w:rsidP="002740BD"/>
    <w:p w14:paraId="72E94443" w14:textId="0CA88360" w:rsidR="00780DB9" w:rsidRPr="00E05EC9" w:rsidRDefault="00780DB9" w:rsidP="002740BD">
      <w:r w:rsidRPr="00E05EC9">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E05EC9">
        <w:t>difference</w:t>
      </w:r>
      <w:r w:rsidRPr="00E05EC9">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E05EC9">
        <w:lastRenderedPageBreak/>
        <w:t>identifies Darwin as having the highest present-day worth; while Hobart was less than 50% of both Townsville’s and Darwin’s NPV.</w:t>
      </w:r>
    </w:p>
    <w:p w14:paraId="79ECA7D6" w14:textId="77777777" w:rsidR="00780DB9" w:rsidRPr="00E05EC9" w:rsidRDefault="00780DB9" w:rsidP="002740BD"/>
    <w:p w14:paraId="06EFB35C" w14:textId="28F00CB6" w:rsidR="00780DB9" w:rsidRPr="00E05EC9" w:rsidRDefault="00780DB9" w:rsidP="002740BD">
      <w:r w:rsidRPr="00E05EC9">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E05EC9">
        <w:t>ns. The formula which was coded was outlined in the methodology formula 3-12.</w:t>
      </w:r>
      <w:r w:rsidRPr="00E05EC9">
        <w:t xml:space="preserve"> </w:t>
      </w:r>
      <w:r w:rsidRPr="00E05EC9">
        <w:rPr>
          <w:rStyle w:val="tgc"/>
        </w:rPr>
        <w:t>In brief, the IRR is the discount rate that makes the net present value (NPV) of all cash flows from a particular project equal to zero.</w:t>
      </w:r>
      <w:r w:rsidRPr="00E05EC9">
        <w:t xml:space="preserve"> </w:t>
      </w:r>
    </w:p>
    <w:p w14:paraId="34C07237" w14:textId="77777777" w:rsidR="00780DB9" w:rsidRPr="00E05EC9" w:rsidRDefault="00780DB9" w:rsidP="002740BD"/>
    <w:p w14:paraId="55EA7EBF" w14:textId="0A256E4C" w:rsidR="00780DB9" w:rsidRPr="00E05EC9" w:rsidRDefault="00780DB9" w:rsidP="002740BD">
      <w:r w:rsidRPr="00E05EC9">
        <w:t xml:space="preserve">Through simulations the program yielded for Townsville, Darwin and Hobart an IRR of 4.5967%, 5.3334%, and 2.132%. </w:t>
      </w:r>
      <w:r w:rsidR="00BB4828" w:rsidRPr="00E05EC9">
        <w:t>Remembering</w:t>
      </w:r>
      <w:r w:rsidRPr="00E05EC9">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E05EC9" w:rsidRDefault="00780DB9" w:rsidP="002740BD"/>
    <w:p w14:paraId="39338F3D" w14:textId="71F70288" w:rsidR="00780DB9" w:rsidRPr="00E05EC9" w:rsidRDefault="00780DB9" w:rsidP="002740BD">
      <w:r w:rsidRPr="00E05EC9">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E05EC9" w:rsidRDefault="00780DB9" w:rsidP="002740BD"/>
    <w:p w14:paraId="38C1B81F" w14:textId="73128312" w:rsidR="00056B9F" w:rsidRPr="00E05EC9" w:rsidRDefault="00056B9F" w:rsidP="002740BD">
      <w:pPr>
        <w:pStyle w:val="Heading2"/>
        <w:numPr>
          <w:ilvl w:val="1"/>
          <w:numId w:val="17"/>
        </w:numPr>
      </w:pPr>
      <w:bookmarkStart w:id="356" w:name="_Toc493340860"/>
      <w:bookmarkEnd w:id="355"/>
      <w:r w:rsidRPr="00E05EC9">
        <w:t>Assumptions</w:t>
      </w:r>
      <w:bookmarkEnd w:id="356"/>
      <w:r w:rsidRPr="00E05EC9">
        <w:t xml:space="preserve"> </w:t>
      </w:r>
    </w:p>
    <w:p w14:paraId="545F5615" w14:textId="31F7E40E" w:rsidR="007828B5" w:rsidRPr="00E05EC9" w:rsidRDefault="00C37C8B" w:rsidP="002740BD">
      <w:r w:rsidRPr="00E05EC9">
        <w:t xml:space="preserve">As mentioned previously in the </w:t>
      </w:r>
      <w:r w:rsidRPr="00E05EC9">
        <w:fldChar w:fldCharType="begin"/>
      </w:r>
      <w:r w:rsidRPr="00E05EC9">
        <w:instrText xml:space="preserve"> REF _Ref492832841 \w \h </w:instrText>
      </w:r>
      <w:r w:rsidR="00B37029" w:rsidRPr="00E05EC9">
        <w:instrText xml:space="preserve"> \* MERGEFORMAT </w:instrText>
      </w:r>
      <w:r w:rsidRPr="00E05EC9">
        <w:fldChar w:fldCharType="separate"/>
      </w:r>
      <w:r w:rsidR="00B62578" w:rsidRPr="00E05EC9">
        <w:t>6.3</w:t>
      </w:r>
      <w:r w:rsidRPr="00E05EC9">
        <w:fldChar w:fldCharType="end"/>
      </w:r>
      <w:r w:rsidRPr="00E05EC9">
        <w:t xml:space="preserve"> </w:t>
      </w:r>
      <w:r w:rsidRPr="00E05EC9">
        <w:fldChar w:fldCharType="begin"/>
      </w:r>
      <w:r w:rsidRPr="00E05EC9">
        <w:instrText xml:space="preserve"> REF _Ref492832841 \h </w:instrText>
      </w:r>
      <w:r w:rsidR="00B37029" w:rsidRPr="00E05EC9">
        <w:instrText xml:space="preserve"> \* MERGEFORMAT </w:instrText>
      </w:r>
      <w:r w:rsidRPr="00E05EC9">
        <w:fldChar w:fldCharType="separate"/>
      </w:r>
      <w:r w:rsidR="00B62578" w:rsidRPr="00E05EC9">
        <w:t>Economic Payback Potential</w:t>
      </w:r>
      <w:r w:rsidRPr="00E05EC9">
        <w:fldChar w:fldCharType="end"/>
      </w:r>
      <w:r w:rsidRPr="00E05EC9">
        <w:t xml:space="preserve"> section the values for the discount rate, mortgage rates and inflation rate were assumed. The inflation rate was set to 3%, the mortgage rate was 1%, 3.5% and 6%, and the discount rate was 4%. </w:t>
      </w:r>
    </w:p>
    <w:p w14:paraId="31C708BE" w14:textId="77777777" w:rsidR="00B62578" w:rsidRPr="00E05EC9" w:rsidRDefault="00B62578" w:rsidP="002740BD"/>
    <w:p w14:paraId="609FBAAA" w14:textId="3A53894C" w:rsidR="00437CC1" w:rsidRPr="00E05EC9" w:rsidRDefault="007828B5" w:rsidP="002740BD">
      <w:r w:rsidRPr="00E05EC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E05EC9" w:rsidRDefault="00B37029" w:rsidP="002740BD"/>
    <w:p w14:paraId="25457F30" w14:textId="11495465" w:rsidR="007828B5" w:rsidRPr="00E05EC9" w:rsidRDefault="00437CC1" w:rsidP="002740BD">
      <w:r w:rsidRPr="00E05EC9">
        <w:t xml:space="preserve">Lifetime expectancy for the solar system was set at 20 years for the simulations but the program could be changed to 25 years. This assumption was derived from </w:t>
      </w:r>
      <w:r w:rsidRPr="00E05EC9">
        <w:fldChar w:fldCharType="begin"/>
      </w:r>
      <w:r w:rsidRPr="00E05EC9">
        <w:instrText xml:space="preserve"> REF _Ref492834849 \r \h </w:instrText>
      </w:r>
      <w:r w:rsidR="00B37029" w:rsidRPr="00E05EC9">
        <w:instrText xml:space="preserve"> \* MERGEFORMAT </w:instrText>
      </w:r>
      <w:r w:rsidRPr="00E05EC9">
        <w:fldChar w:fldCharType="separate"/>
      </w:r>
      <w:r w:rsidR="00B62578" w:rsidRPr="00E05EC9">
        <w:t>0</w:t>
      </w:r>
      <w:r w:rsidRPr="00E05EC9">
        <w:fldChar w:fldCharType="end"/>
      </w:r>
      <w:r w:rsidRPr="00E05EC9">
        <w:t xml:space="preserve"> </w:t>
      </w:r>
      <w:r w:rsidRPr="00E05EC9">
        <w:fldChar w:fldCharType="begin"/>
      </w:r>
      <w:r w:rsidRPr="00E05EC9">
        <w:instrText xml:space="preserve"> REF _Ref492834828 \h </w:instrText>
      </w:r>
      <w:r w:rsidR="00B37029" w:rsidRPr="00E05EC9">
        <w:instrText xml:space="preserve"> \* MERGEFORMAT </w:instrText>
      </w:r>
      <w:r w:rsidRPr="00E05EC9">
        <w:fldChar w:fldCharType="separate"/>
      </w:r>
      <w:r w:rsidR="00B62578" w:rsidRPr="00E05EC9">
        <w:t>Costs of PV</w:t>
      </w:r>
      <w:r w:rsidRPr="00E05EC9">
        <w:fldChar w:fldCharType="end"/>
      </w:r>
      <w:r w:rsidRPr="00E05EC9">
        <w:t xml:space="preserve"> from the literature review which stated that system generally last 25 years. 20 years was deemed an acceptable assumption as the batteries were only guaranteed for 20 years and this incorporated offset</w:t>
      </w:r>
      <w:r w:rsidR="007828B5" w:rsidRPr="00E05EC9">
        <w:t xml:space="preserve"> for PV operating degradation.</w:t>
      </w:r>
    </w:p>
    <w:p w14:paraId="6E0EB75E" w14:textId="77777777" w:rsidR="00B37029" w:rsidRPr="00E05EC9" w:rsidRDefault="00B37029" w:rsidP="002740BD"/>
    <w:p w14:paraId="1857DC42" w14:textId="1B5EF764" w:rsidR="00C37C8B" w:rsidRPr="00E05EC9" w:rsidRDefault="00C37C8B" w:rsidP="002740BD">
      <w:r w:rsidRPr="00E05EC9">
        <w:t xml:space="preserve">The tariff rate was arbitrarily assigned the value of 27.74 cents/kilowatt hour as this was similar to the Ergon Energy’s tariff 11 rate of 27.071 cents/kilowatt hour. </w:t>
      </w:r>
      <w:r w:rsidR="008014E3" w:rsidRPr="00E05EC9">
        <w:t xml:space="preserve">The solar feed in rate was </w:t>
      </w:r>
      <w:r w:rsidR="008014E3" w:rsidRPr="00E05EC9">
        <w:lastRenderedPageBreak/>
        <w:t>similarly based off Ergon Energy’s 7.448 cents/kilowatt hour at 7.774 cents/kilowatt hour.</w:t>
      </w:r>
      <w:r w:rsidR="00437CC1" w:rsidRPr="00E05EC9">
        <w:t xml:space="preserve"> This rate was assumed to not change over a 20-year period which is not likely the case. This is why a small amount of increase was incorporated into the rates.</w:t>
      </w:r>
    </w:p>
    <w:p w14:paraId="43D642B6" w14:textId="60FC8B62" w:rsidR="008014E3" w:rsidRPr="00E05EC9" w:rsidRDefault="008014E3" w:rsidP="002740BD"/>
    <w:p w14:paraId="5C4CA8C9" w14:textId="24513EF3" w:rsidR="008014E3" w:rsidRPr="00E05EC9" w:rsidRDefault="008014E3" w:rsidP="002740BD">
      <w:r w:rsidRPr="00E05EC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E05EC9">
        <w:t>The cost of the second battery was not discounted, inflated or trended for the tenth year, but instead assumed to be equal to the cost of the initial battery.</w:t>
      </w:r>
      <w:r w:rsidR="00437CC1" w:rsidRPr="00E05EC9">
        <w:t xml:space="preserve"> This assumption was used in the ALCC.</w:t>
      </w:r>
      <w:r w:rsidR="00D72CDD" w:rsidRPr="00E05EC9">
        <w:t xml:space="preserve"> The decreasing cost of battery was assumed to offset the inflation rate.</w:t>
      </w:r>
      <w:r w:rsidR="00437CC1" w:rsidRPr="00E05EC9">
        <w:t xml:space="preserve"> The battery was assumed to be fully charge to its capacity at the end of each day.</w:t>
      </w:r>
    </w:p>
    <w:p w14:paraId="73C809FE" w14:textId="360ADECF" w:rsidR="00D72CDD" w:rsidRPr="00E05EC9" w:rsidRDefault="00D72CDD" w:rsidP="002740BD"/>
    <w:p w14:paraId="4DE8A7D8" w14:textId="58B4D6E1" w:rsidR="00056B9F" w:rsidRPr="00E05EC9" w:rsidRDefault="00D72CDD" w:rsidP="002740BD">
      <w:r w:rsidRPr="00E05EC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E05EC9" w:rsidRDefault="00A74284" w:rsidP="002740BD"/>
    <w:p w14:paraId="69FEC3AE" w14:textId="6FC3F588" w:rsidR="00A74284" w:rsidRPr="00E05EC9" w:rsidRDefault="00437CC1" w:rsidP="002740BD">
      <w:r w:rsidRPr="00E05EC9">
        <w:t>Whilst calculating the LCC for the project several assumptions and trade-offs</w:t>
      </w:r>
      <w:r w:rsidR="00E81279" w:rsidRPr="00E05EC9">
        <w:t xml:space="preserve"> were made</w:t>
      </w:r>
      <w:r w:rsidRPr="00E05EC9">
        <w:t xml:space="preserve">. The salvage cost of </w:t>
      </w:r>
      <w:r w:rsidR="00E81279" w:rsidRPr="00E05EC9">
        <w:t xml:space="preserve">the </w:t>
      </w:r>
      <w:r w:rsidR="00307A8A" w:rsidRPr="00E05EC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E05EC9">
        <w:t>the solar</w:t>
      </w:r>
      <w:r w:rsidR="0085505C" w:rsidRPr="00E05EC9">
        <w:t xml:space="preserve">/battery </w:t>
      </w:r>
      <w:r w:rsidR="00307A8A" w:rsidRPr="00E05EC9">
        <w:t>system was factored into the unadjusted cost of the second battery as a precautionary measure.</w:t>
      </w:r>
    </w:p>
    <w:p w14:paraId="677D9834" w14:textId="77777777" w:rsidR="00A74284" w:rsidRPr="00E05EC9" w:rsidRDefault="00A74284" w:rsidP="002740BD"/>
    <w:p w14:paraId="717BEC99" w14:textId="21024515" w:rsidR="00056B9F" w:rsidRPr="00E05EC9" w:rsidRDefault="00056B9F" w:rsidP="002740BD">
      <w:pPr>
        <w:pStyle w:val="Heading2"/>
        <w:numPr>
          <w:ilvl w:val="1"/>
          <w:numId w:val="17"/>
        </w:numPr>
      </w:pPr>
      <w:bookmarkStart w:id="357" w:name="_Toc493340861"/>
      <w:r w:rsidRPr="00E05EC9">
        <w:t>Limitations in Matlab GUI Modelling</w:t>
      </w:r>
      <w:bookmarkEnd w:id="357"/>
    </w:p>
    <w:p w14:paraId="7DA31479" w14:textId="2E2B30CD" w:rsidR="00307A8A" w:rsidRPr="00E05EC9" w:rsidRDefault="00307A8A" w:rsidP="002740BD">
      <w:pPr>
        <w:pStyle w:val="NormalWeb"/>
      </w:pPr>
      <w:r w:rsidRPr="00E05EC9">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E05EC9" w:rsidRDefault="00307A8A" w:rsidP="002740BD">
      <w:pPr>
        <w:pStyle w:val="NormalWeb"/>
      </w:pPr>
    </w:p>
    <w:p w14:paraId="3255E871" w14:textId="748FC637" w:rsidR="00BB1B7D" w:rsidRPr="00E05EC9" w:rsidRDefault="00B62578" w:rsidP="002740BD">
      <w:pPr>
        <w:pStyle w:val="NormalWeb"/>
      </w:pPr>
      <w:r w:rsidRPr="00E05EC9">
        <w:t>The data which was used from {NASA, 2017 #179}</w:t>
      </w:r>
      <w:r w:rsidR="00307A8A" w:rsidRPr="00E05EC9">
        <w:t xml:space="preserve"> NASA for the PSH is not an updating resource. Th</w:t>
      </w:r>
      <w:r w:rsidR="00BB4828" w:rsidRPr="00E05EC9">
        <w:t>e data is static and saved in a</w:t>
      </w:r>
      <w:r w:rsidR="00307A8A" w:rsidRPr="00E05EC9">
        <w:t>.mat file. If the data is updated the GUI would not have ac</w:t>
      </w:r>
      <w:r w:rsidR="00BB1B7D" w:rsidRPr="00E05EC9">
        <w:t>cess and lose accuracy. A solution would be to have the GUI continually updating periodically. This solution would be applicable to the daily usage data f</w:t>
      </w:r>
      <w:r w:rsidRPr="00E05EC9">
        <w:t>rom the Australian Government {Government, 2017 #91}</w:t>
      </w:r>
      <w:r w:rsidR="00BB1B7D" w:rsidRPr="00E05EC9">
        <w:t xml:space="preserve">. This data is subject to the same static nature as the NASA data; a similar solution would be recommended. </w:t>
      </w:r>
    </w:p>
    <w:p w14:paraId="74A85B91" w14:textId="77777777" w:rsidR="00BB1B7D" w:rsidRPr="00E05EC9" w:rsidRDefault="00BB1B7D" w:rsidP="002740BD">
      <w:pPr>
        <w:pStyle w:val="NormalWeb"/>
      </w:pPr>
    </w:p>
    <w:p w14:paraId="223FEDB9" w14:textId="3B04348C" w:rsidR="00BB1B7D" w:rsidRPr="00E05EC9" w:rsidRDefault="00BB1B7D" w:rsidP="002740BD">
      <w:pPr>
        <w:pStyle w:val="NormalWeb"/>
      </w:pPr>
      <w:r w:rsidRPr="00E05EC9">
        <w:t xml:space="preserve">The data from the Australian Government </w:t>
      </w:r>
      <w:r w:rsidR="00B62578" w:rsidRPr="00E05EC9">
        <w:t xml:space="preserve">{Government, 2017 #91} </w:t>
      </w:r>
      <w:r w:rsidRPr="00E05EC9">
        <w:t xml:space="preserve">did not benchmark data for gas mains in many locations. This is not an issue with the Solar Solution </w:t>
      </w:r>
      <w:r w:rsidR="00F006B3" w:rsidRPr="00E05EC9">
        <w:t xml:space="preserve">GUI </w:t>
      </w:r>
      <w:r w:rsidRPr="00E05EC9">
        <w:t>but access to reliable data for gas connected residential household</w:t>
      </w:r>
      <w:r w:rsidR="00F006B3" w:rsidRPr="00E05EC9">
        <w:t>s</w:t>
      </w:r>
      <w:r w:rsidRPr="00E05EC9">
        <w:t xml:space="preserve"> around Australia. </w:t>
      </w:r>
    </w:p>
    <w:p w14:paraId="2BC291C9" w14:textId="734E1ABC" w:rsidR="004F5DB5" w:rsidRPr="00E05EC9" w:rsidRDefault="004F5DB5" w:rsidP="002740BD">
      <w:pPr>
        <w:pStyle w:val="NormalWeb"/>
      </w:pPr>
    </w:p>
    <w:p w14:paraId="16648254" w14:textId="0A85F18A" w:rsidR="004F5DB5" w:rsidRPr="00E05EC9" w:rsidRDefault="004F5DB5" w:rsidP="002740BD">
      <w:pPr>
        <w:pStyle w:val="NormalWeb"/>
      </w:pPr>
      <w:r w:rsidRPr="00E05EC9">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E05EC9" w:rsidRDefault="004F5DB5" w:rsidP="002740BD">
      <w:pPr>
        <w:pStyle w:val="NormalWeb"/>
      </w:pPr>
    </w:p>
    <w:p w14:paraId="22F13418" w14:textId="57552148" w:rsidR="004F5DB5" w:rsidRPr="00E05EC9" w:rsidRDefault="004F5DB5" w:rsidP="002740BD">
      <w:pPr>
        <w:pStyle w:val="NormalWeb"/>
      </w:pPr>
      <w:r w:rsidRPr="00E05EC9">
        <w:lastRenderedPageBreak/>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E05EC9" w:rsidRDefault="00BB1B7D" w:rsidP="002740BD">
      <w:pPr>
        <w:pStyle w:val="NormalWeb"/>
      </w:pPr>
    </w:p>
    <w:p w14:paraId="3D15A8C8" w14:textId="3181D51F" w:rsidR="004F5DB5" w:rsidRPr="00E05EC9" w:rsidRDefault="004F5DB5" w:rsidP="002740BD">
      <w:pPr>
        <w:pStyle w:val="NormalWeb"/>
      </w:pPr>
      <w:r w:rsidRPr="00E05EC9">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E05EC9" w:rsidRDefault="00056B9F" w:rsidP="002740BD">
      <w:pPr>
        <w:pStyle w:val="NormalWeb"/>
      </w:pPr>
    </w:p>
    <w:p w14:paraId="207212E5" w14:textId="59BB50A3" w:rsidR="00A41999" w:rsidRPr="00E05EC9" w:rsidRDefault="00A41999" w:rsidP="002740BD">
      <w:pPr>
        <w:pStyle w:val="NormalWeb"/>
      </w:pPr>
      <w:r w:rsidRPr="00E05EC9">
        <w:t>Despite the study using a northern orientation for each location, the program did not possess the ability to use arrays with differing orientations. This was partly due to the data supplied from NASA</w:t>
      </w:r>
      <w:r w:rsidR="00CC5990" w:rsidRPr="00E05EC9">
        <w:t xml:space="preserve">, which was north orientated. </w:t>
      </w:r>
      <w:r w:rsidR="00B62578" w:rsidRPr="00E05EC9">
        <w:t>The literature review (Section 2.3)</w:t>
      </w:r>
      <w:r w:rsidR="00CC5990" w:rsidRPr="00E05EC9">
        <w:t xml:space="preserve"> examined the lack of information for differing orientation and their effects on PV performance</w:t>
      </w:r>
      <w:r w:rsidR="00BB4828" w:rsidRPr="00E05EC9">
        <w:t>.</w:t>
      </w:r>
    </w:p>
    <w:p w14:paraId="60738AFF" w14:textId="77777777" w:rsidR="00CC5990" w:rsidRPr="00E05EC9" w:rsidRDefault="00CC5990" w:rsidP="002740BD">
      <w:pPr>
        <w:pStyle w:val="NormalWeb"/>
      </w:pPr>
    </w:p>
    <w:p w14:paraId="1687708E" w14:textId="4175350D" w:rsidR="0085505C" w:rsidRPr="00E05EC9" w:rsidRDefault="00CC5990" w:rsidP="002740BD">
      <w:pPr>
        <w:pStyle w:val="NormalWeb"/>
      </w:pPr>
      <w:r w:rsidRPr="00E05EC9">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E05EC9" w:rsidRDefault="00CC5990" w:rsidP="002740BD">
      <w:pPr>
        <w:pStyle w:val="NormalWeb"/>
      </w:pPr>
    </w:p>
    <w:p w14:paraId="6B12B418" w14:textId="1BB86127" w:rsidR="002740BD" w:rsidRPr="00E05EC9" w:rsidRDefault="00CC5990" w:rsidP="002740BD">
      <w:pPr>
        <w:pStyle w:val="NormalWeb"/>
      </w:pPr>
      <w:r w:rsidRPr="00E05EC9">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Default="004434A5" w:rsidP="002740BD">
      <w:pPr>
        <w:pStyle w:val="NormalWeb"/>
      </w:pPr>
    </w:p>
    <w:p w14:paraId="30137BA9" w14:textId="77777777" w:rsidR="002740BD" w:rsidRPr="00E05EC9" w:rsidRDefault="002740BD" w:rsidP="002740BD">
      <w:pPr>
        <w:pStyle w:val="NormalWeb"/>
      </w:pPr>
    </w:p>
    <w:p w14:paraId="002C4184" w14:textId="4CDAF747" w:rsidR="004434A5" w:rsidRPr="00E05EC9" w:rsidRDefault="004434A5" w:rsidP="002740BD">
      <w:pPr>
        <w:pStyle w:val="Heading2"/>
      </w:pPr>
      <w:bookmarkStart w:id="358" w:name="_Toc493340862"/>
      <w:r w:rsidRPr="00E05EC9">
        <w:t>Statistical Methods &amp; Limitations</w:t>
      </w:r>
      <w:bookmarkEnd w:id="358"/>
    </w:p>
    <w:p w14:paraId="141C1A54" w14:textId="77777777" w:rsidR="004434A5" w:rsidRPr="00E05EC9" w:rsidRDefault="004434A5" w:rsidP="002740BD">
      <w:pPr>
        <w:rPr>
          <w:lang w:eastAsia="en-GB"/>
        </w:rPr>
      </w:pPr>
      <w:r w:rsidRPr="00E05EC9">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E05EC9" w:rsidRDefault="004434A5" w:rsidP="002740BD">
      <w:pPr>
        <w:rPr>
          <w:lang w:eastAsia="en-GB"/>
        </w:rPr>
      </w:pPr>
    </w:p>
    <w:p w14:paraId="26A56C7A" w14:textId="77777777" w:rsidR="004434A5" w:rsidRPr="00E05EC9" w:rsidRDefault="004434A5" w:rsidP="002740BD">
      <w:pPr>
        <w:rPr>
          <w:lang w:eastAsia="en-GB"/>
        </w:rPr>
      </w:pPr>
      <w:r w:rsidRPr="00E05EC9">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E05EC9" w:rsidRDefault="004434A5" w:rsidP="002740BD">
      <w:pPr>
        <w:rPr>
          <w:lang w:eastAsia="en-GB"/>
        </w:rPr>
      </w:pPr>
    </w:p>
    <w:p w14:paraId="1F4BB0BE" w14:textId="77777777" w:rsidR="004434A5" w:rsidRPr="00E05EC9" w:rsidRDefault="004434A5" w:rsidP="002740BD">
      <w:pPr>
        <w:rPr>
          <w:lang w:eastAsia="en-GB"/>
        </w:rPr>
      </w:pPr>
      <w:r w:rsidRPr="00E05EC9">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E05EC9" w:rsidRDefault="004434A5" w:rsidP="002740BD">
      <w:pPr>
        <w:pStyle w:val="NormalWeb"/>
      </w:pPr>
    </w:p>
    <w:p w14:paraId="24CC2DF9" w14:textId="38F51169" w:rsidR="00056B9F" w:rsidRPr="00E05EC9" w:rsidRDefault="00056B9F" w:rsidP="002740BD">
      <w:pPr>
        <w:pStyle w:val="Heading2"/>
        <w:numPr>
          <w:ilvl w:val="1"/>
          <w:numId w:val="17"/>
        </w:numPr>
      </w:pPr>
      <w:bookmarkStart w:id="359" w:name="_Toc493340863"/>
      <w:r w:rsidRPr="00E05EC9">
        <w:lastRenderedPageBreak/>
        <w:t>Solar Solution Comparison Table</w:t>
      </w:r>
      <w:bookmarkEnd w:id="359"/>
    </w:p>
    <w:p w14:paraId="480C6447" w14:textId="22D75B5F" w:rsidR="00056B9F" w:rsidRDefault="00056B9F" w:rsidP="002740BD">
      <w:pPr>
        <w:rPr>
          <w:lang w:eastAsia="en-GB"/>
        </w:rPr>
      </w:pPr>
      <w:r w:rsidRPr="00E05EC9">
        <w:rPr>
          <w:lang w:eastAsia="en-GB"/>
        </w:rPr>
        <w:t xml:space="preserve">The Table [] is a </w:t>
      </w:r>
      <w:r w:rsidR="00605ABA" w:rsidRPr="00E05EC9">
        <w:rPr>
          <w:lang w:eastAsia="en-GB"/>
        </w:rPr>
        <w:t>comparison</w:t>
      </w:r>
      <w:r w:rsidRPr="00E05EC9">
        <w:rPr>
          <w:lang w:eastAsia="en-GB"/>
        </w:rPr>
        <w:t xml:space="preserve"> of the Solar Solution to other solar sizing software which is currently on the market. </w:t>
      </w:r>
      <w:r w:rsidR="00A46DFA" w:rsidRPr="00E05EC9">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E05EC9" w:rsidRDefault="002740BD" w:rsidP="002740BD">
      <w:pPr>
        <w:rPr>
          <w:lang w:eastAsia="en-GB"/>
        </w:rPr>
      </w:pPr>
      <w:r w:rsidRPr="00E05EC9">
        <w:rPr>
          <w:lang w:eastAsia="en-GB"/>
        </w:rPr>
        <mc:AlternateContent>
          <mc:Choice Requires="wpg">
            <w:drawing>
              <wp:anchor distT="0" distB="0" distL="114300" distR="114300" simplePos="0" relativeHeight="252390912" behindDoc="0" locked="0" layoutInCell="1" allowOverlap="1" wp14:anchorId="1D0A31A5" wp14:editId="3A1C962A">
                <wp:simplePos x="0" y="0"/>
                <wp:positionH relativeFrom="column">
                  <wp:posOffset>124460</wp:posOffset>
                </wp:positionH>
                <wp:positionV relativeFrom="paragraph">
                  <wp:posOffset>426918</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E05EC9" w:rsidRPr="008260C5" w:rsidRDefault="00E05EC9" w:rsidP="002740BD">
                              <w:pPr>
                                <w:pStyle w:val="Caption"/>
                                <w:rPr>
                                  <w:noProof/>
                                  <w:szCs w:val="24"/>
                                </w:rPr>
                              </w:pPr>
                              <w:bookmarkStart w:id="360" w:name="_Toc49333817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5" style="position:absolute;left:0;text-align:left;margin-left:9.8pt;margin-top:33.6pt;width:426.85pt;height:342.9pt;z-index:252390912;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E05EC9" w:rsidRPr="008260C5" w:rsidRDefault="00E05EC9" w:rsidP="002740BD">
                        <w:pPr>
                          <w:pStyle w:val="Caption"/>
                          <w:rPr>
                            <w:noProof/>
                            <w:szCs w:val="24"/>
                          </w:rPr>
                        </w:pPr>
                        <w:bookmarkStart w:id="361" w:name="_Toc49333817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61"/>
                      </w:p>
                    </w:txbxContent>
                  </v:textbox>
                </v:shape>
                <w10:wrap type="square"/>
              </v:group>
            </w:pict>
          </mc:Fallback>
        </mc:AlternateContent>
      </w:r>
    </w:p>
    <w:p w14:paraId="1E6FC1D3" w14:textId="6233C74D" w:rsidR="00056B9F" w:rsidRPr="00E05EC9" w:rsidRDefault="00056B9F" w:rsidP="002740BD">
      <w:pPr>
        <w:pStyle w:val="Heading1"/>
        <w:numPr>
          <w:ilvl w:val="0"/>
          <w:numId w:val="17"/>
        </w:numPr>
      </w:pPr>
      <w:bookmarkStart w:id="362" w:name="_Toc493340864"/>
      <w:r w:rsidRPr="00E05EC9">
        <w:lastRenderedPageBreak/>
        <w:t>CONCLUSION</w:t>
      </w:r>
      <w:bookmarkEnd w:id="362"/>
    </w:p>
    <w:p w14:paraId="7A190009" w14:textId="7CE53B77" w:rsidR="00311728" w:rsidRPr="00E05EC9" w:rsidRDefault="0005295E" w:rsidP="002740BD">
      <w:r w:rsidRPr="00E05EC9">
        <w:rPr>
          <w:lang w:eastAsia="en-GB"/>
        </w:rPr>
        <w:t xml:space="preserve">The </w:t>
      </w:r>
      <w:r w:rsidR="0005478A" w:rsidRPr="00E05EC9">
        <w:rPr>
          <w:lang w:eastAsia="en-GB"/>
        </w:rPr>
        <w:t>optimization</w:t>
      </w:r>
      <w:r w:rsidRPr="00E05EC9">
        <w:rPr>
          <w:lang w:eastAsia="en-GB"/>
        </w:rPr>
        <w:t xml:space="preserve"> and estimation of </w:t>
      </w:r>
      <w:r w:rsidRPr="00E05EC9">
        <w:t xml:space="preserve">solar photovoltaic and storage for domestic use was </w:t>
      </w:r>
      <w:r w:rsidR="0005478A" w:rsidRPr="00E05EC9">
        <w:t>investigated</w:t>
      </w:r>
      <w:r w:rsidRPr="00E05EC9">
        <w:t xml:space="preserve"> in this thesis</w:t>
      </w:r>
      <w:r w:rsidR="0005478A" w:rsidRPr="00E05EC9">
        <w:t>;</w:t>
      </w:r>
      <w:r w:rsidRPr="00E05EC9">
        <w:t xml:space="preserve"> through the creation of a GUI in</w:t>
      </w:r>
      <w:r w:rsidR="0005478A" w:rsidRPr="00E05EC9">
        <w:t xml:space="preserve"> the program</w:t>
      </w:r>
      <w:r w:rsidRPr="00E05EC9">
        <w:t xml:space="preserve"> Matlab and</w:t>
      </w:r>
      <w:r w:rsidR="0005478A" w:rsidRPr="00E05EC9">
        <w:t xml:space="preserve"> proceeding analysis of output data though extensive simulation. </w:t>
      </w:r>
      <w:r w:rsidR="00311728" w:rsidRPr="00E05EC9">
        <w:t xml:space="preserve">It has successfully created a </w:t>
      </w:r>
      <w:r w:rsidR="00BB4828" w:rsidRPr="00E05EC9">
        <w:t>modelling</w:t>
      </w:r>
      <w:r w:rsidR="00311728" w:rsidRPr="00E05EC9">
        <w:t xml:space="preserve"> program both for production and economic output from PV and BES system.</w:t>
      </w:r>
      <w:r w:rsidR="008D0A94" w:rsidRPr="00E05EC9">
        <w:t xml:space="preserve"> The economic analysis included life cycle costing and cost of electricity, to provide a readily comparable figure.</w:t>
      </w:r>
      <w:r w:rsidR="00311728" w:rsidRPr="00E05EC9">
        <w:t xml:space="preserve"> </w:t>
      </w:r>
      <w:r w:rsidR="0005478A" w:rsidRPr="00E05EC9">
        <w:t xml:space="preserve">Whilst </w:t>
      </w:r>
      <w:r w:rsidR="00BE2FD1" w:rsidRPr="00E05EC9">
        <w:t xml:space="preserve">solar calculation programs have been created previously, no program hosts the features which are utilized in the Solar Solution GUI. </w:t>
      </w:r>
    </w:p>
    <w:p w14:paraId="40F1A66D" w14:textId="77777777" w:rsidR="00311728" w:rsidRPr="00E05EC9" w:rsidRDefault="00311728" w:rsidP="002740BD"/>
    <w:p w14:paraId="27E8F9FA" w14:textId="6F88597B" w:rsidR="008D0A94" w:rsidRPr="00E05EC9" w:rsidRDefault="00311728" w:rsidP="002740BD">
      <w:r w:rsidRPr="00E05EC9">
        <w:t xml:space="preserve">The primary focus of this work was on creating a model which </w:t>
      </w:r>
      <w:r w:rsidR="008D0A94" w:rsidRPr="00E05EC9">
        <w:t>compiles</w:t>
      </w:r>
      <w:r w:rsidRPr="00E05EC9">
        <w:t xml:space="preserve"> </w:t>
      </w:r>
      <w:r w:rsidR="008D0A94" w:rsidRPr="00E05EC9">
        <w:t>recent data</w:t>
      </w:r>
      <w:r w:rsidRPr="00E05EC9">
        <w:t xml:space="preserve">, </w:t>
      </w:r>
      <w:r w:rsidR="008D0A94" w:rsidRPr="00E05EC9">
        <w:t>existing</w:t>
      </w:r>
      <w:r w:rsidRPr="00E05EC9">
        <w:t xml:space="preserve"> </w:t>
      </w:r>
      <w:r w:rsidR="008D0A94" w:rsidRPr="00E05EC9">
        <w:t>theories, trends,</w:t>
      </w:r>
      <w:r w:rsidRPr="00E05EC9">
        <w:t xml:space="preserve"> and methods, and incor</w:t>
      </w:r>
      <w:r w:rsidR="008D0A94" w:rsidRPr="00E05EC9">
        <w:t xml:space="preserve">porating them into a syntax in the modelling workspace of Matlab. To achieve this objective, it was necessary to </w:t>
      </w:r>
      <w:r w:rsidR="00BB4828" w:rsidRPr="00E05EC9">
        <w:t>analyse</w:t>
      </w:r>
      <w:r w:rsidR="008D0A94" w:rsidRPr="00E05EC9">
        <w:t xml:space="preserve"> every variable which affects PV and BES systems. In so far it was necessary to set certain parameters at values deemed reasonable in accordance with the literature. Thus, the Solar Solution GUI with its features</w:t>
      </w:r>
      <w:r w:rsidR="00B953F9" w:rsidRPr="00E05EC9">
        <w:t xml:space="preserve"> and parameters</w:t>
      </w:r>
      <w:r w:rsidR="008D0A94" w:rsidRPr="00E05EC9">
        <w:t xml:space="preserve"> was tested and </w:t>
      </w:r>
      <w:r w:rsidR="00BB4828" w:rsidRPr="00E05EC9">
        <w:t>analysed</w:t>
      </w:r>
      <w:r w:rsidR="008D0A94" w:rsidRPr="00E05EC9">
        <w:t xml:space="preserve"> by the selection of several locations with varying latitudes throughout Australia. The selected sites of assessment were Townsville, Darwin, and Hobart. </w:t>
      </w:r>
    </w:p>
    <w:p w14:paraId="39B0151F" w14:textId="77777777" w:rsidR="008D0A94" w:rsidRPr="00E05EC9" w:rsidRDefault="008D0A94" w:rsidP="002740BD"/>
    <w:p w14:paraId="05B66D15" w14:textId="77777777" w:rsidR="00CC4EE3" w:rsidRPr="00E05EC9" w:rsidRDefault="00311728" w:rsidP="002740BD">
      <w:pPr>
        <w:pStyle w:val="ListParagraph"/>
        <w:numPr>
          <w:ilvl w:val="0"/>
          <w:numId w:val="19"/>
        </w:numPr>
      </w:pPr>
      <w:r w:rsidRPr="00E05EC9">
        <w:t xml:space="preserve">Based on the </w:t>
      </w:r>
      <w:r w:rsidR="008D0A94" w:rsidRPr="00E05EC9">
        <w:t>results from the output data</w:t>
      </w:r>
      <w:r w:rsidR="00BE2FD1" w:rsidRPr="00E05EC9">
        <w:t xml:space="preserve"> </w:t>
      </w:r>
      <w:r w:rsidR="008D0A94" w:rsidRPr="00E05EC9">
        <w:t>of the program it was shown</w:t>
      </w:r>
      <w:r w:rsidR="00B953F9" w:rsidRPr="00E05EC9">
        <w:t xml:space="preserve"> that due to the lower latitudes receiving higher PSH</w:t>
      </w:r>
      <w:r w:rsidR="00CC4EE3" w:rsidRPr="00E05EC9">
        <w:t>,</w:t>
      </w:r>
      <w:r w:rsidR="00B953F9" w:rsidRPr="00E05EC9">
        <w:t xml:space="preserve"> the kilowatt hour production per day for a given PV system is was increased. </w:t>
      </w:r>
    </w:p>
    <w:p w14:paraId="1A8A8BBB" w14:textId="77777777" w:rsidR="00CC4EE3" w:rsidRPr="00E05EC9" w:rsidRDefault="00CC4EE3" w:rsidP="002740BD">
      <w:pPr>
        <w:pStyle w:val="ListParagraph"/>
        <w:numPr>
          <w:ilvl w:val="0"/>
          <w:numId w:val="19"/>
        </w:numPr>
      </w:pPr>
      <w:r w:rsidRPr="00E05EC9">
        <w:rPr>
          <w:lang w:eastAsia="en-GB"/>
        </w:rPr>
        <w:t>It was found that data for domestic residential household for kilowatt hour usage, namely gas connected configurations was not sufficient.</w:t>
      </w:r>
    </w:p>
    <w:p w14:paraId="7047C400" w14:textId="32D2BE67" w:rsidR="008857A7" w:rsidRPr="00E05EC9" w:rsidRDefault="008857A7" w:rsidP="002740BD">
      <w:pPr>
        <w:pStyle w:val="ListParagraph"/>
        <w:numPr>
          <w:ilvl w:val="0"/>
          <w:numId w:val="19"/>
        </w:numPr>
      </w:pPr>
      <w:r w:rsidRPr="00E05EC9">
        <w:t xml:space="preserve">Households with combined installation of PV and BES in each location produced a reduced cost of electricity per kilowatt hour in respect to the Australian benchmark cost. </w:t>
      </w:r>
    </w:p>
    <w:p w14:paraId="59DF32A2" w14:textId="67FCB733" w:rsidR="008857A7" w:rsidRPr="00E05EC9" w:rsidRDefault="008857A7" w:rsidP="002740BD">
      <w:pPr>
        <w:pStyle w:val="ListParagraph"/>
        <w:numPr>
          <w:ilvl w:val="0"/>
          <w:numId w:val="19"/>
        </w:numPr>
      </w:pPr>
      <w:r w:rsidRPr="00E05EC9">
        <w:t>A Darwin residence supplied with the sizing specified in this document of PV and BES was found to be self-supportive without the importation of electricity from the grid.</w:t>
      </w:r>
    </w:p>
    <w:p w14:paraId="650D12C4" w14:textId="1112E9B5" w:rsidR="008857A7" w:rsidRPr="00E05EC9" w:rsidRDefault="008857A7" w:rsidP="002740BD">
      <w:pPr>
        <w:pStyle w:val="ListParagraph"/>
        <w:numPr>
          <w:ilvl w:val="0"/>
          <w:numId w:val="19"/>
        </w:numPr>
      </w:pPr>
      <w:r w:rsidRPr="00E05EC9">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E05EC9" w:rsidRDefault="008857A7" w:rsidP="002740BD">
      <w:pPr>
        <w:pStyle w:val="ListParagraph"/>
        <w:numPr>
          <w:ilvl w:val="0"/>
          <w:numId w:val="19"/>
        </w:numPr>
      </w:pPr>
      <w:r w:rsidRPr="00E05EC9">
        <w:t>All simple payback periods were within the lifetime of the projects and net savings were substantial compared to investment cost.</w:t>
      </w:r>
    </w:p>
    <w:p w14:paraId="4317B788" w14:textId="46F40D04" w:rsidR="008857A7" w:rsidRPr="00E05EC9" w:rsidRDefault="00437284" w:rsidP="002740BD">
      <w:pPr>
        <w:pStyle w:val="ListParagraph"/>
        <w:numPr>
          <w:ilvl w:val="0"/>
          <w:numId w:val="19"/>
        </w:numPr>
      </w:pPr>
      <w:r w:rsidRPr="00E05EC9">
        <w:t>Discounted</w:t>
      </w:r>
      <w:r w:rsidR="008857A7" w:rsidRPr="00E05EC9">
        <w:t xml:space="preserve"> return on investment yields were </w:t>
      </w:r>
      <w:r w:rsidRPr="00E05EC9">
        <w:t>calculated at negative integer values due to the methodology used and assuming a higher discount rate against lower inflation rates</w:t>
      </w:r>
    </w:p>
    <w:p w14:paraId="1BA4391C" w14:textId="7330C158" w:rsidR="00437284" w:rsidRPr="00E05EC9" w:rsidRDefault="00437284" w:rsidP="002740BD">
      <w:pPr>
        <w:pStyle w:val="ListParagraph"/>
        <w:numPr>
          <w:ilvl w:val="0"/>
          <w:numId w:val="19"/>
        </w:numPr>
      </w:pPr>
      <w:r w:rsidRPr="00E05EC9">
        <w:t>Whilst syntax and programming capability in the Matlab workspace allows mathematical freedom, it was found aesthetics and time consumption was a disadvantage of using this style of program.</w:t>
      </w:r>
    </w:p>
    <w:p w14:paraId="138BB9B8" w14:textId="125CA9AB" w:rsidR="004C2BA2" w:rsidRPr="00E05EC9" w:rsidRDefault="004C2BA2" w:rsidP="002740BD">
      <w:pPr>
        <w:rPr>
          <w:lang w:eastAsia="en-GB"/>
        </w:rPr>
      </w:pPr>
    </w:p>
    <w:p w14:paraId="25F66835" w14:textId="57600F7B" w:rsidR="004A02F8" w:rsidRPr="00E05EC9" w:rsidRDefault="0063139C" w:rsidP="002740BD">
      <w:pPr>
        <w:rPr>
          <w:lang w:eastAsia="en-GB"/>
        </w:rPr>
      </w:pPr>
      <w:r w:rsidRPr="00E05EC9">
        <w:t>Excitement of the economic and production capabilities</w:t>
      </w:r>
      <w:r w:rsidR="00863DA0" w:rsidRPr="00E05EC9">
        <w:t xml:space="preserve"> of PV and BES technologies is</w:t>
      </w:r>
      <w:r w:rsidRPr="00E05EC9">
        <w:t xml:space="preserve"> rapidly growing throughout Australia. This paper has validated the potential for export and self-production capacity for locations of low latitude</w:t>
      </w:r>
      <w:r w:rsidR="00863DA0" w:rsidRPr="00E05EC9">
        <w:t>s in Australia</w:t>
      </w:r>
      <w:r w:rsidRPr="00E05EC9">
        <w:t>. T</w:t>
      </w:r>
      <w:r w:rsidR="004C2BA2" w:rsidRPr="00E05EC9">
        <w:t xml:space="preserve">he large-scale transmission of solar electricity to Southeast Asia from Australia </w:t>
      </w:r>
      <w:r w:rsidRPr="00E05EC9">
        <w:t xml:space="preserve">is both </w:t>
      </w:r>
      <w:r w:rsidR="004C2BA2" w:rsidRPr="00E05EC9">
        <w:t xml:space="preserve">technically and economically feasible over the next 40 years. </w:t>
      </w:r>
      <w:bookmarkStart w:id="363" w:name="_GoBack"/>
      <w:bookmarkEnd w:id="363"/>
    </w:p>
    <w:p w14:paraId="72C2C8FA" w14:textId="4229D5C3" w:rsidR="00056B9F" w:rsidRPr="00E05EC9" w:rsidRDefault="00056B9F" w:rsidP="002740BD">
      <w:pPr>
        <w:pStyle w:val="Heading1"/>
        <w:numPr>
          <w:ilvl w:val="0"/>
          <w:numId w:val="17"/>
        </w:numPr>
      </w:pPr>
      <w:bookmarkStart w:id="364" w:name="_Toc493340865"/>
      <w:r w:rsidRPr="00E05EC9">
        <w:lastRenderedPageBreak/>
        <w:t>RECOMMENDATIONS</w:t>
      </w:r>
      <w:bookmarkEnd w:id="364"/>
    </w:p>
    <w:p w14:paraId="7798707D" w14:textId="46082975" w:rsidR="004C6562" w:rsidRPr="00E05EC9" w:rsidRDefault="004C6562" w:rsidP="002740BD">
      <w:r w:rsidRPr="00E05EC9">
        <w:t xml:space="preserve">There is a great opportunity to further expand on the results of this thesis. The current </w:t>
      </w:r>
      <w:r w:rsidR="003F4387" w:rsidRPr="00E05EC9">
        <w:t>program and modelling can be refined and expanded in both</w:t>
      </w:r>
      <w:r w:rsidRPr="00E05EC9">
        <w:t xml:space="preserve"> scope and resource.</w:t>
      </w:r>
      <w:r w:rsidR="003F4387" w:rsidRPr="00E05EC9">
        <w:t xml:space="preserve"> Limitations and assumptions of the program were mentioned in the proceeding sections. Hitherto, i</w:t>
      </w:r>
      <w:r w:rsidRPr="00E05EC9">
        <w:t>f further research were to be conducted on solar photovoltaic and storage for domestic use and principally, the simulation and estimati</w:t>
      </w:r>
      <w:r w:rsidR="003F4387" w:rsidRPr="00E05EC9">
        <w:t>on of cost and production;</w:t>
      </w:r>
      <w:r w:rsidRPr="00E05EC9">
        <w:t xml:space="preserve"> the following recommendations should be considered:</w:t>
      </w:r>
    </w:p>
    <w:p w14:paraId="5AB3CB54" w14:textId="415B0009" w:rsidR="004C6562" w:rsidRPr="00E05EC9" w:rsidRDefault="004C6562" w:rsidP="002740BD"/>
    <w:p w14:paraId="03AF8AB0" w14:textId="12A6A18B" w:rsidR="003F4387" w:rsidRPr="00E05EC9" w:rsidRDefault="003F4387" w:rsidP="002740BD">
      <w:pPr>
        <w:pStyle w:val="Bullet"/>
      </w:pPr>
      <w:r w:rsidRPr="00E05EC9">
        <w:t>Further testing and debugging of the program should be performed for all scenarios for every combination to try and</w:t>
      </w:r>
      <w:r w:rsidR="006E376A" w:rsidRPr="00E05EC9">
        <w:t xml:space="preserve"> find</w:t>
      </w:r>
      <w:r w:rsidRPr="00E05EC9">
        <w:t xml:space="preserve"> issues which can be rectified.</w:t>
      </w:r>
    </w:p>
    <w:p w14:paraId="509A37D2" w14:textId="7635ACB3" w:rsidR="003F4387" w:rsidRPr="00E05EC9" w:rsidRDefault="003F4387" w:rsidP="002740BD">
      <w:pPr>
        <w:pStyle w:val="Bullet"/>
      </w:pPr>
      <w:r w:rsidRPr="00E05EC9">
        <w:t xml:space="preserve">Different orientations should be allowed as input parameters both for a primary, primary-auxiliary combo, or dual combination of arrays. </w:t>
      </w:r>
    </w:p>
    <w:p w14:paraId="008537DC" w14:textId="0B022814" w:rsidR="003F4387" w:rsidRPr="00E05EC9" w:rsidRDefault="003F4387" w:rsidP="002740BD">
      <w:pPr>
        <w:pStyle w:val="Bullet"/>
      </w:pPr>
      <w:r w:rsidRPr="00E05EC9">
        <w:t>Studies on salvage, maintenance and recycle costs in Queensland need to be established.</w:t>
      </w:r>
    </w:p>
    <w:p w14:paraId="64326CA3" w14:textId="6AB1BF34" w:rsidR="003F4387" w:rsidRPr="00E05EC9" w:rsidRDefault="003F4387" w:rsidP="002740BD">
      <w:pPr>
        <w:pStyle w:val="Bullet"/>
      </w:pPr>
      <w:r w:rsidRPr="00E05EC9">
        <w:t>Benchmark data for household</w:t>
      </w:r>
      <w:r w:rsidR="006E376A" w:rsidRPr="00E05EC9">
        <w:t>s</w:t>
      </w:r>
      <w:r w:rsidRPr="00E05EC9">
        <w:t xml:space="preserve"> throughout Australia are not well known and need</w:t>
      </w:r>
      <w:r w:rsidR="005C0A09" w:rsidRPr="00E05EC9">
        <w:t>s</w:t>
      </w:r>
      <w:r w:rsidRPr="00E05EC9">
        <w:t xml:space="preserve"> to </w:t>
      </w:r>
      <w:r w:rsidR="005C0A09" w:rsidRPr="00E05EC9">
        <w:t>be accrued</w:t>
      </w:r>
      <w:r w:rsidRPr="00E05EC9">
        <w:t>.</w:t>
      </w:r>
    </w:p>
    <w:p w14:paraId="580B66BD" w14:textId="4FBB1B50" w:rsidR="006E376A" w:rsidRPr="00E05EC9" w:rsidRDefault="00FC39FA" w:rsidP="002740BD">
      <w:pPr>
        <w:pStyle w:val="Bullet"/>
      </w:pPr>
      <w:r w:rsidRPr="00E05EC9">
        <w:t>Carbon offset</w:t>
      </w:r>
      <w:r w:rsidR="006E376A" w:rsidRPr="00E05EC9">
        <w:t xml:space="preserve"> calculations and indication</w:t>
      </w:r>
      <w:r w:rsidR="005C0A09" w:rsidRPr="00E05EC9">
        <w:t>.</w:t>
      </w:r>
    </w:p>
    <w:p w14:paraId="283F6417" w14:textId="1028A00A" w:rsidR="00FC39FA" w:rsidRPr="00E05EC9" w:rsidRDefault="006E376A" w:rsidP="002740BD">
      <w:pPr>
        <w:pStyle w:val="Bullet"/>
      </w:pPr>
      <w:r w:rsidRPr="00E05EC9">
        <w:t>Creation of three modes or options for the user is</w:t>
      </w:r>
      <w:r w:rsidR="00FC39FA" w:rsidRPr="00E05EC9">
        <w:t xml:space="preserve"> </w:t>
      </w:r>
      <w:r w:rsidRPr="00E05EC9">
        <w:t>recommended</w:t>
      </w:r>
      <w:r w:rsidR="00FC39FA" w:rsidRPr="00E05EC9">
        <w:t xml:space="preserve"> to</w:t>
      </w:r>
      <w:r w:rsidRPr="00E05EC9">
        <w:t xml:space="preserve"> be</w:t>
      </w:r>
      <w:r w:rsidR="00FC39FA" w:rsidRPr="00E05EC9">
        <w:t xml:space="preserve"> include</w:t>
      </w:r>
      <w:r w:rsidRPr="00E05EC9">
        <w:t>d</w:t>
      </w:r>
      <w:r w:rsidR="00FC39FA" w:rsidRPr="00E05EC9">
        <w:t xml:space="preserve"> in the </w:t>
      </w:r>
      <w:r w:rsidRPr="00E05EC9">
        <w:t>program</w:t>
      </w:r>
      <w:r w:rsidR="00FC39FA" w:rsidRPr="00E05EC9">
        <w:t>:</w:t>
      </w:r>
    </w:p>
    <w:p w14:paraId="1CBC18F1" w14:textId="77777777" w:rsidR="006E376A" w:rsidRPr="00E05EC9" w:rsidRDefault="006E376A" w:rsidP="002740BD">
      <w:pPr>
        <w:pStyle w:val="BulletLevel2"/>
      </w:pPr>
      <w:r w:rsidRPr="00E05EC9">
        <w:t xml:space="preserve">Market Entry – Maximum Return </w:t>
      </w:r>
    </w:p>
    <w:p w14:paraId="7715A798" w14:textId="00FF1D22" w:rsidR="006E376A" w:rsidRPr="00E05EC9" w:rsidRDefault="006E376A" w:rsidP="002740BD">
      <w:pPr>
        <w:pStyle w:val="BulletLevel2"/>
        <w:numPr>
          <w:ilvl w:val="2"/>
          <w:numId w:val="16"/>
        </w:numPr>
      </w:pPr>
      <w:r w:rsidRPr="00E05EC9">
        <w:t xml:space="preserve">The Market Entry option is effectively an enticer or market entry for persons whose sole incentive is an investment with maximized returns. This will evaluate the cheapest installation costs and equipment. </w:t>
      </w:r>
    </w:p>
    <w:p w14:paraId="140551AC" w14:textId="77777777" w:rsidR="006E376A" w:rsidRPr="00E05EC9" w:rsidRDefault="006E376A" w:rsidP="002740BD">
      <w:pPr>
        <w:pStyle w:val="BulletLevel2"/>
      </w:pPr>
      <w:r w:rsidRPr="00E05EC9">
        <w:t xml:space="preserve">Incentivised Grid Stabilization Scheme </w:t>
      </w:r>
    </w:p>
    <w:p w14:paraId="59CFE465" w14:textId="79DC7BCC" w:rsidR="006E376A" w:rsidRPr="00E05EC9" w:rsidRDefault="006E376A" w:rsidP="002740BD">
      <w:pPr>
        <w:pStyle w:val="BulletLevel2"/>
        <w:numPr>
          <w:ilvl w:val="2"/>
          <w:numId w:val="16"/>
        </w:numPr>
      </w:pPr>
      <w:r w:rsidRPr="00E05EC9">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E05EC9">
        <w:rPr>
          <w:vertAlign w:val="superscript"/>
        </w:rPr>
        <w:t>st</w:t>
      </w:r>
      <w:r w:rsidRPr="00E05EC9">
        <w:t xml:space="preserve"> July 2016, Adelaide in South Australia already have in effect a rebate of 50% of the installed system cost up to a maximum of $5,000 for battery energy storage systems. </w:t>
      </w:r>
      <w:r w:rsidRPr="00E05EC9">
        <w:fldChar w:fldCharType="begin"/>
      </w:r>
      <w:r w:rsidR="00390636"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E05EC9">
        <w:fldChar w:fldCharType="separate"/>
      </w:r>
      <w:r w:rsidR="00390636" w:rsidRPr="00E05EC9">
        <w:t>[</w:t>
      </w:r>
      <w:hyperlink w:anchor="_ENREF_64" w:tooltip="Council, 2017 #106" w:history="1">
        <w:r w:rsidR="00DD1C1C" w:rsidRPr="00E05EC9">
          <w:t>64</w:t>
        </w:r>
      </w:hyperlink>
      <w:r w:rsidR="00390636" w:rsidRPr="00E05EC9">
        <w:t>]</w:t>
      </w:r>
      <w:r w:rsidRPr="00E05EC9">
        <w:fldChar w:fldCharType="end"/>
      </w:r>
    </w:p>
    <w:p w14:paraId="7F2C4BD2" w14:textId="77777777" w:rsidR="00FC39FA" w:rsidRPr="00E05EC9" w:rsidRDefault="00FC39FA" w:rsidP="002740BD">
      <w:pPr>
        <w:pStyle w:val="BulletLevel2"/>
      </w:pPr>
      <w:r w:rsidRPr="00E05EC9">
        <w:t>Three Day – Standalone Grid Autonomy</w:t>
      </w:r>
    </w:p>
    <w:p w14:paraId="6C9F7BBE" w14:textId="6DD4834F" w:rsidR="00FC39FA" w:rsidRPr="00E05EC9" w:rsidRDefault="00FC39FA" w:rsidP="002740BD">
      <w:pPr>
        <w:pStyle w:val="BulletLevel2"/>
        <w:numPr>
          <w:ilvl w:val="2"/>
          <w:numId w:val="16"/>
        </w:numPr>
      </w:pPr>
      <w:r w:rsidRPr="00E05EC9">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E05EC9">
        <w:t xml:space="preserve"> The days of autonomy should be displayed.</w:t>
      </w:r>
    </w:p>
    <w:p w14:paraId="3BDCE7C7" w14:textId="6CC79968" w:rsidR="004C6562" w:rsidRPr="00E05EC9" w:rsidRDefault="004C6562" w:rsidP="002740BD"/>
    <w:p w14:paraId="3428B5FC" w14:textId="7644FF60" w:rsidR="00CC202C" w:rsidRPr="00E05EC9" w:rsidRDefault="00FC219B" w:rsidP="002740BD">
      <w:pPr>
        <w:pStyle w:val="Heading1"/>
      </w:pPr>
      <w:bookmarkStart w:id="365" w:name="_Toc201479955"/>
      <w:bookmarkStart w:id="366" w:name="_Toc209836639"/>
      <w:bookmarkStart w:id="367" w:name="_Toc209836865"/>
      <w:bookmarkStart w:id="368" w:name="_Toc209873188"/>
      <w:bookmarkStart w:id="369" w:name="_Toc366746158"/>
      <w:bookmarkStart w:id="370" w:name="_Toc382474430"/>
      <w:bookmarkStart w:id="371" w:name="_Toc493340867"/>
      <w:r w:rsidRPr="00E05EC9">
        <w:lastRenderedPageBreak/>
        <w:t>REFERENCES</w:t>
      </w:r>
      <w:bookmarkEnd w:id="365"/>
      <w:bookmarkEnd w:id="366"/>
      <w:bookmarkEnd w:id="367"/>
      <w:bookmarkEnd w:id="368"/>
      <w:bookmarkEnd w:id="371"/>
    </w:p>
    <w:p w14:paraId="1418E4C4" w14:textId="77777777" w:rsidR="00DD1C1C" w:rsidRPr="00E05EC9" w:rsidRDefault="00CC202C" w:rsidP="002740BD">
      <w:pPr>
        <w:pStyle w:val="EndNoteBibliography"/>
      </w:pPr>
      <w:r w:rsidRPr="00E05EC9">
        <w:fldChar w:fldCharType="begin"/>
      </w:r>
      <w:r w:rsidRPr="00E05EC9">
        <w:instrText xml:space="preserve"> ADDIN EN.REFLIST </w:instrText>
      </w:r>
      <w:r w:rsidRPr="00E05EC9">
        <w:fldChar w:fldCharType="separate"/>
      </w:r>
      <w:bookmarkStart w:id="372" w:name="_ENREF_1"/>
      <w:r w:rsidR="00DD1C1C" w:rsidRPr="00E05EC9">
        <w:t>[1]</w:t>
      </w:r>
      <w:r w:rsidR="00DD1C1C" w:rsidRPr="00E05EC9">
        <w:tab/>
        <w:t xml:space="preserve">L. Rekha, M. M. Vijayalakshmi, and E. Natarajan, "Photovoltaic thermal hybrid solar system for residential applications," </w:t>
      </w:r>
      <w:r w:rsidR="00DD1C1C" w:rsidRPr="00E05EC9">
        <w:rPr>
          <w:i/>
        </w:rPr>
        <w:t xml:space="preserve">Energy Sources, Part A: Recovery, Utilization, and Environmental Effects, </w:t>
      </w:r>
      <w:r w:rsidR="00DD1C1C" w:rsidRPr="00E05EC9">
        <w:t>vol. 38, no. 7, pp. 951-959, 2016/04/02 2016.</w:t>
      </w:r>
      <w:bookmarkEnd w:id="372"/>
    </w:p>
    <w:p w14:paraId="26AA0DB3" w14:textId="77777777" w:rsidR="00DD1C1C" w:rsidRPr="00E05EC9" w:rsidRDefault="00DD1C1C" w:rsidP="002740BD">
      <w:pPr>
        <w:pStyle w:val="EndNoteBibliography"/>
      </w:pPr>
      <w:bookmarkStart w:id="373" w:name="_ENREF_2"/>
      <w:r w:rsidRPr="00E05EC9">
        <w:t>[2]</w:t>
      </w:r>
      <w:r w:rsidRPr="00E05EC9">
        <w:tab/>
        <w:t xml:space="preserve">S. Shafiee and E. Topal, "When will fossil fuel reserves be diminished?," </w:t>
      </w:r>
      <w:r w:rsidRPr="00E05EC9">
        <w:rPr>
          <w:i/>
        </w:rPr>
        <w:t xml:space="preserve">Energy Policy, </w:t>
      </w:r>
      <w:r w:rsidRPr="00E05EC9">
        <w:t>vol. 37, no. 1, pp. 181-189, 1// 2009.</w:t>
      </w:r>
      <w:bookmarkEnd w:id="373"/>
    </w:p>
    <w:p w14:paraId="71BEFB0C" w14:textId="77777777" w:rsidR="00DD1C1C" w:rsidRPr="00E05EC9" w:rsidRDefault="00DD1C1C" w:rsidP="002740BD">
      <w:pPr>
        <w:pStyle w:val="EndNoteBibliography"/>
      </w:pPr>
      <w:bookmarkStart w:id="374" w:name="_ENREF_3"/>
      <w:r w:rsidRPr="00E05EC9">
        <w:t>[3]</w:t>
      </w:r>
      <w:r w:rsidRPr="00E05EC9">
        <w:tab/>
        <w:t xml:space="preserve">J. E. Cohen, "Human Population: The Next Half Century," </w:t>
      </w:r>
      <w:r w:rsidRPr="00E05EC9">
        <w:rPr>
          <w:i/>
        </w:rPr>
        <w:t xml:space="preserve">Science, </w:t>
      </w:r>
      <w:r w:rsidRPr="00E05EC9">
        <w:t>vol. 302, no. 5648, pp. 1172-1175, 2003.</w:t>
      </w:r>
      <w:bookmarkEnd w:id="374"/>
    </w:p>
    <w:p w14:paraId="44B22736" w14:textId="77777777" w:rsidR="00DD1C1C" w:rsidRPr="00E05EC9" w:rsidRDefault="00DD1C1C" w:rsidP="002740BD">
      <w:pPr>
        <w:pStyle w:val="EndNoteBibliography"/>
      </w:pPr>
      <w:bookmarkStart w:id="375" w:name="_ENREF_4"/>
      <w:r w:rsidRPr="00E05EC9">
        <w:t>[4]</w:t>
      </w:r>
      <w:r w:rsidRPr="00E05EC9">
        <w:tab/>
        <w:t xml:space="preserve">G. J. Abel, B. Barakat, K. Samir, and W. Lutz, "Meeting the Sustainable Development Goals leads to lower world population growth," </w:t>
      </w:r>
      <w:r w:rsidRPr="00E05EC9">
        <w:rPr>
          <w:i/>
        </w:rPr>
        <w:t xml:space="preserve">Proceedings of the National Academy of Sciences, </w:t>
      </w:r>
      <w:r w:rsidRPr="00E05EC9">
        <w:t>vol. 113, no. 50, pp. 14294-14299, 2016.</w:t>
      </w:r>
      <w:bookmarkEnd w:id="375"/>
    </w:p>
    <w:p w14:paraId="5E96B0BE" w14:textId="77777777" w:rsidR="00DD1C1C" w:rsidRPr="00E05EC9" w:rsidRDefault="00DD1C1C" w:rsidP="002740BD">
      <w:pPr>
        <w:pStyle w:val="EndNoteBibliography"/>
      </w:pPr>
      <w:bookmarkStart w:id="376" w:name="_ENREF_5"/>
      <w:r w:rsidRPr="00E05EC9">
        <w:t>[5]</w:t>
      </w:r>
      <w:r w:rsidRPr="00E05EC9">
        <w:tab/>
        <w:t xml:space="preserve">T. M. Razykov, C. S. Ferekides, D. Morel, E. Stefanakos, H. S. Ullal, and H. M. Upadhyaya, "Solar photovoltaic electricity: Current status and future prospects," </w:t>
      </w:r>
      <w:r w:rsidRPr="00E05EC9">
        <w:rPr>
          <w:i/>
        </w:rPr>
        <w:t xml:space="preserve">Solar Energy, </w:t>
      </w:r>
      <w:r w:rsidRPr="00E05EC9">
        <w:t>vol. 85, no. 8, pp. 1580-1608, 8// 2011.</w:t>
      </w:r>
      <w:bookmarkEnd w:id="376"/>
    </w:p>
    <w:p w14:paraId="479675A4" w14:textId="77777777" w:rsidR="00DD1C1C" w:rsidRPr="00E05EC9" w:rsidRDefault="00DD1C1C" w:rsidP="002740BD">
      <w:pPr>
        <w:pStyle w:val="EndNoteBibliography"/>
      </w:pPr>
      <w:bookmarkStart w:id="377" w:name="_ENREF_6"/>
      <w:r w:rsidRPr="00E05EC9">
        <w:t>[6]</w:t>
      </w:r>
      <w:r w:rsidRPr="00E05EC9">
        <w:tab/>
        <w:t xml:space="preserve">N. Kannan and D. Vakeesan, "Solar energy for future world: - A review," </w:t>
      </w:r>
      <w:r w:rsidRPr="00E05EC9">
        <w:rPr>
          <w:i/>
        </w:rPr>
        <w:t xml:space="preserve">Renewable and Sustainable Energy Reviews, </w:t>
      </w:r>
      <w:r w:rsidRPr="00E05EC9">
        <w:t>vol. 62, pp. 1092-1105, 9// 2016.</w:t>
      </w:r>
      <w:bookmarkEnd w:id="377"/>
    </w:p>
    <w:p w14:paraId="17B6D789" w14:textId="77777777" w:rsidR="00DD1C1C" w:rsidRPr="00E05EC9" w:rsidRDefault="00DD1C1C" w:rsidP="002740BD">
      <w:pPr>
        <w:pStyle w:val="EndNoteBibliography"/>
      </w:pPr>
      <w:bookmarkStart w:id="378" w:name="_ENREF_7"/>
      <w:r w:rsidRPr="00E05EC9">
        <w:t>[7]</w:t>
      </w:r>
      <w:r w:rsidRPr="00E05EC9">
        <w:tab/>
        <w:t xml:space="preserve">A. Zahedi, "Developing a method to accurately estimate the electricity cost of grid-connected solar PV in Bangkok," in </w:t>
      </w:r>
      <w:r w:rsidRPr="00E05EC9">
        <w:rPr>
          <w:i/>
        </w:rPr>
        <w:t>2014 International Conference and Utility Exhibition on Green Energy for Sustainable Development (ICUE)</w:t>
      </w:r>
      <w:r w:rsidRPr="00E05EC9">
        <w:t>, 2014, pp. 1-4.</w:t>
      </w:r>
      <w:bookmarkEnd w:id="378"/>
    </w:p>
    <w:p w14:paraId="6D986DFD" w14:textId="77777777" w:rsidR="00DD1C1C" w:rsidRPr="00E05EC9" w:rsidRDefault="00DD1C1C" w:rsidP="002740BD">
      <w:pPr>
        <w:pStyle w:val="EndNoteBibliography"/>
      </w:pPr>
      <w:bookmarkStart w:id="379" w:name="_ENREF_8"/>
      <w:r w:rsidRPr="00E05EC9">
        <w:t>[8]</w:t>
      </w:r>
      <w:r w:rsidRPr="00E05EC9">
        <w:tab/>
        <w:t xml:space="preserve">S. V. Valentine, "Understanding the variability of wind power costs," </w:t>
      </w:r>
      <w:r w:rsidRPr="00E05EC9">
        <w:rPr>
          <w:i/>
        </w:rPr>
        <w:t xml:space="preserve">Renewable and Sustainable Energy Reviews, </w:t>
      </w:r>
      <w:r w:rsidRPr="00E05EC9">
        <w:t>vol. 15, no. 8, pp. 3632-3639, 10// 2011.</w:t>
      </w:r>
      <w:bookmarkEnd w:id="379"/>
    </w:p>
    <w:p w14:paraId="107E0269" w14:textId="77777777" w:rsidR="00DD1C1C" w:rsidRPr="00E05EC9" w:rsidRDefault="00DD1C1C" w:rsidP="002740BD">
      <w:pPr>
        <w:pStyle w:val="EndNoteBibliography"/>
      </w:pPr>
      <w:bookmarkStart w:id="380" w:name="_ENREF_9"/>
      <w:r w:rsidRPr="00E05EC9">
        <w:t>[9]</w:t>
      </w:r>
      <w:r w:rsidRPr="00E05EC9">
        <w:tab/>
        <w:t xml:space="preserve">Y. Li and C. Liu, "Estimating solar energy potentials on pitched roofs," </w:t>
      </w:r>
      <w:r w:rsidRPr="00E05EC9">
        <w:rPr>
          <w:i/>
        </w:rPr>
        <w:t xml:space="preserve">Energy and Buildings, </w:t>
      </w:r>
      <w:r w:rsidRPr="00E05EC9">
        <w:t>vol. 139, pp. 101-107, 3/15/ 2017.</w:t>
      </w:r>
      <w:bookmarkEnd w:id="380"/>
    </w:p>
    <w:p w14:paraId="7B55A249" w14:textId="77777777" w:rsidR="00DD1C1C" w:rsidRPr="00E05EC9" w:rsidRDefault="00DD1C1C" w:rsidP="002740BD">
      <w:pPr>
        <w:pStyle w:val="EndNoteBibliography"/>
      </w:pPr>
      <w:bookmarkStart w:id="381" w:name="_ENREF_10"/>
      <w:r w:rsidRPr="00E05EC9">
        <w:t>[10]</w:t>
      </w:r>
      <w:r w:rsidRPr="00E05EC9">
        <w:tab/>
        <w:t xml:space="preserve">I. MacGill, "Electricity market design for facilitating the integration of wind energy: Experience and prospects with the Australian National Electricity Market," </w:t>
      </w:r>
      <w:r w:rsidRPr="00E05EC9">
        <w:rPr>
          <w:i/>
        </w:rPr>
        <w:t xml:space="preserve">Energy Policy, </w:t>
      </w:r>
      <w:r w:rsidRPr="00E05EC9">
        <w:t>vol. 38, no. 7, pp. 3180-3191, 7// 2010.</w:t>
      </w:r>
      <w:bookmarkEnd w:id="381"/>
    </w:p>
    <w:p w14:paraId="3F14EEE4" w14:textId="77777777" w:rsidR="00DD1C1C" w:rsidRPr="00E05EC9" w:rsidRDefault="00DD1C1C" w:rsidP="002740BD">
      <w:pPr>
        <w:pStyle w:val="EndNoteBibliography"/>
      </w:pPr>
      <w:bookmarkStart w:id="382" w:name="_ENREF_11"/>
      <w:r w:rsidRPr="00E05EC9">
        <w:t>[11]</w:t>
      </w:r>
      <w:r w:rsidRPr="00E05EC9">
        <w:tab/>
        <w:t xml:space="preserve">C. Ma, M. Polyakov, and R. Pandit, "Capitalisation of residential solar photovoltaic systems in Western Australia," </w:t>
      </w:r>
      <w:r w:rsidRPr="00E05EC9">
        <w:rPr>
          <w:i/>
        </w:rPr>
        <w:t xml:space="preserve">Australian Journal of Agricultural and Resource Economics, </w:t>
      </w:r>
      <w:r w:rsidRPr="00E05EC9">
        <w:t>vol. 60, no. 3, pp. 366-385, 2016.</w:t>
      </w:r>
      <w:bookmarkEnd w:id="382"/>
    </w:p>
    <w:p w14:paraId="03034348" w14:textId="77777777" w:rsidR="00DD1C1C" w:rsidRPr="00E05EC9" w:rsidRDefault="00DD1C1C" w:rsidP="002740BD">
      <w:pPr>
        <w:pStyle w:val="EndNoteBibliography"/>
      </w:pPr>
      <w:bookmarkStart w:id="383" w:name="_ENREF_12"/>
      <w:r w:rsidRPr="00E05EC9">
        <w:t>[12]</w:t>
      </w:r>
      <w:r w:rsidRPr="00E05EC9">
        <w:tab/>
        <w:t xml:space="preserve">P. Jahangiri and D. C. Aliprantis, "Distributed Volt/VAr Control by PV Inverters," </w:t>
      </w:r>
      <w:r w:rsidRPr="00E05EC9">
        <w:rPr>
          <w:i/>
        </w:rPr>
        <w:t xml:space="preserve">IEEE Transactions on Power Systems, </w:t>
      </w:r>
      <w:r w:rsidRPr="00E05EC9">
        <w:t>vol. 28, no. 3, pp. 3429-3439, 2013.</w:t>
      </w:r>
      <w:bookmarkEnd w:id="383"/>
    </w:p>
    <w:p w14:paraId="5323B5C8" w14:textId="77777777" w:rsidR="00DD1C1C" w:rsidRPr="00E05EC9" w:rsidRDefault="00DD1C1C" w:rsidP="002740BD">
      <w:pPr>
        <w:pStyle w:val="EndNoteBibliography"/>
      </w:pPr>
      <w:bookmarkStart w:id="384" w:name="_ENREF_13"/>
      <w:r w:rsidRPr="00E05EC9">
        <w:t>[13]</w:t>
      </w:r>
      <w:r w:rsidRPr="00E05EC9">
        <w:tab/>
        <w:t xml:space="preserve">A. Zahedi, "A review on feed-in tariff in Australia, what it is now and what it should be," </w:t>
      </w:r>
      <w:r w:rsidRPr="00E05EC9">
        <w:rPr>
          <w:i/>
        </w:rPr>
        <w:t xml:space="preserve">Renewable and Sustainable Energy Reviews, </w:t>
      </w:r>
      <w:r w:rsidRPr="00E05EC9">
        <w:t>vol. 14, no. 9, pp. 3252-3255, 12// 2010.</w:t>
      </w:r>
      <w:bookmarkEnd w:id="384"/>
    </w:p>
    <w:p w14:paraId="0378E461" w14:textId="77777777" w:rsidR="00DD1C1C" w:rsidRPr="00E05EC9" w:rsidRDefault="00DD1C1C" w:rsidP="002740BD">
      <w:pPr>
        <w:pStyle w:val="EndNoteBibliography"/>
      </w:pPr>
      <w:bookmarkStart w:id="385" w:name="_ENREF_14"/>
      <w:r w:rsidRPr="00E05EC9">
        <w:t>[14]</w:t>
      </w:r>
      <w:r w:rsidRPr="00E05EC9">
        <w:tab/>
        <w:t xml:space="preserve">J. v. Appen, M. Braun, and R. Estrella, "A framework for different storage use cases in distribution systems," in </w:t>
      </w:r>
      <w:r w:rsidRPr="00E05EC9">
        <w:rPr>
          <w:i/>
        </w:rPr>
        <w:t>CIRED 2012 Workshop: Integration of Renewables into the Distribution Grid</w:t>
      </w:r>
      <w:r w:rsidRPr="00E05EC9">
        <w:t>, 2012, pp. 1-4.</w:t>
      </w:r>
      <w:bookmarkEnd w:id="385"/>
    </w:p>
    <w:p w14:paraId="3662BF6B" w14:textId="77777777" w:rsidR="00DD1C1C" w:rsidRPr="00E05EC9" w:rsidRDefault="00DD1C1C" w:rsidP="002740BD">
      <w:pPr>
        <w:pStyle w:val="EndNoteBibliography"/>
      </w:pPr>
      <w:bookmarkStart w:id="386" w:name="_ENREF_15"/>
      <w:r w:rsidRPr="00E05EC9">
        <w:t>[15]</w:t>
      </w:r>
      <w:r w:rsidRPr="00E05EC9">
        <w:tab/>
        <w:t xml:space="preserve">J. v. Appen, T. Stetz, M. Braun, and A. Schmiegel, "Local Voltage Control Strategies for PV Storage Systems in Distribution Grids," </w:t>
      </w:r>
      <w:r w:rsidRPr="00E05EC9">
        <w:rPr>
          <w:i/>
        </w:rPr>
        <w:t xml:space="preserve">IEEE Transactions on Smart Grid, </w:t>
      </w:r>
      <w:r w:rsidRPr="00E05EC9">
        <w:t>vol. 5, no. 2, pp. 1002-1009, 2014.</w:t>
      </w:r>
      <w:bookmarkEnd w:id="386"/>
    </w:p>
    <w:p w14:paraId="570B47D3" w14:textId="77777777" w:rsidR="00DD1C1C" w:rsidRPr="00E05EC9" w:rsidRDefault="00DD1C1C" w:rsidP="002740BD">
      <w:pPr>
        <w:pStyle w:val="EndNoteBibliography"/>
      </w:pPr>
      <w:bookmarkStart w:id="387" w:name="_ENREF_16"/>
      <w:r w:rsidRPr="00E05EC9">
        <w:t>[16]</w:t>
      </w:r>
      <w:r w:rsidRPr="00E05EC9">
        <w:tab/>
        <w:t xml:space="preserve">J. D. Farmer and F. Lafond, "How predictable is technological progress?," </w:t>
      </w:r>
      <w:r w:rsidRPr="00E05EC9">
        <w:rPr>
          <w:i/>
        </w:rPr>
        <w:t xml:space="preserve">Research Policy, </w:t>
      </w:r>
      <w:r w:rsidRPr="00E05EC9">
        <w:t>vol. 45, no. 3, pp. 647-665, 4// 2016.</w:t>
      </w:r>
      <w:bookmarkEnd w:id="387"/>
    </w:p>
    <w:p w14:paraId="1CC589BA" w14:textId="49B25D4A" w:rsidR="00DD1C1C" w:rsidRPr="00E05EC9" w:rsidRDefault="00DD1C1C" w:rsidP="002740BD">
      <w:pPr>
        <w:pStyle w:val="EndNoteBibliography"/>
      </w:pPr>
      <w:bookmarkStart w:id="388" w:name="_ENREF_17"/>
      <w:r w:rsidRPr="00E05EC9">
        <w:t>[17]</w:t>
      </w:r>
      <w:r w:rsidRPr="00E05EC9">
        <w:tab/>
        <w:t xml:space="preserve">SavOnSolar. (2017, CA LIC #998752). </w:t>
      </w:r>
      <w:r w:rsidRPr="00E05EC9">
        <w:rPr>
          <w:i/>
        </w:rPr>
        <w:t xml:space="preserve">How Does Solar Power Work?  </w:t>
      </w:r>
      <w:r w:rsidRPr="00E05EC9">
        <w:t xml:space="preserve">[Website]. Available: </w:t>
      </w:r>
      <w:hyperlink r:id="rId236" w:history="1">
        <w:r w:rsidRPr="00E05EC9">
          <w:rPr>
            <w:rStyle w:val="Hyperlink"/>
          </w:rPr>
          <w:t>http://savonsolar.com/how-solar-works/</w:t>
        </w:r>
        <w:bookmarkEnd w:id="388"/>
      </w:hyperlink>
    </w:p>
    <w:p w14:paraId="25FD91F4" w14:textId="77777777" w:rsidR="00DD1C1C" w:rsidRPr="00E05EC9" w:rsidRDefault="00DD1C1C" w:rsidP="002740BD">
      <w:pPr>
        <w:pStyle w:val="EndNoteBibliography"/>
      </w:pPr>
      <w:bookmarkStart w:id="389" w:name="_ENREF_18"/>
      <w:r w:rsidRPr="00E05EC9">
        <w:lastRenderedPageBreak/>
        <w:t>[18]</w:t>
      </w:r>
      <w:r w:rsidRPr="00E05EC9">
        <w:tab/>
        <w:t xml:space="preserve">M. Grätzel, "Photovoltaic and photoelectrochemical conversion of solar energy," </w:t>
      </w:r>
      <w:r w:rsidRPr="00E05EC9">
        <w:rPr>
          <w:i/>
        </w:rPr>
        <w:t xml:space="preserve">Philosophical Transactions of the Royal Society A: Mathematical, Physical and Engineering Sciences, </w:t>
      </w:r>
      <w:r w:rsidRPr="00E05EC9">
        <w:t>vol. 365, no. 1853, pp. 993-1005, 2007.</w:t>
      </w:r>
      <w:bookmarkEnd w:id="389"/>
    </w:p>
    <w:p w14:paraId="31E4BC72" w14:textId="77777777" w:rsidR="00DD1C1C" w:rsidRPr="00E05EC9" w:rsidRDefault="00DD1C1C" w:rsidP="002740BD">
      <w:pPr>
        <w:pStyle w:val="EndNoteBibliography"/>
      </w:pPr>
      <w:bookmarkStart w:id="390" w:name="_ENREF_19"/>
      <w:r w:rsidRPr="00E05EC9">
        <w:t>[19]</w:t>
      </w:r>
      <w:r w:rsidRPr="00E05EC9">
        <w:tab/>
        <w:t xml:space="preserve">P. G. V. Sampaio and M. O. A. González, "Photovoltaic solar energy: Conceptual framework," </w:t>
      </w:r>
      <w:r w:rsidRPr="00E05EC9">
        <w:rPr>
          <w:i/>
        </w:rPr>
        <w:t xml:space="preserve">Renewable and Sustainable Energy Reviews, </w:t>
      </w:r>
      <w:r w:rsidRPr="00E05EC9">
        <w:t>vol. 74, pp. 590-601, 7// 2017.</w:t>
      </w:r>
      <w:bookmarkEnd w:id="390"/>
    </w:p>
    <w:p w14:paraId="4200083C" w14:textId="77777777" w:rsidR="00DD1C1C" w:rsidRPr="00E05EC9" w:rsidRDefault="00DD1C1C" w:rsidP="002740BD">
      <w:pPr>
        <w:pStyle w:val="EndNoteBibliography"/>
      </w:pPr>
      <w:bookmarkStart w:id="391" w:name="_ENREF_20"/>
      <w:r w:rsidRPr="00E05EC9">
        <w:t>[20]</w:t>
      </w:r>
      <w:r w:rsidRPr="00E05EC9">
        <w:tab/>
        <w:t xml:space="preserve">L. El Chaar, L. A. lamont, and N. El Zein, "Review of photovoltaic technologies," </w:t>
      </w:r>
      <w:r w:rsidRPr="00E05EC9">
        <w:rPr>
          <w:i/>
        </w:rPr>
        <w:t xml:space="preserve">Renewable and Sustainable Energy Reviews, </w:t>
      </w:r>
      <w:r w:rsidRPr="00E05EC9">
        <w:t>vol. 15, no. 5, pp. 2165-2175, 6// 2011.</w:t>
      </w:r>
      <w:bookmarkEnd w:id="391"/>
    </w:p>
    <w:p w14:paraId="4DFC12C1" w14:textId="77777777" w:rsidR="00DD1C1C" w:rsidRPr="00E05EC9" w:rsidRDefault="00DD1C1C" w:rsidP="002740BD">
      <w:pPr>
        <w:pStyle w:val="EndNoteBibliography"/>
      </w:pPr>
      <w:bookmarkStart w:id="392" w:name="_ENREF_21"/>
      <w:r w:rsidRPr="00E05EC9">
        <w:t>[21]</w:t>
      </w:r>
      <w:r w:rsidRPr="00E05EC9">
        <w:tab/>
        <w:t xml:space="preserve">S. Yilmaz, H. R. Ozcalik, S. Kesler, F. Dincer, and B. Yelmen, "The analysis of different PV power systems for the determination of optimal PV panels and system installation—A case study in Kahramanmaras, Turkey," </w:t>
      </w:r>
      <w:r w:rsidRPr="00E05EC9">
        <w:rPr>
          <w:i/>
        </w:rPr>
        <w:t xml:space="preserve">Renewable and Sustainable Energy Reviews, </w:t>
      </w:r>
      <w:r w:rsidRPr="00E05EC9">
        <w:t>vol. 52, pp. 1015-1024, 12// 2015.</w:t>
      </w:r>
      <w:bookmarkEnd w:id="392"/>
    </w:p>
    <w:p w14:paraId="04CDEBD4" w14:textId="77777777" w:rsidR="00DD1C1C" w:rsidRPr="00E05EC9" w:rsidRDefault="00DD1C1C" w:rsidP="002740BD">
      <w:pPr>
        <w:pStyle w:val="EndNoteBibliography"/>
      </w:pPr>
      <w:bookmarkStart w:id="393" w:name="_ENREF_22"/>
      <w:r w:rsidRPr="00E05EC9">
        <w:t>[22]</w:t>
      </w:r>
      <w:r w:rsidRPr="00E05EC9">
        <w:tab/>
        <w:t xml:space="preserve">A. Park and P. Lappas, "Evaluating demand charge reduction for commercial-scale solar PV coupled with battery storage," </w:t>
      </w:r>
      <w:r w:rsidRPr="00E05EC9">
        <w:rPr>
          <w:i/>
        </w:rPr>
        <w:t xml:space="preserve">Renewable Energy, </w:t>
      </w:r>
      <w:r w:rsidRPr="00E05EC9">
        <w:t>vol. 108, pp. 523-532, 8// 2017.</w:t>
      </w:r>
      <w:bookmarkEnd w:id="393"/>
    </w:p>
    <w:p w14:paraId="3709FA03" w14:textId="2E0861BC" w:rsidR="00DD1C1C" w:rsidRPr="00E05EC9" w:rsidRDefault="00DD1C1C" w:rsidP="002740BD">
      <w:pPr>
        <w:pStyle w:val="EndNoteBibliography"/>
      </w:pPr>
      <w:bookmarkStart w:id="394" w:name="_ENREF_23"/>
      <w:r w:rsidRPr="00E05EC9">
        <w:t>[23]</w:t>
      </w:r>
      <w:r w:rsidRPr="00E05EC9">
        <w:tab/>
        <w:t xml:space="preserve">S. Voltaics. (2017, 9/16). </w:t>
      </w:r>
      <w:r w:rsidRPr="00E05EC9">
        <w:rPr>
          <w:i/>
        </w:rPr>
        <w:t>Standard Test Conditions</w:t>
      </w:r>
      <w:r w:rsidRPr="00E05EC9">
        <w:t xml:space="preserve">. Available: </w:t>
      </w:r>
      <w:hyperlink r:id="rId237" w:history="1">
        <w:r w:rsidRPr="00E05EC9">
          <w:rPr>
            <w:rStyle w:val="Hyperlink"/>
          </w:rPr>
          <w:t>http://sinovoltaics.com/solar-basics/measuring-the-temperature-coefficients-of-a-pv-module/</w:t>
        </w:r>
        <w:bookmarkEnd w:id="394"/>
      </w:hyperlink>
    </w:p>
    <w:p w14:paraId="4F58DADE" w14:textId="77777777" w:rsidR="00DD1C1C" w:rsidRPr="00E05EC9" w:rsidRDefault="00DD1C1C" w:rsidP="002740BD">
      <w:pPr>
        <w:pStyle w:val="EndNoteBibliography"/>
      </w:pPr>
      <w:bookmarkStart w:id="395" w:name="_ENREF_24"/>
      <w:r w:rsidRPr="00E05EC9">
        <w:t>[24]</w:t>
      </w:r>
      <w:r w:rsidRPr="00E05EC9">
        <w:tab/>
        <w:t>Deloitte, "US Solar Power Growth through 2040 Exponential or inconsequential?," September 2015 2015.</w:t>
      </w:r>
      <w:bookmarkEnd w:id="395"/>
    </w:p>
    <w:p w14:paraId="5DBF22F5" w14:textId="77777777" w:rsidR="00DD1C1C" w:rsidRPr="00E05EC9" w:rsidRDefault="00DD1C1C" w:rsidP="002740BD">
      <w:pPr>
        <w:pStyle w:val="EndNoteBibliography"/>
      </w:pPr>
      <w:bookmarkStart w:id="396" w:name="_ENREF_25"/>
      <w:r w:rsidRPr="00E05EC9">
        <w:t>[25]</w:t>
      </w:r>
      <w:r w:rsidRPr="00E05EC9">
        <w:tab/>
        <w:t>C. E. Council, "Clean Energy Australia Report 2015," 2015. Printed by Complete Colour Printing.</w:t>
      </w:r>
      <w:bookmarkEnd w:id="396"/>
    </w:p>
    <w:p w14:paraId="6D556B28" w14:textId="77777777" w:rsidR="00DD1C1C" w:rsidRPr="00E05EC9" w:rsidRDefault="00DD1C1C" w:rsidP="002740BD">
      <w:pPr>
        <w:pStyle w:val="EndNoteBibliography"/>
      </w:pPr>
      <w:bookmarkStart w:id="397" w:name="_ENREF_26"/>
      <w:r w:rsidRPr="00E05EC9">
        <w:t>[26]</w:t>
      </w:r>
      <w:r w:rsidRPr="00E05EC9">
        <w:tab/>
        <w:t>REN21, "Renewables 2016 Global Status Report," no. REN21. 2016., 2016 2016.</w:t>
      </w:r>
      <w:bookmarkEnd w:id="397"/>
    </w:p>
    <w:p w14:paraId="34ED3ED7" w14:textId="77777777" w:rsidR="00DD1C1C" w:rsidRPr="00E05EC9" w:rsidRDefault="00DD1C1C" w:rsidP="002740BD">
      <w:pPr>
        <w:pStyle w:val="EndNoteBibliography"/>
      </w:pPr>
      <w:bookmarkStart w:id="398" w:name="_ENREF_27"/>
      <w:r w:rsidRPr="00E05EC9">
        <w:t>[27]</w:t>
      </w:r>
      <w:r w:rsidRPr="00E05EC9">
        <w:tab/>
        <w:t xml:space="preserve">I. Güney, N. Onat, and G. Koçyiğit, "Cost calculation algorithm for stand-alone photovoltaic systems," </w:t>
      </w:r>
      <w:r w:rsidRPr="00E05EC9">
        <w:rPr>
          <w:i/>
        </w:rPr>
        <w:t xml:space="preserve">WSEAS Transactions on Systems, </w:t>
      </w:r>
      <w:r w:rsidRPr="00E05EC9">
        <w:t>vol. 8, no. 7, pp. 835-844, 2009.</w:t>
      </w:r>
      <w:bookmarkEnd w:id="398"/>
    </w:p>
    <w:p w14:paraId="22E31D81" w14:textId="77777777" w:rsidR="00DD1C1C" w:rsidRPr="00E05EC9" w:rsidRDefault="00DD1C1C" w:rsidP="002740BD">
      <w:pPr>
        <w:pStyle w:val="EndNoteBibliography"/>
      </w:pPr>
      <w:bookmarkStart w:id="399" w:name="_ENREF_28"/>
      <w:r w:rsidRPr="00E05EC9">
        <w:t>[28]</w:t>
      </w:r>
      <w:r w:rsidRPr="00E05EC9">
        <w:tab/>
        <w:t>I. T. R. f. Photovoltaic, "International Technology Roadmap for Photovoltaic (ITRPV) 2014 Results," 2015.</w:t>
      </w:r>
      <w:bookmarkEnd w:id="399"/>
    </w:p>
    <w:p w14:paraId="6F78B0CB" w14:textId="77777777" w:rsidR="00DD1C1C" w:rsidRPr="00E05EC9" w:rsidRDefault="00DD1C1C" w:rsidP="002740BD">
      <w:pPr>
        <w:pStyle w:val="EndNoteBibliography"/>
      </w:pPr>
      <w:bookmarkStart w:id="400" w:name="_ENREF_29"/>
      <w:r w:rsidRPr="00E05EC9">
        <w:t>[29]</w:t>
      </w:r>
      <w:r w:rsidRPr="00E05EC9">
        <w:tab/>
        <w:t xml:space="preserve">M. A. Green, K. Emery, Y. Hishikawa, W. Warta, and E. D. Dunlop, "Solar cell efficiency tables (Version 45)," </w:t>
      </w:r>
      <w:r w:rsidRPr="00E05EC9">
        <w:rPr>
          <w:i/>
        </w:rPr>
        <w:t xml:space="preserve">Progress in Photovoltaics: Research and Applications, </w:t>
      </w:r>
      <w:r w:rsidRPr="00E05EC9">
        <w:t>vol. 23, no. 1, pp. 1-9, 2015.</w:t>
      </w:r>
      <w:bookmarkEnd w:id="400"/>
    </w:p>
    <w:p w14:paraId="5C962AC9" w14:textId="77777777" w:rsidR="00DD1C1C" w:rsidRPr="00E05EC9" w:rsidRDefault="00DD1C1C" w:rsidP="002740BD">
      <w:pPr>
        <w:pStyle w:val="EndNoteBibliography"/>
      </w:pPr>
      <w:bookmarkStart w:id="401" w:name="_ENREF_30"/>
      <w:r w:rsidRPr="00E05EC9">
        <w:t>[30]</w:t>
      </w:r>
      <w:r w:rsidRPr="00E05EC9">
        <w:tab/>
        <w:t xml:space="preserve">V. Sharma and S. S. Chandel, "Performance and degradation analysis for long term reliability of solar photovoltaic systems: A review," </w:t>
      </w:r>
      <w:r w:rsidRPr="00E05EC9">
        <w:rPr>
          <w:i/>
        </w:rPr>
        <w:t xml:space="preserve">Renewable and Sustainable Energy Reviews, </w:t>
      </w:r>
      <w:r w:rsidRPr="00E05EC9">
        <w:t>vol. 27, pp. 753-767, 2013/11/01/ 2013.</w:t>
      </w:r>
      <w:bookmarkEnd w:id="401"/>
    </w:p>
    <w:p w14:paraId="4F3CD4D4" w14:textId="77777777" w:rsidR="00DD1C1C" w:rsidRPr="00E05EC9" w:rsidRDefault="00DD1C1C" w:rsidP="002740BD">
      <w:pPr>
        <w:pStyle w:val="EndNoteBibliography"/>
      </w:pPr>
      <w:bookmarkStart w:id="402" w:name="_ENREF_31"/>
      <w:r w:rsidRPr="00E05EC9">
        <w:t>[31]</w:t>
      </w:r>
      <w:r w:rsidRPr="00E05EC9">
        <w:tab/>
        <w:t xml:space="preserve">E. L. Meyer and E. E. v. Dyk, "Assessing the reliability and degradation of photovoltaic module performance parameters," </w:t>
      </w:r>
      <w:r w:rsidRPr="00E05EC9">
        <w:rPr>
          <w:i/>
        </w:rPr>
        <w:t xml:space="preserve">IEEE Transactions on Reliability, </w:t>
      </w:r>
      <w:r w:rsidRPr="00E05EC9">
        <w:t>vol. 53, no. 1, pp. 83-92, 2004.</w:t>
      </w:r>
      <w:bookmarkEnd w:id="402"/>
    </w:p>
    <w:p w14:paraId="7BFC36F3" w14:textId="77777777" w:rsidR="00DD1C1C" w:rsidRPr="00E05EC9" w:rsidRDefault="00DD1C1C" w:rsidP="002740BD">
      <w:pPr>
        <w:pStyle w:val="EndNoteBibliography"/>
      </w:pPr>
      <w:bookmarkStart w:id="403" w:name="_ENREF_32"/>
      <w:r w:rsidRPr="00E05EC9">
        <w:t>[32]</w:t>
      </w:r>
      <w:r w:rsidRPr="00E05EC9">
        <w:tab/>
        <w:t xml:space="preserve">D. C. Jordan and S. R. Kurtz, "Photovoltaic degradation rates—an analytical review," </w:t>
      </w:r>
      <w:r w:rsidRPr="00E05EC9">
        <w:rPr>
          <w:i/>
        </w:rPr>
        <w:t xml:space="preserve">Progress in photovoltaics: Research and Applications, </w:t>
      </w:r>
      <w:r w:rsidRPr="00E05EC9">
        <w:t>vol. 21, no. 1, pp. 12-29, 2013.</w:t>
      </w:r>
      <w:bookmarkEnd w:id="403"/>
    </w:p>
    <w:p w14:paraId="25353094" w14:textId="77777777" w:rsidR="00DD1C1C" w:rsidRPr="00E05EC9" w:rsidRDefault="00DD1C1C" w:rsidP="002740BD">
      <w:pPr>
        <w:pStyle w:val="EndNoteBibliography"/>
      </w:pPr>
      <w:bookmarkStart w:id="404" w:name="_ENREF_33"/>
      <w:r w:rsidRPr="00E05EC9">
        <w:t>[33]</w:t>
      </w:r>
      <w:r w:rsidRPr="00E05EC9">
        <w:tab/>
        <w:t xml:space="preserve">Ö. Özden, Y. Duru, S. Zengin, and M. Boztepe, "Design and implementation of programmable PV simulator," in </w:t>
      </w:r>
      <w:r w:rsidRPr="00E05EC9">
        <w:rPr>
          <w:i/>
        </w:rPr>
        <w:t>Fundamentals of Electrical Engineering (ISFEE), 2016 International Symposium on</w:t>
      </w:r>
      <w:r w:rsidRPr="00E05EC9">
        <w:t>, 2016, pp. 1-5: IEEE.</w:t>
      </w:r>
      <w:bookmarkEnd w:id="404"/>
    </w:p>
    <w:p w14:paraId="7124145B" w14:textId="77777777" w:rsidR="00DD1C1C" w:rsidRPr="00E05EC9" w:rsidRDefault="00DD1C1C" w:rsidP="002740BD">
      <w:pPr>
        <w:pStyle w:val="EndNoteBibliography"/>
      </w:pPr>
      <w:bookmarkStart w:id="405" w:name="_ENREF_34"/>
      <w:r w:rsidRPr="00E05EC9">
        <w:t>[34]</w:t>
      </w:r>
      <w:r w:rsidRPr="00E05EC9">
        <w:tab/>
        <w:t xml:space="preserve">S. Silvestre, A. Boronat, and A. Chouder, "Study of bypass diodes configuration on PV modules," </w:t>
      </w:r>
      <w:r w:rsidRPr="00E05EC9">
        <w:rPr>
          <w:i/>
        </w:rPr>
        <w:t xml:space="preserve">Applied Energy, </w:t>
      </w:r>
      <w:r w:rsidRPr="00E05EC9">
        <w:t>vol. 86, no. 9, pp. 1632-1640, 2009.</w:t>
      </w:r>
      <w:bookmarkEnd w:id="405"/>
    </w:p>
    <w:p w14:paraId="227FA149" w14:textId="77777777" w:rsidR="00DD1C1C" w:rsidRPr="00E05EC9" w:rsidRDefault="00DD1C1C" w:rsidP="002740BD">
      <w:pPr>
        <w:pStyle w:val="EndNoteBibliography"/>
      </w:pPr>
      <w:bookmarkStart w:id="406" w:name="_ENREF_35"/>
      <w:r w:rsidRPr="00E05EC9">
        <w:t>[35]</w:t>
      </w:r>
      <w:r w:rsidRPr="00E05EC9">
        <w:tab/>
        <w:t xml:space="preserve">R. Baetens, R. De Coninck, L. Helsen, and D. Saelens, "The impact of domestic load profiles on the grid-interaction of building integrated photovoltaic (BIPV) systems in extremely low-energy dwellings," in </w:t>
      </w:r>
      <w:r w:rsidRPr="00E05EC9">
        <w:rPr>
          <w:i/>
        </w:rPr>
        <w:t>Zero Emission Buildings</w:t>
      </w:r>
      <w:r w:rsidRPr="00E05EC9">
        <w:t>, 2010, pp. 3-14.</w:t>
      </w:r>
      <w:bookmarkEnd w:id="406"/>
    </w:p>
    <w:p w14:paraId="65583CBE" w14:textId="77777777" w:rsidR="00DD1C1C" w:rsidRPr="00E05EC9" w:rsidRDefault="00DD1C1C" w:rsidP="002740BD">
      <w:pPr>
        <w:pStyle w:val="EndNoteBibliography"/>
      </w:pPr>
      <w:bookmarkStart w:id="407" w:name="_ENREF_36"/>
      <w:r w:rsidRPr="00E05EC9">
        <w:t>[36]</w:t>
      </w:r>
      <w:r w:rsidRPr="00E05EC9">
        <w:tab/>
        <w:t xml:space="preserve">R. Barrios and F. Dios, "Exponentiated Weibull model for the irradiance probability density function of a laser beam propagating through atmospheric turbulence," </w:t>
      </w:r>
      <w:r w:rsidRPr="00E05EC9">
        <w:rPr>
          <w:i/>
        </w:rPr>
        <w:t xml:space="preserve">Optics &amp; Laser Technology, </w:t>
      </w:r>
      <w:r w:rsidRPr="00E05EC9">
        <w:t>vol. 45, pp. 13-20, 2// 2013.</w:t>
      </w:r>
      <w:bookmarkEnd w:id="407"/>
    </w:p>
    <w:p w14:paraId="08E133A5" w14:textId="77777777" w:rsidR="00DD1C1C" w:rsidRPr="00E05EC9" w:rsidRDefault="00DD1C1C" w:rsidP="002740BD">
      <w:pPr>
        <w:pStyle w:val="EndNoteBibliography"/>
      </w:pPr>
      <w:bookmarkStart w:id="408" w:name="_ENREF_37"/>
      <w:r w:rsidRPr="00E05EC9">
        <w:lastRenderedPageBreak/>
        <w:t>[37]</w:t>
      </w:r>
      <w:r w:rsidRPr="00E05EC9">
        <w:tab/>
        <w:t xml:space="preserve">B. S. Borowy and Z. M. Salameh, "Methodology for optimally sizing the combination of a battery bank and PV array in a wind/PV hybrid system," </w:t>
      </w:r>
      <w:r w:rsidRPr="00E05EC9">
        <w:rPr>
          <w:i/>
        </w:rPr>
        <w:t xml:space="preserve">IEEE Transactions on Energy Conversion, </w:t>
      </w:r>
      <w:r w:rsidRPr="00E05EC9">
        <w:t>vol. 11, no. 2, pp. 367-375, 1996.</w:t>
      </w:r>
      <w:bookmarkEnd w:id="408"/>
    </w:p>
    <w:p w14:paraId="4DBA85C9" w14:textId="77777777" w:rsidR="00DD1C1C" w:rsidRPr="00E05EC9" w:rsidRDefault="00DD1C1C" w:rsidP="002740BD">
      <w:pPr>
        <w:pStyle w:val="EndNoteBibliography"/>
      </w:pPr>
      <w:bookmarkStart w:id="409" w:name="_ENREF_38"/>
      <w:r w:rsidRPr="00E05EC9">
        <w:t>[38]</w:t>
      </w:r>
      <w:r w:rsidRPr="00E05EC9">
        <w:tab/>
        <w:t xml:space="preserve">A. Zahedi, "Economic Aspects of energy systems, calculations of system's capital and electricty cost considering time value of money. (LECTURE NOTES)," </w:t>
      </w:r>
      <w:r w:rsidRPr="00E05EC9">
        <w:rPr>
          <w:i/>
        </w:rPr>
        <w:t xml:space="preserve">Lectures, </w:t>
      </w:r>
      <w:r w:rsidRPr="00E05EC9">
        <w:t>2013.</w:t>
      </w:r>
      <w:bookmarkEnd w:id="409"/>
    </w:p>
    <w:p w14:paraId="1489CA64" w14:textId="77777777" w:rsidR="00DD1C1C" w:rsidRPr="00E05EC9" w:rsidRDefault="00DD1C1C" w:rsidP="002740BD">
      <w:pPr>
        <w:pStyle w:val="EndNoteBibliography"/>
      </w:pPr>
      <w:bookmarkStart w:id="410" w:name="_ENREF_39"/>
      <w:r w:rsidRPr="00E05EC9">
        <w:t>[39]</w:t>
      </w:r>
      <w:r w:rsidRPr="00E05EC9">
        <w:tab/>
        <w:t xml:space="preserve">T. D. Mai, S. De Breucker, K. Baert, and J. Driesen, "Reconfigurable emulator for photovoltaic modules under static partial shading conditions," </w:t>
      </w:r>
      <w:r w:rsidRPr="00E05EC9">
        <w:rPr>
          <w:i/>
        </w:rPr>
        <w:t xml:space="preserve">Solar Energy, </w:t>
      </w:r>
      <w:r w:rsidRPr="00E05EC9">
        <w:t>vol. 141, pp. 256-265, 1/1/ 2017.</w:t>
      </w:r>
      <w:bookmarkEnd w:id="410"/>
    </w:p>
    <w:p w14:paraId="61816B7D" w14:textId="47A6D5DB" w:rsidR="00DD1C1C" w:rsidRPr="00E05EC9" w:rsidRDefault="00DD1C1C" w:rsidP="002740BD">
      <w:pPr>
        <w:pStyle w:val="EndNoteBibliography"/>
      </w:pPr>
      <w:bookmarkStart w:id="411" w:name="_ENREF_40"/>
      <w:r w:rsidRPr="00E05EC9">
        <w:t>[40]</w:t>
      </w:r>
      <w:r w:rsidRPr="00E05EC9">
        <w:tab/>
        <w:t xml:space="preserve">S. Solar. (2017). </w:t>
      </w:r>
      <w:r w:rsidRPr="00E05EC9">
        <w:rPr>
          <w:i/>
        </w:rPr>
        <w:t>250W Polycrystalline Module Data Sheet</w:t>
      </w:r>
      <w:r w:rsidRPr="00E05EC9">
        <w:t xml:space="preserve">. Available: </w:t>
      </w:r>
      <w:hyperlink r:id="rId238" w:history="1">
        <w:r w:rsidRPr="00E05EC9">
          <w:rPr>
            <w:rStyle w:val="Hyperlink"/>
          </w:rPr>
          <w:t>www.sapphire-solar.com</w:t>
        </w:r>
        <w:bookmarkEnd w:id="411"/>
      </w:hyperlink>
    </w:p>
    <w:p w14:paraId="494BA361" w14:textId="77777777" w:rsidR="00DD1C1C" w:rsidRPr="00E05EC9" w:rsidRDefault="00DD1C1C" w:rsidP="002740BD">
      <w:pPr>
        <w:pStyle w:val="EndNoteBibliography"/>
      </w:pPr>
      <w:bookmarkStart w:id="412" w:name="_ENREF_41"/>
      <w:r w:rsidRPr="00E05EC9">
        <w:t>[41]</w:t>
      </w:r>
      <w:r w:rsidRPr="00E05EC9">
        <w:tab/>
        <w:t xml:space="preserve">M. C. Alonso-García, J. M. Ruiz, and F. Chenlo, "Experimental study of mismatch and shading effects in the I–V characteristic of a photovoltaic module," </w:t>
      </w:r>
      <w:r w:rsidRPr="00E05EC9">
        <w:rPr>
          <w:i/>
        </w:rPr>
        <w:t xml:space="preserve">Solar Energy Materials and Solar Cells, </w:t>
      </w:r>
      <w:r w:rsidRPr="00E05EC9">
        <w:t>vol. 90, no. 3, pp. 329-340, 2/15/ 2006.</w:t>
      </w:r>
      <w:bookmarkEnd w:id="412"/>
    </w:p>
    <w:p w14:paraId="06071C16" w14:textId="77777777" w:rsidR="00DD1C1C" w:rsidRPr="00E05EC9" w:rsidRDefault="00DD1C1C" w:rsidP="002740BD">
      <w:pPr>
        <w:pStyle w:val="EndNoteBibliography"/>
      </w:pPr>
      <w:bookmarkStart w:id="413" w:name="_ENREF_42"/>
      <w:r w:rsidRPr="00E05EC9">
        <w:t>[42]</w:t>
      </w:r>
      <w:r w:rsidRPr="00E05EC9">
        <w:tab/>
        <w:t xml:space="preserve">S. S. Mohammed, D. Devaraj, and T. I. Ahamed, "Modeling, simulation and analysis of photovoltaic modules under partially shaded conditions," </w:t>
      </w:r>
      <w:r w:rsidRPr="00E05EC9">
        <w:rPr>
          <w:i/>
        </w:rPr>
        <w:t xml:space="preserve">Indian Journal of Science and Technology, </w:t>
      </w:r>
      <w:r w:rsidRPr="00E05EC9">
        <w:t>vol. 9, no. 16, 2016.</w:t>
      </w:r>
      <w:bookmarkEnd w:id="413"/>
    </w:p>
    <w:p w14:paraId="4A5C73C4" w14:textId="77777777" w:rsidR="00DD1C1C" w:rsidRPr="00E05EC9" w:rsidRDefault="00DD1C1C" w:rsidP="002740BD">
      <w:pPr>
        <w:pStyle w:val="EndNoteBibliography"/>
      </w:pPr>
      <w:bookmarkStart w:id="414" w:name="_ENREF_43"/>
      <w:r w:rsidRPr="00E05EC9">
        <w:t>[43]</w:t>
      </w:r>
      <w:r w:rsidRPr="00E05EC9">
        <w:tab/>
        <w:t xml:space="preserve">M. Q. Duong, K. H. Le, T. S. Dinh, M. Mussetta, and G. N. Sava, "Effects of bypass diode configurations on solar photovoltaic modules suffering from shading phenomenon," in </w:t>
      </w:r>
      <w:r w:rsidRPr="00E05EC9">
        <w:rPr>
          <w:i/>
        </w:rPr>
        <w:t>2017 10th International Symposium on Advanced Topics in Electrical Engineering (ATEE)</w:t>
      </w:r>
      <w:r w:rsidRPr="00E05EC9">
        <w:t>, 2017, pp. 731-735.</w:t>
      </w:r>
      <w:bookmarkEnd w:id="414"/>
    </w:p>
    <w:p w14:paraId="6DD7DE70" w14:textId="77777777" w:rsidR="00DD1C1C" w:rsidRPr="00E05EC9" w:rsidRDefault="00DD1C1C" w:rsidP="002740BD">
      <w:pPr>
        <w:pStyle w:val="EndNoteBibliography"/>
      </w:pPr>
      <w:bookmarkStart w:id="415" w:name="_ENREF_44"/>
      <w:r w:rsidRPr="00E05EC9">
        <w:t>[44]</w:t>
      </w:r>
      <w:r w:rsidRPr="00E05EC9">
        <w:tab/>
        <w:t xml:space="preserve">W. Herrmann, W. Wiesner, and W. Vaassen, "Hot spot investigations on PV modules-new concepts for a test standard and consequences for module design with respect to bypass diodes," in </w:t>
      </w:r>
      <w:r w:rsidRPr="00E05EC9">
        <w:rPr>
          <w:i/>
        </w:rPr>
        <w:t>Photovoltaic Specialists Conference, 1997., Conference Record of the Twenty-Sixth IEEE</w:t>
      </w:r>
      <w:r w:rsidRPr="00E05EC9">
        <w:t>, 1997, pp. 1129-1132: IEEE.</w:t>
      </w:r>
      <w:bookmarkEnd w:id="415"/>
    </w:p>
    <w:p w14:paraId="20A0CC2A" w14:textId="77777777" w:rsidR="00DD1C1C" w:rsidRPr="00E05EC9" w:rsidRDefault="00DD1C1C" w:rsidP="002740BD">
      <w:pPr>
        <w:pStyle w:val="EndNoteBibliography"/>
      </w:pPr>
      <w:bookmarkStart w:id="416" w:name="_ENREF_45"/>
      <w:r w:rsidRPr="00E05EC9">
        <w:t>[45]</w:t>
      </w:r>
      <w:r w:rsidRPr="00E05EC9">
        <w:tab/>
        <w:t>I. AspenCore, "Bypass Diodes in Solar," Electronic Tutorials 2017. AspenCore, Inc</w:t>
      </w:r>
      <w:bookmarkEnd w:id="416"/>
    </w:p>
    <w:p w14:paraId="0EA2CBEC" w14:textId="77777777" w:rsidR="00DD1C1C" w:rsidRPr="00E05EC9" w:rsidRDefault="00DD1C1C" w:rsidP="002740BD">
      <w:pPr>
        <w:pStyle w:val="EndNoteBibliography"/>
      </w:pPr>
      <w:bookmarkStart w:id="417" w:name="_ENREF_46"/>
      <w:r w:rsidRPr="00E05EC9">
        <w:t>[46]</w:t>
      </w:r>
      <w:r w:rsidRPr="00E05EC9">
        <w:tab/>
        <w:t xml:space="preserve">H. Jiang, L. Lu, and K. Sun, "Experimental investigation of the impact of airborne dust deposition on the performance of solar photovoltaic (PV) modules," </w:t>
      </w:r>
      <w:r w:rsidRPr="00E05EC9">
        <w:rPr>
          <w:i/>
        </w:rPr>
        <w:t xml:space="preserve">Atmospheric Environment, </w:t>
      </w:r>
      <w:r w:rsidRPr="00E05EC9">
        <w:t>vol. 45, no. 25, pp. 4299-4304, 2011/08/01/ 2011.</w:t>
      </w:r>
      <w:bookmarkEnd w:id="417"/>
    </w:p>
    <w:p w14:paraId="7E72BB56" w14:textId="77777777" w:rsidR="00DD1C1C" w:rsidRPr="00E05EC9" w:rsidRDefault="00DD1C1C" w:rsidP="002740BD">
      <w:pPr>
        <w:pStyle w:val="EndNoteBibliography"/>
      </w:pPr>
      <w:bookmarkStart w:id="418" w:name="_ENREF_47"/>
      <w:r w:rsidRPr="00E05EC9">
        <w:t>[47]</w:t>
      </w:r>
      <w:r w:rsidRPr="00E05EC9">
        <w:tab/>
        <w:t xml:space="preserve">M. Mani and R. Pillai, "Impact of dust on solar photovoltaic (PV) performance: Research status, challenges and recommendations," </w:t>
      </w:r>
      <w:r w:rsidRPr="00E05EC9">
        <w:rPr>
          <w:i/>
        </w:rPr>
        <w:t xml:space="preserve">Renewable and Sustainable Energy Reviews, </w:t>
      </w:r>
      <w:r w:rsidRPr="00E05EC9">
        <w:t>vol. 14, no. 9, pp. 3124-3131, 2010/12/01/ 2010.</w:t>
      </w:r>
      <w:bookmarkEnd w:id="418"/>
    </w:p>
    <w:p w14:paraId="4E12FD4C" w14:textId="77777777" w:rsidR="00DD1C1C" w:rsidRPr="00E05EC9" w:rsidRDefault="00DD1C1C" w:rsidP="002740BD">
      <w:pPr>
        <w:pStyle w:val="EndNoteBibliography"/>
      </w:pPr>
      <w:bookmarkStart w:id="419" w:name="_ENREF_48"/>
      <w:r w:rsidRPr="00E05EC9">
        <w:t>[48]</w:t>
      </w:r>
      <w:r w:rsidRPr="00E05EC9">
        <w:tab/>
        <w:t>A. Government, "Average Solar Usage and Generation Statistics," 2017.</w:t>
      </w:r>
      <w:bookmarkEnd w:id="419"/>
    </w:p>
    <w:p w14:paraId="63E5B339" w14:textId="77777777" w:rsidR="00DD1C1C" w:rsidRPr="00E05EC9" w:rsidRDefault="00DD1C1C" w:rsidP="002740BD">
      <w:pPr>
        <w:pStyle w:val="EndNoteBibliography"/>
      </w:pPr>
      <w:bookmarkStart w:id="420" w:name="_ENREF_49"/>
      <w:r w:rsidRPr="00E05EC9">
        <w:t>[49]</w:t>
      </w:r>
      <w:r w:rsidRPr="00E05EC9">
        <w:tab/>
        <w:t xml:space="preserve">S. Kumar and G. N. Tiwari, "Life cycle cost analysis of single slope hybrid (PV/T) active solar still," </w:t>
      </w:r>
      <w:r w:rsidRPr="00E05EC9">
        <w:rPr>
          <w:i/>
        </w:rPr>
        <w:t xml:space="preserve">Applied Energy, </w:t>
      </w:r>
      <w:r w:rsidRPr="00E05EC9">
        <w:t>vol. 86, no. 10, pp. 1995-2004, 2009/10/01/ 2009.</w:t>
      </w:r>
      <w:bookmarkEnd w:id="420"/>
    </w:p>
    <w:p w14:paraId="32E60D03" w14:textId="77777777" w:rsidR="00DD1C1C" w:rsidRPr="00E05EC9" w:rsidRDefault="00DD1C1C" w:rsidP="002740BD">
      <w:pPr>
        <w:pStyle w:val="EndNoteBibliography"/>
      </w:pPr>
      <w:bookmarkStart w:id="421" w:name="_ENREF_50"/>
      <w:r w:rsidRPr="00E05EC9">
        <w:t>[50]</w:t>
      </w:r>
      <w:r w:rsidRPr="00E05EC9">
        <w:tab/>
        <w:t xml:space="preserve">J. McCabe, "Salvage Value of Photovoltaic Systems," in </w:t>
      </w:r>
      <w:r w:rsidRPr="00E05EC9">
        <w:rPr>
          <w:i/>
        </w:rPr>
        <w:t>World Renewable Energy Forum. Littleton, CO</w:t>
      </w:r>
      <w:r w:rsidRPr="00E05EC9">
        <w:t>, 2011.</w:t>
      </w:r>
      <w:bookmarkEnd w:id="421"/>
    </w:p>
    <w:p w14:paraId="1DADCEDD" w14:textId="77777777" w:rsidR="00DD1C1C" w:rsidRPr="00E05EC9" w:rsidRDefault="00DD1C1C" w:rsidP="002740BD">
      <w:pPr>
        <w:pStyle w:val="EndNoteBibliography"/>
      </w:pPr>
      <w:bookmarkStart w:id="422" w:name="_ENREF_51"/>
      <w:r w:rsidRPr="00E05EC9">
        <w:t>[51]</w:t>
      </w:r>
      <w:r w:rsidRPr="00E05EC9">
        <w:tab/>
        <w:t xml:space="preserve">C. Rajoria, S. Agrawal, A. K. Dash, G. Tiwari, and M. Sodha, "A newer approach on cash flow diagram to investigate the effect of energy payback time and earned carbon credits on life cycle cost of different photovoltaic thermal array systems," </w:t>
      </w:r>
      <w:r w:rsidRPr="00E05EC9">
        <w:rPr>
          <w:i/>
        </w:rPr>
        <w:t xml:space="preserve">Solar Energy, </w:t>
      </w:r>
      <w:r w:rsidRPr="00E05EC9">
        <w:t>vol. 124, pp. 254-267, 2016.</w:t>
      </w:r>
      <w:bookmarkEnd w:id="422"/>
    </w:p>
    <w:p w14:paraId="7F76238D" w14:textId="77777777" w:rsidR="00DD1C1C" w:rsidRPr="00E05EC9" w:rsidRDefault="00DD1C1C" w:rsidP="002740BD">
      <w:pPr>
        <w:pStyle w:val="EndNoteBibliography"/>
      </w:pPr>
      <w:bookmarkStart w:id="423" w:name="_ENREF_52"/>
      <w:r w:rsidRPr="00E05EC9">
        <w:t>[52]</w:t>
      </w:r>
      <w:r w:rsidRPr="00E05EC9">
        <w:tab/>
        <w:t xml:space="preserve">K. Knapp and T. Jester, "Empirical investigation of the energy payback time for photovoltaic modules," </w:t>
      </w:r>
      <w:r w:rsidRPr="00E05EC9">
        <w:rPr>
          <w:i/>
        </w:rPr>
        <w:t xml:space="preserve">Solar Energy, </w:t>
      </w:r>
      <w:r w:rsidRPr="00E05EC9">
        <w:t>vol. 71, no. 3, pp. 165-172, 2001.</w:t>
      </w:r>
      <w:bookmarkEnd w:id="423"/>
    </w:p>
    <w:p w14:paraId="7959043F" w14:textId="77777777" w:rsidR="00DD1C1C" w:rsidRPr="00E05EC9" w:rsidRDefault="00DD1C1C" w:rsidP="002740BD">
      <w:pPr>
        <w:pStyle w:val="EndNoteBibliography"/>
      </w:pPr>
      <w:bookmarkStart w:id="424" w:name="_ENREF_53"/>
      <w:r w:rsidRPr="00E05EC9">
        <w:t>[53]</w:t>
      </w:r>
      <w:r w:rsidRPr="00E05EC9">
        <w:tab/>
        <w:t xml:space="preserve">E. A. Alsema, "Energy pay-back time and CO2 emissions of PV systems," </w:t>
      </w:r>
      <w:r w:rsidRPr="00E05EC9">
        <w:rPr>
          <w:i/>
        </w:rPr>
        <w:t xml:space="preserve">Progress in Photovoltaics: Research and Applications, </w:t>
      </w:r>
      <w:r w:rsidRPr="00E05EC9">
        <w:t>vol. 8, no. 1, pp. 17-25, 2000.</w:t>
      </w:r>
      <w:bookmarkEnd w:id="424"/>
    </w:p>
    <w:p w14:paraId="608577B4" w14:textId="77777777" w:rsidR="00DD1C1C" w:rsidRPr="00E05EC9" w:rsidRDefault="00DD1C1C" w:rsidP="002740BD">
      <w:pPr>
        <w:pStyle w:val="EndNoteBibliography"/>
      </w:pPr>
      <w:bookmarkStart w:id="425" w:name="_ENREF_54"/>
      <w:r w:rsidRPr="00E05EC9">
        <w:t>[54]</w:t>
      </w:r>
      <w:r w:rsidRPr="00E05EC9">
        <w:tab/>
        <w:t xml:space="preserve">A. Ganguly and D. N. Basu, "Analysis of a solar photovoltaic-assisted absorption refrigeration system for domestic air conditioning," </w:t>
      </w:r>
      <w:r w:rsidRPr="00E05EC9">
        <w:rPr>
          <w:i/>
        </w:rPr>
        <w:t xml:space="preserve">International Journal of Green Energy, </w:t>
      </w:r>
      <w:r w:rsidRPr="00E05EC9">
        <w:t>vol. 13, no. 6, pp. 585-594, 2016/05/02 2016.</w:t>
      </w:r>
      <w:bookmarkEnd w:id="425"/>
    </w:p>
    <w:p w14:paraId="7F08A222" w14:textId="77777777" w:rsidR="00DD1C1C" w:rsidRPr="00E05EC9" w:rsidRDefault="00DD1C1C" w:rsidP="002740BD">
      <w:pPr>
        <w:pStyle w:val="EndNoteBibliography"/>
      </w:pPr>
      <w:bookmarkStart w:id="426" w:name="_ENREF_55"/>
      <w:r w:rsidRPr="00E05EC9">
        <w:t>[55]</w:t>
      </w:r>
      <w:r w:rsidRPr="00E05EC9">
        <w:tab/>
        <w:t xml:space="preserve">G. Peharz and F. Dimroth, "Energy payback time of the high‐concentration PV system FLATCON®," </w:t>
      </w:r>
      <w:r w:rsidRPr="00E05EC9">
        <w:rPr>
          <w:i/>
        </w:rPr>
        <w:t xml:space="preserve">Progress in Photovoltaics: Research and Applications, </w:t>
      </w:r>
      <w:r w:rsidRPr="00E05EC9">
        <w:t>vol. 13, no. 7, pp. 627-634, 2005.</w:t>
      </w:r>
      <w:bookmarkEnd w:id="426"/>
    </w:p>
    <w:p w14:paraId="48F3D02C" w14:textId="77777777" w:rsidR="00DD1C1C" w:rsidRPr="00E05EC9" w:rsidRDefault="00DD1C1C" w:rsidP="002740BD">
      <w:pPr>
        <w:pStyle w:val="EndNoteBibliography"/>
      </w:pPr>
      <w:bookmarkStart w:id="427" w:name="_ENREF_56"/>
      <w:r w:rsidRPr="00E05EC9">
        <w:lastRenderedPageBreak/>
        <w:t>[56]</w:t>
      </w:r>
      <w:r w:rsidRPr="00E05EC9">
        <w:tab/>
        <w:t xml:space="preserve">S. Jain and V. Agarwal, "A Single-Stage Grid Connected Inverter Topology for Solar PV Systems With Maximum Power Point Tracking," </w:t>
      </w:r>
      <w:r w:rsidRPr="00E05EC9">
        <w:rPr>
          <w:i/>
        </w:rPr>
        <w:t xml:space="preserve">IEEE Transactions on Power Electronics, </w:t>
      </w:r>
      <w:r w:rsidRPr="00E05EC9">
        <w:t>vol. 22, no. 5, pp. 1928-1940, 2007.</w:t>
      </w:r>
      <w:bookmarkEnd w:id="427"/>
    </w:p>
    <w:p w14:paraId="4D5F7D8C" w14:textId="77777777" w:rsidR="00DD1C1C" w:rsidRPr="00E05EC9" w:rsidRDefault="00DD1C1C" w:rsidP="002740BD">
      <w:pPr>
        <w:pStyle w:val="EndNoteBibliography"/>
      </w:pPr>
      <w:bookmarkStart w:id="428" w:name="_ENREF_57"/>
      <w:r w:rsidRPr="00E05EC9">
        <w:t>[57]</w:t>
      </w:r>
      <w:r w:rsidRPr="00E05EC9">
        <w:tab/>
        <w:t>M. Solar, "Schematic and Operation of an Inverter," 2017.</w:t>
      </w:r>
      <w:bookmarkEnd w:id="428"/>
    </w:p>
    <w:p w14:paraId="18FE53FB" w14:textId="77777777" w:rsidR="00DD1C1C" w:rsidRPr="00E05EC9" w:rsidRDefault="00DD1C1C" w:rsidP="002740BD">
      <w:pPr>
        <w:pStyle w:val="EndNoteBibliography"/>
      </w:pPr>
      <w:bookmarkStart w:id="429" w:name="_ENREF_58"/>
      <w:r w:rsidRPr="00E05EC9">
        <w:t>[58]</w:t>
      </w:r>
      <w:r w:rsidRPr="00E05EC9">
        <w:tab/>
        <w:t xml:space="preserve">L. Aarniovuori, A. Kosonen, P. Sillanpää, and M. Niemelä, "High-Power Solar Inverter Efficiency Measurements by Calorimetric and Electric Methods," </w:t>
      </w:r>
      <w:r w:rsidRPr="00E05EC9">
        <w:rPr>
          <w:i/>
        </w:rPr>
        <w:t xml:space="preserve">IEEE Transactions on Power Electronics, </w:t>
      </w:r>
      <w:r w:rsidRPr="00E05EC9">
        <w:t>vol. 28, no. 6, pp. 2798-2805, 2013.</w:t>
      </w:r>
      <w:bookmarkEnd w:id="429"/>
    </w:p>
    <w:p w14:paraId="63BD4339" w14:textId="77777777" w:rsidR="00DD1C1C" w:rsidRPr="00E05EC9" w:rsidRDefault="00DD1C1C" w:rsidP="002740BD">
      <w:pPr>
        <w:pStyle w:val="EndNoteBibliography"/>
      </w:pPr>
      <w:bookmarkStart w:id="430" w:name="_ENREF_59"/>
      <w:r w:rsidRPr="00E05EC9">
        <w:t>[59]</w:t>
      </w:r>
      <w:r w:rsidRPr="00E05EC9">
        <w:tab/>
        <w:t xml:space="preserve">A. J. Carr and T. L. Pryor, "A comparison of the performance of different PV module types in temperate climates," </w:t>
      </w:r>
      <w:r w:rsidRPr="00E05EC9">
        <w:rPr>
          <w:i/>
        </w:rPr>
        <w:t xml:space="preserve">Solar Energy, </w:t>
      </w:r>
      <w:r w:rsidRPr="00E05EC9">
        <w:t>vol. 76, no. 1, pp. 285-294, 2004/01/01/ 2004.</w:t>
      </w:r>
      <w:bookmarkEnd w:id="430"/>
    </w:p>
    <w:p w14:paraId="547C011C" w14:textId="77777777" w:rsidR="00DD1C1C" w:rsidRPr="00E05EC9" w:rsidRDefault="00DD1C1C" w:rsidP="002740BD">
      <w:pPr>
        <w:pStyle w:val="EndNoteBibliography"/>
      </w:pPr>
      <w:bookmarkStart w:id="431" w:name="_ENREF_60"/>
      <w:r w:rsidRPr="00E05EC9">
        <w:t>[60]</w:t>
      </w:r>
      <w:r w:rsidRPr="00E05EC9">
        <w:tab/>
        <w:t>A. N. Z. Standard, "Grid connection of energy systems via inverters, Part 1: Installation requirements," p. 12, 2016, Art. no. 1. SAI Global Limited</w:t>
      </w:r>
      <w:bookmarkEnd w:id="431"/>
    </w:p>
    <w:p w14:paraId="0D4DFE31" w14:textId="77777777" w:rsidR="00DD1C1C" w:rsidRPr="00E05EC9" w:rsidRDefault="00DD1C1C" w:rsidP="002740BD">
      <w:pPr>
        <w:pStyle w:val="EndNoteBibliography"/>
      </w:pPr>
      <w:bookmarkStart w:id="432" w:name="_ENREF_61"/>
      <w:r w:rsidRPr="00E05EC9">
        <w:t>[61]</w:t>
      </w:r>
      <w:r w:rsidRPr="00E05EC9">
        <w:tab/>
        <w:t xml:space="preserve">H. Kirchsteiger, P. Rechberger, and G. Steinmaurer, "Cost-optimal Control of Photovoltaic Systems with Battery Storage under Variable Electricity Tariffs," </w:t>
      </w:r>
      <w:r w:rsidRPr="00E05EC9">
        <w:rPr>
          <w:i/>
        </w:rPr>
        <w:t xml:space="preserve">e &amp; i Elektrotechnik und Informationstechnik, </w:t>
      </w:r>
      <w:r w:rsidRPr="00E05EC9">
        <w:t>journal article vol. 133, no. 8, pp. 371-380, 2016.</w:t>
      </w:r>
      <w:bookmarkEnd w:id="432"/>
    </w:p>
    <w:p w14:paraId="71F2376A" w14:textId="1C2C7A9C" w:rsidR="00DD1C1C" w:rsidRPr="00E05EC9" w:rsidRDefault="00DD1C1C" w:rsidP="002740BD">
      <w:pPr>
        <w:pStyle w:val="EndNoteBibliography"/>
      </w:pPr>
      <w:bookmarkStart w:id="433" w:name="_ENREF_62"/>
      <w:r w:rsidRPr="00E05EC9">
        <w:t>[62]</w:t>
      </w:r>
      <w:r w:rsidRPr="00E05EC9">
        <w:tab/>
        <w:t xml:space="preserve">M. Energy. (2017, 3). </w:t>
      </w:r>
      <w:r w:rsidRPr="00E05EC9">
        <w:rPr>
          <w:i/>
        </w:rPr>
        <w:t>Energy future: Understanding your load profile</w:t>
      </w:r>
      <w:r w:rsidRPr="00E05EC9">
        <w:t xml:space="preserve">. Available: </w:t>
      </w:r>
      <w:hyperlink r:id="rId239" w:history="1">
        <w:r w:rsidRPr="00E05EC9">
          <w:rPr>
            <w:rStyle w:val="Hyperlink"/>
          </w:rPr>
          <w:t>https://www.mojopower.com.au/blogs-energy-future-understanding-your-load-profile/</w:t>
        </w:r>
        <w:bookmarkEnd w:id="433"/>
      </w:hyperlink>
    </w:p>
    <w:p w14:paraId="0A91D0D6" w14:textId="77777777" w:rsidR="00DD1C1C" w:rsidRPr="00E05EC9" w:rsidRDefault="00DD1C1C" w:rsidP="002740BD">
      <w:pPr>
        <w:pStyle w:val="EndNoteBibliography"/>
      </w:pPr>
      <w:bookmarkStart w:id="434" w:name="_ENREF_63"/>
      <w:r w:rsidRPr="00E05EC9">
        <w:t>[63]</w:t>
      </w:r>
      <w:r w:rsidRPr="00E05EC9">
        <w:tab/>
        <w:t xml:space="preserve">C. J. Rydh and B. A. Sandén, "Energy analysis of batteries in photovoltaic systems. Part II: Energy return factors and overall battery efficiencies," </w:t>
      </w:r>
      <w:r w:rsidRPr="00E05EC9">
        <w:rPr>
          <w:i/>
        </w:rPr>
        <w:t xml:space="preserve">Energy Conversion and Management, </w:t>
      </w:r>
      <w:r w:rsidRPr="00E05EC9">
        <w:t>vol. 46, no. 11–12, pp. 1980-2000, 7// 2005.</w:t>
      </w:r>
      <w:bookmarkEnd w:id="434"/>
    </w:p>
    <w:p w14:paraId="410DC940" w14:textId="77777777" w:rsidR="00DD1C1C" w:rsidRPr="00E05EC9" w:rsidRDefault="00DD1C1C" w:rsidP="002740BD">
      <w:pPr>
        <w:pStyle w:val="EndNoteBibliography"/>
      </w:pPr>
      <w:bookmarkStart w:id="435" w:name="_ENREF_64"/>
      <w:r w:rsidRPr="00E05EC9">
        <w:t>[64]</w:t>
      </w:r>
      <w:r w:rsidRPr="00E05EC9">
        <w:tab/>
        <w:t>A. C. Council, "Sustainability Incentives Scheme," 2017.</w:t>
      </w:r>
      <w:bookmarkEnd w:id="435"/>
    </w:p>
    <w:p w14:paraId="6D61CA63" w14:textId="77777777" w:rsidR="00DD1C1C" w:rsidRPr="00E05EC9" w:rsidRDefault="00DD1C1C" w:rsidP="002740BD">
      <w:pPr>
        <w:pStyle w:val="EndNoteBibliography"/>
      </w:pPr>
      <w:bookmarkStart w:id="436" w:name="_ENREF_65"/>
      <w:r w:rsidRPr="00E05EC9">
        <w:t>[65]</w:t>
      </w:r>
      <w:r w:rsidRPr="00E05EC9">
        <w:tab/>
        <w:t xml:space="preserve">J. H. Teng, S. W. Luan, D. J. Lee, and Y. Q. Huang, "Optimal Charging/Discharging Scheduling of Battery Storage Systems for Distribution Systems Interconnected With Sizeable PV Generation Systems," </w:t>
      </w:r>
      <w:r w:rsidRPr="00E05EC9">
        <w:rPr>
          <w:i/>
        </w:rPr>
        <w:t xml:space="preserve">IEEE Transactions on Power Systems, </w:t>
      </w:r>
      <w:r w:rsidRPr="00E05EC9">
        <w:t>vol. 28, no. 2, pp. 1425-1433, 2013.</w:t>
      </w:r>
      <w:bookmarkEnd w:id="436"/>
    </w:p>
    <w:p w14:paraId="7B99E87E" w14:textId="77777777" w:rsidR="00DD1C1C" w:rsidRPr="00E05EC9" w:rsidRDefault="00DD1C1C" w:rsidP="002740BD">
      <w:pPr>
        <w:pStyle w:val="EndNoteBibliography"/>
      </w:pPr>
      <w:bookmarkStart w:id="437" w:name="_ENREF_66"/>
      <w:r w:rsidRPr="00E05EC9">
        <w:t>[66]</w:t>
      </w:r>
      <w:r w:rsidRPr="00E05EC9">
        <w:tab/>
        <w:t xml:space="preserve">W. X. Shen, "Optimally sizing of solar array and battery in a standalone photovoltaic system in Malaysia," </w:t>
      </w:r>
      <w:r w:rsidRPr="00E05EC9">
        <w:rPr>
          <w:i/>
        </w:rPr>
        <w:t xml:space="preserve">Renewable Energy, </w:t>
      </w:r>
      <w:r w:rsidRPr="00E05EC9">
        <w:t>vol. 34, no. 1, pp. 348-352, 1// 2009.</w:t>
      </w:r>
      <w:bookmarkEnd w:id="437"/>
    </w:p>
    <w:p w14:paraId="7F1F9DFD" w14:textId="77777777" w:rsidR="00DD1C1C" w:rsidRPr="00E05EC9" w:rsidRDefault="00DD1C1C" w:rsidP="002740BD">
      <w:pPr>
        <w:pStyle w:val="EndNoteBibliography"/>
      </w:pPr>
      <w:bookmarkStart w:id="438" w:name="_ENREF_67"/>
      <w:r w:rsidRPr="00E05EC9">
        <w:t>[67]</w:t>
      </w:r>
      <w:r w:rsidRPr="00E05EC9">
        <w:tab/>
        <w:t xml:space="preserve">K. S. Ng, C.-S. Moo, Y.-P. Chen, and Y.-C. Hsieh, "Enhanced coulomb counting method for estimating state-of-charge and state-of-health of lithium-ion batteries," </w:t>
      </w:r>
      <w:r w:rsidRPr="00E05EC9">
        <w:rPr>
          <w:i/>
        </w:rPr>
        <w:t xml:space="preserve">Applied Energy, </w:t>
      </w:r>
      <w:r w:rsidRPr="00E05EC9">
        <w:t>vol. 86, no. 9, pp. 1506-1511, 9// 2009.</w:t>
      </w:r>
      <w:bookmarkEnd w:id="438"/>
    </w:p>
    <w:p w14:paraId="25778467" w14:textId="77777777" w:rsidR="00DD1C1C" w:rsidRPr="00E05EC9" w:rsidRDefault="00DD1C1C" w:rsidP="002740BD">
      <w:pPr>
        <w:pStyle w:val="EndNoteBibliography"/>
      </w:pPr>
      <w:bookmarkStart w:id="439" w:name="_ENREF_68"/>
      <w:r w:rsidRPr="00E05EC9">
        <w:t>[68]</w:t>
      </w:r>
      <w:r w:rsidRPr="00E05EC9">
        <w:tab/>
        <w:t xml:space="preserve">M. Muselli, G. Notton, P. Poggi, and A. Louche, "PV-hybrid power systems sizing incorporating battery storage: an analysis via simulation calculations," </w:t>
      </w:r>
      <w:r w:rsidRPr="00E05EC9">
        <w:rPr>
          <w:i/>
        </w:rPr>
        <w:t xml:space="preserve">Renewable Energy, </w:t>
      </w:r>
      <w:r w:rsidRPr="00E05EC9">
        <w:t>vol. 20, no. 1, pp. 1-7, 5// 2000.</w:t>
      </w:r>
      <w:bookmarkEnd w:id="439"/>
    </w:p>
    <w:p w14:paraId="2F21FA9E" w14:textId="77777777" w:rsidR="00DD1C1C" w:rsidRPr="00E05EC9" w:rsidRDefault="00DD1C1C" w:rsidP="002740BD">
      <w:pPr>
        <w:pStyle w:val="EndNoteBibliography"/>
      </w:pPr>
      <w:bookmarkStart w:id="440" w:name="_ENREF_69"/>
      <w:r w:rsidRPr="00E05EC9">
        <w:t>[69]</w:t>
      </w:r>
      <w:r w:rsidRPr="00E05EC9">
        <w:tab/>
        <w:t>R. L. McKenzie</w:t>
      </w:r>
      <w:r w:rsidRPr="00E05EC9">
        <w:rPr>
          <w:i/>
        </w:rPr>
        <w:t xml:space="preserve"> et al.</w:t>
      </w:r>
      <w:r w:rsidRPr="00E05EC9">
        <w:t xml:space="preserve">, "First southern hemisphere intercomparison of measured solar UV spectra," </w:t>
      </w:r>
      <w:r w:rsidRPr="00E05EC9">
        <w:rPr>
          <w:i/>
        </w:rPr>
        <w:t xml:space="preserve">Geophysical Research Letters, </w:t>
      </w:r>
      <w:r w:rsidRPr="00E05EC9">
        <w:t>vol. 20, no. 20, pp. 2223-2226, 1993.</w:t>
      </w:r>
      <w:bookmarkEnd w:id="440"/>
    </w:p>
    <w:p w14:paraId="7E45C61E" w14:textId="4A9AFFFA" w:rsidR="00DD1C1C" w:rsidRPr="00E05EC9" w:rsidRDefault="00DD1C1C" w:rsidP="002740BD">
      <w:pPr>
        <w:pStyle w:val="EndNoteBibliography"/>
      </w:pPr>
      <w:bookmarkStart w:id="441" w:name="_ENREF_70"/>
      <w:r w:rsidRPr="00E05EC9">
        <w:t>[70]</w:t>
      </w:r>
      <w:r w:rsidRPr="00E05EC9">
        <w:tab/>
        <w:t xml:space="preserve">A. B. o. M. (BOM). (2017). </w:t>
      </w:r>
      <w:r w:rsidRPr="00E05EC9">
        <w:rPr>
          <w:i/>
        </w:rPr>
        <w:t>Average Solar Radiation for Australia</w:t>
      </w:r>
      <w:r w:rsidRPr="00E05EC9">
        <w:t xml:space="preserve">. Available: </w:t>
      </w:r>
      <w:hyperlink r:id="rId240" w:history="1">
        <w:r w:rsidRPr="00E05EC9">
          <w:rPr>
            <w:rStyle w:val="Hyperlink"/>
          </w:rPr>
          <w:t>http://www.bom.gov.au/climate/averages/climatology/solar_radiation/IDCJCM0019_solar_exposure.shtml</w:t>
        </w:r>
      </w:hyperlink>
      <w:r w:rsidRPr="00E05EC9">
        <w:t>.</w:t>
      </w:r>
      <w:bookmarkEnd w:id="441"/>
    </w:p>
    <w:p w14:paraId="4530F162" w14:textId="77777777" w:rsidR="00DD1C1C" w:rsidRPr="00E05EC9" w:rsidRDefault="00DD1C1C" w:rsidP="002740BD">
      <w:pPr>
        <w:pStyle w:val="EndNoteBibliography"/>
      </w:pPr>
      <w:bookmarkStart w:id="442" w:name="_ENREF_71"/>
      <w:r w:rsidRPr="00E05EC9">
        <w:t>[71]</w:t>
      </w:r>
      <w:r w:rsidRPr="00E05EC9">
        <w:tab/>
        <w:t xml:space="preserve">A. Zahedi, "Australian renewable energy progress," </w:t>
      </w:r>
      <w:r w:rsidRPr="00E05EC9">
        <w:rPr>
          <w:i/>
        </w:rPr>
        <w:t xml:space="preserve">Renewable and Sustainable Energy Reviews, </w:t>
      </w:r>
      <w:r w:rsidRPr="00E05EC9">
        <w:t>vol. 14, no. 8, pp. 2208-2213, 10// 2010.</w:t>
      </w:r>
      <w:bookmarkEnd w:id="442"/>
    </w:p>
    <w:p w14:paraId="25CF7A60" w14:textId="77777777" w:rsidR="00DD1C1C" w:rsidRPr="00E05EC9" w:rsidRDefault="00DD1C1C" w:rsidP="002740BD">
      <w:pPr>
        <w:pStyle w:val="EndNoteBibliography"/>
      </w:pPr>
      <w:bookmarkStart w:id="443" w:name="_ENREF_72"/>
      <w:r w:rsidRPr="00E05EC9">
        <w:t>[72]</w:t>
      </w:r>
      <w:r w:rsidRPr="00E05EC9">
        <w:tab/>
        <w:t xml:space="preserve">G. Bernhard, B. Mayer, G. Seckmeyer, and A. Moise, "Measurements of spectral solar UV irradiance in tropical-Australia," </w:t>
      </w:r>
      <w:r w:rsidRPr="00E05EC9">
        <w:rPr>
          <w:i/>
        </w:rPr>
        <w:t xml:space="preserve">JOURNAL OF GEOPHYSICAL RESEARCH-ALL SERIES-, </w:t>
      </w:r>
      <w:r w:rsidRPr="00E05EC9">
        <w:t>vol. 102, pp. 8719-8730, 1997.</w:t>
      </w:r>
      <w:bookmarkEnd w:id="443"/>
    </w:p>
    <w:p w14:paraId="6094E3AB" w14:textId="77777777" w:rsidR="00DD1C1C" w:rsidRPr="00E05EC9" w:rsidRDefault="00DD1C1C" w:rsidP="002740BD">
      <w:pPr>
        <w:pStyle w:val="EndNoteBibliography"/>
      </w:pPr>
      <w:bookmarkStart w:id="444" w:name="_ENREF_73"/>
      <w:r w:rsidRPr="00E05EC9">
        <w:t>[73]</w:t>
      </w:r>
      <w:r w:rsidRPr="00E05EC9">
        <w:tab/>
        <w:t xml:space="preserve">K. Ulgen, "Optimum Tilt Angle for Solar Collectors," </w:t>
      </w:r>
      <w:r w:rsidRPr="00E05EC9">
        <w:rPr>
          <w:i/>
        </w:rPr>
        <w:t xml:space="preserve">Energy Sources, Part A: Recovery, Utilization, and Environmental Effects, </w:t>
      </w:r>
      <w:r w:rsidRPr="00E05EC9">
        <w:t>vol. 28, no. 13, pp. 1171-1180, 2006/09/01 2006.</w:t>
      </w:r>
      <w:bookmarkEnd w:id="444"/>
    </w:p>
    <w:p w14:paraId="00A57ED3" w14:textId="77777777" w:rsidR="00DD1C1C" w:rsidRPr="00E05EC9" w:rsidRDefault="00DD1C1C" w:rsidP="002740BD">
      <w:pPr>
        <w:pStyle w:val="EndNoteBibliography"/>
      </w:pPr>
      <w:bookmarkStart w:id="445" w:name="_ENREF_74"/>
      <w:r w:rsidRPr="00E05EC9">
        <w:lastRenderedPageBreak/>
        <w:t>[74]</w:t>
      </w:r>
      <w:r w:rsidRPr="00E05EC9">
        <w:tab/>
        <w:t xml:space="preserve">C. L. Cheng, C. S. Sanchez Jimenez, and M.-C. Lee, "Research of BIPV optimal tilted angle, use of latitude concept for south orientated plans," </w:t>
      </w:r>
      <w:r w:rsidRPr="00E05EC9">
        <w:rPr>
          <w:i/>
        </w:rPr>
        <w:t xml:space="preserve">Renewable Energy, </w:t>
      </w:r>
      <w:r w:rsidRPr="00E05EC9">
        <w:t>vol. 34, no. 6, pp. 1644-1650, 2009/06/01/ 2009.</w:t>
      </w:r>
      <w:bookmarkEnd w:id="445"/>
    </w:p>
    <w:p w14:paraId="367B581C" w14:textId="77777777" w:rsidR="00DD1C1C" w:rsidRPr="00E05EC9" w:rsidRDefault="00DD1C1C" w:rsidP="002740BD">
      <w:pPr>
        <w:pStyle w:val="EndNoteBibliography"/>
      </w:pPr>
      <w:bookmarkStart w:id="446" w:name="_ENREF_75"/>
      <w:r w:rsidRPr="00E05EC9">
        <w:t>[75]</w:t>
      </w:r>
      <w:r w:rsidRPr="00E05EC9">
        <w:tab/>
        <w:t xml:space="preserve">M. Kacira, M. Simsek, Y. Babur, and S. Demirkol, "Determining optimum tilt angles and orientations of photovoltaic panels in Sanliurfa, Turkey," </w:t>
      </w:r>
      <w:r w:rsidRPr="00E05EC9">
        <w:rPr>
          <w:i/>
        </w:rPr>
        <w:t xml:space="preserve">Renewable energy, </w:t>
      </w:r>
      <w:r w:rsidRPr="00E05EC9">
        <w:t>vol. 29, no. 8, pp. 1265-1275, 2004.</w:t>
      </w:r>
      <w:bookmarkEnd w:id="446"/>
    </w:p>
    <w:p w14:paraId="76891C40" w14:textId="77777777" w:rsidR="00DD1C1C" w:rsidRPr="00E05EC9" w:rsidRDefault="00DD1C1C" w:rsidP="002740BD">
      <w:pPr>
        <w:pStyle w:val="EndNoteBibliography"/>
      </w:pPr>
      <w:bookmarkStart w:id="447" w:name="_ENREF_76"/>
      <w:r w:rsidRPr="00E05EC9">
        <w:t>[76]</w:t>
      </w:r>
      <w:r w:rsidRPr="00E05EC9">
        <w:tab/>
        <w:t xml:space="preserve">R. Perez and S. Coleman, "PV module angles," </w:t>
      </w:r>
      <w:r w:rsidRPr="00E05EC9">
        <w:rPr>
          <w:i/>
        </w:rPr>
        <w:t xml:space="preserve">Home Power, </w:t>
      </w:r>
      <w:r w:rsidRPr="00E05EC9">
        <w:t>vol. 36, pp. 14-16, 1993.</w:t>
      </w:r>
      <w:bookmarkEnd w:id="447"/>
    </w:p>
    <w:p w14:paraId="00D3D2EE" w14:textId="77777777" w:rsidR="00DD1C1C" w:rsidRPr="00E05EC9" w:rsidRDefault="00DD1C1C" w:rsidP="002740BD">
      <w:pPr>
        <w:pStyle w:val="EndNoteBibliography"/>
      </w:pPr>
      <w:bookmarkStart w:id="448" w:name="_ENREF_77"/>
      <w:r w:rsidRPr="00E05EC9">
        <w:t>[77]</w:t>
      </w:r>
      <w:r w:rsidRPr="00E05EC9">
        <w:tab/>
        <w:t xml:space="preserve">J. D. Mondol, Y. G. Yohanis, and B. Norton, "The impact of array inclination and orientation on the performance of a grid-connected photovoltaic system," </w:t>
      </w:r>
      <w:r w:rsidRPr="00E05EC9">
        <w:rPr>
          <w:i/>
        </w:rPr>
        <w:t xml:space="preserve">Renewable Energy, </w:t>
      </w:r>
      <w:r w:rsidRPr="00E05EC9">
        <w:t>vol. 32, no. 1, pp. 118-140, 2007/01/01/ 2007.</w:t>
      </w:r>
      <w:bookmarkEnd w:id="448"/>
    </w:p>
    <w:p w14:paraId="3E84BFB6" w14:textId="48BB445E" w:rsidR="00DD1C1C" w:rsidRPr="00E05EC9" w:rsidRDefault="00DD1C1C" w:rsidP="002740BD">
      <w:pPr>
        <w:pStyle w:val="EndNoteBibliography"/>
      </w:pPr>
      <w:bookmarkStart w:id="449" w:name="_ENREF_78"/>
      <w:r w:rsidRPr="00E05EC9">
        <w:t>[78]</w:t>
      </w:r>
      <w:r w:rsidRPr="00E05EC9">
        <w:tab/>
        <w:t xml:space="preserve">A. E. M. Operator. (2017). </w:t>
      </w:r>
      <w:r w:rsidRPr="00E05EC9">
        <w:rPr>
          <w:i/>
        </w:rPr>
        <w:t>National Electricity Market (NEM)</w:t>
      </w:r>
      <w:r w:rsidRPr="00E05EC9">
        <w:t xml:space="preserve">. Available: </w:t>
      </w:r>
      <w:hyperlink r:id="rId241" w:history="1">
        <w:r w:rsidRPr="00E05EC9">
          <w:rPr>
            <w:rStyle w:val="Hyperlink"/>
          </w:rPr>
          <w:t>https://www.aemo.com.au/About-AEMO</w:t>
        </w:r>
        <w:bookmarkEnd w:id="449"/>
      </w:hyperlink>
    </w:p>
    <w:p w14:paraId="0664F9A0" w14:textId="77777777" w:rsidR="00DD1C1C" w:rsidRPr="00E05EC9" w:rsidRDefault="00DD1C1C" w:rsidP="002740BD">
      <w:pPr>
        <w:pStyle w:val="EndNoteBibliography"/>
      </w:pPr>
      <w:bookmarkStart w:id="450" w:name="_ENREF_79"/>
      <w:r w:rsidRPr="00E05EC9">
        <w:t>[79]</w:t>
      </w:r>
      <w:r w:rsidRPr="00E05EC9">
        <w:tab/>
        <w:t>E. Energy, "An Overview Our Regulatory Proposal," 2015.</w:t>
      </w:r>
      <w:bookmarkEnd w:id="450"/>
    </w:p>
    <w:p w14:paraId="6135AFB2" w14:textId="77777777" w:rsidR="00DD1C1C" w:rsidRPr="00E05EC9" w:rsidRDefault="00DD1C1C" w:rsidP="002740BD">
      <w:pPr>
        <w:pStyle w:val="EndNoteBibliography"/>
      </w:pPr>
      <w:bookmarkStart w:id="451" w:name="_ENREF_80"/>
      <w:r w:rsidRPr="00E05EC9">
        <w:t>[80]</w:t>
      </w:r>
      <w:r w:rsidRPr="00E05EC9">
        <w:tab/>
        <w:t xml:space="preserve">I. Richardson, M. Thomson, D. Infield, and C. Clifford, "Domestic electricity use: A high-resolution energy demand model," </w:t>
      </w:r>
      <w:r w:rsidRPr="00E05EC9">
        <w:rPr>
          <w:i/>
        </w:rPr>
        <w:t xml:space="preserve">Energy and Buildings, </w:t>
      </w:r>
      <w:r w:rsidRPr="00E05EC9">
        <w:t>vol. 42, no. 10, pp. 1878-1887, 10// 2010.</w:t>
      </w:r>
      <w:bookmarkEnd w:id="451"/>
    </w:p>
    <w:p w14:paraId="5F0C40C3" w14:textId="77777777" w:rsidR="00DD1C1C" w:rsidRPr="00E05EC9" w:rsidRDefault="00DD1C1C" w:rsidP="002740BD">
      <w:pPr>
        <w:pStyle w:val="EndNoteBibliography"/>
      </w:pPr>
      <w:bookmarkStart w:id="452" w:name="_ENREF_81"/>
      <w:r w:rsidRPr="00E05EC9">
        <w:t>[81]</w:t>
      </w:r>
      <w:r w:rsidRPr="00E05EC9">
        <w:tab/>
        <w:t xml:space="preserve">W. Hoffmann, "PV solar electricity industry: Market growth and perspective," </w:t>
      </w:r>
      <w:r w:rsidRPr="00E05EC9">
        <w:rPr>
          <w:i/>
        </w:rPr>
        <w:t xml:space="preserve">Solar Energy Materials and Solar Cells, </w:t>
      </w:r>
      <w:r w:rsidRPr="00E05EC9">
        <w:t>vol. 90, no. 18–19, pp. 3285-3311, 11/23/ 2006.</w:t>
      </w:r>
      <w:bookmarkEnd w:id="452"/>
    </w:p>
    <w:p w14:paraId="149C2D79" w14:textId="4DBA525D" w:rsidR="00DD1C1C" w:rsidRPr="00E05EC9" w:rsidRDefault="00DD1C1C" w:rsidP="002740BD">
      <w:pPr>
        <w:pStyle w:val="EndNoteBibliography"/>
      </w:pPr>
      <w:bookmarkStart w:id="453" w:name="_ENREF_82"/>
      <w:r w:rsidRPr="00E05EC9">
        <w:t>[82]</w:t>
      </w:r>
      <w:r w:rsidRPr="00E05EC9">
        <w:tab/>
        <w:t xml:space="preserve">S. Choice. (2017). </w:t>
      </w:r>
      <w:r w:rsidRPr="00E05EC9">
        <w:rPr>
          <w:i/>
        </w:rPr>
        <w:t>Can you go off grid</w:t>
      </w:r>
      <w:r w:rsidRPr="00E05EC9">
        <w:t xml:space="preserve">. Available: </w:t>
      </w:r>
      <w:hyperlink r:id="rId242" w:history="1">
        <w:r w:rsidRPr="00E05EC9">
          <w:rPr>
            <w:rStyle w:val="Hyperlink"/>
          </w:rPr>
          <w:t>https://www.solarchoice.net.au/blog/can-you-go-off-grid-solar-energy-storage</w:t>
        </w:r>
        <w:bookmarkEnd w:id="453"/>
      </w:hyperlink>
    </w:p>
    <w:p w14:paraId="1B731FB6" w14:textId="77777777" w:rsidR="00DD1C1C" w:rsidRPr="00E05EC9" w:rsidRDefault="00DD1C1C" w:rsidP="002740BD">
      <w:pPr>
        <w:pStyle w:val="EndNoteBibliography"/>
      </w:pPr>
      <w:bookmarkStart w:id="454" w:name="_ENREF_83"/>
      <w:r w:rsidRPr="00E05EC9">
        <w:t>[83]</w:t>
      </w:r>
      <w:r w:rsidRPr="00E05EC9">
        <w:tab/>
        <w:t>E. Energy, "Solar Inquiry Submission Report," 2017.</w:t>
      </w:r>
      <w:bookmarkEnd w:id="454"/>
    </w:p>
    <w:p w14:paraId="13194E13" w14:textId="77777777" w:rsidR="00DD1C1C" w:rsidRPr="00E05EC9" w:rsidRDefault="00DD1C1C" w:rsidP="002740BD">
      <w:pPr>
        <w:pStyle w:val="EndNoteBibliography"/>
      </w:pPr>
      <w:bookmarkStart w:id="455" w:name="_ENREF_84"/>
      <w:r w:rsidRPr="00E05EC9">
        <w:t>[84]</w:t>
      </w:r>
      <w:r w:rsidRPr="00E05EC9">
        <w:tab/>
        <w:t>E. Energy, "Energy Price Fact Sheet," 2017.</w:t>
      </w:r>
      <w:bookmarkEnd w:id="455"/>
    </w:p>
    <w:p w14:paraId="2186EC2D" w14:textId="77777777" w:rsidR="00DD1C1C" w:rsidRPr="00E05EC9" w:rsidRDefault="00DD1C1C" w:rsidP="002740BD">
      <w:pPr>
        <w:pStyle w:val="EndNoteBibliography"/>
      </w:pPr>
      <w:bookmarkStart w:id="456" w:name="_ENREF_85"/>
      <w:r w:rsidRPr="00E05EC9">
        <w:t>[85]</w:t>
      </w:r>
      <w:r w:rsidRPr="00E05EC9">
        <w:tab/>
        <w:t>A. Government, "Queensland Solar Bonus Scheme," 2015.</w:t>
      </w:r>
      <w:bookmarkEnd w:id="456"/>
    </w:p>
    <w:p w14:paraId="3DBF2820" w14:textId="77777777" w:rsidR="00DD1C1C" w:rsidRPr="00E05EC9" w:rsidRDefault="00DD1C1C" w:rsidP="002740BD">
      <w:pPr>
        <w:pStyle w:val="EndNoteBibliography"/>
      </w:pPr>
      <w:bookmarkStart w:id="457" w:name="_ENREF_86"/>
      <w:r w:rsidRPr="00E05EC9">
        <w:t>[86]</w:t>
      </w:r>
      <w:r w:rsidRPr="00E05EC9">
        <w:tab/>
        <w:t xml:space="preserve">R. Yao and K. Steemers, "A method of formulating energy load profile for domestic buildings in the UK," </w:t>
      </w:r>
      <w:r w:rsidRPr="00E05EC9">
        <w:rPr>
          <w:i/>
        </w:rPr>
        <w:t xml:space="preserve">Energy and Buildings, </w:t>
      </w:r>
      <w:r w:rsidRPr="00E05EC9">
        <w:t>vol. 37, no. 6, pp. 663-671, 6// 2005.</w:t>
      </w:r>
      <w:bookmarkEnd w:id="457"/>
    </w:p>
    <w:p w14:paraId="6F0C7523" w14:textId="555D58B6" w:rsidR="00DD1C1C" w:rsidRPr="00E05EC9" w:rsidRDefault="00DD1C1C" w:rsidP="002740BD">
      <w:pPr>
        <w:pStyle w:val="EndNoteBibliography"/>
      </w:pPr>
      <w:bookmarkStart w:id="458" w:name="_ENREF_87"/>
      <w:r w:rsidRPr="00E05EC9">
        <w:t>[87]</w:t>
      </w:r>
      <w:r w:rsidRPr="00E05EC9">
        <w:tab/>
        <w:t xml:space="preserve">E. Energy. (2017). </w:t>
      </w:r>
      <w:r w:rsidRPr="00E05EC9">
        <w:rPr>
          <w:i/>
        </w:rPr>
        <w:t>Talking Energy</w:t>
      </w:r>
      <w:r w:rsidRPr="00E05EC9">
        <w:t xml:space="preserve">. Available: </w:t>
      </w:r>
      <w:hyperlink r:id="rId243" w:history="1">
        <w:r w:rsidRPr="00E05EC9">
          <w:rPr>
            <w:rStyle w:val="Hyperlink"/>
          </w:rPr>
          <w:t>https://www.ergon.com.au/about-us/news-hub/talking-energy/electricity-industry/consumption-vs-price</w:t>
        </w:r>
        <w:bookmarkEnd w:id="458"/>
      </w:hyperlink>
    </w:p>
    <w:p w14:paraId="53DCEFBD" w14:textId="77777777" w:rsidR="00DD1C1C" w:rsidRPr="00E05EC9" w:rsidRDefault="00DD1C1C" w:rsidP="002740BD">
      <w:pPr>
        <w:pStyle w:val="EndNoteBibliography"/>
      </w:pPr>
      <w:bookmarkStart w:id="459" w:name="_ENREF_88"/>
      <w:r w:rsidRPr="00E05EC9">
        <w:t>[88]</w:t>
      </w:r>
      <w:r w:rsidRPr="00E05EC9">
        <w:tab/>
        <w:t>A. Government, "Energy Made Easy," 2017.</w:t>
      </w:r>
      <w:bookmarkEnd w:id="459"/>
    </w:p>
    <w:p w14:paraId="30934C6D" w14:textId="77777777" w:rsidR="00DD1C1C" w:rsidRPr="00E05EC9" w:rsidRDefault="00DD1C1C" w:rsidP="002740BD">
      <w:pPr>
        <w:pStyle w:val="EndNoteBibliography"/>
      </w:pPr>
      <w:bookmarkStart w:id="460" w:name="_ENREF_89"/>
      <w:r w:rsidRPr="00E05EC9">
        <w:t>[89]</w:t>
      </w:r>
      <w:r w:rsidRPr="00E05EC9">
        <w:tab/>
        <w:t xml:space="preserve">J. Faxas-Guzmán, R. García-Valverde, L. Serrano-Luján, and A. Urbina, "Priority load control algorithm for optimal energy management in stand-alone photovoltaic systems," </w:t>
      </w:r>
      <w:r w:rsidRPr="00E05EC9">
        <w:rPr>
          <w:i/>
        </w:rPr>
        <w:t xml:space="preserve">Renewable Energy, </w:t>
      </w:r>
      <w:r w:rsidRPr="00E05EC9">
        <w:t>vol. 68, pp. 156-162, 8// 2014.</w:t>
      </w:r>
      <w:bookmarkEnd w:id="460"/>
    </w:p>
    <w:p w14:paraId="5E12F4C6" w14:textId="77777777" w:rsidR="00DD1C1C" w:rsidRPr="00E05EC9" w:rsidRDefault="00DD1C1C" w:rsidP="002740BD">
      <w:pPr>
        <w:pStyle w:val="EndNoteBibliography"/>
      </w:pPr>
      <w:bookmarkStart w:id="461" w:name="_ENREF_90"/>
      <w:r w:rsidRPr="00E05EC9">
        <w:t>[90]</w:t>
      </w:r>
      <w:r w:rsidRPr="00E05EC9">
        <w:tab/>
        <w:t>M. Castillo-Cagigal</w:t>
      </w:r>
      <w:r w:rsidRPr="00E05EC9">
        <w:rPr>
          <w:i/>
        </w:rPr>
        <w:t xml:space="preserve"> et al.</w:t>
      </w:r>
      <w:r w:rsidRPr="00E05EC9">
        <w:t xml:space="preserve">, "PV self-consumption optimization with storage and Active DSM for the residential sector," </w:t>
      </w:r>
      <w:r w:rsidRPr="00E05EC9">
        <w:rPr>
          <w:i/>
        </w:rPr>
        <w:t xml:space="preserve">Solar Energy, </w:t>
      </w:r>
      <w:r w:rsidRPr="00E05EC9">
        <w:t>vol. 85, no. 9, pp. 2338-2348, 9// 2011.</w:t>
      </w:r>
      <w:bookmarkEnd w:id="461"/>
    </w:p>
    <w:p w14:paraId="76391AE8" w14:textId="02B02412" w:rsidR="00DD1C1C" w:rsidRPr="00E05EC9" w:rsidRDefault="00DD1C1C" w:rsidP="002740BD">
      <w:pPr>
        <w:pStyle w:val="EndNoteBibliography"/>
      </w:pPr>
      <w:bookmarkStart w:id="462" w:name="_ENREF_91"/>
      <w:r w:rsidRPr="00E05EC9">
        <w:t>[91]</w:t>
      </w:r>
      <w:r w:rsidRPr="00E05EC9">
        <w:tab/>
        <w:t xml:space="preserve">H. Energy. (2017). </w:t>
      </w:r>
      <w:r w:rsidRPr="00E05EC9">
        <w:rPr>
          <w:i/>
        </w:rPr>
        <w:t>HOMER PRO</w:t>
      </w:r>
      <w:r w:rsidRPr="00E05EC9">
        <w:t xml:space="preserve">. Available: </w:t>
      </w:r>
      <w:hyperlink r:id="rId244" w:history="1">
        <w:r w:rsidRPr="00E05EC9">
          <w:rPr>
            <w:rStyle w:val="Hyperlink"/>
          </w:rPr>
          <w:t>http://www.homerenergy.com/HOMER_pro.html</w:t>
        </w:r>
        <w:bookmarkEnd w:id="462"/>
      </w:hyperlink>
    </w:p>
    <w:p w14:paraId="54C5F9A3" w14:textId="77777777" w:rsidR="00DD1C1C" w:rsidRPr="00E05EC9" w:rsidRDefault="00DD1C1C" w:rsidP="002740BD">
      <w:pPr>
        <w:pStyle w:val="EndNoteBibliography"/>
      </w:pPr>
      <w:bookmarkStart w:id="463" w:name="_ENREF_92"/>
      <w:r w:rsidRPr="00E05EC9">
        <w:t>[92]</w:t>
      </w:r>
      <w:r w:rsidRPr="00E05EC9">
        <w:tab/>
        <w:t xml:space="preserve">H. Yang, W. Zhou, L. Lu, and Z. Fang, "Optimal sizing method for stand-alone hybrid solar–wind system with LPSP technology by using genetic algorithm," </w:t>
      </w:r>
      <w:r w:rsidRPr="00E05EC9">
        <w:rPr>
          <w:i/>
        </w:rPr>
        <w:t xml:space="preserve">Solar Energy, </w:t>
      </w:r>
      <w:r w:rsidRPr="00E05EC9">
        <w:t>vol. 82, no. 4, pp. 354-367, 4// 2008.</w:t>
      </w:r>
      <w:bookmarkEnd w:id="463"/>
    </w:p>
    <w:p w14:paraId="7499D8FD" w14:textId="77777777" w:rsidR="00DD1C1C" w:rsidRPr="00E05EC9" w:rsidRDefault="00DD1C1C" w:rsidP="002740BD">
      <w:pPr>
        <w:pStyle w:val="EndNoteBibliography"/>
      </w:pPr>
      <w:bookmarkStart w:id="464" w:name="_ENREF_93"/>
      <w:r w:rsidRPr="00E05EC9">
        <w:t>[93]</w:t>
      </w:r>
      <w:r w:rsidRPr="00E05EC9">
        <w:tab/>
        <w:t xml:space="preserve">J. A. Jardini, C. M. V. Tahan, M. R. Gouvea, S. U. Ahn, and F. M. Figueiredo, "Daily load profiles for residential, commercial and industrial low voltage consumers," </w:t>
      </w:r>
      <w:r w:rsidRPr="00E05EC9">
        <w:rPr>
          <w:i/>
        </w:rPr>
        <w:t xml:space="preserve">IEEE Transactions on Power Delivery, </w:t>
      </w:r>
      <w:r w:rsidRPr="00E05EC9">
        <w:t>vol. 15, no. 1, pp. 375-380, 2000.</w:t>
      </w:r>
      <w:bookmarkEnd w:id="464"/>
    </w:p>
    <w:p w14:paraId="53471306" w14:textId="77777777" w:rsidR="00DD1C1C" w:rsidRPr="00E05EC9" w:rsidRDefault="00DD1C1C" w:rsidP="002740BD">
      <w:pPr>
        <w:pStyle w:val="EndNoteBibliography"/>
      </w:pPr>
      <w:bookmarkStart w:id="465" w:name="_ENREF_94"/>
      <w:r w:rsidRPr="00E05EC9">
        <w:t>[94]</w:t>
      </w:r>
      <w:r w:rsidRPr="00E05EC9">
        <w:tab/>
        <w:t xml:space="preserve">R. Tonkoski, D. Turcotte, and T. H. M. E.-. Fouly, "Impact of High PV Penetration on Voltage Profiles in Residential Neighborhoods," </w:t>
      </w:r>
      <w:r w:rsidRPr="00E05EC9">
        <w:rPr>
          <w:i/>
        </w:rPr>
        <w:t xml:space="preserve">IEEE Transactions on Sustainable Energy, </w:t>
      </w:r>
      <w:r w:rsidRPr="00E05EC9">
        <w:t>vol. 3, no. 3, pp. 518-527, 2012.</w:t>
      </w:r>
      <w:bookmarkEnd w:id="465"/>
    </w:p>
    <w:p w14:paraId="27F07B83" w14:textId="77777777" w:rsidR="00DD1C1C" w:rsidRPr="00E05EC9" w:rsidRDefault="00DD1C1C" w:rsidP="002740BD">
      <w:pPr>
        <w:pStyle w:val="EndNoteBibliography"/>
      </w:pPr>
      <w:bookmarkStart w:id="466" w:name="_ENREF_95"/>
      <w:r w:rsidRPr="00E05EC9">
        <w:t>[95]</w:t>
      </w:r>
      <w:r w:rsidRPr="00E05EC9">
        <w:tab/>
        <w:t xml:space="preserve">J. V. Paatero and P. D. Lund, "A model for generating household electricity load profiles," </w:t>
      </w:r>
      <w:r w:rsidRPr="00E05EC9">
        <w:rPr>
          <w:i/>
        </w:rPr>
        <w:t xml:space="preserve">International Journal of Energy Research, </w:t>
      </w:r>
      <w:r w:rsidRPr="00E05EC9">
        <w:t>vol. 30, no. 5, pp. 273-290, 2006.</w:t>
      </w:r>
      <w:bookmarkEnd w:id="466"/>
    </w:p>
    <w:p w14:paraId="47F6EBB5" w14:textId="77777777" w:rsidR="00DD1C1C" w:rsidRPr="00E05EC9" w:rsidRDefault="00DD1C1C" w:rsidP="002740BD">
      <w:pPr>
        <w:pStyle w:val="EndNoteBibliography"/>
      </w:pPr>
      <w:bookmarkStart w:id="467" w:name="_ENREF_96"/>
      <w:r w:rsidRPr="00E05EC9">
        <w:t>[96]</w:t>
      </w:r>
      <w:r w:rsidRPr="00E05EC9">
        <w:tab/>
        <w:t xml:space="preserve">M. Hazami, A. Riahi, F. Mehdaoui, O. Nouicer, and A. Farhat, "Energetic and exergetic performances analysis of a PV/T (photovoltaic thermal) solar system tested and simulated under to Tunisian (North Africa) climatic conditions," </w:t>
      </w:r>
      <w:r w:rsidRPr="00E05EC9">
        <w:rPr>
          <w:i/>
        </w:rPr>
        <w:t xml:space="preserve">Energy, </w:t>
      </w:r>
      <w:r w:rsidRPr="00E05EC9">
        <w:t>vol. 107, pp. 78-94, 7/15/ 2016.</w:t>
      </w:r>
      <w:bookmarkEnd w:id="467"/>
    </w:p>
    <w:p w14:paraId="09FFA367" w14:textId="77777777" w:rsidR="00DD1C1C" w:rsidRPr="00E05EC9" w:rsidRDefault="00DD1C1C" w:rsidP="002740BD">
      <w:pPr>
        <w:pStyle w:val="EndNoteBibliography"/>
      </w:pPr>
      <w:bookmarkStart w:id="468" w:name="_ENREF_97"/>
      <w:r w:rsidRPr="00E05EC9">
        <w:lastRenderedPageBreak/>
        <w:t>[97]</w:t>
      </w:r>
      <w:r w:rsidRPr="00E05EC9">
        <w:tab/>
        <w:t xml:space="preserve">S. Edalati, M. Ameri, and M. Iranmanesh, "Comparative performance investigation of mono- and poly-crystalline silicon photovoltaic modules for use in grid-connected photovoltaic systems in dry climates," </w:t>
      </w:r>
      <w:r w:rsidRPr="00E05EC9">
        <w:rPr>
          <w:i/>
        </w:rPr>
        <w:t xml:space="preserve">Applied Energy, </w:t>
      </w:r>
      <w:r w:rsidRPr="00E05EC9">
        <w:t>vol. 160, pp. 255-265, 12/15/ 2015.</w:t>
      </w:r>
      <w:bookmarkEnd w:id="468"/>
    </w:p>
    <w:p w14:paraId="6257318E" w14:textId="77777777" w:rsidR="00DD1C1C" w:rsidRPr="00E05EC9" w:rsidRDefault="00DD1C1C" w:rsidP="002740BD">
      <w:pPr>
        <w:pStyle w:val="EndNoteBibliography"/>
      </w:pPr>
      <w:bookmarkStart w:id="469" w:name="_ENREF_98"/>
      <w:r w:rsidRPr="00E05EC9">
        <w:t>[98]</w:t>
      </w:r>
      <w:r w:rsidRPr="00E05EC9">
        <w:tab/>
        <w:t>Y. Kandatsu, "DC/AC inverter controller for solar cell, including maximum power point tracking function," ed: Google Patents, 1993.</w:t>
      </w:r>
      <w:bookmarkEnd w:id="469"/>
    </w:p>
    <w:p w14:paraId="55C96EE1" w14:textId="77777777" w:rsidR="00DD1C1C" w:rsidRPr="00E05EC9" w:rsidRDefault="00DD1C1C" w:rsidP="002740BD">
      <w:pPr>
        <w:pStyle w:val="EndNoteBibliography"/>
      </w:pPr>
      <w:bookmarkStart w:id="470" w:name="_ENREF_99"/>
      <w:r w:rsidRPr="00E05EC9">
        <w:t>[99]</w:t>
      </w:r>
      <w:r w:rsidRPr="00E05EC9">
        <w:tab/>
        <w:t xml:space="preserve">A. Zahedi, "Development of an economical model to determine an appropriate feed-in tariff for grid-connected solar PV electricity in all states of Australia," </w:t>
      </w:r>
      <w:r w:rsidRPr="00E05EC9">
        <w:rPr>
          <w:i/>
        </w:rPr>
        <w:t xml:space="preserve">Renewable and Sustainable Energy Reviews, </w:t>
      </w:r>
      <w:r w:rsidRPr="00E05EC9">
        <w:t>vol. 13, no. 4, pp. 871-878, 5// 2009.</w:t>
      </w:r>
      <w:bookmarkEnd w:id="470"/>
    </w:p>
    <w:p w14:paraId="5316120F" w14:textId="77777777" w:rsidR="00DD1C1C" w:rsidRPr="00E05EC9" w:rsidRDefault="00DD1C1C" w:rsidP="002740BD">
      <w:pPr>
        <w:pStyle w:val="EndNoteBibliography"/>
      </w:pPr>
      <w:bookmarkStart w:id="471" w:name="_ENREF_100"/>
      <w:r w:rsidRPr="00E05EC9">
        <w:t>[100]</w:t>
      </w:r>
      <w:r w:rsidRPr="00E05EC9">
        <w:tab/>
        <w:t xml:space="preserve">G. De Feo, M. Forni, F. Petito, and C. Renno, "Life cycle assessment and economic analysis of a low concentrating photovoltaic system," </w:t>
      </w:r>
      <w:r w:rsidRPr="00E05EC9">
        <w:rPr>
          <w:i/>
        </w:rPr>
        <w:t xml:space="preserve">Environmental Technology, </w:t>
      </w:r>
      <w:r w:rsidRPr="00E05EC9">
        <w:t>vol. 37, no. 19, pp. 2473-2482, 2016/10/01 2016.</w:t>
      </w:r>
      <w:bookmarkEnd w:id="471"/>
    </w:p>
    <w:p w14:paraId="22D12097" w14:textId="77777777" w:rsidR="00DD1C1C" w:rsidRPr="00E05EC9" w:rsidRDefault="00DD1C1C" w:rsidP="002740BD">
      <w:pPr>
        <w:pStyle w:val="EndNoteBibliography"/>
      </w:pPr>
      <w:bookmarkStart w:id="472" w:name="_ENREF_101"/>
      <w:r w:rsidRPr="00E05EC9">
        <w:t>[101]</w:t>
      </w:r>
      <w:r w:rsidRPr="00E05EC9">
        <w:tab/>
        <w:t xml:space="preserve">B. Andrew, L. Joachim, and N. Anna, "Asia Pacific Super Grid–Solar electricity generation, storage and distribution," </w:t>
      </w:r>
      <w:r w:rsidRPr="00E05EC9">
        <w:rPr>
          <w:i/>
        </w:rPr>
        <w:t xml:space="preserve">Green, </w:t>
      </w:r>
      <w:r w:rsidRPr="00E05EC9">
        <w:t>vol. 2, no. 4, pp. 189-202, 2012.</w:t>
      </w:r>
      <w:bookmarkEnd w:id="472"/>
    </w:p>
    <w:p w14:paraId="30B4A929" w14:textId="7D0B10E5" w:rsidR="00DD1C1C" w:rsidRPr="00E05EC9" w:rsidRDefault="00DD1C1C" w:rsidP="002740BD">
      <w:pPr>
        <w:pStyle w:val="EndNoteBibliography"/>
      </w:pPr>
      <w:bookmarkStart w:id="473" w:name="_ENREF_102"/>
      <w:r w:rsidRPr="00E05EC9">
        <w:t>[102]</w:t>
      </w:r>
      <w:r w:rsidRPr="00E05EC9">
        <w:tab/>
        <w:t xml:space="preserve">LatLong. (2017, 8/8/17). </w:t>
      </w:r>
      <w:r w:rsidRPr="00E05EC9">
        <w:rPr>
          <w:i/>
        </w:rPr>
        <w:t>Latitude and Longitude Finder</w:t>
      </w:r>
      <w:r w:rsidRPr="00E05EC9">
        <w:t xml:space="preserve">. Available: </w:t>
      </w:r>
      <w:hyperlink r:id="rId245" w:history="1">
        <w:r w:rsidRPr="00E05EC9">
          <w:rPr>
            <w:rStyle w:val="Hyperlink"/>
          </w:rPr>
          <w:t>http://www.latlong.net/</w:t>
        </w:r>
        <w:bookmarkEnd w:id="473"/>
      </w:hyperlink>
    </w:p>
    <w:p w14:paraId="7802193C" w14:textId="489F8E7F" w:rsidR="00DD1C1C" w:rsidRPr="00E05EC9" w:rsidRDefault="00DD1C1C" w:rsidP="002740BD">
      <w:pPr>
        <w:pStyle w:val="EndNoteBibliography"/>
      </w:pPr>
      <w:bookmarkStart w:id="474" w:name="_ENREF_103"/>
      <w:r w:rsidRPr="00E05EC9">
        <w:t>[103]</w:t>
      </w:r>
      <w:r w:rsidRPr="00E05EC9">
        <w:tab/>
        <w:t xml:space="preserve">A. Government. (2017, 10/8/17). </w:t>
      </w:r>
      <w:r w:rsidRPr="00E05EC9">
        <w:rPr>
          <w:i/>
        </w:rPr>
        <w:t>Energy Made Easy</w:t>
      </w:r>
      <w:r w:rsidRPr="00E05EC9">
        <w:t xml:space="preserve">. Available: </w:t>
      </w:r>
      <w:hyperlink r:id="rId246" w:history="1">
        <w:r w:rsidRPr="00E05EC9">
          <w:rPr>
            <w:rStyle w:val="Hyperlink"/>
          </w:rPr>
          <w:t>https://www.energymadeeasy.gov.au/benchmark</w:t>
        </w:r>
        <w:bookmarkEnd w:id="474"/>
      </w:hyperlink>
    </w:p>
    <w:p w14:paraId="7B749C01" w14:textId="7796AF2F" w:rsidR="00DD1C1C" w:rsidRPr="00E05EC9" w:rsidRDefault="00DD1C1C" w:rsidP="002740BD">
      <w:pPr>
        <w:pStyle w:val="EndNoteBibliography"/>
      </w:pPr>
      <w:bookmarkStart w:id="475" w:name="_ENREF_104"/>
      <w:r w:rsidRPr="00E05EC9">
        <w:t>[104]</w:t>
      </w:r>
      <w:r w:rsidRPr="00E05EC9">
        <w:tab/>
        <w:t xml:space="preserve">NASA. (2017, 3/7/17). </w:t>
      </w:r>
      <w:r w:rsidRPr="00E05EC9">
        <w:rPr>
          <w:i/>
        </w:rPr>
        <w:t>Surface meteorology and Solar Energy</w:t>
      </w:r>
      <w:r w:rsidRPr="00E05EC9">
        <w:t xml:space="preserve">. Available: </w:t>
      </w:r>
      <w:hyperlink r:id="rId247" w:history="1">
        <w:r w:rsidRPr="00E05EC9">
          <w:rPr>
            <w:rStyle w:val="Hyperlink"/>
          </w:rPr>
          <w:t>https://eosweb.larc.nasa.gov/cgi-bin/sse/sse.cgi?skip@larc.nasa.gov</w:t>
        </w:r>
        <w:bookmarkEnd w:id="475"/>
      </w:hyperlink>
    </w:p>
    <w:p w14:paraId="489EC095" w14:textId="65270C77" w:rsidR="00DD1C1C" w:rsidRPr="00E05EC9" w:rsidRDefault="00DD1C1C" w:rsidP="002740BD">
      <w:pPr>
        <w:pStyle w:val="EndNoteBibliography"/>
      </w:pPr>
      <w:bookmarkStart w:id="476" w:name="_ENREF_105"/>
      <w:r w:rsidRPr="00E05EC9">
        <w:t>[105]</w:t>
      </w:r>
      <w:r w:rsidRPr="00E05EC9">
        <w:tab/>
        <w:t xml:space="preserve">MathWorks. (2017, 3/3/17). </w:t>
      </w:r>
      <w:r w:rsidRPr="00E05EC9">
        <w:rPr>
          <w:i/>
        </w:rPr>
        <w:t>Matlab Help</w:t>
      </w:r>
      <w:r w:rsidRPr="00E05EC9">
        <w:t xml:space="preserve">. Available: </w:t>
      </w:r>
      <w:hyperlink r:id="rId248" w:history="1">
        <w:r w:rsidRPr="00E05EC9">
          <w:rPr>
            <w:rStyle w:val="Hyperlink"/>
          </w:rPr>
          <w:t>https://au.mathworks.com/help/matlab/examples/creating-a-user-interface-with-tab-panels.html</w:t>
        </w:r>
        <w:bookmarkEnd w:id="476"/>
      </w:hyperlink>
    </w:p>
    <w:p w14:paraId="3B339BFD" w14:textId="77777777" w:rsidR="00DD1C1C" w:rsidRPr="00E05EC9" w:rsidRDefault="00DD1C1C" w:rsidP="002740BD">
      <w:pPr>
        <w:pStyle w:val="EndNoteBibliography"/>
      </w:pPr>
      <w:bookmarkStart w:id="477" w:name="_ENREF_106"/>
      <w:r w:rsidRPr="00E05EC9">
        <w:t>[106]</w:t>
      </w:r>
      <w:r w:rsidRPr="00E05EC9">
        <w:tab/>
        <w:t>S. Rodrigues</w:t>
      </w:r>
      <w:r w:rsidRPr="00E05EC9">
        <w:rPr>
          <w:i/>
        </w:rPr>
        <w:t xml:space="preserve"> et al.</w:t>
      </w:r>
      <w:r w:rsidRPr="00E05EC9">
        <w:t xml:space="preserve">, "Economic feasibility analysis of small scale PV systems in different countries," </w:t>
      </w:r>
      <w:r w:rsidRPr="00E05EC9">
        <w:rPr>
          <w:i/>
        </w:rPr>
        <w:t xml:space="preserve">Solar Energy, </w:t>
      </w:r>
      <w:r w:rsidRPr="00E05EC9">
        <w:t>vol. 131, pp. 81-95, 6// 2016.</w:t>
      </w:r>
      <w:bookmarkEnd w:id="477"/>
    </w:p>
    <w:p w14:paraId="4B7FBD86" w14:textId="77777777" w:rsidR="00DD1C1C" w:rsidRPr="00E05EC9" w:rsidRDefault="00DD1C1C" w:rsidP="002740BD">
      <w:pPr>
        <w:pStyle w:val="EndNoteBibliography"/>
      </w:pPr>
      <w:bookmarkStart w:id="478" w:name="_ENREF_107"/>
      <w:r w:rsidRPr="00E05EC9">
        <w:t>[107]</w:t>
      </w:r>
      <w:r w:rsidRPr="00E05EC9">
        <w:tab/>
        <w:t xml:space="preserve">A. Q. Jakhrani, A. K. Othman, A. R. H. Rigit, S. R. Samo, L. P. Ling, and R. Baini, "Cost estimation of a standalone photovoltaic power system in remote areas of Sarawak, Malaysia," (in English), </w:t>
      </w:r>
      <w:r w:rsidRPr="00E05EC9">
        <w:rPr>
          <w:i/>
        </w:rPr>
        <w:t xml:space="preserve">NED University Journal of Research, </w:t>
      </w:r>
      <w:r w:rsidRPr="00E05EC9">
        <w:t>Report p. 15+, 2012/01/01 2012.</w:t>
      </w:r>
      <w:bookmarkEnd w:id="478"/>
    </w:p>
    <w:p w14:paraId="63E2BFDB" w14:textId="77777777" w:rsidR="00DD1C1C" w:rsidRPr="00E05EC9" w:rsidRDefault="00DD1C1C" w:rsidP="002740BD">
      <w:pPr>
        <w:pStyle w:val="EndNoteBibliography"/>
      </w:pPr>
      <w:bookmarkStart w:id="479" w:name="_ENREF_108"/>
      <w:r w:rsidRPr="00E05EC9">
        <w:t>[108]</w:t>
      </w:r>
      <w:r w:rsidRPr="00E05EC9">
        <w:tab/>
        <w:t xml:space="preserve">A. Q. Jakhrani, A. R. H. Rigit, A. K. Othman, S. R. Samo, and S. A. Kamboh, "Life cycle cost analysis of a standalone PV system," in </w:t>
      </w:r>
      <w:r w:rsidRPr="00E05EC9">
        <w:rPr>
          <w:i/>
        </w:rPr>
        <w:t>2012 International Conference on Green and Ubiquitous Technology</w:t>
      </w:r>
      <w:r w:rsidRPr="00E05EC9">
        <w:t>, 2012, pp. 82-85.</w:t>
      </w:r>
      <w:bookmarkEnd w:id="479"/>
    </w:p>
    <w:p w14:paraId="19E350EA" w14:textId="77777777" w:rsidR="00DD1C1C" w:rsidRPr="00E05EC9" w:rsidRDefault="00DD1C1C" w:rsidP="002740BD">
      <w:pPr>
        <w:pStyle w:val="EndNoteBibliography"/>
      </w:pPr>
      <w:bookmarkStart w:id="480" w:name="_ENREF_109"/>
      <w:r w:rsidRPr="00E05EC9">
        <w:t>[109]</w:t>
      </w:r>
      <w:r w:rsidRPr="00E05EC9">
        <w:tab/>
        <w:t>A. Zahedi, "Developing a Method to Accurately Estimate the Electricity Cost of Grid-Connected Solar PV in Doha."</w:t>
      </w:r>
      <w:bookmarkEnd w:id="480"/>
    </w:p>
    <w:p w14:paraId="0E110EBF" w14:textId="77777777" w:rsidR="00DD1C1C" w:rsidRPr="00E05EC9" w:rsidRDefault="00DD1C1C" w:rsidP="002740BD">
      <w:pPr>
        <w:pStyle w:val="EndNoteBibliography"/>
      </w:pPr>
      <w:bookmarkStart w:id="481" w:name="_ENREF_110"/>
      <w:r w:rsidRPr="00E05EC9">
        <w:t>[110]</w:t>
      </w:r>
      <w:r w:rsidRPr="00E05EC9">
        <w:tab/>
        <w:t xml:space="preserve">J. C. Hartman and I. C. Schafrick, "THE RELEVANT INTERNAL RATE OF RETURN," </w:t>
      </w:r>
      <w:r w:rsidRPr="00E05EC9">
        <w:rPr>
          <w:i/>
        </w:rPr>
        <w:t xml:space="preserve">The Engineering Economist, </w:t>
      </w:r>
      <w:r w:rsidRPr="00E05EC9">
        <w:t>vol. 49, no. 2, pp. 139-158, 2004/01/01 2004.</w:t>
      </w:r>
      <w:bookmarkEnd w:id="481"/>
    </w:p>
    <w:p w14:paraId="4B23D909" w14:textId="55D851AA" w:rsidR="00D911F0" w:rsidRPr="00E05EC9" w:rsidRDefault="00CC202C" w:rsidP="002740BD">
      <w:pPr>
        <w:pStyle w:val="Heading1"/>
      </w:pPr>
      <w:r w:rsidRPr="00E05EC9">
        <w:lastRenderedPageBreak/>
        <w:fldChar w:fldCharType="end"/>
      </w:r>
      <w:bookmarkStart w:id="482" w:name="_Toc493338227"/>
      <w:bookmarkStart w:id="483" w:name="_Toc493338236"/>
      <w:bookmarkStart w:id="484" w:name="_Toc493340868"/>
      <w:bookmarkStart w:id="485" w:name="_Toc493340866"/>
      <w:r w:rsidR="00D911F0" w:rsidRPr="00E05EC9">
        <w:t xml:space="preserve"> APPENDICES</w:t>
      </w:r>
      <w:bookmarkEnd w:id="485"/>
    </w:p>
    <w:p w14:paraId="394A1406" w14:textId="77777777" w:rsidR="00D911F0" w:rsidRPr="00E05EC9" w:rsidRDefault="00D911F0"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38236" w:history="1">
        <w:r w:rsidRPr="00E05EC9">
          <w:rPr>
            <w:rStyle w:val="Hyperlink"/>
          </w:rPr>
          <w:t>Appendix 1 – Progress Gantt Chart</w:t>
        </w:r>
        <w:r w:rsidRPr="00E05EC9">
          <w:rPr>
            <w:webHidden/>
          </w:rPr>
          <w:tab/>
        </w:r>
        <w:r w:rsidRPr="00E05EC9">
          <w:rPr>
            <w:webHidden/>
          </w:rPr>
          <w:fldChar w:fldCharType="begin"/>
        </w:r>
        <w:r w:rsidRPr="00E05EC9">
          <w:rPr>
            <w:webHidden/>
          </w:rPr>
          <w:instrText xml:space="preserve"> PAGEREF _Toc493338236 \h </w:instrText>
        </w:r>
        <w:r w:rsidRPr="00E05EC9">
          <w:rPr>
            <w:webHidden/>
          </w:rPr>
        </w:r>
        <w:r w:rsidRPr="00E05EC9">
          <w:rPr>
            <w:webHidden/>
          </w:rPr>
          <w:fldChar w:fldCharType="separate"/>
        </w:r>
        <w:r w:rsidRPr="00E05EC9">
          <w:rPr>
            <w:webHidden/>
          </w:rPr>
          <w:t>100</w:t>
        </w:r>
        <w:r w:rsidRPr="00E05EC9">
          <w:rPr>
            <w:webHidden/>
          </w:rPr>
          <w:fldChar w:fldCharType="end"/>
        </w:r>
      </w:hyperlink>
    </w:p>
    <w:p w14:paraId="69EEF747"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7" w:history="1">
        <w:r w:rsidRPr="00E05EC9">
          <w:rPr>
            <w:rStyle w:val="Hyperlink"/>
          </w:rPr>
          <w:t>Appendix 2 – Risk Assessment</w:t>
        </w:r>
        <w:r w:rsidRPr="00E05EC9">
          <w:rPr>
            <w:webHidden/>
          </w:rPr>
          <w:tab/>
        </w:r>
        <w:r w:rsidRPr="00E05EC9">
          <w:rPr>
            <w:webHidden/>
          </w:rPr>
          <w:fldChar w:fldCharType="begin"/>
        </w:r>
        <w:r w:rsidRPr="00E05EC9">
          <w:rPr>
            <w:webHidden/>
          </w:rPr>
          <w:instrText xml:space="preserve"> PAGEREF _Toc493338237 \h </w:instrText>
        </w:r>
        <w:r w:rsidRPr="00E05EC9">
          <w:rPr>
            <w:webHidden/>
          </w:rPr>
        </w:r>
        <w:r w:rsidRPr="00E05EC9">
          <w:rPr>
            <w:webHidden/>
          </w:rPr>
          <w:fldChar w:fldCharType="separate"/>
        </w:r>
        <w:r w:rsidRPr="00E05EC9">
          <w:rPr>
            <w:webHidden/>
          </w:rPr>
          <w:t>101</w:t>
        </w:r>
        <w:r w:rsidRPr="00E05EC9">
          <w:rPr>
            <w:webHidden/>
          </w:rPr>
          <w:fldChar w:fldCharType="end"/>
        </w:r>
      </w:hyperlink>
    </w:p>
    <w:p w14:paraId="0F915B7A"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8" w:history="1">
        <w:r w:rsidRPr="00E05EC9">
          <w:rPr>
            <w:rStyle w:val="Hyperlink"/>
          </w:rPr>
          <w:t>Appendix 3 – Risk Assessment (Approval)</w:t>
        </w:r>
        <w:r w:rsidRPr="00E05EC9">
          <w:rPr>
            <w:webHidden/>
          </w:rPr>
          <w:tab/>
        </w:r>
        <w:r w:rsidRPr="00E05EC9">
          <w:rPr>
            <w:webHidden/>
          </w:rPr>
          <w:fldChar w:fldCharType="begin"/>
        </w:r>
        <w:r w:rsidRPr="00E05EC9">
          <w:rPr>
            <w:webHidden/>
          </w:rPr>
          <w:instrText xml:space="preserve"> PAGEREF _Toc493338238 \h </w:instrText>
        </w:r>
        <w:r w:rsidRPr="00E05EC9">
          <w:rPr>
            <w:webHidden/>
          </w:rPr>
        </w:r>
        <w:r w:rsidRPr="00E05EC9">
          <w:rPr>
            <w:webHidden/>
          </w:rPr>
          <w:fldChar w:fldCharType="separate"/>
        </w:r>
        <w:r w:rsidRPr="00E05EC9">
          <w:rPr>
            <w:webHidden/>
          </w:rPr>
          <w:t>102</w:t>
        </w:r>
        <w:r w:rsidRPr="00E05EC9">
          <w:rPr>
            <w:webHidden/>
          </w:rPr>
          <w:fldChar w:fldCharType="end"/>
        </w:r>
      </w:hyperlink>
    </w:p>
    <w:p w14:paraId="566F1463"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9" w:history="1">
        <w:r w:rsidRPr="00E05EC9">
          <w:rPr>
            <w:rStyle w:val="Hyperlink"/>
          </w:rPr>
          <w:t>Appendix 4 – Program Overview</w:t>
        </w:r>
        <w:r w:rsidRPr="00E05EC9">
          <w:rPr>
            <w:webHidden/>
          </w:rPr>
          <w:tab/>
        </w:r>
        <w:r w:rsidRPr="00E05EC9">
          <w:rPr>
            <w:webHidden/>
          </w:rPr>
          <w:fldChar w:fldCharType="begin"/>
        </w:r>
        <w:r w:rsidRPr="00E05EC9">
          <w:rPr>
            <w:webHidden/>
          </w:rPr>
          <w:instrText xml:space="preserve"> PAGEREF _Toc493338239 \h </w:instrText>
        </w:r>
        <w:r w:rsidRPr="00E05EC9">
          <w:rPr>
            <w:webHidden/>
          </w:rPr>
        </w:r>
        <w:r w:rsidRPr="00E05EC9">
          <w:rPr>
            <w:webHidden/>
          </w:rPr>
          <w:fldChar w:fldCharType="separate"/>
        </w:r>
        <w:r w:rsidRPr="00E05EC9">
          <w:rPr>
            <w:webHidden/>
          </w:rPr>
          <w:t>103</w:t>
        </w:r>
        <w:r w:rsidRPr="00E05EC9">
          <w:rPr>
            <w:webHidden/>
          </w:rPr>
          <w:fldChar w:fldCharType="end"/>
        </w:r>
      </w:hyperlink>
    </w:p>
    <w:p w14:paraId="7E6DF539"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0" w:history="1">
        <w:r w:rsidRPr="00E05EC9">
          <w:rPr>
            <w:rStyle w:val="Hyperlink"/>
          </w:rPr>
          <w:t>Appendix 5 – Typical installation Wiring of Inverter</w:t>
        </w:r>
        <w:r w:rsidRPr="00E05EC9">
          <w:rPr>
            <w:webHidden/>
          </w:rPr>
          <w:tab/>
        </w:r>
        <w:r w:rsidRPr="00E05EC9">
          <w:rPr>
            <w:webHidden/>
          </w:rPr>
          <w:fldChar w:fldCharType="begin"/>
        </w:r>
        <w:r w:rsidRPr="00E05EC9">
          <w:rPr>
            <w:webHidden/>
          </w:rPr>
          <w:instrText xml:space="preserve"> PAGEREF _Toc493338240 \h </w:instrText>
        </w:r>
        <w:r w:rsidRPr="00E05EC9">
          <w:rPr>
            <w:webHidden/>
          </w:rPr>
        </w:r>
        <w:r w:rsidRPr="00E05EC9">
          <w:rPr>
            <w:webHidden/>
          </w:rPr>
          <w:fldChar w:fldCharType="separate"/>
        </w:r>
        <w:r w:rsidRPr="00E05EC9">
          <w:rPr>
            <w:webHidden/>
          </w:rPr>
          <w:t>104</w:t>
        </w:r>
        <w:r w:rsidRPr="00E05EC9">
          <w:rPr>
            <w:webHidden/>
          </w:rPr>
          <w:fldChar w:fldCharType="end"/>
        </w:r>
      </w:hyperlink>
    </w:p>
    <w:p w14:paraId="5B65950D"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1" w:history="1">
        <w:r w:rsidRPr="00E05EC9">
          <w:rPr>
            <w:rStyle w:val="Hyperlink"/>
          </w:rPr>
          <w:t>Appendix 6 – Project Code &amp; Title</w:t>
        </w:r>
        <w:r w:rsidRPr="00E05EC9">
          <w:rPr>
            <w:webHidden/>
          </w:rPr>
          <w:tab/>
        </w:r>
        <w:r w:rsidRPr="00E05EC9">
          <w:rPr>
            <w:webHidden/>
          </w:rPr>
          <w:fldChar w:fldCharType="begin"/>
        </w:r>
        <w:r w:rsidRPr="00E05EC9">
          <w:rPr>
            <w:webHidden/>
          </w:rPr>
          <w:instrText xml:space="preserve"> PAGEREF _Toc493338241 \h </w:instrText>
        </w:r>
        <w:r w:rsidRPr="00E05EC9">
          <w:rPr>
            <w:webHidden/>
          </w:rPr>
        </w:r>
        <w:r w:rsidRPr="00E05EC9">
          <w:rPr>
            <w:webHidden/>
          </w:rPr>
          <w:fldChar w:fldCharType="separate"/>
        </w:r>
        <w:r w:rsidRPr="00E05EC9">
          <w:rPr>
            <w:webHidden/>
          </w:rPr>
          <w:t>105</w:t>
        </w:r>
        <w:r w:rsidRPr="00E05EC9">
          <w:rPr>
            <w:webHidden/>
          </w:rPr>
          <w:fldChar w:fldCharType="end"/>
        </w:r>
      </w:hyperlink>
    </w:p>
    <w:p w14:paraId="6313EB9D"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2" w:history="1">
        <w:r w:rsidRPr="00E05EC9">
          <w:rPr>
            <w:rStyle w:val="Hyperlink"/>
          </w:rPr>
          <w:t>Appendix 7 – NASA Peak Sun Hour Data</w:t>
        </w:r>
        <w:r w:rsidRPr="00E05EC9">
          <w:rPr>
            <w:webHidden/>
          </w:rPr>
          <w:tab/>
        </w:r>
        <w:r w:rsidRPr="00E05EC9">
          <w:rPr>
            <w:webHidden/>
          </w:rPr>
          <w:fldChar w:fldCharType="begin"/>
        </w:r>
        <w:r w:rsidRPr="00E05EC9">
          <w:rPr>
            <w:webHidden/>
          </w:rPr>
          <w:instrText xml:space="preserve"> PAGEREF _Toc493338242 \h </w:instrText>
        </w:r>
        <w:r w:rsidRPr="00E05EC9">
          <w:rPr>
            <w:webHidden/>
          </w:rPr>
        </w:r>
        <w:r w:rsidRPr="00E05EC9">
          <w:rPr>
            <w:webHidden/>
          </w:rPr>
          <w:fldChar w:fldCharType="separate"/>
        </w:r>
        <w:r w:rsidRPr="00E05EC9">
          <w:rPr>
            <w:webHidden/>
          </w:rPr>
          <w:t>106</w:t>
        </w:r>
        <w:r w:rsidRPr="00E05EC9">
          <w:rPr>
            <w:webHidden/>
          </w:rPr>
          <w:fldChar w:fldCharType="end"/>
        </w:r>
      </w:hyperlink>
    </w:p>
    <w:p w14:paraId="0E42C25A"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3" w:history="1">
        <w:r w:rsidRPr="00E05EC9">
          <w:rPr>
            <w:rStyle w:val="Hyperlink"/>
          </w:rPr>
          <w:t>Appendix 8 – Australian Government Energy Consumption Data</w:t>
        </w:r>
        <w:r w:rsidRPr="00E05EC9">
          <w:rPr>
            <w:webHidden/>
          </w:rPr>
          <w:tab/>
        </w:r>
        <w:r w:rsidRPr="00E05EC9">
          <w:rPr>
            <w:webHidden/>
          </w:rPr>
          <w:fldChar w:fldCharType="begin"/>
        </w:r>
        <w:r w:rsidRPr="00E05EC9">
          <w:rPr>
            <w:webHidden/>
          </w:rPr>
          <w:instrText xml:space="preserve"> PAGEREF _Toc493338243 \h </w:instrText>
        </w:r>
        <w:r w:rsidRPr="00E05EC9">
          <w:rPr>
            <w:webHidden/>
          </w:rPr>
        </w:r>
        <w:r w:rsidRPr="00E05EC9">
          <w:rPr>
            <w:webHidden/>
          </w:rPr>
          <w:fldChar w:fldCharType="separate"/>
        </w:r>
        <w:r w:rsidRPr="00E05EC9">
          <w:rPr>
            <w:webHidden/>
          </w:rPr>
          <w:t>108</w:t>
        </w:r>
        <w:r w:rsidRPr="00E05EC9">
          <w:rPr>
            <w:webHidden/>
          </w:rPr>
          <w:fldChar w:fldCharType="end"/>
        </w:r>
      </w:hyperlink>
    </w:p>
    <w:p w14:paraId="3226A1C8" w14:textId="77777777"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4" w:history="1">
        <w:r w:rsidRPr="00E05EC9">
          <w:rPr>
            <w:rStyle w:val="Hyperlink"/>
          </w:rPr>
          <w:t>Appendix 9 – Matlab Source Code</w:t>
        </w:r>
        <w:r w:rsidRPr="00E05EC9">
          <w:rPr>
            <w:webHidden/>
          </w:rPr>
          <w:tab/>
        </w:r>
        <w:r w:rsidRPr="00E05EC9">
          <w:rPr>
            <w:webHidden/>
          </w:rPr>
          <w:fldChar w:fldCharType="begin"/>
        </w:r>
        <w:r w:rsidRPr="00E05EC9">
          <w:rPr>
            <w:webHidden/>
          </w:rPr>
          <w:instrText xml:space="preserve"> PAGEREF _Toc493338244 \h </w:instrText>
        </w:r>
        <w:r w:rsidRPr="00E05EC9">
          <w:rPr>
            <w:webHidden/>
          </w:rPr>
        </w:r>
        <w:r w:rsidRPr="00E05EC9">
          <w:rPr>
            <w:webHidden/>
          </w:rPr>
          <w:fldChar w:fldCharType="separate"/>
        </w:r>
        <w:r w:rsidRPr="00E05EC9">
          <w:rPr>
            <w:webHidden/>
          </w:rPr>
          <w:t>111</w:t>
        </w:r>
        <w:r w:rsidRPr="00E05EC9">
          <w:rPr>
            <w:webHidden/>
          </w:rPr>
          <w:fldChar w:fldCharType="end"/>
        </w:r>
      </w:hyperlink>
    </w:p>
    <w:p w14:paraId="0F193A25" w14:textId="77777777" w:rsidR="00D911F0" w:rsidRPr="00E05EC9" w:rsidRDefault="00D911F0" w:rsidP="002740BD">
      <w:r w:rsidRPr="00E05EC9">
        <w:fldChar w:fldCharType="end"/>
      </w:r>
    </w:p>
    <w:p w14:paraId="1AE4F5A6" w14:textId="0B909F26" w:rsidR="004C4B3F" w:rsidRPr="00E05EC9" w:rsidRDefault="003C72B7" w:rsidP="00CC202C">
      <w:pPr>
        <w:pStyle w:val="AppendixHeading1"/>
        <w:rPr>
          <w:lang w:val="en-AU"/>
        </w:rPr>
      </w:pPr>
      <w:r w:rsidRPr="00E05EC9">
        <w:rPr>
          <w:lang w:val="en-AU"/>
        </w:rPr>
        <w:lastRenderedPageBreak/>
        <w:drawing>
          <wp:anchor distT="0" distB="0" distL="114300" distR="114300" simplePos="0" relativeHeight="25078528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E05EC9">
        <w:rPr>
          <w:lang w:val="en-AU"/>
        </w:rPr>
        <w:t>Appendix 1</w:t>
      </w:r>
      <w:bookmarkEnd w:id="369"/>
      <w:bookmarkEnd w:id="370"/>
      <w:r w:rsidR="00DE35FA" w:rsidRPr="00E05EC9">
        <w:rPr>
          <w:lang w:val="en-AU"/>
        </w:rPr>
        <w:t xml:space="preserve"> </w:t>
      </w:r>
      <w:r w:rsidR="00B553EA" w:rsidRPr="00E05EC9">
        <w:rPr>
          <w:lang w:val="en-AU"/>
        </w:rPr>
        <w:t>–</w:t>
      </w:r>
      <w:r w:rsidR="005B4D87" w:rsidRPr="00E05EC9">
        <w:rPr>
          <w:lang w:val="en-AU"/>
        </w:rPr>
        <w:t xml:space="preserve"> </w:t>
      </w:r>
      <w:r w:rsidR="00B553EA" w:rsidRPr="00E05EC9">
        <w:rPr>
          <w:lang w:val="en-AU"/>
        </w:rPr>
        <w:t xml:space="preserve">Progress </w:t>
      </w:r>
      <w:r w:rsidR="00574481" w:rsidRPr="00E05EC9">
        <w:rPr>
          <w:lang w:val="en-AU"/>
        </w:rPr>
        <w:t>Gantt Chart</w:t>
      </w:r>
      <w:bookmarkEnd w:id="482"/>
      <w:bookmarkEnd w:id="483"/>
      <w:bookmarkEnd w:id="484"/>
    </w:p>
    <w:p w14:paraId="1B3B9B2F" w14:textId="2466E3F3" w:rsidR="0066749E" w:rsidRPr="00E05EC9" w:rsidRDefault="00B46CF5" w:rsidP="004C4B3F">
      <w:pPr>
        <w:pStyle w:val="AppendixHeading1"/>
        <w:rPr>
          <w:lang w:val="en-AU"/>
        </w:rPr>
      </w:pPr>
      <w:bookmarkStart w:id="486" w:name="_Toc493338228"/>
      <w:bookmarkStart w:id="487" w:name="_Toc493338237"/>
      <w:bookmarkStart w:id="488" w:name="_Toc493340869"/>
      <w:r w:rsidRPr="00E05EC9">
        <w:rPr>
          <w:lang w:val="en-AU"/>
        </w:rPr>
        <w:lastRenderedPageBreak/>
        <w:drawing>
          <wp:anchor distT="0" distB="0" distL="114300" distR="114300" simplePos="0" relativeHeight="250790400"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E05EC9">
        <w:rPr>
          <w:lang w:val="en-AU"/>
        </w:rPr>
        <w:t>Appendix 2</w:t>
      </w:r>
      <w:r w:rsidR="00DE35FA" w:rsidRPr="00E05EC9">
        <w:rPr>
          <w:lang w:val="en-AU"/>
        </w:rPr>
        <w:t xml:space="preserve"> – Risk Assessment</w:t>
      </w:r>
      <w:bookmarkEnd w:id="486"/>
      <w:bookmarkEnd w:id="487"/>
      <w:bookmarkEnd w:id="488"/>
    </w:p>
    <w:p w14:paraId="25251F90" w14:textId="07304338" w:rsidR="003C72B7" w:rsidRPr="00E05EC9" w:rsidRDefault="003C72B7" w:rsidP="003C72B7">
      <w:pPr>
        <w:pStyle w:val="AppendixHeading1"/>
        <w:rPr>
          <w:lang w:val="en-AU"/>
        </w:rPr>
      </w:pPr>
      <w:bookmarkStart w:id="489" w:name="_Toc493338229"/>
      <w:bookmarkStart w:id="490" w:name="_Toc493338238"/>
      <w:bookmarkStart w:id="491" w:name="_Toc493340870"/>
      <w:r w:rsidRPr="00E05EC9">
        <w:rPr>
          <w:lang w:val="en-AU"/>
        </w:rPr>
        <w:lastRenderedPageBreak/>
        <w:drawing>
          <wp:anchor distT="0" distB="0" distL="114300" distR="114300" simplePos="0" relativeHeight="252535296"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E05EC9">
        <w:rPr>
          <w:lang w:val="en-AU"/>
        </w:rPr>
        <w:t>Appendix 3 – Risk Assessment</w:t>
      </w:r>
      <w:r w:rsidR="007E3F47" w:rsidRPr="00E05EC9">
        <w:rPr>
          <w:lang w:val="en-AU"/>
        </w:rPr>
        <w:t xml:space="preserve"> (Approval)</w:t>
      </w:r>
      <w:bookmarkEnd w:id="489"/>
      <w:bookmarkEnd w:id="490"/>
      <w:bookmarkEnd w:id="491"/>
    </w:p>
    <w:p w14:paraId="625E060C" w14:textId="356BA8F3" w:rsidR="00BB2577" w:rsidRPr="00E05EC9" w:rsidRDefault="001128D3" w:rsidP="001128D3">
      <w:pPr>
        <w:pStyle w:val="AppendixHeading1"/>
        <w:rPr>
          <w:lang w:val="en-AU"/>
        </w:rPr>
      </w:pPr>
      <w:bookmarkStart w:id="492" w:name="_Toc493338230"/>
      <w:bookmarkStart w:id="493" w:name="_Toc493338239"/>
      <w:bookmarkStart w:id="494" w:name="_Toc493340871"/>
      <w:r w:rsidRPr="00E05EC9">
        <w:rPr>
          <w:lang w:val="en-AU"/>
        </w:rPr>
        <w:lastRenderedPageBreak/>
        <w:drawing>
          <wp:anchor distT="0" distB="0" distL="114300" distR="114300" simplePos="0" relativeHeight="251004416"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E05EC9">
        <w:rPr>
          <w:lang w:val="en-AU"/>
        </w:rPr>
        <w:t>Appendix 4</w:t>
      </w:r>
      <w:r w:rsidR="00BB2577" w:rsidRPr="00E05EC9">
        <w:rPr>
          <w:lang w:val="en-AU"/>
        </w:rPr>
        <w:t xml:space="preserve"> – </w:t>
      </w:r>
      <w:r w:rsidR="00B46CF5" w:rsidRPr="00E05EC9">
        <w:rPr>
          <w:lang w:val="en-AU"/>
        </w:rPr>
        <w:t>Program Overview</w:t>
      </w:r>
      <w:bookmarkEnd w:id="492"/>
      <w:bookmarkEnd w:id="493"/>
      <w:bookmarkEnd w:id="494"/>
    </w:p>
    <w:p w14:paraId="1D050A1C" w14:textId="4C14CD49" w:rsidR="000600E8" w:rsidRPr="00E05EC9" w:rsidRDefault="003C72B7" w:rsidP="000600E8">
      <w:pPr>
        <w:pStyle w:val="AppendixHeading1"/>
        <w:rPr>
          <w:lang w:val="en-AU"/>
        </w:rPr>
      </w:pPr>
      <w:bookmarkStart w:id="495" w:name="_Toc493338231"/>
      <w:bookmarkStart w:id="496" w:name="_Toc493338240"/>
      <w:bookmarkStart w:id="497" w:name="_Toc493340872"/>
      <w:r w:rsidRPr="00E05EC9">
        <w:rPr>
          <w:lang w:val="en-AU"/>
        </w:rPr>
        <w:lastRenderedPageBreak/>
        <w:t>Appendix 5</w:t>
      </w:r>
      <w:r w:rsidR="000600E8" w:rsidRPr="00E05EC9">
        <w:rPr>
          <w:lang w:val="en-AU"/>
        </w:rPr>
        <w:t xml:space="preserve"> – Typical installation Wiring of Inverter</w:t>
      </w:r>
      <w:bookmarkEnd w:id="495"/>
      <w:bookmarkEnd w:id="496"/>
      <w:bookmarkEnd w:id="497"/>
    </w:p>
    <w:p w14:paraId="0FE5029A" w14:textId="55143EDD" w:rsidR="000600E8" w:rsidRPr="00E05EC9" w:rsidRDefault="003C72B7" w:rsidP="002740BD">
      <w:r w:rsidRPr="00E05EC9">
        <w:drawing>
          <wp:anchor distT="0" distB="0" distL="114300" distR="114300" simplePos="0" relativeHeight="252324352"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31D2B955" w:rsidR="000600E8" w:rsidRPr="00E05EC9" w:rsidRDefault="003C72B7" w:rsidP="000600E8">
      <w:pPr>
        <w:pStyle w:val="AppendixHeading1"/>
        <w:rPr>
          <w:lang w:val="en-AU"/>
        </w:rPr>
      </w:pPr>
      <w:bookmarkStart w:id="498" w:name="_Toc493338232"/>
      <w:bookmarkStart w:id="499" w:name="_Toc493338241"/>
      <w:bookmarkStart w:id="500" w:name="_Toc493340873"/>
      <w:r w:rsidRPr="00E05EC9">
        <w:rPr>
          <w:lang w:val="en-AU"/>
        </w:rPr>
        <w:lastRenderedPageBreak/>
        <w:t>Appendix 6</w:t>
      </w:r>
      <w:r w:rsidR="000600E8" w:rsidRPr="00E05EC9">
        <w:rPr>
          <w:lang w:val="en-AU"/>
        </w:rPr>
        <w:t xml:space="preserve"> – Project Code </w:t>
      </w:r>
      <w:r w:rsidR="00033D0F" w:rsidRPr="00E05EC9">
        <w:rPr>
          <w:lang w:val="en-AU"/>
        </w:rPr>
        <w:t>&amp; Title</w:t>
      </w:r>
      <w:bookmarkEnd w:id="498"/>
      <w:bookmarkEnd w:id="499"/>
      <w:bookmarkEnd w:id="500"/>
    </w:p>
    <w:p w14:paraId="636554A0" w14:textId="078FD1F9" w:rsidR="000600E8" w:rsidRPr="00E05EC9" w:rsidRDefault="000600E8" w:rsidP="002740BD">
      <w:r w:rsidRPr="00E05EC9">
        <w:drawing>
          <wp:anchor distT="0" distB="0" distL="114300" distR="114300" simplePos="0" relativeHeight="252314112"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4F4AAE5D" w:rsidR="00D90F63" w:rsidRPr="00E05EC9" w:rsidRDefault="003C72B7" w:rsidP="00D90F63">
      <w:pPr>
        <w:pStyle w:val="AppendixHeading1"/>
        <w:rPr>
          <w:lang w:val="en-AU"/>
        </w:rPr>
      </w:pPr>
      <w:bookmarkStart w:id="501" w:name="_Toc493338233"/>
      <w:bookmarkStart w:id="502" w:name="_Toc493338242"/>
      <w:bookmarkStart w:id="503" w:name="_Toc493340874"/>
      <w:r w:rsidRPr="00E05EC9">
        <w:rPr>
          <w:lang w:val="en-AU"/>
        </w:rPr>
        <w:lastRenderedPageBreak/>
        <w:t>Appendix 7</w:t>
      </w:r>
      <w:r w:rsidR="00D90F63" w:rsidRPr="00E05EC9">
        <w:rPr>
          <w:lang w:val="en-AU"/>
        </w:rPr>
        <w:t xml:space="preserve"> – </w:t>
      </w:r>
      <w:r w:rsidR="00781050" w:rsidRPr="00E05EC9">
        <w:rPr>
          <w:lang w:val="en-AU"/>
        </w:rPr>
        <w:t>NASA Peak Sun Hour Data</w:t>
      </w:r>
      <w:bookmarkEnd w:id="501"/>
      <w:bookmarkEnd w:id="502"/>
      <w:bookmarkEnd w:id="503"/>
    </w:p>
    <w:p w14:paraId="56B7F2A0" w14:textId="57525749" w:rsidR="00CC0CFE" w:rsidRPr="00E05EC9" w:rsidRDefault="00CC0CFE" w:rsidP="002740BD"/>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E05EC9" w14:paraId="57F5B285" w14:textId="77777777" w:rsidTr="00F23E32">
        <w:trPr>
          <w:cantSplit/>
          <w:trHeight w:val="292"/>
        </w:trPr>
        <w:tc>
          <w:tcPr>
            <w:tcW w:w="1240" w:type="dxa"/>
            <w:noWrap/>
            <w:vAlign w:val="bottom"/>
            <w:hideMark/>
          </w:tcPr>
          <w:p w14:paraId="0D44F3E1" w14:textId="77777777" w:rsidR="00056B9F" w:rsidRPr="00E05EC9" w:rsidRDefault="00056B9F" w:rsidP="002740BD">
            <w:pPr>
              <w:rPr>
                <w:bCs/>
                <w:lang w:eastAsia="zh-CN"/>
              </w:rPr>
            </w:pPr>
            <w:r w:rsidRPr="00E05EC9">
              <w:rPr>
                <w:lang w:eastAsia="zh-CN"/>
              </w:rPr>
              <w:t>Townsville</w:t>
            </w:r>
          </w:p>
        </w:tc>
        <w:tc>
          <w:tcPr>
            <w:tcW w:w="742" w:type="dxa"/>
            <w:vAlign w:val="center"/>
            <w:hideMark/>
          </w:tcPr>
          <w:p w14:paraId="294CA75A"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7CBCEC67"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6C61AE9" w14:textId="77777777" w:rsidR="00056B9F" w:rsidRPr="00E05EC9" w:rsidRDefault="00056B9F" w:rsidP="002740BD">
            <w:pPr>
              <w:rPr>
                <w:bCs/>
                <w:lang w:eastAsia="zh-CN"/>
              </w:rPr>
            </w:pPr>
            <w:r w:rsidRPr="00E05EC9">
              <w:rPr>
                <w:lang w:eastAsia="zh-CN"/>
              </w:rPr>
              <w:t>6.35</w:t>
            </w:r>
          </w:p>
        </w:tc>
        <w:tc>
          <w:tcPr>
            <w:tcW w:w="638" w:type="dxa"/>
            <w:noWrap/>
            <w:vAlign w:val="center"/>
            <w:hideMark/>
          </w:tcPr>
          <w:p w14:paraId="29034146"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7CEBF22B"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02B6505D" w14:textId="77777777" w:rsidR="00056B9F" w:rsidRPr="00E05EC9" w:rsidRDefault="00056B9F" w:rsidP="002740BD">
            <w:pPr>
              <w:rPr>
                <w:bCs/>
                <w:lang w:eastAsia="zh-CN"/>
              </w:rPr>
            </w:pPr>
            <w:r w:rsidRPr="00E05EC9">
              <w:rPr>
                <w:lang w:eastAsia="zh-CN"/>
              </w:rPr>
              <w:t>4.79</w:t>
            </w:r>
          </w:p>
        </w:tc>
        <w:tc>
          <w:tcPr>
            <w:tcW w:w="638" w:type="dxa"/>
            <w:noWrap/>
            <w:vAlign w:val="center"/>
            <w:hideMark/>
          </w:tcPr>
          <w:p w14:paraId="2735B343"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522AE303" w14:textId="77777777" w:rsidR="00056B9F" w:rsidRPr="00E05EC9" w:rsidRDefault="00056B9F" w:rsidP="002740BD">
            <w:pPr>
              <w:rPr>
                <w:lang w:eastAsia="zh-CN"/>
              </w:rPr>
            </w:pPr>
            <w:r w:rsidRPr="00E05EC9">
              <w:rPr>
                <w:lang w:eastAsia="zh-CN"/>
              </w:rPr>
              <w:t>4</w:t>
            </w:r>
          </w:p>
        </w:tc>
        <w:tc>
          <w:tcPr>
            <w:tcW w:w="638" w:type="dxa"/>
            <w:noWrap/>
            <w:vAlign w:val="center"/>
            <w:hideMark/>
          </w:tcPr>
          <w:p w14:paraId="5253DA7B" w14:textId="77777777" w:rsidR="00056B9F" w:rsidRPr="00E05EC9" w:rsidRDefault="00056B9F" w:rsidP="002740BD">
            <w:pPr>
              <w:rPr>
                <w:bCs/>
                <w:lang w:eastAsia="zh-CN"/>
              </w:rPr>
            </w:pPr>
            <w:r w:rsidRPr="00E05EC9">
              <w:rPr>
                <w:lang w:eastAsia="zh-CN"/>
              </w:rPr>
              <w:t>4.39</w:t>
            </w:r>
          </w:p>
        </w:tc>
        <w:tc>
          <w:tcPr>
            <w:tcW w:w="638" w:type="dxa"/>
            <w:noWrap/>
            <w:vAlign w:val="center"/>
            <w:hideMark/>
          </w:tcPr>
          <w:p w14:paraId="75F18C34" w14:textId="77777777" w:rsidR="00056B9F" w:rsidRPr="00E05EC9" w:rsidRDefault="00056B9F" w:rsidP="002740BD">
            <w:pPr>
              <w:rPr>
                <w:bCs/>
                <w:lang w:eastAsia="zh-CN"/>
              </w:rPr>
            </w:pPr>
            <w:r w:rsidRPr="00E05EC9">
              <w:rPr>
                <w:lang w:eastAsia="zh-CN"/>
              </w:rPr>
              <w:t>5.13</w:t>
            </w:r>
          </w:p>
        </w:tc>
        <w:tc>
          <w:tcPr>
            <w:tcW w:w="638" w:type="dxa"/>
            <w:noWrap/>
            <w:vAlign w:val="center"/>
            <w:hideMark/>
          </w:tcPr>
          <w:p w14:paraId="4E9C99D4" w14:textId="77777777" w:rsidR="00056B9F" w:rsidRPr="00E05EC9" w:rsidRDefault="00056B9F" w:rsidP="002740BD">
            <w:pPr>
              <w:rPr>
                <w:bCs/>
                <w:lang w:eastAsia="zh-CN"/>
              </w:rPr>
            </w:pPr>
            <w:r w:rsidRPr="00E05EC9">
              <w:rPr>
                <w:lang w:eastAsia="zh-CN"/>
              </w:rPr>
              <w:t>6.18</w:t>
            </w:r>
          </w:p>
        </w:tc>
        <w:tc>
          <w:tcPr>
            <w:tcW w:w="638" w:type="dxa"/>
            <w:noWrap/>
            <w:vAlign w:val="center"/>
            <w:hideMark/>
          </w:tcPr>
          <w:p w14:paraId="68C64C6E" w14:textId="77777777" w:rsidR="00056B9F" w:rsidRPr="00E05EC9" w:rsidRDefault="00056B9F" w:rsidP="002740BD">
            <w:pPr>
              <w:rPr>
                <w:bCs/>
                <w:lang w:eastAsia="zh-CN"/>
              </w:rPr>
            </w:pPr>
            <w:r w:rsidRPr="00E05EC9">
              <w:rPr>
                <w:lang w:eastAsia="zh-CN"/>
              </w:rPr>
              <w:t>6.59</w:t>
            </w:r>
          </w:p>
        </w:tc>
        <w:tc>
          <w:tcPr>
            <w:tcW w:w="638" w:type="dxa"/>
            <w:noWrap/>
            <w:vAlign w:val="center"/>
            <w:hideMark/>
          </w:tcPr>
          <w:p w14:paraId="1A6EFFD0" w14:textId="77777777" w:rsidR="00056B9F" w:rsidRPr="00E05EC9" w:rsidRDefault="00056B9F" w:rsidP="002740BD">
            <w:pPr>
              <w:rPr>
                <w:bCs/>
                <w:lang w:eastAsia="zh-CN"/>
              </w:rPr>
            </w:pPr>
            <w:r w:rsidRPr="00E05EC9">
              <w:rPr>
                <w:lang w:eastAsia="zh-CN"/>
              </w:rPr>
              <w:t>6.62</w:t>
            </w:r>
          </w:p>
        </w:tc>
        <w:tc>
          <w:tcPr>
            <w:tcW w:w="638" w:type="dxa"/>
            <w:noWrap/>
            <w:vAlign w:val="center"/>
            <w:hideMark/>
          </w:tcPr>
          <w:p w14:paraId="2F589EF6" w14:textId="77777777" w:rsidR="00056B9F" w:rsidRPr="00E05EC9" w:rsidRDefault="00056B9F" w:rsidP="002740BD">
            <w:pPr>
              <w:rPr>
                <w:bCs/>
                <w:lang w:eastAsia="zh-CN"/>
              </w:rPr>
            </w:pPr>
            <w:r w:rsidRPr="00E05EC9">
              <w:rPr>
                <w:lang w:eastAsia="zh-CN"/>
              </w:rPr>
              <w:t>6.71</w:t>
            </w:r>
          </w:p>
        </w:tc>
        <w:tc>
          <w:tcPr>
            <w:tcW w:w="638" w:type="dxa"/>
            <w:noWrap/>
            <w:vAlign w:val="center"/>
            <w:hideMark/>
          </w:tcPr>
          <w:p w14:paraId="75D71962" w14:textId="77777777" w:rsidR="00056B9F" w:rsidRPr="00E05EC9" w:rsidRDefault="00056B9F" w:rsidP="002740BD">
            <w:pPr>
              <w:rPr>
                <w:bCs/>
                <w:lang w:eastAsia="zh-CN"/>
              </w:rPr>
            </w:pPr>
            <w:r w:rsidRPr="00E05EC9">
              <w:rPr>
                <w:lang w:eastAsia="zh-CN"/>
              </w:rPr>
              <w:t>5.51</w:t>
            </w:r>
          </w:p>
        </w:tc>
      </w:tr>
      <w:tr w:rsidR="00056B9F" w:rsidRPr="00E05EC9" w14:paraId="4245CC73" w14:textId="77777777" w:rsidTr="00F23E32">
        <w:trPr>
          <w:cantSplit/>
          <w:trHeight w:val="292"/>
        </w:trPr>
        <w:tc>
          <w:tcPr>
            <w:tcW w:w="1240" w:type="dxa"/>
            <w:noWrap/>
            <w:vAlign w:val="bottom"/>
            <w:hideMark/>
          </w:tcPr>
          <w:p w14:paraId="07CE8424" w14:textId="77777777" w:rsidR="00056B9F" w:rsidRPr="00E05EC9" w:rsidRDefault="00056B9F" w:rsidP="002740BD">
            <w:pPr>
              <w:rPr>
                <w:lang w:eastAsia="zh-CN"/>
              </w:rPr>
            </w:pPr>
          </w:p>
        </w:tc>
        <w:tc>
          <w:tcPr>
            <w:tcW w:w="742" w:type="dxa"/>
            <w:vAlign w:val="center"/>
            <w:hideMark/>
          </w:tcPr>
          <w:p w14:paraId="18B01B2B" w14:textId="77777777" w:rsidR="00056B9F" w:rsidRPr="00E05EC9" w:rsidRDefault="00056B9F" w:rsidP="002740BD">
            <w:pPr>
              <w:rPr>
                <w:bCs/>
                <w:lang w:eastAsia="zh-CN"/>
              </w:rPr>
            </w:pPr>
            <w:r w:rsidRPr="00E05EC9">
              <w:rPr>
                <w:lang w:eastAsia="zh-CN"/>
              </w:rPr>
              <w:t>Tilt 4</w:t>
            </w:r>
          </w:p>
        </w:tc>
        <w:tc>
          <w:tcPr>
            <w:tcW w:w="450" w:type="dxa"/>
            <w:vAlign w:val="center"/>
            <w:hideMark/>
          </w:tcPr>
          <w:p w14:paraId="370EFC0A" w14:textId="77777777" w:rsidR="00056B9F" w:rsidRPr="00E05EC9" w:rsidRDefault="00056B9F" w:rsidP="002740BD">
            <w:pPr>
              <w:rPr>
                <w:lang w:eastAsia="zh-CN"/>
              </w:rPr>
            </w:pPr>
            <w:r w:rsidRPr="00E05EC9">
              <w:rPr>
                <w:lang w:eastAsia="zh-CN"/>
              </w:rPr>
              <w:t>4</w:t>
            </w:r>
          </w:p>
        </w:tc>
        <w:tc>
          <w:tcPr>
            <w:tcW w:w="638" w:type="dxa"/>
            <w:noWrap/>
            <w:vAlign w:val="center"/>
            <w:hideMark/>
          </w:tcPr>
          <w:p w14:paraId="54E7E70B" w14:textId="77777777" w:rsidR="00056B9F" w:rsidRPr="00E05EC9" w:rsidRDefault="00056B9F" w:rsidP="002740BD">
            <w:pPr>
              <w:rPr>
                <w:bCs/>
                <w:lang w:eastAsia="zh-CN"/>
              </w:rPr>
            </w:pPr>
            <w:r w:rsidRPr="00E05EC9">
              <w:rPr>
                <w:lang w:eastAsia="zh-CN"/>
              </w:rPr>
              <w:t>6.39</w:t>
            </w:r>
          </w:p>
        </w:tc>
        <w:tc>
          <w:tcPr>
            <w:tcW w:w="638" w:type="dxa"/>
            <w:noWrap/>
            <w:vAlign w:val="center"/>
            <w:hideMark/>
          </w:tcPr>
          <w:p w14:paraId="5F9781E9" w14:textId="77777777" w:rsidR="00056B9F" w:rsidRPr="00E05EC9" w:rsidRDefault="00056B9F" w:rsidP="002740BD">
            <w:pPr>
              <w:rPr>
                <w:bCs/>
                <w:lang w:eastAsia="zh-CN"/>
              </w:rPr>
            </w:pPr>
            <w:r w:rsidRPr="00E05EC9">
              <w:rPr>
                <w:lang w:eastAsia="zh-CN"/>
              </w:rPr>
              <w:t>5.55</w:t>
            </w:r>
          </w:p>
        </w:tc>
        <w:tc>
          <w:tcPr>
            <w:tcW w:w="638" w:type="dxa"/>
            <w:noWrap/>
            <w:vAlign w:val="center"/>
            <w:hideMark/>
          </w:tcPr>
          <w:p w14:paraId="525FBD95" w14:textId="77777777" w:rsidR="00056B9F" w:rsidRPr="00E05EC9" w:rsidRDefault="00056B9F" w:rsidP="002740BD">
            <w:pPr>
              <w:rPr>
                <w:bCs/>
                <w:lang w:eastAsia="zh-CN"/>
              </w:rPr>
            </w:pPr>
            <w:r w:rsidRPr="00E05EC9">
              <w:rPr>
                <w:lang w:eastAsia="zh-CN"/>
              </w:rPr>
              <w:t>5.62</w:t>
            </w:r>
          </w:p>
        </w:tc>
        <w:tc>
          <w:tcPr>
            <w:tcW w:w="638" w:type="dxa"/>
            <w:noWrap/>
            <w:vAlign w:val="center"/>
            <w:hideMark/>
          </w:tcPr>
          <w:p w14:paraId="3DF8D339" w14:textId="77777777" w:rsidR="00056B9F" w:rsidRPr="00E05EC9" w:rsidRDefault="00056B9F" w:rsidP="002740BD">
            <w:pPr>
              <w:rPr>
                <w:bCs/>
                <w:lang w:eastAsia="zh-CN"/>
              </w:rPr>
            </w:pPr>
            <w:r w:rsidRPr="00E05EC9">
              <w:rPr>
                <w:lang w:eastAsia="zh-CN"/>
              </w:rPr>
              <w:t>4.92</w:t>
            </w:r>
          </w:p>
        </w:tc>
        <w:tc>
          <w:tcPr>
            <w:tcW w:w="638" w:type="dxa"/>
            <w:noWrap/>
            <w:vAlign w:val="center"/>
            <w:hideMark/>
          </w:tcPr>
          <w:p w14:paraId="0DCC003C" w14:textId="77777777" w:rsidR="00056B9F" w:rsidRPr="00E05EC9" w:rsidRDefault="00056B9F" w:rsidP="002740BD">
            <w:pPr>
              <w:rPr>
                <w:bCs/>
                <w:lang w:eastAsia="zh-CN"/>
              </w:rPr>
            </w:pPr>
            <w:r w:rsidRPr="00E05EC9">
              <w:rPr>
                <w:lang w:eastAsia="zh-CN"/>
              </w:rPr>
              <w:t>4.46</w:t>
            </w:r>
          </w:p>
        </w:tc>
        <w:tc>
          <w:tcPr>
            <w:tcW w:w="638" w:type="dxa"/>
            <w:noWrap/>
            <w:vAlign w:val="center"/>
            <w:hideMark/>
          </w:tcPr>
          <w:p w14:paraId="6631BF0F" w14:textId="77777777" w:rsidR="00056B9F" w:rsidRPr="00E05EC9" w:rsidRDefault="00056B9F" w:rsidP="002740BD">
            <w:pPr>
              <w:rPr>
                <w:bCs/>
                <w:lang w:eastAsia="zh-CN"/>
              </w:rPr>
            </w:pPr>
            <w:r w:rsidRPr="00E05EC9">
              <w:rPr>
                <w:lang w:eastAsia="zh-CN"/>
              </w:rPr>
              <w:t>4.21</w:t>
            </w:r>
          </w:p>
        </w:tc>
        <w:tc>
          <w:tcPr>
            <w:tcW w:w="638" w:type="dxa"/>
            <w:noWrap/>
            <w:vAlign w:val="center"/>
            <w:hideMark/>
          </w:tcPr>
          <w:p w14:paraId="1D7B844F"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268F86B8"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6B300746"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2C93FEBE" w14:textId="77777777" w:rsidR="00056B9F" w:rsidRPr="00E05EC9" w:rsidRDefault="00056B9F" w:rsidP="002740BD">
            <w:pPr>
              <w:rPr>
                <w:bCs/>
                <w:lang w:eastAsia="zh-CN"/>
              </w:rPr>
            </w:pPr>
            <w:r w:rsidRPr="00E05EC9">
              <w:rPr>
                <w:lang w:eastAsia="zh-CN"/>
              </w:rPr>
              <w:t>6.61</w:t>
            </w:r>
          </w:p>
        </w:tc>
        <w:tc>
          <w:tcPr>
            <w:tcW w:w="638" w:type="dxa"/>
            <w:noWrap/>
            <w:vAlign w:val="center"/>
            <w:hideMark/>
          </w:tcPr>
          <w:p w14:paraId="44A091AB" w14:textId="77777777" w:rsidR="00056B9F" w:rsidRPr="00E05EC9" w:rsidRDefault="00056B9F" w:rsidP="002740BD">
            <w:pPr>
              <w:rPr>
                <w:bCs/>
                <w:lang w:eastAsia="zh-CN"/>
              </w:rPr>
            </w:pPr>
            <w:r w:rsidRPr="00E05EC9">
              <w:rPr>
                <w:lang w:eastAsia="zh-CN"/>
              </w:rPr>
              <w:t>6.57</w:t>
            </w:r>
          </w:p>
        </w:tc>
        <w:tc>
          <w:tcPr>
            <w:tcW w:w="638" w:type="dxa"/>
            <w:noWrap/>
            <w:vAlign w:val="center"/>
            <w:hideMark/>
          </w:tcPr>
          <w:p w14:paraId="5F01345F" w14:textId="77777777" w:rsidR="00056B9F" w:rsidRPr="00E05EC9" w:rsidRDefault="00056B9F" w:rsidP="002740BD">
            <w:pPr>
              <w:rPr>
                <w:bCs/>
                <w:lang w:eastAsia="zh-CN"/>
              </w:rPr>
            </w:pPr>
            <w:r w:rsidRPr="00E05EC9">
              <w:rPr>
                <w:lang w:eastAsia="zh-CN"/>
              </w:rPr>
              <w:t>6.76</w:t>
            </w:r>
          </w:p>
        </w:tc>
        <w:tc>
          <w:tcPr>
            <w:tcW w:w="638" w:type="dxa"/>
            <w:noWrap/>
            <w:vAlign w:val="center"/>
            <w:hideMark/>
          </w:tcPr>
          <w:p w14:paraId="4C4305E4" w14:textId="77777777" w:rsidR="00056B9F" w:rsidRPr="00E05EC9" w:rsidRDefault="00056B9F" w:rsidP="002740BD">
            <w:pPr>
              <w:rPr>
                <w:bCs/>
                <w:lang w:eastAsia="zh-CN"/>
              </w:rPr>
            </w:pPr>
            <w:r w:rsidRPr="00E05EC9">
              <w:rPr>
                <w:lang w:eastAsia="zh-CN"/>
              </w:rPr>
              <w:t>5.61</w:t>
            </w:r>
          </w:p>
        </w:tc>
      </w:tr>
      <w:tr w:rsidR="00056B9F" w:rsidRPr="00E05EC9" w14:paraId="13581F33" w14:textId="77777777" w:rsidTr="00F23E32">
        <w:trPr>
          <w:cantSplit/>
          <w:trHeight w:val="292"/>
        </w:trPr>
        <w:tc>
          <w:tcPr>
            <w:tcW w:w="1240" w:type="dxa"/>
            <w:noWrap/>
            <w:vAlign w:val="bottom"/>
            <w:hideMark/>
          </w:tcPr>
          <w:p w14:paraId="0AC142B4" w14:textId="77777777" w:rsidR="00056B9F" w:rsidRPr="00E05EC9" w:rsidRDefault="00056B9F" w:rsidP="002740BD">
            <w:pPr>
              <w:rPr>
                <w:lang w:eastAsia="zh-CN"/>
              </w:rPr>
            </w:pPr>
          </w:p>
        </w:tc>
        <w:tc>
          <w:tcPr>
            <w:tcW w:w="742" w:type="dxa"/>
            <w:vAlign w:val="center"/>
            <w:hideMark/>
          </w:tcPr>
          <w:p w14:paraId="3328AE96" w14:textId="77777777" w:rsidR="00056B9F" w:rsidRPr="00E05EC9" w:rsidRDefault="00056B9F" w:rsidP="002740BD">
            <w:pPr>
              <w:rPr>
                <w:bCs/>
                <w:lang w:eastAsia="zh-CN"/>
              </w:rPr>
            </w:pPr>
            <w:r w:rsidRPr="00E05EC9">
              <w:rPr>
                <w:lang w:eastAsia="zh-CN"/>
              </w:rPr>
              <w:t>Tilt 19</w:t>
            </w:r>
          </w:p>
        </w:tc>
        <w:tc>
          <w:tcPr>
            <w:tcW w:w="450" w:type="dxa"/>
            <w:vAlign w:val="center"/>
            <w:hideMark/>
          </w:tcPr>
          <w:p w14:paraId="3ABE7700" w14:textId="77777777" w:rsidR="00056B9F" w:rsidRPr="00E05EC9" w:rsidRDefault="00056B9F" w:rsidP="002740BD">
            <w:pPr>
              <w:rPr>
                <w:bCs/>
                <w:lang w:eastAsia="zh-CN"/>
              </w:rPr>
            </w:pPr>
            <w:r w:rsidRPr="00E05EC9">
              <w:rPr>
                <w:lang w:eastAsia="zh-CN"/>
              </w:rPr>
              <w:t>19</w:t>
            </w:r>
          </w:p>
        </w:tc>
        <w:tc>
          <w:tcPr>
            <w:tcW w:w="638" w:type="dxa"/>
            <w:noWrap/>
            <w:vAlign w:val="center"/>
            <w:hideMark/>
          </w:tcPr>
          <w:p w14:paraId="37E811EB" w14:textId="77777777" w:rsidR="00056B9F" w:rsidRPr="00E05EC9" w:rsidRDefault="00056B9F" w:rsidP="002740BD">
            <w:pPr>
              <w:rPr>
                <w:bCs/>
                <w:lang w:eastAsia="zh-CN"/>
              </w:rPr>
            </w:pPr>
            <w:r w:rsidRPr="00E05EC9">
              <w:rPr>
                <w:lang w:eastAsia="zh-CN"/>
              </w:rPr>
              <w:t>6.33</w:t>
            </w:r>
          </w:p>
        </w:tc>
        <w:tc>
          <w:tcPr>
            <w:tcW w:w="638" w:type="dxa"/>
            <w:noWrap/>
            <w:vAlign w:val="center"/>
            <w:hideMark/>
          </w:tcPr>
          <w:p w14:paraId="5D0432D2" w14:textId="77777777" w:rsidR="00056B9F" w:rsidRPr="00E05EC9" w:rsidRDefault="00056B9F" w:rsidP="002740BD">
            <w:pPr>
              <w:rPr>
                <w:bCs/>
                <w:lang w:eastAsia="zh-CN"/>
              </w:rPr>
            </w:pPr>
            <w:r w:rsidRPr="00E05EC9">
              <w:rPr>
                <w:lang w:eastAsia="zh-CN"/>
              </w:rPr>
              <w:t>5.38</w:t>
            </w:r>
          </w:p>
        </w:tc>
        <w:tc>
          <w:tcPr>
            <w:tcW w:w="638" w:type="dxa"/>
            <w:noWrap/>
            <w:vAlign w:val="center"/>
            <w:hideMark/>
          </w:tcPr>
          <w:p w14:paraId="051E82F3"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7E9263E3" w14:textId="77777777" w:rsidR="00056B9F" w:rsidRPr="00E05EC9" w:rsidRDefault="00056B9F" w:rsidP="002740BD">
            <w:pPr>
              <w:rPr>
                <w:bCs/>
                <w:lang w:eastAsia="zh-CN"/>
              </w:rPr>
            </w:pPr>
            <w:r w:rsidRPr="00E05EC9">
              <w:rPr>
                <w:lang w:eastAsia="zh-CN"/>
              </w:rPr>
              <w:t>5.24</w:t>
            </w:r>
          </w:p>
        </w:tc>
        <w:tc>
          <w:tcPr>
            <w:tcW w:w="638" w:type="dxa"/>
            <w:noWrap/>
            <w:vAlign w:val="center"/>
            <w:hideMark/>
          </w:tcPr>
          <w:p w14:paraId="510F03D5" w14:textId="77777777" w:rsidR="00056B9F" w:rsidRPr="00E05EC9" w:rsidRDefault="00056B9F" w:rsidP="002740BD">
            <w:pPr>
              <w:rPr>
                <w:bCs/>
                <w:lang w:eastAsia="zh-CN"/>
              </w:rPr>
            </w:pPr>
            <w:r w:rsidRPr="00E05EC9">
              <w:rPr>
                <w:lang w:eastAsia="zh-CN"/>
              </w:rPr>
              <w:t>5.02</w:t>
            </w:r>
          </w:p>
        </w:tc>
        <w:tc>
          <w:tcPr>
            <w:tcW w:w="638" w:type="dxa"/>
            <w:noWrap/>
            <w:vAlign w:val="center"/>
            <w:hideMark/>
          </w:tcPr>
          <w:p w14:paraId="4812F2B2" w14:textId="77777777" w:rsidR="00056B9F" w:rsidRPr="00E05EC9" w:rsidRDefault="00056B9F" w:rsidP="002740BD">
            <w:pPr>
              <w:rPr>
                <w:bCs/>
                <w:lang w:eastAsia="zh-CN"/>
              </w:rPr>
            </w:pPr>
            <w:r w:rsidRPr="00E05EC9">
              <w:rPr>
                <w:lang w:eastAsia="zh-CN"/>
              </w:rPr>
              <w:t>4.86</w:t>
            </w:r>
          </w:p>
        </w:tc>
        <w:tc>
          <w:tcPr>
            <w:tcW w:w="638" w:type="dxa"/>
            <w:noWrap/>
            <w:vAlign w:val="center"/>
            <w:hideMark/>
          </w:tcPr>
          <w:p w14:paraId="19F57B38" w14:textId="77777777" w:rsidR="00056B9F" w:rsidRPr="00E05EC9" w:rsidRDefault="00056B9F" w:rsidP="002740BD">
            <w:pPr>
              <w:rPr>
                <w:bCs/>
                <w:lang w:eastAsia="zh-CN"/>
              </w:rPr>
            </w:pPr>
            <w:r w:rsidRPr="00E05EC9">
              <w:rPr>
                <w:lang w:eastAsia="zh-CN"/>
              </w:rPr>
              <w:t>5.34</w:t>
            </w:r>
          </w:p>
        </w:tc>
        <w:tc>
          <w:tcPr>
            <w:tcW w:w="638" w:type="dxa"/>
            <w:noWrap/>
            <w:vAlign w:val="center"/>
            <w:hideMark/>
          </w:tcPr>
          <w:p w14:paraId="7984E40A" w14:textId="77777777" w:rsidR="00056B9F" w:rsidRPr="00E05EC9" w:rsidRDefault="00056B9F" w:rsidP="002740BD">
            <w:pPr>
              <w:rPr>
                <w:bCs/>
                <w:lang w:eastAsia="zh-CN"/>
              </w:rPr>
            </w:pPr>
            <w:r w:rsidRPr="00E05EC9">
              <w:rPr>
                <w:lang w:eastAsia="zh-CN"/>
              </w:rPr>
              <w:t>5.86</w:t>
            </w:r>
          </w:p>
        </w:tc>
        <w:tc>
          <w:tcPr>
            <w:tcW w:w="638" w:type="dxa"/>
            <w:noWrap/>
            <w:vAlign w:val="center"/>
            <w:hideMark/>
          </w:tcPr>
          <w:p w14:paraId="7A2D4585"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35D1031E" w14:textId="77777777" w:rsidR="00056B9F" w:rsidRPr="00E05EC9" w:rsidRDefault="00056B9F" w:rsidP="002740BD">
            <w:pPr>
              <w:rPr>
                <w:bCs/>
                <w:lang w:eastAsia="zh-CN"/>
              </w:rPr>
            </w:pPr>
            <w:r w:rsidRPr="00E05EC9">
              <w:rPr>
                <w:lang w:eastAsia="zh-CN"/>
              </w:rPr>
              <w:t>6.49</w:t>
            </w:r>
          </w:p>
        </w:tc>
        <w:tc>
          <w:tcPr>
            <w:tcW w:w="638" w:type="dxa"/>
            <w:noWrap/>
            <w:vAlign w:val="center"/>
            <w:hideMark/>
          </w:tcPr>
          <w:p w14:paraId="2E715CDB" w14:textId="77777777" w:rsidR="00056B9F" w:rsidRPr="00E05EC9" w:rsidRDefault="00056B9F" w:rsidP="002740BD">
            <w:pPr>
              <w:rPr>
                <w:bCs/>
                <w:lang w:eastAsia="zh-CN"/>
              </w:rPr>
            </w:pPr>
            <w:r w:rsidRPr="00E05EC9">
              <w:rPr>
                <w:lang w:eastAsia="zh-CN"/>
              </w:rPr>
              <w:t>6.2</w:t>
            </w:r>
          </w:p>
        </w:tc>
        <w:tc>
          <w:tcPr>
            <w:tcW w:w="638" w:type="dxa"/>
            <w:noWrap/>
            <w:vAlign w:val="center"/>
            <w:hideMark/>
          </w:tcPr>
          <w:p w14:paraId="4E0417EC" w14:textId="77777777" w:rsidR="00056B9F" w:rsidRPr="00E05EC9" w:rsidRDefault="00056B9F" w:rsidP="002740BD">
            <w:pPr>
              <w:rPr>
                <w:bCs/>
                <w:lang w:eastAsia="zh-CN"/>
              </w:rPr>
            </w:pPr>
            <w:r w:rsidRPr="00E05EC9">
              <w:rPr>
                <w:lang w:eastAsia="zh-CN"/>
              </w:rPr>
              <w:t>6.76</w:t>
            </w:r>
          </w:p>
        </w:tc>
        <w:tc>
          <w:tcPr>
            <w:tcW w:w="638" w:type="dxa"/>
            <w:noWrap/>
            <w:vAlign w:val="center"/>
            <w:hideMark/>
          </w:tcPr>
          <w:p w14:paraId="0E1694D3" w14:textId="77777777" w:rsidR="00056B9F" w:rsidRPr="00E05EC9" w:rsidRDefault="00056B9F" w:rsidP="002740BD">
            <w:pPr>
              <w:rPr>
                <w:bCs/>
                <w:lang w:eastAsia="zh-CN"/>
              </w:rPr>
            </w:pPr>
            <w:r w:rsidRPr="00E05EC9">
              <w:rPr>
                <w:lang w:eastAsia="zh-CN"/>
              </w:rPr>
              <w:t>5.81</w:t>
            </w:r>
          </w:p>
        </w:tc>
      </w:tr>
      <w:tr w:rsidR="00056B9F" w:rsidRPr="00E05EC9" w14:paraId="4FB4978B" w14:textId="77777777" w:rsidTr="00F23E32">
        <w:trPr>
          <w:cantSplit/>
          <w:trHeight w:val="292"/>
        </w:trPr>
        <w:tc>
          <w:tcPr>
            <w:tcW w:w="1240" w:type="dxa"/>
            <w:noWrap/>
            <w:vAlign w:val="bottom"/>
            <w:hideMark/>
          </w:tcPr>
          <w:p w14:paraId="36B19203" w14:textId="77777777" w:rsidR="00056B9F" w:rsidRPr="00E05EC9" w:rsidRDefault="00056B9F" w:rsidP="002740BD">
            <w:pPr>
              <w:rPr>
                <w:lang w:eastAsia="zh-CN"/>
              </w:rPr>
            </w:pPr>
          </w:p>
        </w:tc>
        <w:tc>
          <w:tcPr>
            <w:tcW w:w="742" w:type="dxa"/>
            <w:vAlign w:val="center"/>
            <w:hideMark/>
          </w:tcPr>
          <w:p w14:paraId="553B568E" w14:textId="77777777" w:rsidR="00056B9F" w:rsidRPr="00E05EC9" w:rsidRDefault="00056B9F" w:rsidP="002740BD">
            <w:pPr>
              <w:rPr>
                <w:bCs/>
                <w:lang w:eastAsia="zh-CN"/>
              </w:rPr>
            </w:pPr>
            <w:r w:rsidRPr="00E05EC9">
              <w:rPr>
                <w:lang w:eastAsia="zh-CN"/>
              </w:rPr>
              <w:t>Tilt 34</w:t>
            </w:r>
          </w:p>
        </w:tc>
        <w:tc>
          <w:tcPr>
            <w:tcW w:w="450" w:type="dxa"/>
            <w:vAlign w:val="center"/>
            <w:hideMark/>
          </w:tcPr>
          <w:p w14:paraId="60745AC7" w14:textId="77777777" w:rsidR="00056B9F" w:rsidRPr="00E05EC9" w:rsidRDefault="00056B9F" w:rsidP="002740BD">
            <w:pPr>
              <w:rPr>
                <w:bCs/>
                <w:lang w:eastAsia="zh-CN"/>
              </w:rPr>
            </w:pPr>
            <w:r w:rsidRPr="00E05EC9">
              <w:rPr>
                <w:lang w:eastAsia="zh-CN"/>
              </w:rPr>
              <w:t>34</w:t>
            </w:r>
          </w:p>
        </w:tc>
        <w:tc>
          <w:tcPr>
            <w:tcW w:w="638" w:type="dxa"/>
            <w:noWrap/>
            <w:vAlign w:val="center"/>
            <w:hideMark/>
          </w:tcPr>
          <w:p w14:paraId="6ACB7249" w14:textId="77777777" w:rsidR="00056B9F" w:rsidRPr="00E05EC9" w:rsidRDefault="00056B9F" w:rsidP="002740BD">
            <w:pPr>
              <w:rPr>
                <w:bCs/>
                <w:lang w:eastAsia="zh-CN"/>
              </w:rPr>
            </w:pPr>
            <w:r w:rsidRPr="00E05EC9">
              <w:rPr>
                <w:lang w:eastAsia="zh-CN"/>
              </w:rPr>
              <w:t>5.97</w:t>
            </w:r>
          </w:p>
        </w:tc>
        <w:tc>
          <w:tcPr>
            <w:tcW w:w="638" w:type="dxa"/>
            <w:noWrap/>
            <w:vAlign w:val="center"/>
            <w:hideMark/>
          </w:tcPr>
          <w:p w14:paraId="19EC4D3D" w14:textId="77777777" w:rsidR="00056B9F" w:rsidRPr="00E05EC9" w:rsidRDefault="00056B9F" w:rsidP="002740BD">
            <w:pPr>
              <w:rPr>
                <w:bCs/>
                <w:lang w:eastAsia="zh-CN"/>
              </w:rPr>
            </w:pPr>
            <w:r w:rsidRPr="00E05EC9">
              <w:rPr>
                <w:lang w:eastAsia="zh-CN"/>
              </w:rPr>
              <w:t>4.96</w:t>
            </w:r>
          </w:p>
        </w:tc>
        <w:tc>
          <w:tcPr>
            <w:tcW w:w="638" w:type="dxa"/>
            <w:noWrap/>
            <w:vAlign w:val="center"/>
            <w:hideMark/>
          </w:tcPr>
          <w:p w14:paraId="195BD43C" w14:textId="77777777" w:rsidR="00056B9F" w:rsidRPr="00E05EC9" w:rsidRDefault="00056B9F" w:rsidP="002740BD">
            <w:pPr>
              <w:rPr>
                <w:bCs/>
                <w:lang w:eastAsia="zh-CN"/>
              </w:rPr>
            </w:pPr>
            <w:r w:rsidRPr="00E05EC9">
              <w:rPr>
                <w:lang w:eastAsia="zh-CN"/>
              </w:rPr>
              <w:t>5.45</w:t>
            </w:r>
          </w:p>
        </w:tc>
        <w:tc>
          <w:tcPr>
            <w:tcW w:w="638" w:type="dxa"/>
            <w:noWrap/>
            <w:vAlign w:val="center"/>
            <w:hideMark/>
          </w:tcPr>
          <w:p w14:paraId="72E9C8AD"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0DC48E9C" w14:textId="77777777" w:rsidR="00056B9F" w:rsidRPr="00E05EC9" w:rsidRDefault="00056B9F" w:rsidP="002740BD">
            <w:pPr>
              <w:rPr>
                <w:bCs/>
                <w:lang w:eastAsia="zh-CN"/>
              </w:rPr>
            </w:pPr>
            <w:r w:rsidRPr="00E05EC9">
              <w:rPr>
                <w:lang w:eastAsia="zh-CN"/>
              </w:rPr>
              <w:t>5.31</w:t>
            </w:r>
          </w:p>
        </w:tc>
        <w:tc>
          <w:tcPr>
            <w:tcW w:w="638" w:type="dxa"/>
            <w:noWrap/>
            <w:vAlign w:val="center"/>
            <w:hideMark/>
          </w:tcPr>
          <w:p w14:paraId="489FB097" w14:textId="77777777" w:rsidR="00056B9F" w:rsidRPr="00E05EC9" w:rsidRDefault="00056B9F" w:rsidP="002740BD">
            <w:pPr>
              <w:rPr>
                <w:bCs/>
                <w:lang w:eastAsia="zh-CN"/>
              </w:rPr>
            </w:pPr>
            <w:r w:rsidRPr="00E05EC9">
              <w:rPr>
                <w:lang w:eastAsia="zh-CN"/>
              </w:rPr>
              <w:t>5.24</w:t>
            </w:r>
          </w:p>
        </w:tc>
        <w:tc>
          <w:tcPr>
            <w:tcW w:w="638" w:type="dxa"/>
            <w:noWrap/>
            <w:vAlign w:val="center"/>
            <w:hideMark/>
          </w:tcPr>
          <w:p w14:paraId="31467A5B" w14:textId="77777777" w:rsidR="00056B9F" w:rsidRPr="00E05EC9" w:rsidRDefault="00056B9F" w:rsidP="002740BD">
            <w:pPr>
              <w:rPr>
                <w:bCs/>
                <w:lang w:eastAsia="zh-CN"/>
              </w:rPr>
            </w:pPr>
            <w:r w:rsidRPr="00E05EC9">
              <w:rPr>
                <w:lang w:eastAsia="zh-CN"/>
              </w:rPr>
              <w:t>5.77</w:t>
            </w:r>
          </w:p>
        </w:tc>
        <w:tc>
          <w:tcPr>
            <w:tcW w:w="638" w:type="dxa"/>
            <w:noWrap/>
            <w:vAlign w:val="center"/>
            <w:hideMark/>
          </w:tcPr>
          <w:p w14:paraId="77D0C54E" w14:textId="77777777" w:rsidR="00056B9F" w:rsidRPr="00E05EC9" w:rsidRDefault="00056B9F" w:rsidP="002740BD">
            <w:pPr>
              <w:rPr>
                <w:bCs/>
                <w:lang w:eastAsia="zh-CN"/>
              </w:rPr>
            </w:pPr>
            <w:r w:rsidRPr="00E05EC9">
              <w:rPr>
                <w:lang w:eastAsia="zh-CN"/>
              </w:rPr>
              <w:t>6.08</w:t>
            </w:r>
          </w:p>
        </w:tc>
        <w:tc>
          <w:tcPr>
            <w:tcW w:w="638" w:type="dxa"/>
            <w:noWrap/>
            <w:vAlign w:val="center"/>
            <w:hideMark/>
          </w:tcPr>
          <w:p w14:paraId="1F2E2FC8" w14:textId="77777777" w:rsidR="00056B9F" w:rsidRPr="00E05EC9" w:rsidRDefault="00056B9F" w:rsidP="002740BD">
            <w:pPr>
              <w:rPr>
                <w:bCs/>
                <w:lang w:eastAsia="zh-CN"/>
              </w:rPr>
            </w:pPr>
            <w:r w:rsidRPr="00E05EC9">
              <w:rPr>
                <w:lang w:eastAsia="zh-CN"/>
              </w:rPr>
              <w:t>6.43</w:t>
            </w:r>
          </w:p>
        </w:tc>
        <w:tc>
          <w:tcPr>
            <w:tcW w:w="638" w:type="dxa"/>
            <w:noWrap/>
            <w:vAlign w:val="center"/>
            <w:hideMark/>
          </w:tcPr>
          <w:p w14:paraId="49EBDB9B" w14:textId="77777777" w:rsidR="00056B9F" w:rsidRPr="00E05EC9" w:rsidRDefault="00056B9F" w:rsidP="002740BD">
            <w:pPr>
              <w:rPr>
                <w:bCs/>
                <w:lang w:eastAsia="zh-CN"/>
              </w:rPr>
            </w:pPr>
            <w:r w:rsidRPr="00E05EC9">
              <w:rPr>
                <w:lang w:eastAsia="zh-CN"/>
              </w:rPr>
              <w:t>6.02</w:t>
            </w:r>
          </w:p>
        </w:tc>
        <w:tc>
          <w:tcPr>
            <w:tcW w:w="638" w:type="dxa"/>
            <w:noWrap/>
            <w:vAlign w:val="center"/>
            <w:hideMark/>
          </w:tcPr>
          <w:p w14:paraId="78549BE0" w14:textId="77777777" w:rsidR="00056B9F" w:rsidRPr="00E05EC9" w:rsidRDefault="00056B9F" w:rsidP="002740BD">
            <w:pPr>
              <w:rPr>
                <w:bCs/>
                <w:lang w:eastAsia="zh-CN"/>
              </w:rPr>
            </w:pPr>
            <w:r w:rsidRPr="00E05EC9">
              <w:rPr>
                <w:lang w:eastAsia="zh-CN"/>
              </w:rPr>
              <w:t>5.53</w:t>
            </w:r>
          </w:p>
        </w:tc>
        <w:tc>
          <w:tcPr>
            <w:tcW w:w="638" w:type="dxa"/>
            <w:noWrap/>
            <w:vAlign w:val="center"/>
            <w:hideMark/>
          </w:tcPr>
          <w:p w14:paraId="60ECE705" w14:textId="77777777" w:rsidR="00056B9F" w:rsidRPr="00E05EC9" w:rsidRDefault="00056B9F" w:rsidP="002740BD">
            <w:pPr>
              <w:rPr>
                <w:bCs/>
                <w:lang w:eastAsia="zh-CN"/>
              </w:rPr>
            </w:pPr>
            <w:r w:rsidRPr="00E05EC9">
              <w:rPr>
                <w:lang w:eastAsia="zh-CN"/>
              </w:rPr>
              <w:t>6.42</w:t>
            </w:r>
          </w:p>
        </w:tc>
        <w:tc>
          <w:tcPr>
            <w:tcW w:w="638" w:type="dxa"/>
            <w:noWrap/>
            <w:vAlign w:val="center"/>
            <w:hideMark/>
          </w:tcPr>
          <w:p w14:paraId="7B679463" w14:textId="77777777" w:rsidR="00056B9F" w:rsidRPr="00E05EC9" w:rsidRDefault="00056B9F" w:rsidP="002740BD">
            <w:pPr>
              <w:rPr>
                <w:bCs/>
                <w:lang w:eastAsia="zh-CN"/>
              </w:rPr>
            </w:pPr>
            <w:r w:rsidRPr="00E05EC9">
              <w:rPr>
                <w:lang w:eastAsia="zh-CN"/>
              </w:rPr>
              <w:t>5.71</w:t>
            </w:r>
          </w:p>
        </w:tc>
      </w:tr>
      <w:tr w:rsidR="00056B9F" w:rsidRPr="00E05EC9" w14:paraId="2B4B672E" w14:textId="77777777" w:rsidTr="00F23E32">
        <w:trPr>
          <w:cantSplit/>
          <w:trHeight w:val="292"/>
        </w:trPr>
        <w:tc>
          <w:tcPr>
            <w:tcW w:w="1240" w:type="dxa"/>
            <w:noWrap/>
            <w:vAlign w:val="bottom"/>
            <w:hideMark/>
          </w:tcPr>
          <w:p w14:paraId="5E2699D1" w14:textId="77777777" w:rsidR="00056B9F" w:rsidRPr="00E05EC9" w:rsidRDefault="00056B9F" w:rsidP="002740BD">
            <w:pPr>
              <w:rPr>
                <w:lang w:eastAsia="zh-CN"/>
              </w:rPr>
            </w:pPr>
          </w:p>
        </w:tc>
        <w:tc>
          <w:tcPr>
            <w:tcW w:w="742" w:type="dxa"/>
            <w:vAlign w:val="center"/>
            <w:hideMark/>
          </w:tcPr>
          <w:p w14:paraId="09E7DD77"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1F27DF58"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57B006E3"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17051D17"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3A39C10A" w14:textId="77777777" w:rsidR="00056B9F" w:rsidRPr="00E05EC9" w:rsidRDefault="00056B9F" w:rsidP="002740BD">
            <w:pPr>
              <w:rPr>
                <w:bCs/>
                <w:lang w:eastAsia="zh-CN"/>
              </w:rPr>
            </w:pPr>
            <w:r w:rsidRPr="00E05EC9">
              <w:rPr>
                <w:lang w:eastAsia="zh-CN"/>
              </w:rPr>
              <w:t>2.57</w:t>
            </w:r>
          </w:p>
        </w:tc>
        <w:tc>
          <w:tcPr>
            <w:tcW w:w="638" w:type="dxa"/>
            <w:noWrap/>
            <w:vAlign w:val="center"/>
            <w:hideMark/>
          </w:tcPr>
          <w:p w14:paraId="54AF73A0"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69F3968B" w14:textId="77777777" w:rsidR="00056B9F" w:rsidRPr="00E05EC9" w:rsidRDefault="00056B9F" w:rsidP="002740BD">
            <w:pPr>
              <w:rPr>
                <w:bCs/>
                <w:lang w:eastAsia="zh-CN"/>
              </w:rPr>
            </w:pPr>
            <w:r w:rsidRPr="00E05EC9">
              <w:rPr>
                <w:lang w:eastAsia="zh-CN"/>
              </w:rPr>
              <w:t>3.92</w:t>
            </w:r>
          </w:p>
        </w:tc>
        <w:tc>
          <w:tcPr>
            <w:tcW w:w="638" w:type="dxa"/>
            <w:noWrap/>
            <w:vAlign w:val="center"/>
            <w:hideMark/>
          </w:tcPr>
          <w:p w14:paraId="40E32F08"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66902C42" w14:textId="77777777" w:rsidR="00056B9F" w:rsidRPr="00E05EC9" w:rsidRDefault="00056B9F" w:rsidP="002740BD">
            <w:pPr>
              <w:rPr>
                <w:bCs/>
                <w:lang w:eastAsia="zh-CN"/>
              </w:rPr>
            </w:pPr>
            <w:r w:rsidRPr="00E05EC9">
              <w:rPr>
                <w:lang w:eastAsia="zh-CN"/>
              </w:rPr>
              <w:t>4.5</w:t>
            </w:r>
          </w:p>
        </w:tc>
        <w:tc>
          <w:tcPr>
            <w:tcW w:w="638" w:type="dxa"/>
            <w:noWrap/>
            <w:vAlign w:val="center"/>
            <w:hideMark/>
          </w:tcPr>
          <w:p w14:paraId="43FEBE76"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1EDD9095" w14:textId="77777777" w:rsidR="00056B9F" w:rsidRPr="00E05EC9" w:rsidRDefault="00056B9F" w:rsidP="002740BD">
            <w:pPr>
              <w:rPr>
                <w:bCs/>
                <w:lang w:eastAsia="zh-CN"/>
              </w:rPr>
            </w:pPr>
            <w:r w:rsidRPr="00E05EC9">
              <w:rPr>
                <w:lang w:eastAsia="zh-CN"/>
              </w:rPr>
              <w:t>3.28</w:t>
            </w:r>
          </w:p>
        </w:tc>
        <w:tc>
          <w:tcPr>
            <w:tcW w:w="638" w:type="dxa"/>
            <w:noWrap/>
            <w:vAlign w:val="center"/>
            <w:hideMark/>
          </w:tcPr>
          <w:p w14:paraId="35006432" w14:textId="77777777" w:rsidR="00056B9F" w:rsidRPr="00E05EC9" w:rsidRDefault="00056B9F" w:rsidP="002740BD">
            <w:pPr>
              <w:rPr>
                <w:bCs/>
                <w:lang w:eastAsia="zh-CN"/>
              </w:rPr>
            </w:pPr>
            <w:r w:rsidRPr="00E05EC9">
              <w:rPr>
                <w:lang w:eastAsia="zh-CN"/>
              </w:rPr>
              <w:t>2.17</w:t>
            </w:r>
          </w:p>
        </w:tc>
        <w:tc>
          <w:tcPr>
            <w:tcW w:w="638" w:type="dxa"/>
            <w:noWrap/>
            <w:vAlign w:val="center"/>
            <w:hideMark/>
          </w:tcPr>
          <w:p w14:paraId="6B109140" w14:textId="77777777" w:rsidR="00056B9F" w:rsidRPr="00E05EC9" w:rsidRDefault="00056B9F" w:rsidP="002740BD">
            <w:pPr>
              <w:rPr>
                <w:bCs/>
                <w:lang w:eastAsia="zh-CN"/>
              </w:rPr>
            </w:pPr>
            <w:r w:rsidRPr="00E05EC9">
              <w:rPr>
                <w:lang w:eastAsia="zh-CN"/>
              </w:rPr>
              <w:t>1.76</w:t>
            </w:r>
          </w:p>
        </w:tc>
        <w:tc>
          <w:tcPr>
            <w:tcW w:w="638" w:type="dxa"/>
            <w:noWrap/>
            <w:vAlign w:val="center"/>
            <w:hideMark/>
          </w:tcPr>
          <w:p w14:paraId="75A14234" w14:textId="77777777" w:rsidR="00056B9F" w:rsidRPr="00E05EC9" w:rsidRDefault="00056B9F" w:rsidP="002740BD">
            <w:pPr>
              <w:rPr>
                <w:bCs/>
                <w:lang w:eastAsia="zh-CN"/>
              </w:rPr>
            </w:pPr>
            <w:r w:rsidRPr="00E05EC9">
              <w:rPr>
                <w:lang w:eastAsia="zh-CN"/>
              </w:rPr>
              <w:t>2.82</w:t>
            </w:r>
          </w:p>
        </w:tc>
        <w:tc>
          <w:tcPr>
            <w:tcW w:w="638" w:type="dxa"/>
            <w:noWrap/>
            <w:vAlign w:val="center"/>
            <w:hideMark/>
          </w:tcPr>
          <w:p w14:paraId="4675ABC4" w14:textId="77777777" w:rsidR="00056B9F" w:rsidRPr="00E05EC9" w:rsidRDefault="00056B9F" w:rsidP="002740BD">
            <w:pPr>
              <w:rPr>
                <w:bCs/>
                <w:lang w:eastAsia="zh-CN"/>
              </w:rPr>
            </w:pPr>
            <w:r w:rsidRPr="00E05EC9">
              <w:rPr>
                <w:lang w:eastAsia="zh-CN"/>
              </w:rPr>
              <w:t>3.09</w:t>
            </w:r>
          </w:p>
        </w:tc>
      </w:tr>
      <w:tr w:rsidR="00056B9F" w:rsidRPr="00E05EC9" w14:paraId="403B5EB4" w14:textId="77777777" w:rsidTr="00F23E32">
        <w:trPr>
          <w:cantSplit/>
          <w:trHeight w:val="292"/>
        </w:trPr>
        <w:tc>
          <w:tcPr>
            <w:tcW w:w="1240" w:type="dxa"/>
            <w:noWrap/>
            <w:vAlign w:val="bottom"/>
            <w:hideMark/>
          </w:tcPr>
          <w:p w14:paraId="06C2158C" w14:textId="77777777" w:rsidR="00056B9F" w:rsidRPr="00E05EC9" w:rsidRDefault="00056B9F" w:rsidP="002740BD">
            <w:pPr>
              <w:rPr>
                <w:bCs/>
                <w:lang w:eastAsia="zh-CN"/>
              </w:rPr>
            </w:pPr>
            <w:r w:rsidRPr="00E05EC9">
              <w:rPr>
                <w:lang w:eastAsia="zh-CN"/>
              </w:rPr>
              <w:t>Mount Isa</w:t>
            </w:r>
          </w:p>
        </w:tc>
        <w:tc>
          <w:tcPr>
            <w:tcW w:w="742" w:type="dxa"/>
            <w:vAlign w:val="center"/>
            <w:hideMark/>
          </w:tcPr>
          <w:p w14:paraId="5EC15A6C"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3AB6D4C6" w14:textId="77777777" w:rsidR="00056B9F" w:rsidRPr="00E05EC9" w:rsidRDefault="00056B9F" w:rsidP="002740BD">
            <w:pPr>
              <w:rPr>
                <w:lang w:eastAsia="zh-CN"/>
              </w:rPr>
            </w:pPr>
            <w:r w:rsidRPr="00E05EC9">
              <w:rPr>
                <w:lang w:eastAsia="zh-CN"/>
              </w:rPr>
              <w:t>0</w:t>
            </w:r>
          </w:p>
        </w:tc>
        <w:tc>
          <w:tcPr>
            <w:tcW w:w="638" w:type="dxa"/>
            <w:noWrap/>
            <w:vAlign w:val="center"/>
            <w:hideMark/>
          </w:tcPr>
          <w:p w14:paraId="130D8D38" w14:textId="77777777" w:rsidR="00056B9F" w:rsidRPr="00E05EC9" w:rsidRDefault="00056B9F" w:rsidP="002740BD">
            <w:pPr>
              <w:rPr>
                <w:bCs/>
                <w:lang w:eastAsia="zh-CN"/>
              </w:rPr>
            </w:pPr>
            <w:r w:rsidRPr="00E05EC9">
              <w:rPr>
                <w:lang w:eastAsia="zh-CN"/>
              </w:rPr>
              <w:t>6.84</w:t>
            </w:r>
          </w:p>
        </w:tc>
        <w:tc>
          <w:tcPr>
            <w:tcW w:w="638" w:type="dxa"/>
            <w:noWrap/>
            <w:vAlign w:val="center"/>
            <w:hideMark/>
          </w:tcPr>
          <w:p w14:paraId="09EF564B"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3DCE3085" w14:textId="77777777" w:rsidR="00056B9F" w:rsidRPr="00E05EC9" w:rsidRDefault="00056B9F" w:rsidP="002740BD">
            <w:pPr>
              <w:rPr>
                <w:bCs/>
                <w:lang w:eastAsia="zh-CN"/>
              </w:rPr>
            </w:pPr>
            <w:r w:rsidRPr="00E05EC9">
              <w:rPr>
                <w:lang w:eastAsia="zh-CN"/>
              </w:rPr>
              <w:t>6.11</w:t>
            </w:r>
          </w:p>
        </w:tc>
        <w:tc>
          <w:tcPr>
            <w:tcW w:w="638" w:type="dxa"/>
            <w:noWrap/>
            <w:vAlign w:val="center"/>
            <w:hideMark/>
          </w:tcPr>
          <w:p w14:paraId="2A283DC7"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64D6BE80" w14:textId="77777777" w:rsidR="00056B9F" w:rsidRPr="00E05EC9" w:rsidRDefault="00056B9F" w:rsidP="002740BD">
            <w:pPr>
              <w:rPr>
                <w:bCs/>
                <w:lang w:eastAsia="zh-CN"/>
              </w:rPr>
            </w:pPr>
            <w:r w:rsidRPr="00E05EC9">
              <w:rPr>
                <w:lang w:eastAsia="zh-CN"/>
              </w:rPr>
              <w:t>4.83</w:t>
            </w:r>
          </w:p>
        </w:tc>
        <w:tc>
          <w:tcPr>
            <w:tcW w:w="638" w:type="dxa"/>
            <w:noWrap/>
            <w:vAlign w:val="center"/>
            <w:hideMark/>
          </w:tcPr>
          <w:p w14:paraId="1D573215" w14:textId="77777777" w:rsidR="00056B9F" w:rsidRPr="00E05EC9" w:rsidRDefault="00056B9F" w:rsidP="002740BD">
            <w:pPr>
              <w:rPr>
                <w:bCs/>
                <w:lang w:eastAsia="zh-CN"/>
              </w:rPr>
            </w:pPr>
            <w:r w:rsidRPr="00E05EC9">
              <w:rPr>
                <w:lang w:eastAsia="zh-CN"/>
              </w:rPr>
              <w:t>4.32</w:t>
            </w:r>
          </w:p>
        </w:tc>
        <w:tc>
          <w:tcPr>
            <w:tcW w:w="638" w:type="dxa"/>
            <w:noWrap/>
            <w:vAlign w:val="center"/>
            <w:hideMark/>
          </w:tcPr>
          <w:p w14:paraId="35291397" w14:textId="77777777" w:rsidR="00056B9F" w:rsidRPr="00E05EC9" w:rsidRDefault="00056B9F" w:rsidP="002740BD">
            <w:pPr>
              <w:rPr>
                <w:bCs/>
                <w:lang w:eastAsia="zh-CN"/>
              </w:rPr>
            </w:pPr>
            <w:r w:rsidRPr="00E05EC9">
              <w:rPr>
                <w:lang w:eastAsia="zh-CN"/>
              </w:rPr>
              <w:t>4.54</w:t>
            </w:r>
          </w:p>
        </w:tc>
        <w:tc>
          <w:tcPr>
            <w:tcW w:w="638" w:type="dxa"/>
            <w:noWrap/>
            <w:vAlign w:val="center"/>
            <w:hideMark/>
          </w:tcPr>
          <w:p w14:paraId="03E15808" w14:textId="77777777" w:rsidR="00056B9F" w:rsidRPr="00E05EC9" w:rsidRDefault="00056B9F" w:rsidP="002740BD">
            <w:pPr>
              <w:rPr>
                <w:bCs/>
                <w:lang w:eastAsia="zh-CN"/>
              </w:rPr>
            </w:pPr>
            <w:r w:rsidRPr="00E05EC9">
              <w:rPr>
                <w:lang w:eastAsia="zh-CN"/>
              </w:rPr>
              <w:t>5.46</w:t>
            </w:r>
          </w:p>
        </w:tc>
        <w:tc>
          <w:tcPr>
            <w:tcW w:w="638" w:type="dxa"/>
            <w:noWrap/>
            <w:vAlign w:val="center"/>
            <w:hideMark/>
          </w:tcPr>
          <w:p w14:paraId="76FAEC04" w14:textId="77777777" w:rsidR="00056B9F" w:rsidRPr="00E05EC9" w:rsidRDefault="00056B9F" w:rsidP="002740BD">
            <w:pPr>
              <w:rPr>
                <w:bCs/>
                <w:lang w:eastAsia="zh-CN"/>
              </w:rPr>
            </w:pPr>
            <w:r w:rsidRPr="00E05EC9">
              <w:rPr>
                <w:lang w:eastAsia="zh-CN"/>
              </w:rPr>
              <w:t>6.11</w:t>
            </w:r>
          </w:p>
        </w:tc>
        <w:tc>
          <w:tcPr>
            <w:tcW w:w="638" w:type="dxa"/>
            <w:noWrap/>
            <w:vAlign w:val="center"/>
            <w:hideMark/>
          </w:tcPr>
          <w:p w14:paraId="133D4FBD" w14:textId="77777777" w:rsidR="00056B9F" w:rsidRPr="00E05EC9" w:rsidRDefault="00056B9F" w:rsidP="002740BD">
            <w:pPr>
              <w:rPr>
                <w:bCs/>
                <w:lang w:eastAsia="zh-CN"/>
              </w:rPr>
            </w:pPr>
            <w:r w:rsidRPr="00E05EC9">
              <w:rPr>
                <w:lang w:eastAsia="zh-CN"/>
              </w:rPr>
              <w:t>6.57</w:t>
            </w:r>
          </w:p>
        </w:tc>
        <w:tc>
          <w:tcPr>
            <w:tcW w:w="638" w:type="dxa"/>
            <w:noWrap/>
            <w:vAlign w:val="center"/>
            <w:hideMark/>
          </w:tcPr>
          <w:p w14:paraId="3228C9EC" w14:textId="77777777" w:rsidR="00056B9F" w:rsidRPr="00E05EC9" w:rsidRDefault="00056B9F" w:rsidP="002740BD">
            <w:pPr>
              <w:rPr>
                <w:bCs/>
                <w:lang w:eastAsia="zh-CN"/>
              </w:rPr>
            </w:pPr>
            <w:r w:rsidRPr="00E05EC9">
              <w:rPr>
                <w:lang w:eastAsia="zh-CN"/>
              </w:rPr>
              <w:t>6.88</w:t>
            </w:r>
          </w:p>
        </w:tc>
        <w:tc>
          <w:tcPr>
            <w:tcW w:w="638" w:type="dxa"/>
            <w:noWrap/>
            <w:vAlign w:val="center"/>
            <w:hideMark/>
          </w:tcPr>
          <w:p w14:paraId="61D7286A"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163667DE" w14:textId="77777777" w:rsidR="00056B9F" w:rsidRPr="00E05EC9" w:rsidRDefault="00056B9F" w:rsidP="002740BD">
            <w:pPr>
              <w:rPr>
                <w:bCs/>
                <w:lang w:eastAsia="zh-CN"/>
              </w:rPr>
            </w:pPr>
            <w:r w:rsidRPr="00E05EC9">
              <w:rPr>
                <w:lang w:eastAsia="zh-CN"/>
              </w:rPr>
              <w:t>5.87</w:t>
            </w:r>
          </w:p>
        </w:tc>
      </w:tr>
      <w:tr w:rsidR="00056B9F" w:rsidRPr="00E05EC9" w14:paraId="04B3DB61" w14:textId="77777777" w:rsidTr="00F23E32">
        <w:trPr>
          <w:cantSplit/>
          <w:trHeight w:val="292"/>
        </w:trPr>
        <w:tc>
          <w:tcPr>
            <w:tcW w:w="1240" w:type="dxa"/>
            <w:noWrap/>
            <w:vAlign w:val="bottom"/>
            <w:hideMark/>
          </w:tcPr>
          <w:p w14:paraId="40ACFBED" w14:textId="77777777" w:rsidR="00056B9F" w:rsidRPr="00E05EC9" w:rsidRDefault="00056B9F" w:rsidP="002740BD">
            <w:pPr>
              <w:rPr>
                <w:lang w:eastAsia="zh-CN"/>
              </w:rPr>
            </w:pPr>
          </w:p>
        </w:tc>
        <w:tc>
          <w:tcPr>
            <w:tcW w:w="742" w:type="dxa"/>
            <w:vAlign w:val="center"/>
            <w:hideMark/>
          </w:tcPr>
          <w:p w14:paraId="47499973" w14:textId="77777777" w:rsidR="00056B9F" w:rsidRPr="00E05EC9" w:rsidRDefault="00056B9F" w:rsidP="002740BD">
            <w:pPr>
              <w:rPr>
                <w:bCs/>
                <w:lang w:eastAsia="zh-CN"/>
              </w:rPr>
            </w:pPr>
            <w:r w:rsidRPr="00E05EC9">
              <w:rPr>
                <w:lang w:eastAsia="zh-CN"/>
              </w:rPr>
              <w:t>Tilt 5</w:t>
            </w:r>
          </w:p>
        </w:tc>
        <w:tc>
          <w:tcPr>
            <w:tcW w:w="450" w:type="dxa"/>
            <w:vAlign w:val="center"/>
            <w:hideMark/>
          </w:tcPr>
          <w:p w14:paraId="6D90AF42" w14:textId="77777777" w:rsidR="00056B9F" w:rsidRPr="00E05EC9" w:rsidRDefault="00056B9F" w:rsidP="002740BD">
            <w:pPr>
              <w:rPr>
                <w:lang w:eastAsia="zh-CN"/>
              </w:rPr>
            </w:pPr>
            <w:r w:rsidRPr="00E05EC9">
              <w:rPr>
                <w:lang w:eastAsia="zh-CN"/>
              </w:rPr>
              <w:t>4</w:t>
            </w:r>
          </w:p>
        </w:tc>
        <w:tc>
          <w:tcPr>
            <w:tcW w:w="638" w:type="dxa"/>
            <w:noWrap/>
            <w:vAlign w:val="center"/>
            <w:hideMark/>
          </w:tcPr>
          <w:p w14:paraId="62A0790D" w14:textId="77777777" w:rsidR="00056B9F" w:rsidRPr="00E05EC9" w:rsidRDefault="00056B9F" w:rsidP="002740BD">
            <w:pPr>
              <w:rPr>
                <w:bCs/>
                <w:lang w:eastAsia="zh-CN"/>
              </w:rPr>
            </w:pPr>
            <w:r w:rsidRPr="00E05EC9">
              <w:rPr>
                <w:lang w:eastAsia="zh-CN"/>
              </w:rPr>
              <w:t>6.88</w:t>
            </w:r>
          </w:p>
        </w:tc>
        <w:tc>
          <w:tcPr>
            <w:tcW w:w="638" w:type="dxa"/>
            <w:noWrap/>
            <w:vAlign w:val="center"/>
            <w:hideMark/>
          </w:tcPr>
          <w:p w14:paraId="4150CE26"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54016D42" w14:textId="77777777" w:rsidR="00056B9F" w:rsidRPr="00E05EC9" w:rsidRDefault="00056B9F" w:rsidP="002740BD">
            <w:pPr>
              <w:rPr>
                <w:bCs/>
                <w:lang w:eastAsia="zh-CN"/>
              </w:rPr>
            </w:pPr>
            <w:r w:rsidRPr="00E05EC9">
              <w:rPr>
                <w:lang w:eastAsia="zh-CN"/>
              </w:rPr>
              <w:t>6.21</w:t>
            </w:r>
          </w:p>
        </w:tc>
        <w:tc>
          <w:tcPr>
            <w:tcW w:w="638" w:type="dxa"/>
            <w:noWrap/>
            <w:vAlign w:val="center"/>
            <w:hideMark/>
          </w:tcPr>
          <w:p w14:paraId="55C95491" w14:textId="77777777" w:rsidR="00056B9F" w:rsidRPr="00E05EC9" w:rsidRDefault="00056B9F" w:rsidP="002740BD">
            <w:pPr>
              <w:rPr>
                <w:bCs/>
                <w:lang w:eastAsia="zh-CN"/>
              </w:rPr>
            </w:pPr>
            <w:r w:rsidRPr="00E05EC9">
              <w:rPr>
                <w:lang w:eastAsia="zh-CN"/>
              </w:rPr>
              <w:t>5.79</w:t>
            </w:r>
          </w:p>
        </w:tc>
        <w:tc>
          <w:tcPr>
            <w:tcW w:w="638" w:type="dxa"/>
            <w:noWrap/>
            <w:vAlign w:val="center"/>
            <w:hideMark/>
          </w:tcPr>
          <w:p w14:paraId="27BE257B"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44B09B40" w14:textId="77777777" w:rsidR="00056B9F" w:rsidRPr="00E05EC9" w:rsidRDefault="00056B9F" w:rsidP="002740BD">
            <w:pPr>
              <w:rPr>
                <w:bCs/>
                <w:lang w:eastAsia="zh-CN"/>
              </w:rPr>
            </w:pPr>
            <w:r w:rsidRPr="00E05EC9">
              <w:rPr>
                <w:lang w:eastAsia="zh-CN"/>
              </w:rPr>
              <w:t>4.65</w:t>
            </w:r>
          </w:p>
        </w:tc>
        <w:tc>
          <w:tcPr>
            <w:tcW w:w="638" w:type="dxa"/>
            <w:noWrap/>
            <w:vAlign w:val="center"/>
            <w:hideMark/>
          </w:tcPr>
          <w:p w14:paraId="4640CF99" w14:textId="77777777" w:rsidR="00056B9F" w:rsidRPr="00E05EC9" w:rsidRDefault="00056B9F" w:rsidP="002740BD">
            <w:pPr>
              <w:rPr>
                <w:bCs/>
                <w:lang w:eastAsia="zh-CN"/>
              </w:rPr>
            </w:pPr>
            <w:r w:rsidRPr="00E05EC9">
              <w:rPr>
                <w:lang w:eastAsia="zh-CN"/>
              </w:rPr>
              <w:t>4.86</w:t>
            </w:r>
          </w:p>
        </w:tc>
        <w:tc>
          <w:tcPr>
            <w:tcW w:w="638" w:type="dxa"/>
            <w:noWrap/>
            <w:vAlign w:val="center"/>
            <w:hideMark/>
          </w:tcPr>
          <w:p w14:paraId="3F690942" w14:textId="77777777" w:rsidR="00056B9F" w:rsidRPr="00E05EC9" w:rsidRDefault="00056B9F" w:rsidP="002740BD">
            <w:pPr>
              <w:rPr>
                <w:bCs/>
                <w:lang w:eastAsia="zh-CN"/>
              </w:rPr>
            </w:pPr>
            <w:r w:rsidRPr="00E05EC9">
              <w:rPr>
                <w:lang w:eastAsia="zh-CN"/>
              </w:rPr>
              <w:t>5.75</w:t>
            </w:r>
          </w:p>
        </w:tc>
        <w:tc>
          <w:tcPr>
            <w:tcW w:w="638" w:type="dxa"/>
            <w:noWrap/>
            <w:vAlign w:val="center"/>
            <w:hideMark/>
          </w:tcPr>
          <w:p w14:paraId="3B94F94D" w14:textId="77777777" w:rsidR="00056B9F" w:rsidRPr="00E05EC9" w:rsidRDefault="00056B9F" w:rsidP="002740BD">
            <w:pPr>
              <w:rPr>
                <w:bCs/>
                <w:lang w:eastAsia="zh-CN"/>
              </w:rPr>
            </w:pPr>
            <w:r w:rsidRPr="00E05EC9">
              <w:rPr>
                <w:lang w:eastAsia="zh-CN"/>
              </w:rPr>
              <w:t>6.27</w:t>
            </w:r>
          </w:p>
        </w:tc>
        <w:tc>
          <w:tcPr>
            <w:tcW w:w="638" w:type="dxa"/>
            <w:noWrap/>
            <w:vAlign w:val="center"/>
            <w:hideMark/>
          </w:tcPr>
          <w:p w14:paraId="5D2CCE05" w14:textId="77777777" w:rsidR="00056B9F" w:rsidRPr="00E05EC9" w:rsidRDefault="00056B9F" w:rsidP="002740BD">
            <w:pPr>
              <w:rPr>
                <w:bCs/>
                <w:lang w:eastAsia="zh-CN"/>
              </w:rPr>
            </w:pPr>
            <w:r w:rsidRPr="00E05EC9">
              <w:rPr>
                <w:lang w:eastAsia="zh-CN"/>
              </w:rPr>
              <w:t>6.6</w:t>
            </w:r>
          </w:p>
        </w:tc>
        <w:tc>
          <w:tcPr>
            <w:tcW w:w="638" w:type="dxa"/>
            <w:noWrap/>
            <w:vAlign w:val="center"/>
            <w:hideMark/>
          </w:tcPr>
          <w:p w14:paraId="1AE887DC" w14:textId="77777777" w:rsidR="00056B9F" w:rsidRPr="00E05EC9" w:rsidRDefault="00056B9F" w:rsidP="002740BD">
            <w:pPr>
              <w:rPr>
                <w:bCs/>
                <w:lang w:eastAsia="zh-CN"/>
              </w:rPr>
            </w:pPr>
            <w:r w:rsidRPr="00E05EC9">
              <w:rPr>
                <w:lang w:eastAsia="zh-CN"/>
              </w:rPr>
              <w:t>6.82</w:t>
            </w:r>
          </w:p>
        </w:tc>
        <w:tc>
          <w:tcPr>
            <w:tcW w:w="638" w:type="dxa"/>
            <w:noWrap/>
            <w:vAlign w:val="center"/>
            <w:hideMark/>
          </w:tcPr>
          <w:p w14:paraId="65B0C7EE" w14:textId="77777777" w:rsidR="00056B9F" w:rsidRPr="00E05EC9" w:rsidRDefault="00056B9F" w:rsidP="002740BD">
            <w:pPr>
              <w:rPr>
                <w:bCs/>
                <w:lang w:eastAsia="zh-CN"/>
              </w:rPr>
            </w:pPr>
            <w:r w:rsidRPr="00E05EC9">
              <w:rPr>
                <w:lang w:eastAsia="zh-CN"/>
              </w:rPr>
              <w:t>7.02</w:t>
            </w:r>
          </w:p>
        </w:tc>
        <w:tc>
          <w:tcPr>
            <w:tcW w:w="638" w:type="dxa"/>
            <w:noWrap/>
            <w:vAlign w:val="center"/>
            <w:hideMark/>
          </w:tcPr>
          <w:p w14:paraId="49F2DA77" w14:textId="77777777" w:rsidR="00056B9F" w:rsidRPr="00E05EC9" w:rsidRDefault="00056B9F" w:rsidP="002740BD">
            <w:pPr>
              <w:rPr>
                <w:bCs/>
                <w:lang w:eastAsia="zh-CN"/>
              </w:rPr>
            </w:pPr>
            <w:r w:rsidRPr="00E05EC9">
              <w:rPr>
                <w:lang w:eastAsia="zh-CN"/>
              </w:rPr>
              <w:t>6.02</w:t>
            </w:r>
          </w:p>
        </w:tc>
      </w:tr>
      <w:tr w:rsidR="00056B9F" w:rsidRPr="00E05EC9" w14:paraId="4FB9CCED" w14:textId="77777777" w:rsidTr="00F23E32">
        <w:trPr>
          <w:cantSplit/>
          <w:trHeight w:val="292"/>
        </w:trPr>
        <w:tc>
          <w:tcPr>
            <w:tcW w:w="1240" w:type="dxa"/>
            <w:noWrap/>
            <w:vAlign w:val="bottom"/>
            <w:hideMark/>
          </w:tcPr>
          <w:p w14:paraId="02F3CB0B" w14:textId="77777777" w:rsidR="00056B9F" w:rsidRPr="00E05EC9" w:rsidRDefault="00056B9F" w:rsidP="002740BD">
            <w:pPr>
              <w:rPr>
                <w:lang w:eastAsia="zh-CN"/>
              </w:rPr>
            </w:pPr>
          </w:p>
        </w:tc>
        <w:tc>
          <w:tcPr>
            <w:tcW w:w="742" w:type="dxa"/>
            <w:vAlign w:val="center"/>
            <w:hideMark/>
          </w:tcPr>
          <w:p w14:paraId="5DC11E51" w14:textId="77777777" w:rsidR="00056B9F" w:rsidRPr="00E05EC9" w:rsidRDefault="00056B9F" w:rsidP="002740BD">
            <w:pPr>
              <w:rPr>
                <w:bCs/>
                <w:lang w:eastAsia="zh-CN"/>
              </w:rPr>
            </w:pPr>
            <w:r w:rsidRPr="00E05EC9">
              <w:rPr>
                <w:lang w:eastAsia="zh-CN"/>
              </w:rPr>
              <w:t>Tilt 20</w:t>
            </w:r>
          </w:p>
        </w:tc>
        <w:tc>
          <w:tcPr>
            <w:tcW w:w="450" w:type="dxa"/>
            <w:vAlign w:val="center"/>
            <w:hideMark/>
          </w:tcPr>
          <w:p w14:paraId="54B4E18B" w14:textId="77777777" w:rsidR="00056B9F" w:rsidRPr="00E05EC9" w:rsidRDefault="00056B9F" w:rsidP="002740BD">
            <w:pPr>
              <w:rPr>
                <w:bCs/>
                <w:lang w:eastAsia="zh-CN"/>
              </w:rPr>
            </w:pPr>
            <w:r w:rsidRPr="00E05EC9">
              <w:rPr>
                <w:lang w:eastAsia="zh-CN"/>
              </w:rPr>
              <w:t>19</w:t>
            </w:r>
          </w:p>
        </w:tc>
        <w:tc>
          <w:tcPr>
            <w:tcW w:w="638" w:type="dxa"/>
            <w:noWrap/>
            <w:vAlign w:val="center"/>
            <w:hideMark/>
          </w:tcPr>
          <w:p w14:paraId="3A3D735A" w14:textId="77777777" w:rsidR="00056B9F" w:rsidRPr="00E05EC9" w:rsidRDefault="00056B9F" w:rsidP="002740BD">
            <w:pPr>
              <w:rPr>
                <w:bCs/>
                <w:lang w:eastAsia="zh-CN"/>
              </w:rPr>
            </w:pPr>
            <w:r w:rsidRPr="00E05EC9">
              <w:rPr>
                <w:lang w:eastAsia="zh-CN"/>
              </w:rPr>
              <w:t>6.79</w:t>
            </w:r>
          </w:p>
        </w:tc>
        <w:tc>
          <w:tcPr>
            <w:tcW w:w="638" w:type="dxa"/>
            <w:noWrap/>
            <w:vAlign w:val="center"/>
            <w:hideMark/>
          </w:tcPr>
          <w:p w14:paraId="627F2613" w14:textId="77777777" w:rsidR="00056B9F" w:rsidRPr="00E05EC9" w:rsidRDefault="00056B9F" w:rsidP="002740BD">
            <w:pPr>
              <w:rPr>
                <w:bCs/>
                <w:lang w:eastAsia="zh-CN"/>
              </w:rPr>
            </w:pPr>
            <w:r w:rsidRPr="00E05EC9">
              <w:rPr>
                <w:lang w:eastAsia="zh-CN"/>
              </w:rPr>
              <w:t>6.1</w:t>
            </w:r>
          </w:p>
        </w:tc>
        <w:tc>
          <w:tcPr>
            <w:tcW w:w="638" w:type="dxa"/>
            <w:noWrap/>
            <w:vAlign w:val="center"/>
            <w:hideMark/>
          </w:tcPr>
          <w:p w14:paraId="42E493B3"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560309FA" w14:textId="77777777" w:rsidR="00056B9F" w:rsidRPr="00E05EC9" w:rsidRDefault="00056B9F" w:rsidP="002740BD">
            <w:pPr>
              <w:rPr>
                <w:bCs/>
                <w:lang w:eastAsia="zh-CN"/>
              </w:rPr>
            </w:pPr>
            <w:r w:rsidRPr="00E05EC9">
              <w:rPr>
                <w:lang w:eastAsia="zh-CN"/>
              </w:rPr>
              <w:t>6.25</w:t>
            </w:r>
          </w:p>
        </w:tc>
        <w:tc>
          <w:tcPr>
            <w:tcW w:w="638" w:type="dxa"/>
            <w:noWrap/>
            <w:vAlign w:val="center"/>
            <w:hideMark/>
          </w:tcPr>
          <w:p w14:paraId="4DA28E64"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703D729C" w14:textId="77777777" w:rsidR="00056B9F" w:rsidRPr="00E05EC9" w:rsidRDefault="00056B9F" w:rsidP="002740BD">
            <w:pPr>
              <w:rPr>
                <w:bCs/>
                <w:lang w:eastAsia="zh-CN"/>
              </w:rPr>
            </w:pPr>
            <w:r w:rsidRPr="00E05EC9">
              <w:rPr>
                <w:lang w:eastAsia="zh-CN"/>
              </w:rPr>
              <w:t>5.45</w:t>
            </w:r>
          </w:p>
        </w:tc>
        <w:tc>
          <w:tcPr>
            <w:tcW w:w="638" w:type="dxa"/>
            <w:noWrap/>
            <w:vAlign w:val="center"/>
            <w:hideMark/>
          </w:tcPr>
          <w:p w14:paraId="0062B42D" w14:textId="77777777" w:rsidR="00056B9F" w:rsidRPr="00E05EC9" w:rsidRDefault="00056B9F" w:rsidP="002740BD">
            <w:pPr>
              <w:rPr>
                <w:bCs/>
                <w:lang w:eastAsia="zh-CN"/>
              </w:rPr>
            </w:pPr>
            <w:r w:rsidRPr="00E05EC9">
              <w:rPr>
                <w:lang w:eastAsia="zh-CN"/>
              </w:rPr>
              <w:t>5.63</w:t>
            </w:r>
          </w:p>
        </w:tc>
        <w:tc>
          <w:tcPr>
            <w:tcW w:w="638" w:type="dxa"/>
            <w:noWrap/>
            <w:vAlign w:val="center"/>
            <w:hideMark/>
          </w:tcPr>
          <w:p w14:paraId="65A6CC3B" w14:textId="77777777" w:rsidR="00056B9F" w:rsidRPr="00E05EC9" w:rsidRDefault="00056B9F" w:rsidP="002740BD">
            <w:pPr>
              <w:rPr>
                <w:bCs/>
                <w:lang w:eastAsia="zh-CN"/>
              </w:rPr>
            </w:pPr>
            <w:r w:rsidRPr="00E05EC9">
              <w:rPr>
                <w:lang w:eastAsia="zh-CN"/>
              </w:rPr>
              <w:t>6.4</w:t>
            </w:r>
          </w:p>
        </w:tc>
        <w:tc>
          <w:tcPr>
            <w:tcW w:w="638" w:type="dxa"/>
            <w:noWrap/>
            <w:vAlign w:val="center"/>
            <w:hideMark/>
          </w:tcPr>
          <w:p w14:paraId="4AF5E1E1" w14:textId="77777777" w:rsidR="00056B9F" w:rsidRPr="00E05EC9" w:rsidRDefault="00056B9F" w:rsidP="002740BD">
            <w:pPr>
              <w:rPr>
                <w:bCs/>
                <w:lang w:eastAsia="zh-CN"/>
              </w:rPr>
            </w:pPr>
            <w:r w:rsidRPr="00E05EC9">
              <w:rPr>
                <w:lang w:eastAsia="zh-CN"/>
              </w:rPr>
              <w:t>6.52</w:t>
            </w:r>
          </w:p>
        </w:tc>
        <w:tc>
          <w:tcPr>
            <w:tcW w:w="638" w:type="dxa"/>
            <w:noWrap/>
            <w:vAlign w:val="center"/>
            <w:hideMark/>
          </w:tcPr>
          <w:p w14:paraId="55E752EC" w14:textId="77777777" w:rsidR="00056B9F" w:rsidRPr="00E05EC9" w:rsidRDefault="00056B9F" w:rsidP="002740BD">
            <w:pPr>
              <w:rPr>
                <w:bCs/>
                <w:lang w:eastAsia="zh-CN"/>
              </w:rPr>
            </w:pPr>
            <w:r w:rsidRPr="00E05EC9">
              <w:rPr>
                <w:lang w:eastAsia="zh-CN"/>
              </w:rPr>
              <w:t>6.48</w:t>
            </w:r>
          </w:p>
        </w:tc>
        <w:tc>
          <w:tcPr>
            <w:tcW w:w="638" w:type="dxa"/>
            <w:noWrap/>
            <w:vAlign w:val="center"/>
            <w:hideMark/>
          </w:tcPr>
          <w:p w14:paraId="26650DF0" w14:textId="77777777" w:rsidR="00056B9F" w:rsidRPr="00E05EC9" w:rsidRDefault="00056B9F" w:rsidP="002740BD">
            <w:pPr>
              <w:rPr>
                <w:bCs/>
                <w:lang w:eastAsia="zh-CN"/>
              </w:rPr>
            </w:pPr>
            <w:r w:rsidRPr="00E05EC9">
              <w:rPr>
                <w:lang w:eastAsia="zh-CN"/>
              </w:rPr>
              <w:t>6.39</w:t>
            </w:r>
          </w:p>
        </w:tc>
        <w:tc>
          <w:tcPr>
            <w:tcW w:w="638" w:type="dxa"/>
            <w:noWrap/>
            <w:vAlign w:val="center"/>
            <w:hideMark/>
          </w:tcPr>
          <w:p w14:paraId="0DD480BD" w14:textId="77777777" w:rsidR="00056B9F" w:rsidRPr="00E05EC9" w:rsidRDefault="00056B9F" w:rsidP="002740BD">
            <w:pPr>
              <w:rPr>
                <w:bCs/>
                <w:lang w:eastAsia="zh-CN"/>
              </w:rPr>
            </w:pPr>
            <w:r w:rsidRPr="00E05EC9">
              <w:rPr>
                <w:lang w:eastAsia="zh-CN"/>
              </w:rPr>
              <w:t>6.98</w:t>
            </w:r>
          </w:p>
        </w:tc>
        <w:tc>
          <w:tcPr>
            <w:tcW w:w="638" w:type="dxa"/>
            <w:noWrap/>
            <w:vAlign w:val="center"/>
            <w:hideMark/>
          </w:tcPr>
          <w:p w14:paraId="2C5B9041" w14:textId="77777777" w:rsidR="00056B9F" w:rsidRPr="00E05EC9" w:rsidRDefault="00056B9F" w:rsidP="002740BD">
            <w:pPr>
              <w:rPr>
                <w:bCs/>
                <w:lang w:eastAsia="zh-CN"/>
              </w:rPr>
            </w:pPr>
            <w:r w:rsidRPr="00E05EC9">
              <w:rPr>
                <w:lang w:eastAsia="zh-CN"/>
              </w:rPr>
              <w:t>6.27</w:t>
            </w:r>
          </w:p>
        </w:tc>
      </w:tr>
      <w:tr w:rsidR="00056B9F" w:rsidRPr="00E05EC9" w14:paraId="06F50884" w14:textId="77777777" w:rsidTr="00F23E32">
        <w:trPr>
          <w:cantSplit/>
          <w:trHeight w:val="292"/>
        </w:trPr>
        <w:tc>
          <w:tcPr>
            <w:tcW w:w="1240" w:type="dxa"/>
            <w:noWrap/>
            <w:vAlign w:val="bottom"/>
            <w:hideMark/>
          </w:tcPr>
          <w:p w14:paraId="25F78C99" w14:textId="77777777" w:rsidR="00056B9F" w:rsidRPr="00E05EC9" w:rsidRDefault="00056B9F" w:rsidP="002740BD">
            <w:pPr>
              <w:rPr>
                <w:lang w:eastAsia="zh-CN"/>
              </w:rPr>
            </w:pPr>
          </w:p>
        </w:tc>
        <w:tc>
          <w:tcPr>
            <w:tcW w:w="742" w:type="dxa"/>
            <w:vAlign w:val="center"/>
            <w:hideMark/>
          </w:tcPr>
          <w:p w14:paraId="24D97DA9" w14:textId="77777777" w:rsidR="00056B9F" w:rsidRPr="00E05EC9" w:rsidRDefault="00056B9F" w:rsidP="002740BD">
            <w:pPr>
              <w:rPr>
                <w:bCs/>
                <w:lang w:eastAsia="zh-CN"/>
              </w:rPr>
            </w:pPr>
            <w:r w:rsidRPr="00E05EC9">
              <w:rPr>
                <w:lang w:eastAsia="zh-CN"/>
              </w:rPr>
              <w:t>Tilt 35</w:t>
            </w:r>
          </w:p>
        </w:tc>
        <w:tc>
          <w:tcPr>
            <w:tcW w:w="450" w:type="dxa"/>
            <w:vAlign w:val="center"/>
            <w:hideMark/>
          </w:tcPr>
          <w:p w14:paraId="46B67916" w14:textId="77777777" w:rsidR="00056B9F" w:rsidRPr="00E05EC9" w:rsidRDefault="00056B9F" w:rsidP="002740BD">
            <w:pPr>
              <w:rPr>
                <w:bCs/>
                <w:lang w:eastAsia="zh-CN"/>
              </w:rPr>
            </w:pPr>
            <w:r w:rsidRPr="00E05EC9">
              <w:rPr>
                <w:lang w:eastAsia="zh-CN"/>
              </w:rPr>
              <w:t>34</w:t>
            </w:r>
          </w:p>
        </w:tc>
        <w:tc>
          <w:tcPr>
            <w:tcW w:w="638" w:type="dxa"/>
            <w:noWrap/>
            <w:vAlign w:val="center"/>
            <w:hideMark/>
          </w:tcPr>
          <w:p w14:paraId="61501FC6" w14:textId="77777777" w:rsidR="00056B9F" w:rsidRPr="00E05EC9" w:rsidRDefault="00056B9F" w:rsidP="002740BD">
            <w:pPr>
              <w:rPr>
                <w:bCs/>
                <w:lang w:eastAsia="zh-CN"/>
              </w:rPr>
            </w:pPr>
            <w:r w:rsidRPr="00E05EC9">
              <w:rPr>
                <w:lang w:eastAsia="zh-CN"/>
              </w:rPr>
              <w:t>6.36</w:t>
            </w:r>
          </w:p>
        </w:tc>
        <w:tc>
          <w:tcPr>
            <w:tcW w:w="638" w:type="dxa"/>
            <w:noWrap/>
            <w:vAlign w:val="center"/>
            <w:hideMark/>
          </w:tcPr>
          <w:p w14:paraId="59DFE684" w14:textId="77777777" w:rsidR="00056B9F" w:rsidRPr="00E05EC9" w:rsidRDefault="00056B9F" w:rsidP="002740BD">
            <w:pPr>
              <w:rPr>
                <w:bCs/>
                <w:lang w:eastAsia="zh-CN"/>
              </w:rPr>
            </w:pPr>
            <w:r w:rsidRPr="00E05EC9">
              <w:rPr>
                <w:lang w:eastAsia="zh-CN"/>
              </w:rPr>
              <w:t>5.6</w:t>
            </w:r>
          </w:p>
        </w:tc>
        <w:tc>
          <w:tcPr>
            <w:tcW w:w="638" w:type="dxa"/>
            <w:noWrap/>
            <w:vAlign w:val="center"/>
            <w:hideMark/>
          </w:tcPr>
          <w:p w14:paraId="7D9B2BE4" w14:textId="77777777" w:rsidR="00056B9F" w:rsidRPr="00E05EC9" w:rsidRDefault="00056B9F" w:rsidP="002740BD">
            <w:pPr>
              <w:rPr>
                <w:bCs/>
                <w:lang w:eastAsia="zh-CN"/>
              </w:rPr>
            </w:pPr>
            <w:r w:rsidRPr="00E05EC9">
              <w:rPr>
                <w:lang w:eastAsia="zh-CN"/>
              </w:rPr>
              <w:t>6.06</w:t>
            </w:r>
          </w:p>
        </w:tc>
        <w:tc>
          <w:tcPr>
            <w:tcW w:w="638" w:type="dxa"/>
            <w:noWrap/>
            <w:vAlign w:val="center"/>
            <w:hideMark/>
          </w:tcPr>
          <w:p w14:paraId="44EFD725" w14:textId="77777777" w:rsidR="00056B9F" w:rsidRPr="00E05EC9" w:rsidRDefault="00056B9F" w:rsidP="002740BD">
            <w:pPr>
              <w:rPr>
                <w:bCs/>
                <w:lang w:eastAsia="zh-CN"/>
              </w:rPr>
            </w:pPr>
            <w:r w:rsidRPr="00E05EC9">
              <w:rPr>
                <w:lang w:eastAsia="zh-CN"/>
              </w:rPr>
              <w:t>6.38</w:t>
            </w:r>
          </w:p>
        </w:tc>
        <w:tc>
          <w:tcPr>
            <w:tcW w:w="638" w:type="dxa"/>
            <w:noWrap/>
            <w:vAlign w:val="center"/>
            <w:hideMark/>
          </w:tcPr>
          <w:p w14:paraId="401D7019" w14:textId="77777777" w:rsidR="00056B9F" w:rsidRPr="00E05EC9" w:rsidRDefault="00056B9F" w:rsidP="002740BD">
            <w:pPr>
              <w:rPr>
                <w:bCs/>
                <w:lang w:eastAsia="zh-CN"/>
              </w:rPr>
            </w:pPr>
            <w:r w:rsidRPr="00E05EC9">
              <w:rPr>
                <w:lang w:eastAsia="zh-CN"/>
              </w:rPr>
              <w:t>6.37</w:t>
            </w:r>
          </w:p>
        </w:tc>
        <w:tc>
          <w:tcPr>
            <w:tcW w:w="638" w:type="dxa"/>
            <w:noWrap/>
            <w:vAlign w:val="center"/>
            <w:hideMark/>
          </w:tcPr>
          <w:p w14:paraId="446237C3" w14:textId="77777777" w:rsidR="00056B9F" w:rsidRPr="00E05EC9" w:rsidRDefault="00056B9F" w:rsidP="002740BD">
            <w:pPr>
              <w:rPr>
                <w:bCs/>
                <w:lang w:eastAsia="zh-CN"/>
              </w:rPr>
            </w:pPr>
            <w:r w:rsidRPr="00E05EC9">
              <w:rPr>
                <w:lang w:eastAsia="zh-CN"/>
              </w:rPr>
              <w:t>5.94</w:t>
            </w:r>
          </w:p>
        </w:tc>
        <w:tc>
          <w:tcPr>
            <w:tcW w:w="638" w:type="dxa"/>
            <w:noWrap/>
            <w:vAlign w:val="center"/>
            <w:hideMark/>
          </w:tcPr>
          <w:p w14:paraId="07021507" w14:textId="77777777" w:rsidR="00056B9F" w:rsidRPr="00E05EC9" w:rsidRDefault="00056B9F" w:rsidP="002740BD">
            <w:pPr>
              <w:rPr>
                <w:bCs/>
                <w:lang w:eastAsia="zh-CN"/>
              </w:rPr>
            </w:pPr>
            <w:r w:rsidRPr="00E05EC9">
              <w:rPr>
                <w:lang w:eastAsia="zh-CN"/>
              </w:rPr>
              <w:t>6.08</w:t>
            </w:r>
          </w:p>
        </w:tc>
        <w:tc>
          <w:tcPr>
            <w:tcW w:w="638" w:type="dxa"/>
            <w:noWrap/>
            <w:vAlign w:val="center"/>
            <w:hideMark/>
          </w:tcPr>
          <w:p w14:paraId="75ED5135" w14:textId="77777777" w:rsidR="00056B9F" w:rsidRPr="00E05EC9" w:rsidRDefault="00056B9F" w:rsidP="002740BD">
            <w:pPr>
              <w:rPr>
                <w:bCs/>
                <w:lang w:eastAsia="zh-CN"/>
              </w:rPr>
            </w:pPr>
            <w:r w:rsidRPr="00E05EC9">
              <w:rPr>
                <w:lang w:eastAsia="zh-CN"/>
              </w:rPr>
              <w:t>6.69</w:t>
            </w:r>
          </w:p>
        </w:tc>
        <w:tc>
          <w:tcPr>
            <w:tcW w:w="638" w:type="dxa"/>
            <w:noWrap/>
            <w:vAlign w:val="center"/>
            <w:hideMark/>
          </w:tcPr>
          <w:p w14:paraId="2C5149C7" w14:textId="77777777" w:rsidR="00056B9F" w:rsidRPr="00E05EC9" w:rsidRDefault="00056B9F" w:rsidP="002740BD">
            <w:pPr>
              <w:rPr>
                <w:bCs/>
                <w:lang w:eastAsia="zh-CN"/>
              </w:rPr>
            </w:pPr>
            <w:r w:rsidRPr="00E05EC9">
              <w:rPr>
                <w:lang w:eastAsia="zh-CN"/>
              </w:rPr>
              <w:t>6.42</w:t>
            </w:r>
          </w:p>
        </w:tc>
        <w:tc>
          <w:tcPr>
            <w:tcW w:w="638" w:type="dxa"/>
            <w:noWrap/>
            <w:vAlign w:val="center"/>
            <w:hideMark/>
          </w:tcPr>
          <w:p w14:paraId="458823F2" w14:textId="77777777" w:rsidR="00056B9F" w:rsidRPr="00E05EC9" w:rsidRDefault="00056B9F" w:rsidP="002740BD">
            <w:pPr>
              <w:rPr>
                <w:bCs/>
                <w:lang w:eastAsia="zh-CN"/>
              </w:rPr>
            </w:pPr>
            <w:r w:rsidRPr="00E05EC9">
              <w:rPr>
                <w:lang w:eastAsia="zh-CN"/>
              </w:rPr>
              <w:t>6.03</w:t>
            </w:r>
          </w:p>
        </w:tc>
        <w:tc>
          <w:tcPr>
            <w:tcW w:w="638" w:type="dxa"/>
            <w:noWrap/>
            <w:vAlign w:val="center"/>
            <w:hideMark/>
          </w:tcPr>
          <w:p w14:paraId="12D7CDCA" w14:textId="77777777" w:rsidR="00056B9F" w:rsidRPr="00E05EC9" w:rsidRDefault="00056B9F" w:rsidP="002740BD">
            <w:pPr>
              <w:rPr>
                <w:bCs/>
                <w:lang w:eastAsia="zh-CN"/>
              </w:rPr>
            </w:pPr>
            <w:r w:rsidRPr="00E05EC9">
              <w:rPr>
                <w:lang w:eastAsia="zh-CN"/>
              </w:rPr>
              <w:t>5.64</w:t>
            </w:r>
          </w:p>
        </w:tc>
        <w:tc>
          <w:tcPr>
            <w:tcW w:w="638" w:type="dxa"/>
            <w:noWrap/>
            <w:vAlign w:val="center"/>
            <w:hideMark/>
          </w:tcPr>
          <w:p w14:paraId="7BFE6DCF" w14:textId="77777777" w:rsidR="00056B9F" w:rsidRPr="00E05EC9" w:rsidRDefault="00056B9F" w:rsidP="002740BD">
            <w:pPr>
              <w:rPr>
                <w:bCs/>
                <w:lang w:eastAsia="zh-CN"/>
              </w:rPr>
            </w:pPr>
            <w:r w:rsidRPr="00E05EC9">
              <w:rPr>
                <w:lang w:eastAsia="zh-CN"/>
              </w:rPr>
              <w:t>6.58</w:t>
            </w:r>
          </w:p>
        </w:tc>
        <w:tc>
          <w:tcPr>
            <w:tcW w:w="638" w:type="dxa"/>
            <w:noWrap/>
            <w:vAlign w:val="center"/>
            <w:hideMark/>
          </w:tcPr>
          <w:p w14:paraId="6AC79D93" w14:textId="77777777" w:rsidR="00056B9F" w:rsidRPr="00E05EC9" w:rsidRDefault="00056B9F" w:rsidP="002740BD">
            <w:pPr>
              <w:rPr>
                <w:bCs/>
                <w:lang w:eastAsia="zh-CN"/>
              </w:rPr>
            </w:pPr>
            <w:r w:rsidRPr="00E05EC9">
              <w:rPr>
                <w:lang w:eastAsia="zh-CN"/>
              </w:rPr>
              <w:t>6.19</w:t>
            </w:r>
          </w:p>
        </w:tc>
      </w:tr>
      <w:tr w:rsidR="00056B9F" w:rsidRPr="00E05EC9" w14:paraId="5A105966" w14:textId="77777777" w:rsidTr="00F23E32">
        <w:trPr>
          <w:cantSplit/>
          <w:trHeight w:val="292"/>
        </w:trPr>
        <w:tc>
          <w:tcPr>
            <w:tcW w:w="1240" w:type="dxa"/>
            <w:noWrap/>
            <w:vAlign w:val="bottom"/>
            <w:hideMark/>
          </w:tcPr>
          <w:p w14:paraId="01546A07" w14:textId="77777777" w:rsidR="00056B9F" w:rsidRPr="00E05EC9" w:rsidRDefault="00056B9F" w:rsidP="002740BD">
            <w:pPr>
              <w:rPr>
                <w:lang w:eastAsia="zh-CN"/>
              </w:rPr>
            </w:pPr>
          </w:p>
        </w:tc>
        <w:tc>
          <w:tcPr>
            <w:tcW w:w="742" w:type="dxa"/>
            <w:vAlign w:val="center"/>
            <w:hideMark/>
          </w:tcPr>
          <w:p w14:paraId="1E743941"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6BC53A9E"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0866BA19" w14:textId="77777777" w:rsidR="00056B9F" w:rsidRPr="00E05EC9" w:rsidRDefault="00056B9F" w:rsidP="002740BD">
            <w:pPr>
              <w:rPr>
                <w:bCs/>
                <w:lang w:eastAsia="zh-CN"/>
              </w:rPr>
            </w:pPr>
            <w:r w:rsidRPr="00E05EC9">
              <w:rPr>
                <w:lang w:eastAsia="zh-CN"/>
              </w:rPr>
              <w:t>2.59</w:t>
            </w:r>
          </w:p>
        </w:tc>
        <w:tc>
          <w:tcPr>
            <w:tcW w:w="638" w:type="dxa"/>
            <w:noWrap/>
            <w:vAlign w:val="center"/>
            <w:hideMark/>
          </w:tcPr>
          <w:p w14:paraId="67FE0228" w14:textId="77777777" w:rsidR="00056B9F" w:rsidRPr="00E05EC9" w:rsidRDefault="00056B9F" w:rsidP="002740BD">
            <w:pPr>
              <w:rPr>
                <w:bCs/>
                <w:lang w:eastAsia="zh-CN"/>
              </w:rPr>
            </w:pPr>
            <w:r w:rsidRPr="00E05EC9">
              <w:rPr>
                <w:lang w:eastAsia="zh-CN"/>
              </w:rPr>
              <w:t>2.07</w:t>
            </w:r>
          </w:p>
        </w:tc>
        <w:tc>
          <w:tcPr>
            <w:tcW w:w="638" w:type="dxa"/>
            <w:noWrap/>
            <w:vAlign w:val="center"/>
            <w:hideMark/>
          </w:tcPr>
          <w:p w14:paraId="16A5B7C3" w14:textId="77777777" w:rsidR="00056B9F" w:rsidRPr="00E05EC9" w:rsidRDefault="00056B9F" w:rsidP="002740BD">
            <w:pPr>
              <w:rPr>
                <w:bCs/>
                <w:lang w:eastAsia="zh-CN"/>
              </w:rPr>
            </w:pPr>
            <w:r w:rsidRPr="00E05EC9">
              <w:rPr>
                <w:lang w:eastAsia="zh-CN"/>
              </w:rPr>
              <w:t>2.86</w:t>
            </w:r>
          </w:p>
        </w:tc>
        <w:tc>
          <w:tcPr>
            <w:tcW w:w="638" w:type="dxa"/>
            <w:noWrap/>
            <w:vAlign w:val="center"/>
            <w:hideMark/>
          </w:tcPr>
          <w:p w14:paraId="6E8777A6" w14:textId="77777777" w:rsidR="00056B9F" w:rsidRPr="00E05EC9" w:rsidRDefault="00056B9F" w:rsidP="002740BD">
            <w:pPr>
              <w:rPr>
                <w:bCs/>
                <w:lang w:eastAsia="zh-CN"/>
              </w:rPr>
            </w:pPr>
            <w:r w:rsidRPr="00E05EC9">
              <w:rPr>
                <w:lang w:eastAsia="zh-CN"/>
              </w:rPr>
              <w:t>4.01</w:t>
            </w:r>
          </w:p>
        </w:tc>
        <w:tc>
          <w:tcPr>
            <w:tcW w:w="638" w:type="dxa"/>
            <w:noWrap/>
            <w:vAlign w:val="center"/>
            <w:hideMark/>
          </w:tcPr>
          <w:p w14:paraId="5E0603E7" w14:textId="77777777" w:rsidR="00056B9F" w:rsidRPr="00E05EC9" w:rsidRDefault="00056B9F" w:rsidP="002740BD">
            <w:pPr>
              <w:rPr>
                <w:bCs/>
                <w:lang w:eastAsia="zh-CN"/>
              </w:rPr>
            </w:pPr>
            <w:r w:rsidRPr="00E05EC9">
              <w:rPr>
                <w:lang w:eastAsia="zh-CN"/>
              </w:rPr>
              <w:t>4.88</w:t>
            </w:r>
          </w:p>
        </w:tc>
        <w:tc>
          <w:tcPr>
            <w:tcW w:w="638" w:type="dxa"/>
            <w:noWrap/>
            <w:vAlign w:val="center"/>
            <w:hideMark/>
          </w:tcPr>
          <w:p w14:paraId="27D0A4A3"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0A48D464" w14:textId="77777777" w:rsidR="00056B9F" w:rsidRPr="00E05EC9" w:rsidRDefault="00056B9F" w:rsidP="002740BD">
            <w:pPr>
              <w:rPr>
                <w:bCs/>
                <w:lang w:eastAsia="zh-CN"/>
              </w:rPr>
            </w:pPr>
            <w:r w:rsidRPr="00E05EC9">
              <w:rPr>
                <w:lang w:eastAsia="zh-CN"/>
              </w:rPr>
              <w:t>4.73</w:t>
            </w:r>
          </w:p>
        </w:tc>
        <w:tc>
          <w:tcPr>
            <w:tcW w:w="638" w:type="dxa"/>
            <w:noWrap/>
            <w:vAlign w:val="center"/>
            <w:hideMark/>
          </w:tcPr>
          <w:p w14:paraId="2708A545" w14:textId="77777777" w:rsidR="00056B9F" w:rsidRPr="00E05EC9" w:rsidRDefault="00056B9F" w:rsidP="002740BD">
            <w:pPr>
              <w:rPr>
                <w:bCs/>
                <w:lang w:eastAsia="zh-CN"/>
              </w:rPr>
            </w:pPr>
            <w:r w:rsidRPr="00E05EC9">
              <w:rPr>
                <w:lang w:eastAsia="zh-CN"/>
              </w:rPr>
              <w:t>4.61</w:t>
            </w:r>
          </w:p>
        </w:tc>
        <w:tc>
          <w:tcPr>
            <w:tcW w:w="638" w:type="dxa"/>
            <w:noWrap/>
            <w:vAlign w:val="center"/>
            <w:hideMark/>
          </w:tcPr>
          <w:p w14:paraId="11B9109A"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03BE90D5" w14:textId="77777777" w:rsidR="00056B9F" w:rsidRPr="00E05EC9" w:rsidRDefault="00056B9F" w:rsidP="002740BD">
            <w:pPr>
              <w:rPr>
                <w:bCs/>
                <w:lang w:eastAsia="zh-CN"/>
              </w:rPr>
            </w:pPr>
            <w:r w:rsidRPr="00E05EC9">
              <w:rPr>
                <w:lang w:eastAsia="zh-CN"/>
              </w:rPr>
              <w:t>2.28</w:t>
            </w:r>
          </w:p>
        </w:tc>
        <w:tc>
          <w:tcPr>
            <w:tcW w:w="638" w:type="dxa"/>
            <w:noWrap/>
            <w:vAlign w:val="center"/>
            <w:hideMark/>
          </w:tcPr>
          <w:p w14:paraId="40C6E74A" w14:textId="77777777" w:rsidR="00056B9F" w:rsidRPr="00E05EC9" w:rsidRDefault="00056B9F" w:rsidP="002740BD">
            <w:pPr>
              <w:rPr>
                <w:bCs/>
                <w:lang w:eastAsia="zh-CN"/>
              </w:rPr>
            </w:pPr>
            <w:r w:rsidRPr="00E05EC9">
              <w:rPr>
                <w:lang w:eastAsia="zh-CN"/>
              </w:rPr>
              <w:t>1.84</w:t>
            </w:r>
          </w:p>
        </w:tc>
        <w:tc>
          <w:tcPr>
            <w:tcW w:w="638" w:type="dxa"/>
            <w:noWrap/>
            <w:vAlign w:val="center"/>
            <w:hideMark/>
          </w:tcPr>
          <w:p w14:paraId="29A3C64B"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0AFAFEDF" w14:textId="77777777" w:rsidR="00056B9F" w:rsidRPr="00E05EC9" w:rsidRDefault="00056B9F" w:rsidP="002740BD">
            <w:pPr>
              <w:rPr>
                <w:bCs/>
                <w:lang w:eastAsia="zh-CN"/>
              </w:rPr>
            </w:pPr>
            <w:r w:rsidRPr="00E05EC9">
              <w:rPr>
                <w:lang w:eastAsia="zh-CN"/>
              </w:rPr>
              <w:t>3.41</w:t>
            </w:r>
          </w:p>
        </w:tc>
      </w:tr>
      <w:tr w:rsidR="00056B9F" w:rsidRPr="00E05EC9" w14:paraId="1436CA57" w14:textId="77777777" w:rsidTr="00F23E32">
        <w:trPr>
          <w:cantSplit/>
          <w:trHeight w:val="292"/>
        </w:trPr>
        <w:tc>
          <w:tcPr>
            <w:tcW w:w="1240" w:type="dxa"/>
            <w:noWrap/>
            <w:vAlign w:val="bottom"/>
            <w:hideMark/>
          </w:tcPr>
          <w:p w14:paraId="40427439" w14:textId="77777777" w:rsidR="00056B9F" w:rsidRPr="00E05EC9" w:rsidRDefault="00056B9F" w:rsidP="002740BD">
            <w:pPr>
              <w:rPr>
                <w:bCs/>
                <w:lang w:eastAsia="zh-CN"/>
              </w:rPr>
            </w:pPr>
            <w:r w:rsidRPr="00E05EC9">
              <w:rPr>
                <w:lang w:eastAsia="zh-CN"/>
              </w:rPr>
              <w:t>Darwin</w:t>
            </w:r>
          </w:p>
        </w:tc>
        <w:tc>
          <w:tcPr>
            <w:tcW w:w="742" w:type="dxa"/>
            <w:vAlign w:val="center"/>
            <w:hideMark/>
          </w:tcPr>
          <w:p w14:paraId="50718433"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2DE97C09"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1482122"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772C1A92" w14:textId="77777777" w:rsidR="00056B9F" w:rsidRPr="00E05EC9" w:rsidRDefault="00056B9F" w:rsidP="002740BD">
            <w:pPr>
              <w:rPr>
                <w:bCs/>
                <w:lang w:eastAsia="zh-CN"/>
              </w:rPr>
            </w:pPr>
            <w:r w:rsidRPr="00E05EC9">
              <w:rPr>
                <w:lang w:eastAsia="zh-CN"/>
              </w:rPr>
              <w:t>5.2</w:t>
            </w:r>
          </w:p>
        </w:tc>
        <w:tc>
          <w:tcPr>
            <w:tcW w:w="638" w:type="dxa"/>
            <w:noWrap/>
            <w:vAlign w:val="center"/>
            <w:hideMark/>
          </w:tcPr>
          <w:p w14:paraId="720451BD" w14:textId="77777777" w:rsidR="00056B9F" w:rsidRPr="00E05EC9" w:rsidRDefault="00056B9F" w:rsidP="002740BD">
            <w:pPr>
              <w:rPr>
                <w:bCs/>
                <w:lang w:eastAsia="zh-CN"/>
              </w:rPr>
            </w:pPr>
            <w:r w:rsidRPr="00E05EC9">
              <w:rPr>
                <w:lang w:eastAsia="zh-CN"/>
              </w:rPr>
              <w:t>5.9</w:t>
            </w:r>
          </w:p>
        </w:tc>
        <w:tc>
          <w:tcPr>
            <w:tcW w:w="638" w:type="dxa"/>
            <w:noWrap/>
            <w:vAlign w:val="center"/>
            <w:hideMark/>
          </w:tcPr>
          <w:p w14:paraId="2AC0C5DC" w14:textId="77777777" w:rsidR="00056B9F" w:rsidRPr="00E05EC9" w:rsidRDefault="00056B9F" w:rsidP="002740BD">
            <w:pPr>
              <w:rPr>
                <w:bCs/>
                <w:lang w:eastAsia="zh-CN"/>
              </w:rPr>
            </w:pPr>
            <w:r w:rsidRPr="00E05EC9">
              <w:rPr>
                <w:lang w:eastAsia="zh-CN"/>
              </w:rPr>
              <w:t>5.99</w:t>
            </w:r>
          </w:p>
        </w:tc>
        <w:tc>
          <w:tcPr>
            <w:tcW w:w="638" w:type="dxa"/>
            <w:noWrap/>
            <w:vAlign w:val="center"/>
            <w:hideMark/>
          </w:tcPr>
          <w:p w14:paraId="407348B0" w14:textId="77777777" w:rsidR="00056B9F" w:rsidRPr="00E05EC9" w:rsidRDefault="00056B9F" w:rsidP="002740BD">
            <w:pPr>
              <w:rPr>
                <w:bCs/>
                <w:lang w:eastAsia="zh-CN"/>
              </w:rPr>
            </w:pPr>
            <w:r w:rsidRPr="00E05EC9">
              <w:rPr>
                <w:lang w:eastAsia="zh-CN"/>
              </w:rPr>
              <w:t>5.82</w:t>
            </w:r>
          </w:p>
        </w:tc>
        <w:tc>
          <w:tcPr>
            <w:tcW w:w="638" w:type="dxa"/>
            <w:noWrap/>
            <w:vAlign w:val="center"/>
            <w:hideMark/>
          </w:tcPr>
          <w:p w14:paraId="21B85185" w14:textId="77777777" w:rsidR="00056B9F" w:rsidRPr="00E05EC9" w:rsidRDefault="00056B9F" w:rsidP="002740BD">
            <w:pPr>
              <w:rPr>
                <w:bCs/>
                <w:lang w:eastAsia="zh-CN"/>
              </w:rPr>
            </w:pPr>
            <w:r w:rsidRPr="00E05EC9">
              <w:rPr>
                <w:lang w:eastAsia="zh-CN"/>
              </w:rPr>
              <w:t>5.55</w:t>
            </w:r>
          </w:p>
        </w:tc>
        <w:tc>
          <w:tcPr>
            <w:tcW w:w="638" w:type="dxa"/>
            <w:noWrap/>
            <w:vAlign w:val="center"/>
            <w:hideMark/>
          </w:tcPr>
          <w:p w14:paraId="371C1D08" w14:textId="77777777" w:rsidR="00056B9F" w:rsidRPr="00E05EC9" w:rsidRDefault="00056B9F" w:rsidP="002740BD">
            <w:pPr>
              <w:rPr>
                <w:bCs/>
                <w:lang w:eastAsia="zh-CN"/>
              </w:rPr>
            </w:pPr>
            <w:r w:rsidRPr="00E05EC9">
              <w:rPr>
                <w:lang w:eastAsia="zh-CN"/>
              </w:rPr>
              <w:t>5.76</w:t>
            </w:r>
          </w:p>
        </w:tc>
        <w:tc>
          <w:tcPr>
            <w:tcW w:w="638" w:type="dxa"/>
            <w:noWrap/>
            <w:vAlign w:val="center"/>
            <w:hideMark/>
          </w:tcPr>
          <w:p w14:paraId="4C927AD8" w14:textId="77777777" w:rsidR="00056B9F" w:rsidRPr="00E05EC9" w:rsidRDefault="00056B9F" w:rsidP="002740BD">
            <w:pPr>
              <w:rPr>
                <w:bCs/>
                <w:lang w:eastAsia="zh-CN"/>
              </w:rPr>
            </w:pPr>
            <w:r w:rsidRPr="00E05EC9">
              <w:rPr>
                <w:lang w:eastAsia="zh-CN"/>
              </w:rPr>
              <w:t>6.36</w:t>
            </w:r>
          </w:p>
        </w:tc>
        <w:tc>
          <w:tcPr>
            <w:tcW w:w="638" w:type="dxa"/>
            <w:noWrap/>
            <w:vAlign w:val="center"/>
            <w:hideMark/>
          </w:tcPr>
          <w:p w14:paraId="2A7FA07D" w14:textId="77777777" w:rsidR="00056B9F" w:rsidRPr="00E05EC9" w:rsidRDefault="00056B9F" w:rsidP="002740BD">
            <w:pPr>
              <w:rPr>
                <w:bCs/>
                <w:lang w:eastAsia="zh-CN"/>
              </w:rPr>
            </w:pPr>
            <w:r w:rsidRPr="00E05EC9">
              <w:rPr>
                <w:lang w:eastAsia="zh-CN"/>
              </w:rPr>
              <w:t>6.87</w:t>
            </w:r>
          </w:p>
        </w:tc>
        <w:tc>
          <w:tcPr>
            <w:tcW w:w="638" w:type="dxa"/>
            <w:noWrap/>
            <w:vAlign w:val="center"/>
            <w:hideMark/>
          </w:tcPr>
          <w:p w14:paraId="7D3CA416" w14:textId="77777777" w:rsidR="00056B9F" w:rsidRPr="00E05EC9" w:rsidRDefault="00056B9F" w:rsidP="002740BD">
            <w:pPr>
              <w:rPr>
                <w:bCs/>
                <w:lang w:eastAsia="zh-CN"/>
              </w:rPr>
            </w:pPr>
            <w:r w:rsidRPr="00E05EC9">
              <w:rPr>
                <w:lang w:eastAsia="zh-CN"/>
              </w:rPr>
              <w:t>7.07</w:t>
            </w:r>
          </w:p>
        </w:tc>
        <w:tc>
          <w:tcPr>
            <w:tcW w:w="638" w:type="dxa"/>
            <w:noWrap/>
            <w:vAlign w:val="center"/>
            <w:hideMark/>
          </w:tcPr>
          <w:p w14:paraId="1A6FE78A" w14:textId="77777777" w:rsidR="00056B9F" w:rsidRPr="00E05EC9" w:rsidRDefault="00056B9F" w:rsidP="002740BD">
            <w:pPr>
              <w:rPr>
                <w:bCs/>
                <w:lang w:eastAsia="zh-CN"/>
              </w:rPr>
            </w:pPr>
            <w:r w:rsidRPr="00E05EC9">
              <w:rPr>
                <w:lang w:eastAsia="zh-CN"/>
              </w:rPr>
              <w:t>6.79</w:t>
            </w:r>
          </w:p>
        </w:tc>
        <w:tc>
          <w:tcPr>
            <w:tcW w:w="638" w:type="dxa"/>
            <w:noWrap/>
            <w:vAlign w:val="center"/>
            <w:hideMark/>
          </w:tcPr>
          <w:p w14:paraId="5212633C" w14:textId="77777777" w:rsidR="00056B9F" w:rsidRPr="00E05EC9" w:rsidRDefault="00056B9F" w:rsidP="002740BD">
            <w:pPr>
              <w:rPr>
                <w:bCs/>
                <w:lang w:eastAsia="zh-CN"/>
              </w:rPr>
            </w:pPr>
            <w:r w:rsidRPr="00E05EC9">
              <w:rPr>
                <w:lang w:eastAsia="zh-CN"/>
              </w:rPr>
              <w:t>5.84</w:t>
            </w:r>
          </w:p>
        </w:tc>
        <w:tc>
          <w:tcPr>
            <w:tcW w:w="638" w:type="dxa"/>
            <w:noWrap/>
            <w:vAlign w:val="center"/>
            <w:hideMark/>
          </w:tcPr>
          <w:p w14:paraId="2675E74A" w14:textId="77777777" w:rsidR="00056B9F" w:rsidRPr="00E05EC9" w:rsidRDefault="00056B9F" w:rsidP="002740BD">
            <w:pPr>
              <w:rPr>
                <w:bCs/>
                <w:lang w:eastAsia="zh-CN"/>
              </w:rPr>
            </w:pPr>
            <w:r w:rsidRPr="00E05EC9">
              <w:rPr>
                <w:lang w:eastAsia="zh-CN"/>
              </w:rPr>
              <w:t>6.06</w:t>
            </w:r>
          </w:p>
        </w:tc>
      </w:tr>
      <w:tr w:rsidR="00056B9F" w:rsidRPr="00E05EC9" w14:paraId="09302FBE" w14:textId="77777777" w:rsidTr="00F23E32">
        <w:trPr>
          <w:cantSplit/>
          <w:trHeight w:val="292"/>
        </w:trPr>
        <w:tc>
          <w:tcPr>
            <w:tcW w:w="1240" w:type="dxa"/>
            <w:noWrap/>
            <w:vAlign w:val="bottom"/>
            <w:hideMark/>
          </w:tcPr>
          <w:p w14:paraId="14FD37E3" w14:textId="77777777" w:rsidR="00056B9F" w:rsidRPr="00E05EC9" w:rsidRDefault="00056B9F" w:rsidP="002740BD">
            <w:pPr>
              <w:rPr>
                <w:lang w:eastAsia="zh-CN"/>
              </w:rPr>
            </w:pPr>
          </w:p>
        </w:tc>
        <w:tc>
          <w:tcPr>
            <w:tcW w:w="742" w:type="dxa"/>
            <w:vAlign w:val="center"/>
            <w:hideMark/>
          </w:tcPr>
          <w:p w14:paraId="5155AF7E" w14:textId="77777777" w:rsidR="00056B9F" w:rsidRPr="00E05EC9" w:rsidRDefault="00056B9F" w:rsidP="002740BD">
            <w:pPr>
              <w:rPr>
                <w:bCs/>
                <w:lang w:eastAsia="zh-CN"/>
              </w:rPr>
            </w:pPr>
            <w:r w:rsidRPr="00E05EC9">
              <w:rPr>
                <w:lang w:eastAsia="zh-CN"/>
              </w:rPr>
              <w:t>Tilt 12</w:t>
            </w:r>
          </w:p>
        </w:tc>
        <w:tc>
          <w:tcPr>
            <w:tcW w:w="450" w:type="dxa"/>
            <w:vAlign w:val="center"/>
            <w:hideMark/>
          </w:tcPr>
          <w:p w14:paraId="5F3A5F2C" w14:textId="77777777" w:rsidR="00056B9F" w:rsidRPr="00E05EC9" w:rsidRDefault="00056B9F" w:rsidP="002740BD">
            <w:pPr>
              <w:rPr>
                <w:bCs/>
                <w:lang w:eastAsia="zh-CN"/>
              </w:rPr>
            </w:pPr>
            <w:r w:rsidRPr="00E05EC9">
              <w:rPr>
                <w:lang w:eastAsia="zh-CN"/>
              </w:rPr>
              <w:t>12</w:t>
            </w:r>
          </w:p>
        </w:tc>
        <w:tc>
          <w:tcPr>
            <w:tcW w:w="638" w:type="dxa"/>
            <w:noWrap/>
            <w:vAlign w:val="center"/>
            <w:hideMark/>
          </w:tcPr>
          <w:p w14:paraId="5D61F220" w14:textId="77777777" w:rsidR="00056B9F" w:rsidRPr="00E05EC9" w:rsidRDefault="00056B9F" w:rsidP="002740BD">
            <w:pPr>
              <w:rPr>
                <w:bCs/>
                <w:lang w:eastAsia="zh-CN"/>
              </w:rPr>
            </w:pPr>
            <w:r w:rsidRPr="00E05EC9">
              <w:rPr>
                <w:lang w:eastAsia="zh-CN"/>
              </w:rPr>
              <w:t>5.59</w:t>
            </w:r>
          </w:p>
        </w:tc>
        <w:tc>
          <w:tcPr>
            <w:tcW w:w="638" w:type="dxa"/>
            <w:noWrap/>
            <w:vAlign w:val="center"/>
            <w:hideMark/>
          </w:tcPr>
          <w:p w14:paraId="119298FC" w14:textId="77777777" w:rsidR="00056B9F" w:rsidRPr="00E05EC9" w:rsidRDefault="00056B9F" w:rsidP="002740BD">
            <w:pPr>
              <w:rPr>
                <w:bCs/>
                <w:lang w:eastAsia="zh-CN"/>
              </w:rPr>
            </w:pPr>
            <w:r w:rsidRPr="00E05EC9">
              <w:rPr>
                <w:lang w:eastAsia="zh-CN"/>
              </w:rPr>
              <w:t>5.17</w:t>
            </w:r>
          </w:p>
        </w:tc>
        <w:tc>
          <w:tcPr>
            <w:tcW w:w="638" w:type="dxa"/>
            <w:noWrap/>
            <w:vAlign w:val="center"/>
            <w:hideMark/>
          </w:tcPr>
          <w:p w14:paraId="4003A97A"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6789946B" w14:textId="77777777" w:rsidR="00056B9F" w:rsidRPr="00E05EC9" w:rsidRDefault="00056B9F" w:rsidP="002740BD">
            <w:pPr>
              <w:rPr>
                <w:bCs/>
                <w:lang w:eastAsia="zh-CN"/>
              </w:rPr>
            </w:pPr>
            <w:r w:rsidRPr="00E05EC9">
              <w:rPr>
                <w:lang w:eastAsia="zh-CN"/>
              </w:rPr>
              <w:t>6.32</w:t>
            </w:r>
          </w:p>
        </w:tc>
        <w:tc>
          <w:tcPr>
            <w:tcW w:w="638" w:type="dxa"/>
            <w:noWrap/>
            <w:vAlign w:val="center"/>
            <w:hideMark/>
          </w:tcPr>
          <w:p w14:paraId="240FCAAD" w14:textId="77777777" w:rsidR="00056B9F" w:rsidRPr="00E05EC9" w:rsidRDefault="00056B9F" w:rsidP="002740BD">
            <w:pPr>
              <w:rPr>
                <w:bCs/>
                <w:lang w:eastAsia="zh-CN"/>
              </w:rPr>
            </w:pPr>
            <w:r w:rsidRPr="00E05EC9">
              <w:rPr>
                <w:lang w:eastAsia="zh-CN"/>
              </w:rPr>
              <w:t>6.47</w:t>
            </w:r>
          </w:p>
        </w:tc>
        <w:tc>
          <w:tcPr>
            <w:tcW w:w="638" w:type="dxa"/>
            <w:noWrap/>
            <w:vAlign w:val="center"/>
            <w:hideMark/>
          </w:tcPr>
          <w:p w14:paraId="0CDF27B7" w14:textId="77777777" w:rsidR="00056B9F" w:rsidRPr="00E05EC9" w:rsidRDefault="00056B9F" w:rsidP="002740BD">
            <w:pPr>
              <w:rPr>
                <w:bCs/>
                <w:lang w:eastAsia="zh-CN"/>
              </w:rPr>
            </w:pPr>
            <w:r w:rsidRPr="00E05EC9">
              <w:rPr>
                <w:lang w:eastAsia="zh-CN"/>
              </w:rPr>
              <w:t>6.34</w:t>
            </w:r>
          </w:p>
        </w:tc>
        <w:tc>
          <w:tcPr>
            <w:tcW w:w="638" w:type="dxa"/>
            <w:noWrap/>
            <w:vAlign w:val="center"/>
            <w:hideMark/>
          </w:tcPr>
          <w:p w14:paraId="68035B4A" w14:textId="77777777" w:rsidR="00056B9F" w:rsidRPr="00E05EC9" w:rsidRDefault="00056B9F" w:rsidP="002740BD">
            <w:pPr>
              <w:rPr>
                <w:bCs/>
                <w:lang w:eastAsia="zh-CN"/>
              </w:rPr>
            </w:pPr>
            <w:r w:rsidRPr="00E05EC9">
              <w:rPr>
                <w:lang w:eastAsia="zh-CN"/>
              </w:rPr>
              <w:t>6.52</w:t>
            </w:r>
          </w:p>
        </w:tc>
        <w:tc>
          <w:tcPr>
            <w:tcW w:w="638" w:type="dxa"/>
            <w:noWrap/>
            <w:vAlign w:val="center"/>
            <w:hideMark/>
          </w:tcPr>
          <w:p w14:paraId="63D20E7B" w14:textId="77777777" w:rsidR="00056B9F" w:rsidRPr="00E05EC9" w:rsidRDefault="00056B9F" w:rsidP="002740BD">
            <w:pPr>
              <w:rPr>
                <w:bCs/>
                <w:lang w:eastAsia="zh-CN"/>
              </w:rPr>
            </w:pPr>
            <w:r w:rsidRPr="00E05EC9">
              <w:rPr>
                <w:lang w:eastAsia="zh-CN"/>
              </w:rPr>
              <w:t>6.9</w:t>
            </w:r>
          </w:p>
        </w:tc>
        <w:tc>
          <w:tcPr>
            <w:tcW w:w="638" w:type="dxa"/>
            <w:noWrap/>
            <w:vAlign w:val="center"/>
            <w:hideMark/>
          </w:tcPr>
          <w:p w14:paraId="0C827468" w14:textId="77777777" w:rsidR="00056B9F" w:rsidRPr="00E05EC9" w:rsidRDefault="00056B9F" w:rsidP="002740BD">
            <w:pPr>
              <w:rPr>
                <w:bCs/>
                <w:lang w:eastAsia="zh-CN"/>
              </w:rPr>
            </w:pPr>
            <w:r w:rsidRPr="00E05EC9">
              <w:rPr>
                <w:lang w:eastAsia="zh-CN"/>
              </w:rPr>
              <w:t>7.06</w:t>
            </w:r>
          </w:p>
        </w:tc>
        <w:tc>
          <w:tcPr>
            <w:tcW w:w="638" w:type="dxa"/>
            <w:noWrap/>
            <w:vAlign w:val="center"/>
            <w:hideMark/>
          </w:tcPr>
          <w:p w14:paraId="03B86698" w14:textId="77777777" w:rsidR="00056B9F" w:rsidRPr="00E05EC9" w:rsidRDefault="00056B9F" w:rsidP="002740BD">
            <w:pPr>
              <w:rPr>
                <w:bCs/>
                <w:lang w:eastAsia="zh-CN"/>
              </w:rPr>
            </w:pPr>
            <w:r w:rsidRPr="00E05EC9">
              <w:rPr>
                <w:lang w:eastAsia="zh-CN"/>
              </w:rPr>
              <w:t>6.94</w:t>
            </w:r>
          </w:p>
        </w:tc>
        <w:tc>
          <w:tcPr>
            <w:tcW w:w="638" w:type="dxa"/>
            <w:noWrap/>
            <w:vAlign w:val="center"/>
            <w:hideMark/>
          </w:tcPr>
          <w:p w14:paraId="54447A28" w14:textId="77777777" w:rsidR="00056B9F" w:rsidRPr="00E05EC9" w:rsidRDefault="00056B9F" w:rsidP="002740BD">
            <w:pPr>
              <w:rPr>
                <w:bCs/>
                <w:lang w:eastAsia="zh-CN"/>
              </w:rPr>
            </w:pPr>
            <w:r w:rsidRPr="00E05EC9">
              <w:rPr>
                <w:lang w:eastAsia="zh-CN"/>
              </w:rPr>
              <w:t>6.87</w:t>
            </w:r>
          </w:p>
        </w:tc>
        <w:tc>
          <w:tcPr>
            <w:tcW w:w="638" w:type="dxa"/>
            <w:noWrap/>
            <w:vAlign w:val="center"/>
            <w:hideMark/>
          </w:tcPr>
          <w:p w14:paraId="620F3F6C" w14:textId="77777777" w:rsidR="00056B9F" w:rsidRPr="00E05EC9" w:rsidRDefault="00056B9F" w:rsidP="002740BD">
            <w:pPr>
              <w:rPr>
                <w:bCs/>
                <w:lang w:eastAsia="zh-CN"/>
              </w:rPr>
            </w:pPr>
            <w:r w:rsidRPr="00E05EC9">
              <w:rPr>
                <w:lang w:eastAsia="zh-CN"/>
              </w:rPr>
              <w:t>5.95</w:t>
            </w:r>
          </w:p>
        </w:tc>
        <w:tc>
          <w:tcPr>
            <w:tcW w:w="638" w:type="dxa"/>
            <w:noWrap/>
            <w:vAlign w:val="center"/>
            <w:hideMark/>
          </w:tcPr>
          <w:p w14:paraId="7E010BD7" w14:textId="77777777" w:rsidR="00056B9F" w:rsidRPr="00E05EC9" w:rsidRDefault="00056B9F" w:rsidP="002740BD">
            <w:pPr>
              <w:rPr>
                <w:bCs/>
                <w:lang w:eastAsia="zh-CN"/>
              </w:rPr>
            </w:pPr>
            <w:r w:rsidRPr="00E05EC9">
              <w:rPr>
                <w:lang w:eastAsia="zh-CN"/>
              </w:rPr>
              <w:t>6.34</w:t>
            </w:r>
          </w:p>
        </w:tc>
      </w:tr>
      <w:tr w:rsidR="00056B9F" w:rsidRPr="00E05EC9" w14:paraId="7C40EF5C" w14:textId="77777777" w:rsidTr="00F23E32">
        <w:trPr>
          <w:cantSplit/>
          <w:trHeight w:val="292"/>
        </w:trPr>
        <w:tc>
          <w:tcPr>
            <w:tcW w:w="1240" w:type="dxa"/>
            <w:noWrap/>
            <w:vAlign w:val="bottom"/>
            <w:hideMark/>
          </w:tcPr>
          <w:p w14:paraId="18A45096" w14:textId="77777777" w:rsidR="00056B9F" w:rsidRPr="00E05EC9" w:rsidRDefault="00056B9F" w:rsidP="002740BD">
            <w:pPr>
              <w:rPr>
                <w:lang w:eastAsia="zh-CN"/>
              </w:rPr>
            </w:pPr>
          </w:p>
        </w:tc>
        <w:tc>
          <w:tcPr>
            <w:tcW w:w="742" w:type="dxa"/>
            <w:vAlign w:val="center"/>
            <w:hideMark/>
          </w:tcPr>
          <w:p w14:paraId="72B445AF"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08E23773"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6975E767" w14:textId="77777777" w:rsidR="00056B9F" w:rsidRPr="00E05EC9" w:rsidRDefault="00056B9F" w:rsidP="002740BD">
            <w:pPr>
              <w:rPr>
                <w:bCs/>
                <w:lang w:eastAsia="zh-CN"/>
              </w:rPr>
            </w:pPr>
            <w:r w:rsidRPr="00E05EC9">
              <w:rPr>
                <w:lang w:eastAsia="zh-CN"/>
              </w:rPr>
              <w:t>5.43</w:t>
            </w:r>
          </w:p>
        </w:tc>
        <w:tc>
          <w:tcPr>
            <w:tcW w:w="638" w:type="dxa"/>
            <w:noWrap/>
            <w:vAlign w:val="center"/>
            <w:hideMark/>
          </w:tcPr>
          <w:p w14:paraId="6B3B5632" w14:textId="77777777" w:rsidR="00056B9F" w:rsidRPr="00E05EC9" w:rsidRDefault="00056B9F" w:rsidP="002740BD">
            <w:pPr>
              <w:rPr>
                <w:bCs/>
                <w:lang w:eastAsia="zh-CN"/>
              </w:rPr>
            </w:pPr>
            <w:r w:rsidRPr="00E05EC9">
              <w:rPr>
                <w:lang w:eastAsia="zh-CN"/>
              </w:rPr>
              <w:t>4.92</w:t>
            </w:r>
          </w:p>
        </w:tc>
        <w:tc>
          <w:tcPr>
            <w:tcW w:w="638" w:type="dxa"/>
            <w:noWrap/>
            <w:vAlign w:val="center"/>
            <w:hideMark/>
          </w:tcPr>
          <w:p w14:paraId="5E66BF10"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26BCAF3E" w14:textId="77777777" w:rsidR="00056B9F" w:rsidRPr="00E05EC9" w:rsidRDefault="00056B9F" w:rsidP="002740BD">
            <w:pPr>
              <w:rPr>
                <w:bCs/>
                <w:lang w:eastAsia="zh-CN"/>
              </w:rPr>
            </w:pPr>
            <w:r w:rsidRPr="00E05EC9">
              <w:rPr>
                <w:lang w:eastAsia="zh-CN"/>
              </w:rPr>
              <w:t>6.44</w:t>
            </w:r>
          </w:p>
        </w:tc>
        <w:tc>
          <w:tcPr>
            <w:tcW w:w="638" w:type="dxa"/>
            <w:noWrap/>
            <w:vAlign w:val="center"/>
            <w:hideMark/>
          </w:tcPr>
          <w:p w14:paraId="2F9B9C9D"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7FD40A9F" w14:textId="77777777" w:rsidR="00056B9F" w:rsidRPr="00E05EC9" w:rsidRDefault="00056B9F" w:rsidP="002740BD">
            <w:pPr>
              <w:rPr>
                <w:bCs/>
                <w:lang w:eastAsia="zh-CN"/>
              </w:rPr>
            </w:pPr>
            <w:r w:rsidRPr="00E05EC9">
              <w:rPr>
                <w:lang w:eastAsia="zh-CN"/>
              </w:rPr>
              <w:t>6.99</w:t>
            </w:r>
          </w:p>
        </w:tc>
        <w:tc>
          <w:tcPr>
            <w:tcW w:w="638" w:type="dxa"/>
            <w:noWrap/>
            <w:vAlign w:val="center"/>
            <w:hideMark/>
          </w:tcPr>
          <w:p w14:paraId="04A882EE" w14:textId="77777777" w:rsidR="00056B9F" w:rsidRPr="00E05EC9" w:rsidRDefault="00056B9F" w:rsidP="002740BD">
            <w:pPr>
              <w:rPr>
                <w:bCs/>
                <w:lang w:eastAsia="zh-CN"/>
              </w:rPr>
            </w:pPr>
            <w:r w:rsidRPr="00E05EC9">
              <w:rPr>
                <w:lang w:eastAsia="zh-CN"/>
              </w:rPr>
              <w:t>7.12</w:t>
            </w:r>
          </w:p>
        </w:tc>
        <w:tc>
          <w:tcPr>
            <w:tcW w:w="638" w:type="dxa"/>
            <w:noWrap/>
            <w:vAlign w:val="center"/>
            <w:hideMark/>
          </w:tcPr>
          <w:p w14:paraId="4FB3A007" w14:textId="77777777" w:rsidR="00056B9F" w:rsidRPr="00E05EC9" w:rsidRDefault="00056B9F" w:rsidP="002740BD">
            <w:pPr>
              <w:rPr>
                <w:bCs/>
                <w:lang w:eastAsia="zh-CN"/>
              </w:rPr>
            </w:pPr>
            <w:r w:rsidRPr="00E05EC9">
              <w:rPr>
                <w:lang w:eastAsia="zh-CN"/>
              </w:rPr>
              <w:t>7.21</w:t>
            </w:r>
          </w:p>
        </w:tc>
        <w:tc>
          <w:tcPr>
            <w:tcW w:w="638" w:type="dxa"/>
            <w:noWrap/>
            <w:vAlign w:val="center"/>
            <w:hideMark/>
          </w:tcPr>
          <w:p w14:paraId="390F15E5"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12C7B482" w14:textId="77777777" w:rsidR="00056B9F" w:rsidRPr="00E05EC9" w:rsidRDefault="00056B9F" w:rsidP="002740BD">
            <w:pPr>
              <w:rPr>
                <w:bCs/>
                <w:lang w:eastAsia="zh-CN"/>
              </w:rPr>
            </w:pPr>
            <w:r w:rsidRPr="00E05EC9">
              <w:rPr>
                <w:lang w:eastAsia="zh-CN"/>
              </w:rPr>
              <w:t>6.44</w:t>
            </w:r>
          </w:p>
        </w:tc>
        <w:tc>
          <w:tcPr>
            <w:tcW w:w="638" w:type="dxa"/>
            <w:noWrap/>
            <w:vAlign w:val="center"/>
            <w:hideMark/>
          </w:tcPr>
          <w:p w14:paraId="12648931" w14:textId="77777777" w:rsidR="00056B9F" w:rsidRPr="00E05EC9" w:rsidRDefault="00056B9F" w:rsidP="002740BD">
            <w:pPr>
              <w:rPr>
                <w:bCs/>
                <w:lang w:eastAsia="zh-CN"/>
              </w:rPr>
            </w:pPr>
            <w:r w:rsidRPr="00E05EC9">
              <w:rPr>
                <w:lang w:eastAsia="zh-CN"/>
              </w:rPr>
              <w:t>6.65</w:t>
            </w:r>
          </w:p>
        </w:tc>
        <w:tc>
          <w:tcPr>
            <w:tcW w:w="638" w:type="dxa"/>
            <w:noWrap/>
            <w:vAlign w:val="center"/>
            <w:hideMark/>
          </w:tcPr>
          <w:p w14:paraId="35EFC57D" w14:textId="77777777" w:rsidR="00056B9F" w:rsidRPr="00E05EC9" w:rsidRDefault="00056B9F" w:rsidP="002740BD">
            <w:pPr>
              <w:rPr>
                <w:bCs/>
                <w:lang w:eastAsia="zh-CN"/>
              </w:rPr>
            </w:pPr>
            <w:r w:rsidRPr="00E05EC9">
              <w:rPr>
                <w:lang w:eastAsia="zh-CN"/>
              </w:rPr>
              <w:t>5.82</w:t>
            </w:r>
          </w:p>
        </w:tc>
        <w:tc>
          <w:tcPr>
            <w:tcW w:w="638" w:type="dxa"/>
            <w:noWrap/>
            <w:vAlign w:val="center"/>
            <w:hideMark/>
          </w:tcPr>
          <w:p w14:paraId="4A781816" w14:textId="77777777" w:rsidR="00056B9F" w:rsidRPr="00E05EC9" w:rsidRDefault="00056B9F" w:rsidP="002740BD">
            <w:pPr>
              <w:rPr>
                <w:bCs/>
                <w:lang w:eastAsia="zh-CN"/>
              </w:rPr>
            </w:pPr>
            <w:r w:rsidRPr="00E05EC9">
              <w:rPr>
                <w:lang w:eastAsia="zh-CN"/>
              </w:rPr>
              <w:t>6.4</w:t>
            </w:r>
          </w:p>
        </w:tc>
      </w:tr>
      <w:tr w:rsidR="00056B9F" w:rsidRPr="00E05EC9" w14:paraId="21E8553A" w14:textId="77777777" w:rsidTr="00F23E32">
        <w:trPr>
          <w:cantSplit/>
          <w:trHeight w:val="316"/>
        </w:trPr>
        <w:tc>
          <w:tcPr>
            <w:tcW w:w="1240" w:type="dxa"/>
            <w:noWrap/>
            <w:vAlign w:val="bottom"/>
            <w:hideMark/>
          </w:tcPr>
          <w:p w14:paraId="622BA7C9" w14:textId="77777777" w:rsidR="00056B9F" w:rsidRPr="00E05EC9" w:rsidRDefault="00056B9F" w:rsidP="002740BD">
            <w:pPr>
              <w:rPr>
                <w:lang w:eastAsia="zh-CN"/>
              </w:rPr>
            </w:pPr>
          </w:p>
        </w:tc>
        <w:tc>
          <w:tcPr>
            <w:tcW w:w="742" w:type="dxa"/>
            <w:vAlign w:val="center"/>
            <w:hideMark/>
          </w:tcPr>
          <w:p w14:paraId="3FD0C487"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47104835"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56AEF8F0" w14:textId="77777777" w:rsidR="00056B9F" w:rsidRPr="00E05EC9" w:rsidRDefault="00056B9F" w:rsidP="002740BD">
            <w:pPr>
              <w:rPr>
                <w:bCs/>
                <w:lang w:eastAsia="zh-CN"/>
              </w:rPr>
            </w:pPr>
            <w:r w:rsidRPr="00E05EC9">
              <w:rPr>
                <w:lang w:eastAsia="zh-CN"/>
              </w:rPr>
              <w:t>2.43</w:t>
            </w:r>
          </w:p>
        </w:tc>
        <w:tc>
          <w:tcPr>
            <w:tcW w:w="638" w:type="dxa"/>
            <w:noWrap/>
            <w:vAlign w:val="center"/>
            <w:hideMark/>
          </w:tcPr>
          <w:p w14:paraId="1190E74E"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7F066630" w14:textId="77777777" w:rsidR="00056B9F" w:rsidRPr="00E05EC9" w:rsidRDefault="00056B9F" w:rsidP="002740BD">
            <w:pPr>
              <w:rPr>
                <w:bCs/>
                <w:lang w:eastAsia="zh-CN"/>
              </w:rPr>
            </w:pPr>
            <w:r w:rsidRPr="00E05EC9">
              <w:rPr>
                <w:lang w:eastAsia="zh-CN"/>
              </w:rPr>
              <w:t>2.23</w:t>
            </w:r>
          </w:p>
        </w:tc>
        <w:tc>
          <w:tcPr>
            <w:tcW w:w="638" w:type="dxa"/>
            <w:noWrap/>
            <w:vAlign w:val="center"/>
            <w:hideMark/>
          </w:tcPr>
          <w:p w14:paraId="338B2AE3"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7CF90C38" w14:textId="77777777" w:rsidR="00056B9F" w:rsidRPr="00E05EC9" w:rsidRDefault="00056B9F" w:rsidP="002740BD">
            <w:pPr>
              <w:rPr>
                <w:bCs/>
                <w:lang w:eastAsia="zh-CN"/>
              </w:rPr>
            </w:pPr>
            <w:r w:rsidRPr="00E05EC9">
              <w:rPr>
                <w:lang w:eastAsia="zh-CN"/>
              </w:rPr>
              <w:t>4.75</w:t>
            </w:r>
          </w:p>
        </w:tc>
        <w:tc>
          <w:tcPr>
            <w:tcW w:w="638" w:type="dxa"/>
            <w:noWrap/>
            <w:vAlign w:val="center"/>
            <w:hideMark/>
          </w:tcPr>
          <w:p w14:paraId="7956C4AA"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10C3A592"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3CB39699"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50A54D23"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708D2495" w14:textId="77777777" w:rsidR="00056B9F" w:rsidRPr="00E05EC9" w:rsidRDefault="00056B9F" w:rsidP="002740BD">
            <w:pPr>
              <w:rPr>
                <w:bCs/>
                <w:lang w:eastAsia="zh-CN"/>
              </w:rPr>
            </w:pPr>
            <w:r w:rsidRPr="00E05EC9">
              <w:rPr>
                <w:lang w:eastAsia="zh-CN"/>
              </w:rPr>
              <w:t>1.72</w:t>
            </w:r>
          </w:p>
        </w:tc>
        <w:tc>
          <w:tcPr>
            <w:tcW w:w="638" w:type="dxa"/>
            <w:noWrap/>
            <w:vAlign w:val="center"/>
            <w:hideMark/>
          </w:tcPr>
          <w:p w14:paraId="71C16568" w14:textId="77777777" w:rsidR="00056B9F" w:rsidRPr="00E05EC9" w:rsidRDefault="00056B9F" w:rsidP="002740BD">
            <w:pPr>
              <w:rPr>
                <w:bCs/>
                <w:lang w:eastAsia="zh-CN"/>
              </w:rPr>
            </w:pPr>
            <w:r w:rsidRPr="00E05EC9">
              <w:rPr>
                <w:lang w:eastAsia="zh-CN"/>
              </w:rPr>
              <w:t>2.6</w:t>
            </w:r>
          </w:p>
        </w:tc>
        <w:tc>
          <w:tcPr>
            <w:tcW w:w="638" w:type="dxa"/>
            <w:noWrap/>
            <w:vAlign w:val="center"/>
            <w:hideMark/>
          </w:tcPr>
          <w:p w14:paraId="235C3B99" w14:textId="77777777" w:rsidR="00056B9F" w:rsidRPr="00E05EC9" w:rsidRDefault="00056B9F" w:rsidP="002740BD">
            <w:pPr>
              <w:rPr>
                <w:bCs/>
                <w:lang w:eastAsia="zh-CN"/>
              </w:rPr>
            </w:pPr>
            <w:r w:rsidRPr="00E05EC9">
              <w:rPr>
                <w:lang w:eastAsia="zh-CN"/>
              </w:rPr>
              <w:t>2.65</w:t>
            </w:r>
          </w:p>
        </w:tc>
        <w:tc>
          <w:tcPr>
            <w:tcW w:w="638" w:type="dxa"/>
            <w:noWrap/>
            <w:vAlign w:val="center"/>
            <w:hideMark/>
          </w:tcPr>
          <w:p w14:paraId="246716F4" w14:textId="77777777" w:rsidR="00056B9F" w:rsidRPr="00E05EC9" w:rsidRDefault="00056B9F" w:rsidP="002740BD">
            <w:pPr>
              <w:rPr>
                <w:bCs/>
                <w:lang w:eastAsia="zh-CN"/>
              </w:rPr>
            </w:pPr>
            <w:r w:rsidRPr="00E05EC9">
              <w:rPr>
                <w:lang w:eastAsia="zh-CN"/>
              </w:rPr>
              <w:t>3.29</w:t>
            </w:r>
          </w:p>
        </w:tc>
      </w:tr>
      <w:tr w:rsidR="00056B9F" w:rsidRPr="00E05EC9" w14:paraId="6D054F88" w14:textId="77777777" w:rsidTr="00F23E32">
        <w:trPr>
          <w:cantSplit/>
          <w:trHeight w:val="292"/>
        </w:trPr>
        <w:tc>
          <w:tcPr>
            <w:tcW w:w="1240" w:type="dxa"/>
            <w:noWrap/>
            <w:vAlign w:val="bottom"/>
            <w:hideMark/>
          </w:tcPr>
          <w:p w14:paraId="691A4997" w14:textId="77777777" w:rsidR="00056B9F" w:rsidRPr="00E05EC9" w:rsidRDefault="00056B9F" w:rsidP="002740BD">
            <w:pPr>
              <w:rPr>
                <w:lang w:eastAsia="zh-CN"/>
              </w:rPr>
            </w:pPr>
          </w:p>
        </w:tc>
        <w:tc>
          <w:tcPr>
            <w:tcW w:w="742" w:type="dxa"/>
            <w:vAlign w:val="center"/>
            <w:hideMark/>
          </w:tcPr>
          <w:p w14:paraId="3086168D" w14:textId="77777777" w:rsidR="00056B9F" w:rsidRPr="00E05EC9" w:rsidRDefault="00056B9F" w:rsidP="002740BD">
            <w:pPr>
              <w:rPr>
                <w:bCs/>
                <w:lang w:eastAsia="zh-CN"/>
              </w:rPr>
            </w:pPr>
            <w:r w:rsidRPr="00E05EC9">
              <w:rPr>
                <w:lang w:eastAsia="zh-CN"/>
              </w:rPr>
              <w:t>Tilt space</w:t>
            </w:r>
          </w:p>
        </w:tc>
        <w:tc>
          <w:tcPr>
            <w:tcW w:w="450" w:type="dxa"/>
            <w:vAlign w:val="center"/>
            <w:hideMark/>
          </w:tcPr>
          <w:p w14:paraId="231BD9E5" w14:textId="77777777" w:rsidR="00056B9F" w:rsidRPr="00E05EC9" w:rsidRDefault="00056B9F" w:rsidP="002740BD">
            <w:pPr>
              <w:rPr>
                <w:bCs/>
                <w:lang w:eastAsia="zh-CN"/>
              </w:rPr>
            </w:pPr>
            <w:r w:rsidRPr="00E05EC9">
              <w:rPr>
                <w:lang w:eastAsia="zh-CN"/>
              </w:rPr>
              <w:t>95</w:t>
            </w:r>
          </w:p>
        </w:tc>
        <w:tc>
          <w:tcPr>
            <w:tcW w:w="638" w:type="dxa"/>
            <w:noWrap/>
            <w:vAlign w:val="center"/>
            <w:hideMark/>
          </w:tcPr>
          <w:p w14:paraId="7E82E248" w14:textId="77777777" w:rsidR="00056B9F" w:rsidRPr="00E05EC9" w:rsidRDefault="00056B9F" w:rsidP="002740BD">
            <w:pPr>
              <w:rPr>
                <w:bCs/>
                <w:lang w:eastAsia="zh-CN"/>
              </w:rPr>
            </w:pPr>
            <w:r w:rsidRPr="00E05EC9">
              <w:rPr>
                <w:lang w:eastAsia="zh-CN"/>
              </w:rPr>
              <w:t>2.43</w:t>
            </w:r>
          </w:p>
        </w:tc>
        <w:tc>
          <w:tcPr>
            <w:tcW w:w="638" w:type="dxa"/>
            <w:noWrap/>
            <w:vAlign w:val="center"/>
            <w:hideMark/>
          </w:tcPr>
          <w:p w14:paraId="7E2FD7EB"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0C7B44A4" w14:textId="77777777" w:rsidR="00056B9F" w:rsidRPr="00E05EC9" w:rsidRDefault="00056B9F" w:rsidP="002740BD">
            <w:pPr>
              <w:rPr>
                <w:bCs/>
                <w:lang w:eastAsia="zh-CN"/>
              </w:rPr>
            </w:pPr>
            <w:r w:rsidRPr="00E05EC9">
              <w:rPr>
                <w:lang w:eastAsia="zh-CN"/>
              </w:rPr>
              <w:t>2.23</w:t>
            </w:r>
          </w:p>
        </w:tc>
        <w:tc>
          <w:tcPr>
            <w:tcW w:w="638" w:type="dxa"/>
            <w:noWrap/>
            <w:vAlign w:val="center"/>
            <w:hideMark/>
          </w:tcPr>
          <w:p w14:paraId="7004FB33"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0A25D981" w14:textId="77777777" w:rsidR="00056B9F" w:rsidRPr="00E05EC9" w:rsidRDefault="00056B9F" w:rsidP="002740BD">
            <w:pPr>
              <w:rPr>
                <w:bCs/>
                <w:lang w:eastAsia="zh-CN"/>
              </w:rPr>
            </w:pPr>
            <w:r w:rsidRPr="00E05EC9">
              <w:rPr>
                <w:lang w:eastAsia="zh-CN"/>
              </w:rPr>
              <w:t>4.75</w:t>
            </w:r>
          </w:p>
        </w:tc>
        <w:tc>
          <w:tcPr>
            <w:tcW w:w="638" w:type="dxa"/>
            <w:noWrap/>
            <w:vAlign w:val="center"/>
            <w:hideMark/>
          </w:tcPr>
          <w:p w14:paraId="6915D4A5"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058BB348"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5B6995DD"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7CA72EC6"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34BA6CEC" w14:textId="77777777" w:rsidR="00056B9F" w:rsidRPr="00E05EC9" w:rsidRDefault="00056B9F" w:rsidP="002740BD">
            <w:pPr>
              <w:rPr>
                <w:bCs/>
                <w:lang w:eastAsia="zh-CN"/>
              </w:rPr>
            </w:pPr>
            <w:r w:rsidRPr="00E05EC9">
              <w:rPr>
                <w:lang w:eastAsia="zh-CN"/>
              </w:rPr>
              <w:t>1.72</w:t>
            </w:r>
          </w:p>
        </w:tc>
        <w:tc>
          <w:tcPr>
            <w:tcW w:w="638" w:type="dxa"/>
            <w:noWrap/>
            <w:vAlign w:val="center"/>
            <w:hideMark/>
          </w:tcPr>
          <w:p w14:paraId="6EF17179" w14:textId="77777777" w:rsidR="00056B9F" w:rsidRPr="00E05EC9" w:rsidRDefault="00056B9F" w:rsidP="002740BD">
            <w:pPr>
              <w:rPr>
                <w:bCs/>
                <w:lang w:eastAsia="zh-CN"/>
              </w:rPr>
            </w:pPr>
            <w:r w:rsidRPr="00E05EC9">
              <w:rPr>
                <w:lang w:eastAsia="zh-CN"/>
              </w:rPr>
              <w:t>2.6</w:t>
            </w:r>
          </w:p>
        </w:tc>
        <w:tc>
          <w:tcPr>
            <w:tcW w:w="638" w:type="dxa"/>
            <w:noWrap/>
            <w:vAlign w:val="center"/>
            <w:hideMark/>
          </w:tcPr>
          <w:p w14:paraId="3F9B23B2" w14:textId="77777777" w:rsidR="00056B9F" w:rsidRPr="00E05EC9" w:rsidRDefault="00056B9F" w:rsidP="002740BD">
            <w:pPr>
              <w:rPr>
                <w:bCs/>
                <w:lang w:eastAsia="zh-CN"/>
              </w:rPr>
            </w:pPr>
            <w:r w:rsidRPr="00E05EC9">
              <w:rPr>
                <w:lang w:eastAsia="zh-CN"/>
              </w:rPr>
              <w:t>2.65</w:t>
            </w:r>
          </w:p>
        </w:tc>
        <w:tc>
          <w:tcPr>
            <w:tcW w:w="638" w:type="dxa"/>
            <w:noWrap/>
            <w:vAlign w:val="center"/>
            <w:hideMark/>
          </w:tcPr>
          <w:p w14:paraId="3DB53D81" w14:textId="77777777" w:rsidR="00056B9F" w:rsidRPr="00E05EC9" w:rsidRDefault="00056B9F" w:rsidP="002740BD">
            <w:pPr>
              <w:rPr>
                <w:bCs/>
                <w:lang w:eastAsia="zh-CN"/>
              </w:rPr>
            </w:pPr>
            <w:r w:rsidRPr="00E05EC9">
              <w:rPr>
                <w:lang w:eastAsia="zh-CN"/>
              </w:rPr>
              <w:t>3.29</w:t>
            </w:r>
          </w:p>
        </w:tc>
      </w:tr>
      <w:tr w:rsidR="00056B9F" w:rsidRPr="00E05EC9" w14:paraId="45562CB7" w14:textId="77777777" w:rsidTr="00F23E32">
        <w:trPr>
          <w:cantSplit/>
          <w:trHeight w:val="292"/>
        </w:trPr>
        <w:tc>
          <w:tcPr>
            <w:tcW w:w="1240" w:type="dxa"/>
            <w:noWrap/>
            <w:vAlign w:val="bottom"/>
            <w:hideMark/>
          </w:tcPr>
          <w:p w14:paraId="7FC91428" w14:textId="77777777" w:rsidR="00056B9F" w:rsidRPr="00E05EC9" w:rsidRDefault="00056B9F" w:rsidP="002740BD">
            <w:pPr>
              <w:rPr>
                <w:bCs/>
                <w:lang w:eastAsia="zh-CN"/>
              </w:rPr>
            </w:pPr>
            <w:r w:rsidRPr="00E05EC9">
              <w:rPr>
                <w:lang w:eastAsia="zh-CN"/>
              </w:rPr>
              <w:t>Perth</w:t>
            </w:r>
          </w:p>
        </w:tc>
        <w:tc>
          <w:tcPr>
            <w:tcW w:w="742" w:type="dxa"/>
            <w:vAlign w:val="center"/>
            <w:hideMark/>
          </w:tcPr>
          <w:p w14:paraId="60173731"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75AD4BF5" w14:textId="77777777" w:rsidR="00056B9F" w:rsidRPr="00E05EC9" w:rsidRDefault="00056B9F" w:rsidP="002740BD">
            <w:pPr>
              <w:rPr>
                <w:lang w:eastAsia="zh-CN"/>
              </w:rPr>
            </w:pPr>
            <w:r w:rsidRPr="00E05EC9">
              <w:rPr>
                <w:lang w:eastAsia="zh-CN"/>
              </w:rPr>
              <w:t>0</w:t>
            </w:r>
          </w:p>
        </w:tc>
        <w:tc>
          <w:tcPr>
            <w:tcW w:w="638" w:type="dxa"/>
            <w:noWrap/>
            <w:vAlign w:val="center"/>
            <w:hideMark/>
          </w:tcPr>
          <w:p w14:paraId="1447EB32" w14:textId="77777777" w:rsidR="00056B9F" w:rsidRPr="00E05EC9" w:rsidRDefault="00056B9F" w:rsidP="002740BD">
            <w:pPr>
              <w:rPr>
                <w:bCs/>
                <w:lang w:eastAsia="zh-CN"/>
              </w:rPr>
            </w:pPr>
            <w:r w:rsidRPr="00E05EC9">
              <w:rPr>
                <w:lang w:eastAsia="zh-CN"/>
              </w:rPr>
              <w:t>8.41</w:t>
            </w:r>
          </w:p>
        </w:tc>
        <w:tc>
          <w:tcPr>
            <w:tcW w:w="638" w:type="dxa"/>
            <w:noWrap/>
            <w:vAlign w:val="center"/>
            <w:hideMark/>
          </w:tcPr>
          <w:p w14:paraId="261693F0" w14:textId="77777777" w:rsidR="00056B9F" w:rsidRPr="00E05EC9" w:rsidRDefault="00056B9F" w:rsidP="002740BD">
            <w:pPr>
              <w:rPr>
                <w:bCs/>
                <w:lang w:eastAsia="zh-CN"/>
              </w:rPr>
            </w:pPr>
            <w:r w:rsidRPr="00E05EC9">
              <w:rPr>
                <w:lang w:eastAsia="zh-CN"/>
              </w:rPr>
              <w:t>7.49</w:t>
            </w:r>
          </w:p>
        </w:tc>
        <w:tc>
          <w:tcPr>
            <w:tcW w:w="638" w:type="dxa"/>
            <w:noWrap/>
            <w:vAlign w:val="center"/>
            <w:hideMark/>
          </w:tcPr>
          <w:p w14:paraId="4B362F8F"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78CB64D3" w14:textId="77777777" w:rsidR="00056B9F" w:rsidRPr="00E05EC9" w:rsidRDefault="00056B9F" w:rsidP="002740BD">
            <w:pPr>
              <w:rPr>
                <w:bCs/>
                <w:lang w:eastAsia="zh-CN"/>
              </w:rPr>
            </w:pPr>
            <w:r w:rsidRPr="00E05EC9">
              <w:rPr>
                <w:lang w:eastAsia="zh-CN"/>
              </w:rPr>
              <w:t>4.34</w:t>
            </w:r>
          </w:p>
        </w:tc>
        <w:tc>
          <w:tcPr>
            <w:tcW w:w="638" w:type="dxa"/>
            <w:noWrap/>
            <w:vAlign w:val="center"/>
            <w:hideMark/>
          </w:tcPr>
          <w:p w14:paraId="2DE7F7BA" w14:textId="77777777" w:rsidR="00056B9F" w:rsidRPr="00E05EC9" w:rsidRDefault="00056B9F" w:rsidP="002740BD">
            <w:pPr>
              <w:rPr>
                <w:bCs/>
                <w:lang w:eastAsia="zh-CN"/>
              </w:rPr>
            </w:pPr>
            <w:r w:rsidRPr="00E05EC9">
              <w:rPr>
                <w:lang w:eastAsia="zh-CN"/>
              </w:rPr>
              <w:t>3.09</w:t>
            </w:r>
          </w:p>
        </w:tc>
        <w:tc>
          <w:tcPr>
            <w:tcW w:w="638" w:type="dxa"/>
            <w:noWrap/>
            <w:vAlign w:val="center"/>
            <w:hideMark/>
          </w:tcPr>
          <w:p w14:paraId="371764D3" w14:textId="77777777" w:rsidR="00056B9F" w:rsidRPr="00E05EC9" w:rsidRDefault="00056B9F" w:rsidP="002740BD">
            <w:pPr>
              <w:rPr>
                <w:bCs/>
                <w:lang w:eastAsia="zh-CN"/>
              </w:rPr>
            </w:pPr>
            <w:r w:rsidRPr="00E05EC9">
              <w:rPr>
                <w:lang w:eastAsia="zh-CN"/>
              </w:rPr>
              <w:t>2.62</w:t>
            </w:r>
          </w:p>
        </w:tc>
        <w:tc>
          <w:tcPr>
            <w:tcW w:w="638" w:type="dxa"/>
            <w:noWrap/>
            <w:vAlign w:val="center"/>
            <w:hideMark/>
          </w:tcPr>
          <w:p w14:paraId="1783CCB8" w14:textId="77777777" w:rsidR="00056B9F" w:rsidRPr="00E05EC9" w:rsidRDefault="00056B9F" w:rsidP="002740BD">
            <w:pPr>
              <w:rPr>
                <w:bCs/>
                <w:lang w:eastAsia="zh-CN"/>
              </w:rPr>
            </w:pPr>
            <w:r w:rsidRPr="00E05EC9">
              <w:rPr>
                <w:lang w:eastAsia="zh-CN"/>
              </w:rPr>
              <w:t>2.82</w:t>
            </w:r>
          </w:p>
        </w:tc>
        <w:tc>
          <w:tcPr>
            <w:tcW w:w="638" w:type="dxa"/>
            <w:noWrap/>
            <w:vAlign w:val="center"/>
            <w:hideMark/>
          </w:tcPr>
          <w:p w14:paraId="36516F0F" w14:textId="77777777" w:rsidR="00056B9F" w:rsidRPr="00E05EC9" w:rsidRDefault="00056B9F" w:rsidP="002740BD">
            <w:pPr>
              <w:rPr>
                <w:bCs/>
                <w:lang w:eastAsia="zh-CN"/>
              </w:rPr>
            </w:pPr>
            <w:r w:rsidRPr="00E05EC9">
              <w:rPr>
                <w:lang w:eastAsia="zh-CN"/>
              </w:rPr>
              <w:t>3.62</w:t>
            </w:r>
          </w:p>
        </w:tc>
        <w:tc>
          <w:tcPr>
            <w:tcW w:w="638" w:type="dxa"/>
            <w:noWrap/>
            <w:vAlign w:val="center"/>
            <w:hideMark/>
          </w:tcPr>
          <w:p w14:paraId="6D1E5F79" w14:textId="77777777" w:rsidR="00056B9F" w:rsidRPr="00E05EC9" w:rsidRDefault="00056B9F" w:rsidP="002740BD">
            <w:pPr>
              <w:rPr>
                <w:bCs/>
                <w:lang w:eastAsia="zh-CN"/>
              </w:rPr>
            </w:pPr>
            <w:r w:rsidRPr="00E05EC9">
              <w:rPr>
                <w:lang w:eastAsia="zh-CN"/>
              </w:rPr>
              <w:t>5.04</w:t>
            </w:r>
          </w:p>
        </w:tc>
        <w:tc>
          <w:tcPr>
            <w:tcW w:w="638" w:type="dxa"/>
            <w:noWrap/>
            <w:vAlign w:val="center"/>
            <w:hideMark/>
          </w:tcPr>
          <w:p w14:paraId="41419AAB" w14:textId="77777777" w:rsidR="00056B9F" w:rsidRPr="00E05EC9" w:rsidRDefault="00056B9F" w:rsidP="002740BD">
            <w:pPr>
              <w:rPr>
                <w:bCs/>
                <w:lang w:eastAsia="zh-CN"/>
              </w:rPr>
            </w:pPr>
            <w:r w:rsidRPr="00E05EC9">
              <w:rPr>
                <w:lang w:eastAsia="zh-CN"/>
              </w:rPr>
              <w:t>6.41</w:t>
            </w:r>
          </w:p>
        </w:tc>
        <w:tc>
          <w:tcPr>
            <w:tcW w:w="638" w:type="dxa"/>
            <w:noWrap/>
            <w:vAlign w:val="center"/>
            <w:hideMark/>
          </w:tcPr>
          <w:p w14:paraId="0CD779C0" w14:textId="77777777" w:rsidR="00056B9F" w:rsidRPr="00E05EC9" w:rsidRDefault="00056B9F" w:rsidP="002740BD">
            <w:pPr>
              <w:rPr>
                <w:bCs/>
                <w:lang w:eastAsia="zh-CN"/>
              </w:rPr>
            </w:pPr>
            <w:r w:rsidRPr="00E05EC9">
              <w:rPr>
                <w:lang w:eastAsia="zh-CN"/>
              </w:rPr>
              <w:t>7.71</w:t>
            </w:r>
          </w:p>
        </w:tc>
        <w:tc>
          <w:tcPr>
            <w:tcW w:w="638" w:type="dxa"/>
            <w:noWrap/>
            <w:vAlign w:val="center"/>
            <w:hideMark/>
          </w:tcPr>
          <w:p w14:paraId="4166763E" w14:textId="77777777" w:rsidR="00056B9F" w:rsidRPr="00E05EC9" w:rsidRDefault="00056B9F" w:rsidP="002740BD">
            <w:pPr>
              <w:rPr>
                <w:bCs/>
                <w:lang w:eastAsia="zh-CN"/>
              </w:rPr>
            </w:pPr>
            <w:r w:rsidRPr="00E05EC9">
              <w:rPr>
                <w:lang w:eastAsia="zh-CN"/>
              </w:rPr>
              <w:t>8.45</w:t>
            </w:r>
          </w:p>
        </w:tc>
        <w:tc>
          <w:tcPr>
            <w:tcW w:w="638" w:type="dxa"/>
            <w:noWrap/>
            <w:vAlign w:val="center"/>
            <w:hideMark/>
          </w:tcPr>
          <w:p w14:paraId="12D30AE8" w14:textId="77777777" w:rsidR="00056B9F" w:rsidRPr="00E05EC9" w:rsidRDefault="00056B9F" w:rsidP="002740BD">
            <w:pPr>
              <w:rPr>
                <w:bCs/>
                <w:lang w:eastAsia="zh-CN"/>
              </w:rPr>
            </w:pPr>
            <w:r w:rsidRPr="00E05EC9">
              <w:rPr>
                <w:lang w:eastAsia="zh-CN"/>
              </w:rPr>
              <w:t>5.49</w:t>
            </w:r>
          </w:p>
        </w:tc>
      </w:tr>
      <w:tr w:rsidR="00056B9F" w:rsidRPr="00E05EC9" w14:paraId="5161524F" w14:textId="77777777" w:rsidTr="00F23E32">
        <w:trPr>
          <w:cantSplit/>
          <w:trHeight w:val="292"/>
        </w:trPr>
        <w:tc>
          <w:tcPr>
            <w:tcW w:w="1240" w:type="dxa"/>
            <w:noWrap/>
            <w:vAlign w:val="bottom"/>
            <w:hideMark/>
          </w:tcPr>
          <w:p w14:paraId="15FE386F" w14:textId="77777777" w:rsidR="00056B9F" w:rsidRPr="00E05EC9" w:rsidRDefault="00056B9F" w:rsidP="002740BD">
            <w:pPr>
              <w:rPr>
                <w:lang w:eastAsia="zh-CN"/>
              </w:rPr>
            </w:pPr>
          </w:p>
        </w:tc>
        <w:tc>
          <w:tcPr>
            <w:tcW w:w="742" w:type="dxa"/>
            <w:vAlign w:val="center"/>
            <w:hideMark/>
          </w:tcPr>
          <w:p w14:paraId="54C7A688" w14:textId="77777777" w:rsidR="00056B9F" w:rsidRPr="00E05EC9" w:rsidRDefault="00056B9F" w:rsidP="002740BD">
            <w:pPr>
              <w:rPr>
                <w:bCs/>
                <w:lang w:eastAsia="zh-CN"/>
              </w:rPr>
            </w:pPr>
            <w:r w:rsidRPr="00E05EC9">
              <w:rPr>
                <w:lang w:eastAsia="zh-CN"/>
              </w:rPr>
              <w:t>Tilt 16</w:t>
            </w:r>
          </w:p>
        </w:tc>
        <w:tc>
          <w:tcPr>
            <w:tcW w:w="450" w:type="dxa"/>
            <w:vAlign w:val="center"/>
            <w:hideMark/>
          </w:tcPr>
          <w:p w14:paraId="0A4C8FB1" w14:textId="77777777" w:rsidR="00056B9F" w:rsidRPr="00E05EC9" w:rsidRDefault="00056B9F" w:rsidP="002740BD">
            <w:pPr>
              <w:rPr>
                <w:bCs/>
                <w:lang w:eastAsia="zh-CN"/>
              </w:rPr>
            </w:pPr>
            <w:r w:rsidRPr="00E05EC9">
              <w:rPr>
                <w:lang w:eastAsia="zh-CN"/>
              </w:rPr>
              <w:t>16</w:t>
            </w:r>
          </w:p>
        </w:tc>
        <w:tc>
          <w:tcPr>
            <w:tcW w:w="638" w:type="dxa"/>
            <w:noWrap/>
            <w:vAlign w:val="center"/>
            <w:hideMark/>
          </w:tcPr>
          <w:p w14:paraId="36313C70" w14:textId="77777777" w:rsidR="00056B9F" w:rsidRPr="00E05EC9" w:rsidRDefault="00056B9F" w:rsidP="002740BD">
            <w:pPr>
              <w:rPr>
                <w:bCs/>
                <w:lang w:eastAsia="zh-CN"/>
              </w:rPr>
            </w:pPr>
            <w:r w:rsidRPr="00E05EC9">
              <w:rPr>
                <w:lang w:eastAsia="zh-CN"/>
              </w:rPr>
              <w:t>8.18</w:t>
            </w:r>
          </w:p>
        </w:tc>
        <w:tc>
          <w:tcPr>
            <w:tcW w:w="638" w:type="dxa"/>
            <w:noWrap/>
            <w:vAlign w:val="center"/>
            <w:hideMark/>
          </w:tcPr>
          <w:p w14:paraId="19E864F0" w14:textId="77777777" w:rsidR="00056B9F" w:rsidRPr="00E05EC9" w:rsidRDefault="00056B9F" w:rsidP="002740BD">
            <w:pPr>
              <w:rPr>
                <w:bCs/>
                <w:lang w:eastAsia="zh-CN"/>
              </w:rPr>
            </w:pPr>
            <w:r w:rsidRPr="00E05EC9">
              <w:rPr>
                <w:lang w:eastAsia="zh-CN"/>
              </w:rPr>
              <w:t>7.62</w:t>
            </w:r>
          </w:p>
        </w:tc>
        <w:tc>
          <w:tcPr>
            <w:tcW w:w="638" w:type="dxa"/>
            <w:noWrap/>
            <w:vAlign w:val="center"/>
            <w:hideMark/>
          </w:tcPr>
          <w:p w14:paraId="03751346" w14:textId="77777777" w:rsidR="00056B9F" w:rsidRPr="00E05EC9" w:rsidRDefault="00056B9F" w:rsidP="002740BD">
            <w:pPr>
              <w:rPr>
                <w:bCs/>
                <w:lang w:eastAsia="zh-CN"/>
              </w:rPr>
            </w:pPr>
            <w:r w:rsidRPr="00E05EC9">
              <w:rPr>
                <w:lang w:eastAsia="zh-CN"/>
              </w:rPr>
              <w:t>6.43</w:t>
            </w:r>
          </w:p>
        </w:tc>
        <w:tc>
          <w:tcPr>
            <w:tcW w:w="638" w:type="dxa"/>
            <w:noWrap/>
            <w:vAlign w:val="center"/>
            <w:hideMark/>
          </w:tcPr>
          <w:p w14:paraId="3D710DDE" w14:textId="77777777" w:rsidR="00056B9F" w:rsidRPr="00E05EC9" w:rsidRDefault="00056B9F" w:rsidP="002740BD">
            <w:pPr>
              <w:rPr>
                <w:bCs/>
                <w:lang w:eastAsia="zh-CN"/>
              </w:rPr>
            </w:pPr>
            <w:r w:rsidRPr="00E05EC9">
              <w:rPr>
                <w:lang w:eastAsia="zh-CN"/>
              </w:rPr>
              <w:t>5.07</w:t>
            </w:r>
          </w:p>
        </w:tc>
        <w:tc>
          <w:tcPr>
            <w:tcW w:w="638" w:type="dxa"/>
            <w:noWrap/>
            <w:vAlign w:val="center"/>
            <w:hideMark/>
          </w:tcPr>
          <w:p w14:paraId="352DC249" w14:textId="77777777" w:rsidR="00056B9F" w:rsidRPr="00E05EC9" w:rsidRDefault="00056B9F" w:rsidP="002740BD">
            <w:pPr>
              <w:rPr>
                <w:bCs/>
                <w:lang w:eastAsia="zh-CN"/>
              </w:rPr>
            </w:pPr>
            <w:r w:rsidRPr="00E05EC9">
              <w:rPr>
                <w:lang w:eastAsia="zh-CN"/>
              </w:rPr>
              <w:t>3.82</w:t>
            </w:r>
          </w:p>
        </w:tc>
        <w:tc>
          <w:tcPr>
            <w:tcW w:w="638" w:type="dxa"/>
            <w:noWrap/>
            <w:vAlign w:val="center"/>
            <w:hideMark/>
          </w:tcPr>
          <w:p w14:paraId="37832CAF" w14:textId="77777777" w:rsidR="00056B9F" w:rsidRPr="00E05EC9" w:rsidRDefault="00056B9F" w:rsidP="002740BD">
            <w:pPr>
              <w:rPr>
                <w:bCs/>
                <w:lang w:eastAsia="zh-CN"/>
              </w:rPr>
            </w:pPr>
            <w:r w:rsidRPr="00E05EC9">
              <w:rPr>
                <w:lang w:eastAsia="zh-CN"/>
              </w:rPr>
              <w:t>3.37</w:t>
            </w:r>
          </w:p>
        </w:tc>
        <w:tc>
          <w:tcPr>
            <w:tcW w:w="638" w:type="dxa"/>
            <w:noWrap/>
            <w:vAlign w:val="center"/>
            <w:hideMark/>
          </w:tcPr>
          <w:p w14:paraId="3E55F7F6" w14:textId="77777777" w:rsidR="00056B9F" w:rsidRPr="00E05EC9" w:rsidRDefault="00056B9F" w:rsidP="002740BD">
            <w:pPr>
              <w:rPr>
                <w:bCs/>
                <w:lang w:eastAsia="zh-CN"/>
              </w:rPr>
            </w:pPr>
            <w:r w:rsidRPr="00E05EC9">
              <w:rPr>
                <w:lang w:eastAsia="zh-CN"/>
              </w:rPr>
              <w:t>3.56</w:t>
            </w:r>
          </w:p>
        </w:tc>
        <w:tc>
          <w:tcPr>
            <w:tcW w:w="638" w:type="dxa"/>
            <w:noWrap/>
            <w:vAlign w:val="center"/>
            <w:hideMark/>
          </w:tcPr>
          <w:p w14:paraId="03166FAA"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0EC67153" w14:textId="77777777" w:rsidR="00056B9F" w:rsidRPr="00E05EC9" w:rsidRDefault="00056B9F" w:rsidP="002740BD">
            <w:pPr>
              <w:rPr>
                <w:bCs/>
                <w:lang w:eastAsia="zh-CN"/>
              </w:rPr>
            </w:pPr>
            <w:r w:rsidRPr="00E05EC9">
              <w:rPr>
                <w:lang w:eastAsia="zh-CN"/>
              </w:rPr>
              <w:t>5.59</w:t>
            </w:r>
          </w:p>
        </w:tc>
        <w:tc>
          <w:tcPr>
            <w:tcW w:w="638" w:type="dxa"/>
            <w:noWrap/>
            <w:vAlign w:val="center"/>
            <w:hideMark/>
          </w:tcPr>
          <w:p w14:paraId="6DF64934" w14:textId="77777777" w:rsidR="00056B9F" w:rsidRPr="00E05EC9" w:rsidRDefault="00056B9F" w:rsidP="002740BD">
            <w:pPr>
              <w:rPr>
                <w:bCs/>
                <w:lang w:eastAsia="zh-CN"/>
              </w:rPr>
            </w:pPr>
            <w:r w:rsidRPr="00E05EC9">
              <w:rPr>
                <w:lang w:eastAsia="zh-CN"/>
              </w:rPr>
              <w:t>6.67</w:t>
            </w:r>
          </w:p>
        </w:tc>
        <w:tc>
          <w:tcPr>
            <w:tcW w:w="638" w:type="dxa"/>
            <w:noWrap/>
            <w:vAlign w:val="center"/>
            <w:hideMark/>
          </w:tcPr>
          <w:p w14:paraId="1C634EBF" w14:textId="77777777" w:rsidR="00056B9F" w:rsidRPr="00E05EC9" w:rsidRDefault="00056B9F" w:rsidP="002740BD">
            <w:pPr>
              <w:rPr>
                <w:bCs/>
                <w:lang w:eastAsia="zh-CN"/>
              </w:rPr>
            </w:pPr>
            <w:r w:rsidRPr="00E05EC9">
              <w:rPr>
                <w:lang w:eastAsia="zh-CN"/>
              </w:rPr>
              <w:t>7.59</w:t>
            </w:r>
          </w:p>
        </w:tc>
        <w:tc>
          <w:tcPr>
            <w:tcW w:w="638" w:type="dxa"/>
            <w:noWrap/>
            <w:vAlign w:val="center"/>
            <w:hideMark/>
          </w:tcPr>
          <w:p w14:paraId="28D0BCCC" w14:textId="77777777" w:rsidR="00056B9F" w:rsidRPr="00E05EC9" w:rsidRDefault="00056B9F" w:rsidP="002740BD">
            <w:pPr>
              <w:rPr>
                <w:bCs/>
                <w:lang w:eastAsia="zh-CN"/>
              </w:rPr>
            </w:pPr>
            <w:r w:rsidRPr="00E05EC9">
              <w:rPr>
                <w:lang w:eastAsia="zh-CN"/>
              </w:rPr>
              <w:t>8.14</w:t>
            </w:r>
          </w:p>
        </w:tc>
        <w:tc>
          <w:tcPr>
            <w:tcW w:w="638" w:type="dxa"/>
            <w:noWrap/>
            <w:vAlign w:val="center"/>
            <w:hideMark/>
          </w:tcPr>
          <w:p w14:paraId="6AE7958E" w14:textId="77777777" w:rsidR="00056B9F" w:rsidRPr="00E05EC9" w:rsidRDefault="00056B9F" w:rsidP="002740BD">
            <w:pPr>
              <w:rPr>
                <w:bCs/>
                <w:lang w:eastAsia="zh-CN"/>
              </w:rPr>
            </w:pPr>
            <w:r w:rsidRPr="00E05EC9">
              <w:rPr>
                <w:lang w:eastAsia="zh-CN"/>
              </w:rPr>
              <w:t>5.85</w:t>
            </w:r>
          </w:p>
        </w:tc>
      </w:tr>
      <w:tr w:rsidR="00056B9F" w:rsidRPr="00E05EC9" w14:paraId="27AA7532" w14:textId="77777777" w:rsidTr="00F23E32">
        <w:trPr>
          <w:cantSplit/>
          <w:trHeight w:val="292"/>
        </w:trPr>
        <w:tc>
          <w:tcPr>
            <w:tcW w:w="1240" w:type="dxa"/>
            <w:noWrap/>
            <w:vAlign w:val="bottom"/>
            <w:hideMark/>
          </w:tcPr>
          <w:p w14:paraId="1D9F85EE" w14:textId="77777777" w:rsidR="00056B9F" w:rsidRPr="00E05EC9" w:rsidRDefault="00056B9F" w:rsidP="002740BD">
            <w:pPr>
              <w:rPr>
                <w:lang w:eastAsia="zh-CN"/>
              </w:rPr>
            </w:pPr>
          </w:p>
        </w:tc>
        <w:tc>
          <w:tcPr>
            <w:tcW w:w="742" w:type="dxa"/>
            <w:vAlign w:val="center"/>
            <w:hideMark/>
          </w:tcPr>
          <w:p w14:paraId="0BE1BE27" w14:textId="77777777" w:rsidR="00056B9F" w:rsidRPr="00E05EC9" w:rsidRDefault="00056B9F" w:rsidP="002740BD">
            <w:pPr>
              <w:rPr>
                <w:bCs/>
                <w:lang w:eastAsia="zh-CN"/>
              </w:rPr>
            </w:pPr>
            <w:r w:rsidRPr="00E05EC9">
              <w:rPr>
                <w:lang w:eastAsia="zh-CN"/>
              </w:rPr>
              <w:t>Tilt 31</w:t>
            </w:r>
          </w:p>
        </w:tc>
        <w:tc>
          <w:tcPr>
            <w:tcW w:w="450" w:type="dxa"/>
            <w:vAlign w:val="center"/>
            <w:hideMark/>
          </w:tcPr>
          <w:p w14:paraId="6E48849B"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6F140F1D" w14:textId="77777777" w:rsidR="00056B9F" w:rsidRPr="00E05EC9" w:rsidRDefault="00056B9F" w:rsidP="002740BD">
            <w:pPr>
              <w:rPr>
                <w:bCs/>
                <w:lang w:eastAsia="zh-CN"/>
              </w:rPr>
            </w:pPr>
            <w:r w:rsidRPr="00E05EC9">
              <w:rPr>
                <w:lang w:eastAsia="zh-CN"/>
              </w:rPr>
              <w:t>7.51</w:t>
            </w:r>
          </w:p>
        </w:tc>
        <w:tc>
          <w:tcPr>
            <w:tcW w:w="638" w:type="dxa"/>
            <w:noWrap/>
            <w:vAlign w:val="center"/>
            <w:hideMark/>
          </w:tcPr>
          <w:p w14:paraId="6F94BF72" w14:textId="77777777" w:rsidR="00056B9F" w:rsidRPr="00E05EC9" w:rsidRDefault="00056B9F" w:rsidP="002740BD">
            <w:pPr>
              <w:rPr>
                <w:bCs/>
                <w:lang w:eastAsia="zh-CN"/>
              </w:rPr>
            </w:pPr>
            <w:r w:rsidRPr="00E05EC9">
              <w:rPr>
                <w:lang w:eastAsia="zh-CN"/>
              </w:rPr>
              <w:t>7.31</w:t>
            </w:r>
          </w:p>
        </w:tc>
        <w:tc>
          <w:tcPr>
            <w:tcW w:w="638" w:type="dxa"/>
            <w:noWrap/>
            <w:vAlign w:val="center"/>
            <w:hideMark/>
          </w:tcPr>
          <w:p w14:paraId="3881789E"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59FD1725" w14:textId="77777777" w:rsidR="00056B9F" w:rsidRPr="00E05EC9" w:rsidRDefault="00056B9F" w:rsidP="002740BD">
            <w:pPr>
              <w:rPr>
                <w:bCs/>
                <w:lang w:eastAsia="zh-CN"/>
              </w:rPr>
            </w:pPr>
            <w:r w:rsidRPr="00E05EC9">
              <w:rPr>
                <w:lang w:eastAsia="zh-CN"/>
              </w:rPr>
              <w:t>5.46</w:t>
            </w:r>
          </w:p>
        </w:tc>
        <w:tc>
          <w:tcPr>
            <w:tcW w:w="638" w:type="dxa"/>
            <w:noWrap/>
            <w:vAlign w:val="center"/>
            <w:hideMark/>
          </w:tcPr>
          <w:p w14:paraId="5D6DC6CC"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57707093" w14:textId="77777777" w:rsidR="00056B9F" w:rsidRPr="00E05EC9" w:rsidRDefault="00056B9F" w:rsidP="002740BD">
            <w:pPr>
              <w:rPr>
                <w:bCs/>
                <w:lang w:eastAsia="zh-CN"/>
              </w:rPr>
            </w:pPr>
            <w:r w:rsidRPr="00E05EC9">
              <w:rPr>
                <w:lang w:eastAsia="zh-CN"/>
              </w:rPr>
              <w:t>3.89</w:t>
            </w:r>
          </w:p>
        </w:tc>
        <w:tc>
          <w:tcPr>
            <w:tcW w:w="638" w:type="dxa"/>
            <w:noWrap/>
            <w:vAlign w:val="center"/>
            <w:hideMark/>
          </w:tcPr>
          <w:p w14:paraId="0F9BA9E5" w14:textId="77777777" w:rsidR="00056B9F" w:rsidRPr="00E05EC9" w:rsidRDefault="00056B9F" w:rsidP="002740BD">
            <w:pPr>
              <w:rPr>
                <w:bCs/>
                <w:lang w:eastAsia="zh-CN"/>
              </w:rPr>
            </w:pPr>
            <w:r w:rsidRPr="00E05EC9">
              <w:rPr>
                <w:lang w:eastAsia="zh-CN"/>
              </w:rPr>
              <w:t>4.06</w:t>
            </w:r>
          </w:p>
        </w:tc>
        <w:tc>
          <w:tcPr>
            <w:tcW w:w="638" w:type="dxa"/>
            <w:noWrap/>
            <w:vAlign w:val="center"/>
            <w:hideMark/>
          </w:tcPr>
          <w:p w14:paraId="61D17EA5" w14:textId="77777777" w:rsidR="00056B9F" w:rsidRPr="00E05EC9" w:rsidRDefault="00056B9F" w:rsidP="002740BD">
            <w:pPr>
              <w:rPr>
                <w:bCs/>
                <w:lang w:eastAsia="zh-CN"/>
              </w:rPr>
            </w:pPr>
            <w:r w:rsidRPr="00E05EC9">
              <w:rPr>
                <w:lang w:eastAsia="zh-CN"/>
              </w:rPr>
              <w:t>4.7</w:t>
            </w:r>
          </w:p>
        </w:tc>
        <w:tc>
          <w:tcPr>
            <w:tcW w:w="638" w:type="dxa"/>
            <w:noWrap/>
            <w:vAlign w:val="center"/>
            <w:hideMark/>
          </w:tcPr>
          <w:p w14:paraId="3CF47295" w14:textId="77777777" w:rsidR="00056B9F" w:rsidRPr="00E05EC9" w:rsidRDefault="00056B9F" w:rsidP="002740BD">
            <w:pPr>
              <w:rPr>
                <w:bCs/>
                <w:lang w:eastAsia="zh-CN"/>
              </w:rPr>
            </w:pPr>
            <w:r w:rsidRPr="00E05EC9">
              <w:rPr>
                <w:lang w:eastAsia="zh-CN"/>
              </w:rPr>
              <w:t>5.8</w:t>
            </w:r>
          </w:p>
        </w:tc>
        <w:tc>
          <w:tcPr>
            <w:tcW w:w="638" w:type="dxa"/>
            <w:noWrap/>
            <w:vAlign w:val="center"/>
            <w:hideMark/>
          </w:tcPr>
          <w:p w14:paraId="08DC9486"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113A9CB8" w14:textId="77777777" w:rsidR="00056B9F" w:rsidRPr="00E05EC9" w:rsidRDefault="00056B9F" w:rsidP="002740BD">
            <w:pPr>
              <w:rPr>
                <w:bCs/>
                <w:lang w:eastAsia="zh-CN"/>
              </w:rPr>
            </w:pPr>
            <w:r w:rsidRPr="00E05EC9">
              <w:rPr>
                <w:lang w:eastAsia="zh-CN"/>
              </w:rPr>
              <w:t>7.06</w:t>
            </w:r>
          </w:p>
        </w:tc>
        <w:tc>
          <w:tcPr>
            <w:tcW w:w="638" w:type="dxa"/>
            <w:noWrap/>
            <w:vAlign w:val="center"/>
            <w:hideMark/>
          </w:tcPr>
          <w:p w14:paraId="109AEFA0" w14:textId="77777777" w:rsidR="00056B9F" w:rsidRPr="00E05EC9" w:rsidRDefault="00056B9F" w:rsidP="002740BD">
            <w:pPr>
              <w:rPr>
                <w:bCs/>
                <w:lang w:eastAsia="zh-CN"/>
              </w:rPr>
            </w:pPr>
            <w:r w:rsidRPr="00E05EC9">
              <w:rPr>
                <w:lang w:eastAsia="zh-CN"/>
              </w:rPr>
              <w:t>7.39</w:t>
            </w:r>
          </w:p>
        </w:tc>
        <w:tc>
          <w:tcPr>
            <w:tcW w:w="638" w:type="dxa"/>
            <w:noWrap/>
            <w:vAlign w:val="center"/>
            <w:hideMark/>
          </w:tcPr>
          <w:p w14:paraId="22E78A1E" w14:textId="77777777" w:rsidR="00056B9F" w:rsidRPr="00E05EC9" w:rsidRDefault="00056B9F" w:rsidP="002740BD">
            <w:pPr>
              <w:rPr>
                <w:bCs/>
                <w:lang w:eastAsia="zh-CN"/>
              </w:rPr>
            </w:pPr>
            <w:r w:rsidRPr="00E05EC9">
              <w:rPr>
                <w:lang w:eastAsia="zh-CN"/>
              </w:rPr>
              <w:t>5.87</w:t>
            </w:r>
          </w:p>
        </w:tc>
      </w:tr>
      <w:tr w:rsidR="00056B9F" w:rsidRPr="00E05EC9" w14:paraId="47BAF097" w14:textId="77777777" w:rsidTr="00F23E32">
        <w:trPr>
          <w:cantSplit/>
          <w:trHeight w:val="292"/>
        </w:trPr>
        <w:tc>
          <w:tcPr>
            <w:tcW w:w="1240" w:type="dxa"/>
            <w:noWrap/>
            <w:vAlign w:val="bottom"/>
            <w:hideMark/>
          </w:tcPr>
          <w:p w14:paraId="515EBFE7" w14:textId="77777777" w:rsidR="00056B9F" w:rsidRPr="00E05EC9" w:rsidRDefault="00056B9F" w:rsidP="002740BD">
            <w:pPr>
              <w:rPr>
                <w:lang w:eastAsia="zh-CN"/>
              </w:rPr>
            </w:pPr>
          </w:p>
        </w:tc>
        <w:tc>
          <w:tcPr>
            <w:tcW w:w="742" w:type="dxa"/>
            <w:vAlign w:val="center"/>
            <w:hideMark/>
          </w:tcPr>
          <w:p w14:paraId="3AF4D85C" w14:textId="77777777" w:rsidR="00056B9F" w:rsidRPr="00E05EC9" w:rsidRDefault="00056B9F" w:rsidP="002740BD">
            <w:pPr>
              <w:rPr>
                <w:bCs/>
                <w:lang w:eastAsia="zh-CN"/>
              </w:rPr>
            </w:pPr>
            <w:r w:rsidRPr="00E05EC9">
              <w:rPr>
                <w:lang w:eastAsia="zh-CN"/>
              </w:rPr>
              <w:t>Tilt 46</w:t>
            </w:r>
          </w:p>
        </w:tc>
        <w:tc>
          <w:tcPr>
            <w:tcW w:w="450" w:type="dxa"/>
            <w:vAlign w:val="center"/>
            <w:hideMark/>
          </w:tcPr>
          <w:p w14:paraId="5E1D1A49"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1D864CB2" w14:textId="77777777" w:rsidR="00056B9F" w:rsidRPr="00E05EC9" w:rsidRDefault="00056B9F" w:rsidP="002740BD">
            <w:pPr>
              <w:rPr>
                <w:bCs/>
                <w:lang w:eastAsia="zh-CN"/>
              </w:rPr>
            </w:pPr>
            <w:r w:rsidRPr="00E05EC9">
              <w:rPr>
                <w:lang w:eastAsia="zh-CN"/>
              </w:rPr>
              <w:t>6.47</w:t>
            </w:r>
          </w:p>
        </w:tc>
        <w:tc>
          <w:tcPr>
            <w:tcW w:w="638" w:type="dxa"/>
            <w:noWrap/>
            <w:vAlign w:val="center"/>
            <w:hideMark/>
          </w:tcPr>
          <w:p w14:paraId="44390AE7" w14:textId="77777777" w:rsidR="00056B9F" w:rsidRPr="00E05EC9" w:rsidRDefault="00056B9F" w:rsidP="002740BD">
            <w:pPr>
              <w:rPr>
                <w:bCs/>
                <w:lang w:eastAsia="zh-CN"/>
              </w:rPr>
            </w:pPr>
            <w:r w:rsidRPr="00E05EC9">
              <w:rPr>
                <w:lang w:eastAsia="zh-CN"/>
              </w:rPr>
              <w:t>6.61</w:t>
            </w:r>
          </w:p>
        </w:tc>
        <w:tc>
          <w:tcPr>
            <w:tcW w:w="638" w:type="dxa"/>
            <w:noWrap/>
            <w:vAlign w:val="center"/>
            <w:hideMark/>
          </w:tcPr>
          <w:p w14:paraId="5B640945" w14:textId="77777777" w:rsidR="00056B9F" w:rsidRPr="00E05EC9" w:rsidRDefault="00056B9F" w:rsidP="002740BD">
            <w:pPr>
              <w:rPr>
                <w:bCs/>
                <w:lang w:eastAsia="zh-CN"/>
              </w:rPr>
            </w:pPr>
            <w:r w:rsidRPr="00E05EC9">
              <w:rPr>
                <w:lang w:eastAsia="zh-CN"/>
              </w:rPr>
              <w:t>6.29</w:t>
            </w:r>
          </w:p>
        </w:tc>
        <w:tc>
          <w:tcPr>
            <w:tcW w:w="638" w:type="dxa"/>
            <w:noWrap/>
            <w:vAlign w:val="center"/>
            <w:hideMark/>
          </w:tcPr>
          <w:p w14:paraId="27C4959A"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3BAC0040" w14:textId="77777777" w:rsidR="00056B9F" w:rsidRPr="00E05EC9" w:rsidRDefault="00056B9F" w:rsidP="002740BD">
            <w:pPr>
              <w:rPr>
                <w:bCs/>
                <w:lang w:eastAsia="zh-CN"/>
              </w:rPr>
            </w:pPr>
            <w:r w:rsidRPr="00E05EC9">
              <w:rPr>
                <w:lang w:eastAsia="zh-CN"/>
              </w:rPr>
              <w:t>4.53</w:t>
            </w:r>
          </w:p>
        </w:tc>
        <w:tc>
          <w:tcPr>
            <w:tcW w:w="638" w:type="dxa"/>
            <w:noWrap/>
            <w:vAlign w:val="center"/>
            <w:hideMark/>
          </w:tcPr>
          <w:p w14:paraId="50925FC8" w14:textId="77777777" w:rsidR="00056B9F" w:rsidRPr="00E05EC9" w:rsidRDefault="00056B9F" w:rsidP="002740BD">
            <w:pPr>
              <w:rPr>
                <w:bCs/>
                <w:lang w:eastAsia="zh-CN"/>
              </w:rPr>
            </w:pPr>
            <w:r w:rsidRPr="00E05EC9">
              <w:rPr>
                <w:lang w:eastAsia="zh-CN"/>
              </w:rPr>
              <w:t>4.19</w:t>
            </w:r>
          </w:p>
        </w:tc>
        <w:tc>
          <w:tcPr>
            <w:tcW w:w="638" w:type="dxa"/>
            <w:noWrap/>
            <w:vAlign w:val="center"/>
            <w:hideMark/>
          </w:tcPr>
          <w:p w14:paraId="1A714EE7" w14:textId="77777777" w:rsidR="00056B9F" w:rsidRPr="00E05EC9" w:rsidRDefault="00056B9F" w:rsidP="002740BD">
            <w:pPr>
              <w:rPr>
                <w:bCs/>
                <w:lang w:eastAsia="zh-CN"/>
              </w:rPr>
            </w:pPr>
            <w:r w:rsidRPr="00E05EC9">
              <w:rPr>
                <w:lang w:eastAsia="zh-CN"/>
              </w:rPr>
              <w:t>4.33</w:t>
            </w:r>
          </w:p>
        </w:tc>
        <w:tc>
          <w:tcPr>
            <w:tcW w:w="638" w:type="dxa"/>
            <w:noWrap/>
            <w:vAlign w:val="center"/>
            <w:hideMark/>
          </w:tcPr>
          <w:p w14:paraId="07ECC631"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217C0A36" w14:textId="77777777" w:rsidR="00056B9F" w:rsidRPr="00E05EC9" w:rsidRDefault="00056B9F" w:rsidP="002740BD">
            <w:pPr>
              <w:rPr>
                <w:bCs/>
                <w:lang w:eastAsia="zh-CN"/>
              </w:rPr>
            </w:pPr>
            <w:r w:rsidRPr="00E05EC9">
              <w:rPr>
                <w:lang w:eastAsia="zh-CN"/>
              </w:rPr>
              <w:t>5.7</w:t>
            </w:r>
          </w:p>
        </w:tc>
        <w:tc>
          <w:tcPr>
            <w:tcW w:w="638" w:type="dxa"/>
            <w:noWrap/>
            <w:vAlign w:val="center"/>
            <w:hideMark/>
          </w:tcPr>
          <w:p w14:paraId="2EA08D3D" w14:textId="77777777" w:rsidR="00056B9F" w:rsidRPr="00E05EC9" w:rsidRDefault="00056B9F" w:rsidP="002740BD">
            <w:pPr>
              <w:rPr>
                <w:bCs/>
                <w:lang w:eastAsia="zh-CN"/>
              </w:rPr>
            </w:pPr>
            <w:r w:rsidRPr="00E05EC9">
              <w:rPr>
                <w:lang w:eastAsia="zh-CN"/>
              </w:rPr>
              <w:t>6.07</w:t>
            </w:r>
          </w:p>
        </w:tc>
        <w:tc>
          <w:tcPr>
            <w:tcW w:w="638" w:type="dxa"/>
            <w:noWrap/>
            <w:vAlign w:val="center"/>
            <w:hideMark/>
          </w:tcPr>
          <w:p w14:paraId="60572BE8"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0B3C5FD1" w14:textId="77777777" w:rsidR="00056B9F" w:rsidRPr="00E05EC9" w:rsidRDefault="00056B9F" w:rsidP="002740BD">
            <w:pPr>
              <w:rPr>
                <w:bCs/>
                <w:lang w:eastAsia="zh-CN"/>
              </w:rPr>
            </w:pPr>
            <w:r w:rsidRPr="00E05EC9">
              <w:rPr>
                <w:lang w:eastAsia="zh-CN"/>
              </w:rPr>
              <w:t>6.28</w:t>
            </w:r>
          </w:p>
        </w:tc>
        <w:tc>
          <w:tcPr>
            <w:tcW w:w="638" w:type="dxa"/>
            <w:noWrap/>
            <w:vAlign w:val="center"/>
            <w:hideMark/>
          </w:tcPr>
          <w:p w14:paraId="2634840F" w14:textId="77777777" w:rsidR="00056B9F" w:rsidRPr="00E05EC9" w:rsidRDefault="00056B9F" w:rsidP="002740BD">
            <w:pPr>
              <w:rPr>
                <w:bCs/>
                <w:lang w:eastAsia="zh-CN"/>
              </w:rPr>
            </w:pPr>
            <w:r w:rsidRPr="00E05EC9">
              <w:rPr>
                <w:lang w:eastAsia="zh-CN"/>
              </w:rPr>
              <w:t>5.58</w:t>
            </w:r>
          </w:p>
        </w:tc>
      </w:tr>
      <w:tr w:rsidR="00056B9F" w:rsidRPr="00E05EC9" w14:paraId="290D6485" w14:textId="77777777" w:rsidTr="00F23E32">
        <w:trPr>
          <w:cantSplit/>
          <w:trHeight w:val="292"/>
        </w:trPr>
        <w:tc>
          <w:tcPr>
            <w:tcW w:w="1240" w:type="dxa"/>
            <w:noWrap/>
            <w:vAlign w:val="bottom"/>
            <w:hideMark/>
          </w:tcPr>
          <w:p w14:paraId="69ACB316" w14:textId="77777777" w:rsidR="00056B9F" w:rsidRPr="00E05EC9" w:rsidRDefault="00056B9F" w:rsidP="002740BD">
            <w:pPr>
              <w:rPr>
                <w:lang w:eastAsia="zh-CN"/>
              </w:rPr>
            </w:pPr>
          </w:p>
        </w:tc>
        <w:tc>
          <w:tcPr>
            <w:tcW w:w="742" w:type="dxa"/>
            <w:vAlign w:val="center"/>
            <w:hideMark/>
          </w:tcPr>
          <w:p w14:paraId="215F31D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5C085062"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4600B7C9" w14:textId="77777777" w:rsidR="00056B9F" w:rsidRPr="00E05EC9" w:rsidRDefault="00056B9F" w:rsidP="002740BD">
            <w:pPr>
              <w:rPr>
                <w:bCs/>
                <w:lang w:eastAsia="zh-CN"/>
              </w:rPr>
            </w:pPr>
            <w:r w:rsidRPr="00E05EC9">
              <w:rPr>
                <w:lang w:eastAsia="zh-CN"/>
              </w:rPr>
              <w:t>2.46</w:t>
            </w:r>
          </w:p>
        </w:tc>
        <w:tc>
          <w:tcPr>
            <w:tcW w:w="638" w:type="dxa"/>
            <w:noWrap/>
            <w:vAlign w:val="center"/>
            <w:hideMark/>
          </w:tcPr>
          <w:p w14:paraId="24978159" w14:textId="77777777" w:rsidR="00056B9F" w:rsidRPr="00E05EC9" w:rsidRDefault="00056B9F" w:rsidP="002740BD">
            <w:pPr>
              <w:rPr>
                <w:bCs/>
                <w:lang w:eastAsia="zh-CN"/>
              </w:rPr>
            </w:pPr>
            <w:r w:rsidRPr="00E05EC9">
              <w:rPr>
                <w:lang w:eastAsia="zh-CN"/>
              </w:rPr>
              <w:t>3.09</w:t>
            </w:r>
          </w:p>
        </w:tc>
        <w:tc>
          <w:tcPr>
            <w:tcW w:w="638" w:type="dxa"/>
            <w:noWrap/>
            <w:vAlign w:val="center"/>
            <w:hideMark/>
          </w:tcPr>
          <w:p w14:paraId="6349F950" w14:textId="77777777" w:rsidR="00056B9F" w:rsidRPr="00E05EC9" w:rsidRDefault="00056B9F" w:rsidP="002740BD">
            <w:pPr>
              <w:rPr>
                <w:bCs/>
                <w:lang w:eastAsia="zh-CN"/>
              </w:rPr>
            </w:pPr>
            <w:r w:rsidRPr="00E05EC9">
              <w:rPr>
                <w:lang w:eastAsia="zh-CN"/>
              </w:rPr>
              <w:t>3.76</w:t>
            </w:r>
          </w:p>
        </w:tc>
        <w:tc>
          <w:tcPr>
            <w:tcW w:w="638" w:type="dxa"/>
            <w:noWrap/>
            <w:vAlign w:val="center"/>
            <w:hideMark/>
          </w:tcPr>
          <w:p w14:paraId="27EE64EE" w14:textId="77777777" w:rsidR="00056B9F" w:rsidRPr="00E05EC9" w:rsidRDefault="00056B9F" w:rsidP="002740BD">
            <w:pPr>
              <w:rPr>
                <w:bCs/>
                <w:lang w:eastAsia="zh-CN"/>
              </w:rPr>
            </w:pPr>
            <w:r w:rsidRPr="00E05EC9">
              <w:rPr>
                <w:lang w:eastAsia="zh-CN"/>
              </w:rPr>
              <w:t>4.13</w:t>
            </w:r>
          </w:p>
        </w:tc>
        <w:tc>
          <w:tcPr>
            <w:tcW w:w="638" w:type="dxa"/>
            <w:noWrap/>
            <w:vAlign w:val="center"/>
            <w:hideMark/>
          </w:tcPr>
          <w:p w14:paraId="7FA2C364" w14:textId="77777777" w:rsidR="00056B9F" w:rsidRPr="00E05EC9" w:rsidRDefault="00056B9F" w:rsidP="002740BD">
            <w:pPr>
              <w:rPr>
                <w:bCs/>
                <w:lang w:eastAsia="zh-CN"/>
              </w:rPr>
            </w:pPr>
            <w:r w:rsidRPr="00E05EC9">
              <w:rPr>
                <w:lang w:eastAsia="zh-CN"/>
              </w:rPr>
              <w:t>3.78</w:t>
            </w:r>
          </w:p>
        </w:tc>
        <w:tc>
          <w:tcPr>
            <w:tcW w:w="638" w:type="dxa"/>
            <w:noWrap/>
            <w:vAlign w:val="center"/>
            <w:hideMark/>
          </w:tcPr>
          <w:p w14:paraId="222ED7BB" w14:textId="77777777" w:rsidR="00056B9F" w:rsidRPr="00E05EC9" w:rsidRDefault="00056B9F" w:rsidP="002740BD">
            <w:pPr>
              <w:rPr>
                <w:bCs/>
                <w:lang w:eastAsia="zh-CN"/>
              </w:rPr>
            </w:pPr>
            <w:r w:rsidRPr="00E05EC9">
              <w:rPr>
                <w:lang w:eastAsia="zh-CN"/>
              </w:rPr>
              <w:t>3.69</w:t>
            </w:r>
          </w:p>
        </w:tc>
        <w:tc>
          <w:tcPr>
            <w:tcW w:w="638" w:type="dxa"/>
            <w:noWrap/>
            <w:vAlign w:val="center"/>
            <w:hideMark/>
          </w:tcPr>
          <w:p w14:paraId="7A16D2E8" w14:textId="77777777" w:rsidR="00056B9F" w:rsidRPr="00E05EC9" w:rsidRDefault="00056B9F" w:rsidP="002740BD">
            <w:pPr>
              <w:rPr>
                <w:bCs/>
                <w:lang w:eastAsia="zh-CN"/>
              </w:rPr>
            </w:pPr>
            <w:r w:rsidRPr="00E05EC9">
              <w:rPr>
                <w:lang w:eastAsia="zh-CN"/>
              </w:rPr>
              <w:t>3.72</w:t>
            </w:r>
          </w:p>
        </w:tc>
        <w:tc>
          <w:tcPr>
            <w:tcW w:w="638" w:type="dxa"/>
            <w:noWrap/>
            <w:vAlign w:val="center"/>
            <w:hideMark/>
          </w:tcPr>
          <w:p w14:paraId="58A61467"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766992A6"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4B2BE556"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6E09F7F8"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0F7ADC3C" w14:textId="77777777" w:rsidR="00056B9F" w:rsidRPr="00E05EC9" w:rsidRDefault="00056B9F" w:rsidP="002740BD">
            <w:pPr>
              <w:rPr>
                <w:bCs/>
                <w:lang w:eastAsia="zh-CN"/>
              </w:rPr>
            </w:pPr>
            <w:r w:rsidRPr="00E05EC9">
              <w:rPr>
                <w:lang w:eastAsia="zh-CN"/>
              </w:rPr>
              <w:t>2.3</w:t>
            </w:r>
          </w:p>
        </w:tc>
        <w:tc>
          <w:tcPr>
            <w:tcW w:w="638" w:type="dxa"/>
            <w:noWrap/>
            <w:vAlign w:val="center"/>
            <w:hideMark/>
          </w:tcPr>
          <w:p w14:paraId="775F9614" w14:textId="77777777" w:rsidR="00056B9F" w:rsidRPr="00E05EC9" w:rsidRDefault="00056B9F" w:rsidP="002740BD">
            <w:pPr>
              <w:rPr>
                <w:bCs/>
                <w:lang w:eastAsia="zh-CN"/>
              </w:rPr>
            </w:pPr>
            <w:r w:rsidRPr="00E05EC9">
              <w:rPr>
                <w:lang w:eastAsia="zh-CN"/>
              </w:rPr>
              <w:t>3.34</w:t>
            </w:r>
          </w:p>
        </w:tc>
      </w:tr>
      <w:tr w:rsidR="00056B9F" w:rsidRPr="00E05EC9" w14:paraId="4863EFD5" w14:textId="77777777" w:rsidTr="00F23E32">
        <w:trPr>
          <w:cantSplit/>
          <w:trHeight w:val="292"/>
        </w:trPr>
        <w:tc>
          <w:tcPr>
            <w:tcW w:w="1240" w:type="dxa"/>
            <w:noWrap/>
            <w:vAlign w:val="bottom"/>
            <w:hideMark/>
          </w:tcPr>
          <w:p w14:paraId="01D6017C" w14:textId="77777777" w:rsidR="00056B9F" w:rsidRPr="00E05EC9" w:rsidRDefault="00056B9F" w:rsidP="002740BD">
            <w:pPr>
              <w:rPr>
                <w:bCs/>
                <w:lang w:eastAsia="zh-CN"/>
              </w:rPr>
            </w:pPr>
            <w:r w:rsidRPr="00E05EC9">
              <w:rPr>
                <w:lang w:eastAsia="zh-CN"/>
              </w:rPr>
              <w:t>Melbourne</w:t>
            </w:r>
          </w:p>
        </w:tc>
        <w:tc>
          <w:tcPr>
            <w:tcW w:w="742" w:type="dxa"/>
            <w:vAlign w:val="center"/>
            <w:hideMark/>
          </w:tcPr>
          <w:p w14:paraId="0A03AA3F"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49A6EF35" w14:textId="77777777" w:rsidR="00056B9F" w:rsidRPr="00E05EC9" w:rsidRDefault="00056B9F" w:rsidP="002740BD">
            <w:pPr>
              <w:rPr>
                <w:lang w:eastAsia="zh-CN"/>
              </w:rPr>
            </w:pPr>
            <w:r w:rsidRPr="00E05EC9">
              <w:rPr>
                <w:lang w:eastAsia="zh-CN"/>
              </w:rPr>
              <w:t>0</w:t>
            </w:r>
          </w:p>
        </w:tc>
        <w:tc>
          <w:tcPr>
            <w:tcW w:w="638" w:type="dxa"/>
            <w:noWrap/>
            <w:vAlign w:val="center"/>
            <w:hideMark/>
          </w:tcPr>
          <w:p w14:paraId="24339731" w14:textId="77777777" w:rsidR="00056B9F" w:rsidRPr="00E05EC9" w:rsidRDefault="00056B9F" w:rsidP="002740BD">
            <w:pPr>
              <w:rPr>
                <w:bCs/>
                <w:lang w:eastAsia="zh-CN"/>
              </w:rPr>
            </w:pPr>
            <w:r w:rsidRPr="00E05EC9">
              <w:rPr>
                <w:lang w:eastAsia="zh-CN"/>
              </w:rPr>
              <w:t>6.31</w:t>
            </w:r>
          </w:p>
        </w:tc>
        <w:tc>
          <w:tcPr>
            <w:tcW w:w="638" w:type="dxa"/>
            <w:noWrap/>
            <w:vAlign w:val="center"/>
            <w:hideMark/>
          </w:tcPr>
          <w:p w14:paraId="6A3C0046" w14:textId="77777777" w:rsidR="00056B9F" w:rsidRPr="00E05EC9" w:rsidRDefault="00056B9F" w:rsidP="002740BD">
            <w:pPr>
              <w:rPr>
                <w:bCs/>
                <w:lang w:eastAsia="zh-CN"/>
              </w:rPr>
            </w:pPr>
            <w:r w:rsidRPr="00E05EC9">
              <w:rPr>
                <w:lang w:eastAsia="zh-CN"/>
              </w:rPr>
              <w:t>5.81</w:t>
            </w:r>
          </w:p>
        </w:tc>
        <w:tc>
          <w:tcPr>
            <w:tcW w:w="638" w:type="dxa"/>
            <w:noWrap/>
            <w:vAlign w:val="center"/>
            <w:hideMark/>
          </w:tcPr>
          <w:p w14:paraId="1AE37697" w14:textId="77777777" w:rsidR="00056B9F" w:rsidRPr="00E05EC9" w:rsidRDefault="00056B9F" w:rsidP="002740BD">
            <w:pPr>
              <w:rPr>
                <w:bCs/>
                <w:lang w:eastAsia="zh-CN"/>
              </w:rPr>
            </w:pPr>
            <w:r w:rsidRPr="00E05EC9">
              <w:rPr>
                <w:lang w:eastAsia="zh-CN"/>
              </w:rPr>
              <w:t>4.53</w:t>
            </w:r>
          </w:p>
        </w:tc>
        <w:tc>
          <w:tcPr>
            <w:tcW w:w="638" w:type="dxa"/>
            <w:noWrap/>
            <w:vAlign w:val="center"/>
            <w:hideMark/>
          </w:tcPr>
          <w:p w14:paraId="23494DAF"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4E35E959" w14:textId="77777777" w:rsidR="00056B9F" w:rsidRPr="00E05EC9" w:rsidRDefault="00056B9F" w:rsidP="002740BD">
            <w:pPr>
              <w:rPr>
                <w:bCs/>
                <w:lang w:eastAsia="zh-CN"/>
              </w:rPr>
            </w:pPr>
            <w:r w:rsidRPr="00E05EC9">
              <w:rPr>
                <w:lang w:eastAsia="zh-CN"/>
              </w:rPr>
              <w:t>2.27</w:t>
            </w:r>
          </w:p>
        </w:tc>
        <w:tc>
          <w:tcPr>
            <w:tcW w:w="638" w:type="dxa"/>
            <w:noWrap/>
            <w:vAlign w:val="center"/>
            <w:hideMark/>
          </w:tcPr>
          <w:p w14:paraId="0545CCB5" w14:textId="77777777" w:rsidR="00056B9F" w:rsidRPr="00E05EC9" w:rsidRDefault="00056B9F" w:rsidP="002740BD">
            <w:pPr>
              <w:rPr>
                <w:bCs/>
                <w:lang w:eastAsia="zh-CN"/>
              </w:rPr>
            </w:pPr>
            <w:r w:rsidRPr="00E05EC9">
              <w:rPr>
                <w:lang w:eastAsia="zh-CN"/>
              </w:rPr>
              <w:t>1.84</w:t>
            </w:r>
          </w:p>
        </w:tc>
        <w:tc>
          <w:tcPr>
            <w:tcW w:w="638" w:type="dxa"/>
            <w:noWrap/>
            <w:vAlign w:val="center"/>
            <w:hideMark/>
          </w:tcPr>
          <w:p w14:paraId="61CAF945" w14:textId="77777777" w:rsidR="00056B9F" w:rsidRPr="00E05EC9" w:rsidRDefault="00056B9F" w:rsidP="002740BD">
            <w:pPr>
              <w:rPr>
                <w:bCs/>
                <w:lang w:eastAsia="zh-CN"/>
              </w:rPr>
            </w:pPr>
            <w:r w:rsidRPr="00E05EC9">
              <w:rPr>
                <w:lang w:eastAsia="zh-CN"/>
              </w:rPr>
              <w:t>2.03</w:t>
            </w:r>
          </w:p>
        </w:tc>
        <w:tc>
          <w:tcPr>
            <w:tcW w:w="638" w:type="dxa"/>
            <w:noWrap/>
            <w:vAlign w:val="center"/>
            <w:hideMark/>
          </w:tcPr>
          <w:p w14:paraId="42C9AAC7"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4DA95E8C" w14:textId="77777777" w:rsidR="00056B9F" w:rsidRPr="00E05EC9" w:rsidRDefault="00056B9F" w:rsidP="002740BD">
            <w:pPr>
              <w:rPr>
                <w:bCs/>
                <w:lang w:eastAsia="zh-CN"/>
              </w:rPr>
            </w:pPr>
            <w:r w:rsidRPr="00E05EC9">
              <w:rPr>
                <w:lang w:eastAsia="zh-CN"/>
              </w:rPr>
              <w:t>3.67</w:t>
            </w:r>
          </w:p>
        </w:tc>
        <w:tc>
          <w:tcPr>
            <w:tcW w:w="638" w:type="dxa"/>
            <w:noWrap/>
            <w:vAlign w:val="center"/>
            <w:hideMark/>
          </w:tcPr>
          <w:p w14:paraId="759CFAEC" w14:textId="77777777" w:rsidR="00056B9F" w:rsidRPr="00E05EC9" w:rsidRDefault="00056B9F" w:rsidP="002740BD">
            <w:pPr>
              <w:rPr>
                <w:bCs/>
                <w:lang w:eastAsia="zh-CN"/>
              </w:rPr>
            </w:pPr>
            <w:r w:rsidRPr="00E05EC9">
              <w:rPr>
                <w:lang w:eastAsia="zh-CN"/>
              </w:rPr>
              <w:t>4.77</w:t>
            </w:r>
          </w:p>
        </w:tc>
        <w:tc>
          <w:tcPr>
            <w:tcW w:w="638" w:type="dxa"/>
            <w:noWrap/>
            <w:vAlign w:val="center"/>
            <w:hideMark/>
          </w:tcPr>
          <w:p w14:paraId="22531650"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688BC829"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558AC993" w14:textId="77777777" w:rsidR="00056B9F" w:rsidRPr="00E05EC9" w:rsidRDefault="00056B9F" w:rsidP="002740BD">
            <w:pPr>
              <w:rPr>
                <w:bCs/>
                <w:lang w:eastAsia="zh-CN"/>
              </w:rPr>
            </w:pPr>
            <w:r w:rsidRPr="00E05EC9">
              <w:rPr>
                <w:lang w:eastAsia="zh-CN"/>
              </w:rPr>
              <w:t>4.08</w:t>
            </w:r>
          </w:p>
        </w:tc>
      </w:tr>
      <w:tr w:rsidR="00056B9F" w:rsidRPr="00E05EC9" w14:paraId="34A301B5" w14:textId="77777777" w:rsidTr="00F23E32">
        <w:trPr>
          <w:cantSplit/>
          <w:trHeight w:val="292"/>
        </w:trPr>
        <w:tc>
          <w:tcPr>
            <w:tcW w:w="1240" w:type="dxa"/>
            <w:noWrap/>
            <w:vAlign w:val="bottom"/>
            <w:hideMark/>
          </w:tcPr>
          <w:p w14:paraId="3CF499A4" w14:textId="77777777" w:rsidR="00056B9F" w:rsidRPr="00E05EC9" w:rsidRDefault="00056B9F" w:rsidP="002740BD">
            <w:pPr>
              <w:rPr>
                <w:lang w:eastAsia="zh-CN"/>
              </w:rPr>
            </w:pPr>
          </w:p>
        </w:tc>
        <w:tc>
          <w:tcPr>
            <w:tcW w:w="742" w:type="dxa"/>
            <w:vAlign w:val="center"/>
            <w:hideMark/>
          </w:tcPr>
          <w:p w14:paraId="0EB70B90" w14:textId="77777777" w:rsidR="00056B9F" w:rsidRPr="00E05EC9" w:rsidRDefault="00056B9F" w:rsidP="002740BD">
            <w:pPr>
              <w:rPr>
                <w:bCs/>
                <w:lang w:eastAsia="zh-CN"/>
              </w:rPr>
            </w:pPr>
            <w:r w:rsidRPr="00E05EC9">
              <w:rPr>
                <w:lang w:eastAsia="zh-CN"/>
              </w:rPr>
              <w:t>Tilt 22</w:t>
            </w:r>
          </w:p>
        </w:tc>
        <w:tc>
          <w:tcPr>
            <w:tcW w:w="450" w:type="dxa"/>
            <w:vAlign w:val="center"/>
            <w:hideMark/>
          </w:tcPr>
          <w:p w14:paraId="1F4344C4" w14:textId="77777777" w:rsidR="00056B9F" w:rsidRPr="00E05EC9" w:rsidRDefault="00056B9F" w:rsidP="002740BD">
            <w:pPr>
              <w:rPr>
                <w:bCs/>
                <w:lang w:eastAsia="zh-CN"/>
              </w:rPr>
            </w:pPr>
            <w:r w:rsidRPr="00E05EC9">
              <w:rPr>
                <w:lang w:eastAsia="zh-CN"/>
              </w:rPr>
              <w:t>22</w:t>
            </w:r>
          </w:p>
        </w:tc>
        <w:tc>
          <w:tcPr>
            <w:tcW w:w="638" w:type="dxa"/>
            <w:noWrap/>
            <w:vAlign w:val="center"/>
            <w:hideMark/>
          </w:tcPr>
          <w:p w14:paraId="72B1E88B"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2E33186E" w14:textId="77777777" w:rsidR="00056B9F" w:rsidRPr="00E05EC9" w:rsidRDefault="00056B9F" w:rsidP="002740BD">
            <w:pPr>
              <w:rPr>
                <w:bCs/>
                <w:lang w:eastAsia="zh-CN"/>
              </w:rPr>
            </w:pPr>
            <w:r w:rsidRPr="00E05EC9">
              <w:rPr>
                <w:lang w:eastAsia="zh-CN"/>
              </w:rPr>
              <w:t>5.98</w:t>
            </w:r>
          </w:p>
        </w:tc>
        <w:tc>
          <w:tcPr>
            <w:tcW w:w="638" w:type="dxa"/>
            <w:noWrap/>
            <w:vAlign w:val="center"/>
            <w:hideMark/>
          </w:tcPr>
          <w:p w14:paraId="793CF838" w14:textId="77777777" w:rsidR="00056B9F" w:rsidRPr="00E05EC9" w:rsidRDefault="00056B9F" w:rsidP="002740BD">
            <w:pPr>
              <w:rPr>
                <w:bCs/>
                <w:lang w:eastAsia="zh-CN"/>
              </w:rPr>
            </w:pPr>
            <w:r w:rsidRPr="00E05EC9">
              <w:rPr>
                <w:lang w:eastAsia="zh-CN"/>
              </w:rPr>
              <w:t>5.03</w:t>
            </w:r>
          </w:p>
        </w:tc>
        <w:tc>
          <w:tcPr>
            <w:tcW w:w="638" w:type="dxa"/>
            <w:noWrap/>
            <w:vAlign w:val="center"/>
            <w:hideMark/>
          </w:tcPr>
          <w:p w14:paraId="330B6864" w14:textId="77777777" w:rsidR="00056B9F" w:rsidRPr="00E05EC9" w:rsidRDefault="00056B9F" w:rsidP="002740BD">
            <w:pPr>
              <w:rPr>
                <w:bCs/>
                <w:lang w:eastAsia="zh-CN"/>
              </w:rPr>
            </w:pPr>
            <w:r w:rsidRPr="00E05EC9">
              <w:rPr>
                <w:lang w:eastAsia="zh-CN"/>
              </w:rPr>
              <w:t>4.02</w:t>
            </w:r>
          </w:p>
        </w:tc>
        <w:tc>
          <w:tcPr>
            <w:tcW w:w="638" w:type="dxa"/>
            <w:noWrap/>
            <w:vAlign w:val="center"/>
            <w:hideMark/>
          </w:tcPr>
          <w:p w14:paraId="57B09B78" w14:textId="77777777" w:rsidR="00056B9F" w:rsidRPr="00E05EC9" w:rsidRDefault="00056B9F" w:rsidP="002740BD">
            <w:pPr>
              <w:rPr>
                <w:bCs/>
                <w:lang w:eastAsia="zh-CN"/>
              </w:rPr>
            </w:pPr>
            <w:r w:rsidRPr="00E05EC9">
              <w:rPr>
                <w:lang w:eastAsia="zh-CN"/>
              </w:rPr>
              <w:t>3.06</w:t>
            </w:r>
          </w:p>
        </w:tc>
        <w:tc>
          <w:tcPr>
            <w:tcW w:w="638" w:type="dxa"/>
            <w:noWrap/>
            <w:vAlign w:val="center"/>
            <w:hideMark/>
          </w:tcPr>
          <w:p w14:paraId="2D492DF3" w14:textId="77777777" w:rsidR="00056B9F" w:rsidRPr="00E05EC9" w:rsidRDefault="00056B9F" w:rsidP="002740BD">
            <w:pPr>
              <w:rPr>
                <w:bCs/>
                <w:lang w:eastAsia="zh-CN"/>
              </w:rPr>
            </w:pPr>
            <w:r w:rsidRPr="00E05EC9">
              <w:rPr>
                <w:lang w:eastAsia="zh-CN"/>
              </w:rPr>
              <w:t>2.63</w:t>
            </w:r>
          </w:p>
        </w:tc>
        <w:tc>
          <w:tcPr>
            <w:tcW w:w="638" w:type="dxa"/>
            <w:noWrap/>
            <w:vAlign w:val="center"/>
            <w:hideMark/>
          </w:tcPr>
          <w:p w14:paraId="6B749792" w14:textId="77777777" w:rsidR="00056B9F" w:rsidRPr="00E05EC9" w:rsidRDefault="00056B9F" w:rsidP="002740BD">
            <w:pPr>
              <w:rPr>
                <w:bCs/>
                <w:lang w:eastAsia="zh-CN"/>
              </w:rPr>
            </w:pPr>
            <w:r w:rsidRPr="00E05EC9">
              <w:rPr>
                <w:lang w:eastAsia="zh-CN"/>
              </w:rPr>
              <w:t>2.83</w:t>
            </w:r>
          </w:p>
        </w:tc>
        <w:tc>
          <w:tcPr>
            <w:tcW w:w="638" w:type="dxa"/>
            <w:noWrap/>
            <w:vAlign w:val="center"/>
            <w:hideMark/>
          </w:tcPr>
          <w:p w14:paraId="72E7A323" w14:textId="77777777" w:rsidR="00056B9F" w:rsidRPr="00E05EC9" w:rsidRDefault="00056B9F" w:rsidP="002740BD">
            <w:pPr>
              <w:rPr>
                <w:bCs/>
                <w:lang w:eastAsia="zh-CN"/>
              </w:rPr>
            </w:pPr>
            <w:r w:rsidRPr="00E05EC9">
              <w:rPr>
                <w:lang w:eastAsia="zh-CN"/>
              </w:rPr>
              <w:t>3.42</w:t>
            </w:r>
          </w:p>
        </w:tc>
        <w:tc>
          <w:tcPr>
            <w:tcW w:w="638" w:type="dxa"/>
            <w:noWrap/>
            <w:vAlign w:val="center"/>
            <w:hideMark/>
          </w:tcPr>
          <w:p w14:paraId="3B6A7385" w14:textId="77777777" w:rsidR="00056B9F" w:rsidRPr="00E05EC9" w:rsidRDefault="00056B9F" w:rsidP="002740BD">
            <w:pPr>
              <w:rPr>
                <w:bCs/>
                <w:lang w:eastAsia="zh-CN"/>
              </w:rPr>
            </w:pPr>
            <w:r w:rsidRPr="00E05EC9">
              <w:rPr>
                <w:lang w:eastAsia="zh-CN"/>
              </w:rPr>
              <w:t>4.18</w:t>
            </w:r>
          </w:p>
        </w:tc>
        <w:tc>
          <w:tcPr>
            <w:tcW w:w="638" w:type="dxa"/>
            <w:noWrap/>
            <w:vAlign w:val="center"/>
            <w:hideMark/>
          </w:tcPr>
          <w:p w14:paraId="7DDE8E41" w14:textId="77777777" w:rsidR="00056B9F" w:rsidRPr="00E05EC9" w:rsidRDefault="00056B9F" w:rsidP="002740BD">
            <w:pPr>
              <w:rPr>
                <w:bCs/>
                <w:lang w:eastAsia="zh-CN"/>
              </w:rPr>
            </w:pPr>
            <w:r w:rsidRPr="00E05EC9">
              <w:rPr>
                <w:lang w:eastAsia="zh-CN"/>
              </w:rPr>
              <w:t>5.01</w:t>
            </w:r>
          </w:p>
        </w:tc>
        <w:tc>
          <w:tcPr>
            <w:tcW w:w="638" w:type="dxa"/>
            <w:noWrap/>
            <w:vAlign w:val="center"/>
            <w:hideMark/>
          </w:tcPr>
          <w:p w14:paraId="5E0444C1" w14:textId="77777777" w:rsidR="00056B9F" w:rsidRPr="00E05EC9" w:rsidRDefault="00056B9F" w:rsidP="002740BD">
            <w:pPr>
              <w:rPr>
                <w:bCs/>
                <w:lang w:eastAsia="zh-CN"/>
              </w:rPr>
            </w:pPr>
            <w:r w:rsidRPr="00E05EC9">
              <w:rPr>
                <w:lang w:eastAsia="zh-CN"/>
              </w:rPr>
              <w:t>5.61</w:t>
            </w:r>
          </w:p>
        </w:tc>
        <w:tc>
          <w:tcPr>
            <w:tcW w:w="638" w:type="dxa"/>
            <w:noWrap/>
            <w:vAlign w:val="center"/>
            <w:hideMark/>
          </w:tcPr>
          <w:p w14:paraId="64CE84BD" w14:textId="77777777" w:rsidR="00056B9F" w:rsidRPr="00E05EC9" w:rsidRDefault="00056B9F" w:rsidP="002740BD">
            <w:pPr>
              <w:rPr>
                <w:bCs/>
                <w:lang w:eastAsia="zh-CN"/>
              </w:rPr>
            </w:pPr>
            <w:r w:rsidRPr="00E05EC9">
              <w:rPr>
                <w:lang w:eastAsia="zh-CN"/>
              </w:rPr>
              <w:t>5.97</w:t>
            </w:r>
          </w:p>
        </w:tc>
        <w:tc>
          <w:tcPr>
            <w:tcW w:w="638" w:type="dxa"/>
            <w:noWrap/>
            <w:vAlign w:val="center"/>
            <w:hideMark/>
          </w:tcPr>
          <w:p w14:paraId="61C744B0" w14:textId="77777777" w:rsidR="00056B9F" w:rsidRPr="00E05EC9" w:rsidRDefault="00056B9F" w:rsidP="002740BD">
            <w:pPr>
              <w:rPr>
                <w:bCs/>
                <w:lang w:eastAsia="zh-CN"/>
              </w:rPr>
            </w:pPr>
            <w:r w:rsidRPr="00E05EC9">
              <w:rPr>
                <w:lang w:eastAsia="zh-CN"/>
              </w:rPr>
              <w:t>4.48</w:t>
            </w:r>
          </w:p>
        </w:tc>
      </w:tr>
      <w:tr w:rsidR="00056B9F" w:rsidRPr="00E05EC9" w14:paraId="231E6CDC" w14:textId="77777777" w:rsidTr="00F23E32">
        <w:trPr>
          <w:cantSplit/>
          <w:trHeight w:val="292"/>
        </w:trPr>
        <w:tc>
          <w:tcPr>
            <w:tcW w:w="1240" w:type="dxa"/>
            <w:noWrap/>
            <w:vAlign w:val="bottom"/>
            <w:hideMark/>
          </w:tcPr>
          <w:p w14:paraId="6C855A90" w14:textId="77777777" w:rsidR="00056B9F" w:rsidRPr="00E05EC9" w:rsidRDefault="00056B9F" w:rsidP="002740BD">
            <w:pPr>
              <w:rPr>
                <w:lang w:eastAsia="zh-CN"/>
              </w:rPr>
            </w:pPr>
          </w:p>
        </w:tc>
        <w:tc>
          <w:tcPr>
            <w:tcW w:w="742" w:type="dxa"/>
            <w:vAlign w:val="center"/>
            <w:hideMark/>
          </w:tcPr>
          <w:p w14:paraId="52F03009" w14:textId="77777777" w:rsidR="00056B9F" w:rsidRPr="00E05EC9" w:rsidRDefault="00056B9F" w:rsidP="002740BD">
            <w:pPr>
              <w:rPr>
                <w:bCs/>
                <w:lang w:eastAsia="zh-CN"/>
              </w:rPr>
            </w:pPr>
            <w:r w:rsidRPr="00E05EC9">
              <w:rPr>
                <w:lang w:eastAsia="zh-CN"/>
              </w:rPr>
              <w:t>Tilt 37</w:t>
            </w:r>
          </w:p>
        </w:tc>
        <w:tc>
          <w:tcPr>
            <w:tcW w:w="450" w:type="dxa"/>
            <w:vAlign w:val="center"/>
            <w:hideMark/>
          </w:tcPr>
          <w:p w14:paraId="636FAE7F" w14:textId="77777777" w:rsidR="00056B9F" w:rsidRPr="00E05EC9" w:rsidRDefault="00056B9F" w:rsidP="002740BD">
            <w:pPr>
              <w:rPr>
                <w:bCs/>
                <w:lang w:eastAsia="zh-CN"/>
              </w:rPr>
            </w:pPr>
            <w:r w:rsidRPr="00E05EC9">
              <w:rPr>
                <w:lang w:eastAsia="zh-CN"/>
              </w:rPr>
              <w:t>37</w:t>
            </w:r>
          </w:p>
        </w:tc>
        <w:tc>
          <w:tcPr>
            <w:tcW w:w="638" w:type="dxa"/>
            <w:noWrap/>
            <w:vAlign w:val="center"/>
            <w:hideMark/>
          </w:tcPr>
          <w:p w14:paraId="4E862730"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0B9A293E" w14:textId="77777777" w:rsidR="00056B9F" w:rsidRPr="00E05EC9" w:rsidRDefault="00056B9F" w:rsidP="002740BD">
            <w:pPr>
              <w:rPr>
                <w:bCs/>
                <w:lang w:eastAsia="zh-CN"/>
              </w:rPr>
            </w:pPr>
            <w:r w:rsidRPr="00E05EC9">
              <w:rPr>
                <w:lang w:eastAsia="zh-CN"/>
              </w:rPr>
              <w:t>5.72</w:t>
            </w:r>
          </w:p>
        </w:tc>
        <w:tc>
          <w:tcPr>
            <w:tcW w:w="638" w:type="dxa"/>
            <w:noWrap/>
            <w:vAlign w:val="center"/>
            <w:hideMark/>
          </w:tcPr>
          <w:p w14:paraId="342CE9F8" w14:textId="77777777" w:rsidR="00056B9F" w:rsidRPr="00E05EC9" w:rsidRDefault="00056B9F" w:rsidP="002740BD">
            <w:pPr>
              <w:rPr>
                <w:bCs/>
                <w:lang w:eastAsia="zh-CN"/>
              </w:rPr>
            </w:pPr>
            <w:r w:rsidRPr="00E05EC9">
              <w:rPr>
                <w:lang w:eastAsia="zh-CN"/>
              </w:rPr>
              <w:t>5.07</w:t>
            </w:r>
          </w:p>
        </w:tc>
        <w:tc>
          <w:tcPr>
            <w:tcW w:w="638" w:type="dxa"/>
            <w:noWrap/>
            <w:vAlign w:val="center"/>
            <w:hideMark/>
          </w:tcPr>
          <w:p w14:paraId="3A189CA5"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5D3E3FB4" w14:textId="77777777" w:rsidR="00056B9F" w:rsidRPr="00E05EC9" w:rsidRDefault="00056B9F" w:rsidP="002740BD">
            <w:pPr>
              <w:rPr>
                <w:bCs/>
                <w:lang w:eastAsia="zh-CN"/>
              </w:rPr>
            </w:pPr>
            <w:r w:rsidRPr="00E05EC9">
              <w:rPr>
                <w:lang w:eastAsia="zh-CN"/>
              </w:rPr>
              <w:t>3.41</w:t>
            </w:r>
          </w:p>
        </w:tc>
        <w:tc>
          <w:tcPr>
            <w:tcW w:w="638" w:type="dxa"/>
            <w:noWrap/>
            <w:vAlign w:val="center"/>
            <w:hideMark/>
          </w:tcPr>
          <w:p w14:paraId="381ECD75" w14:textId="77777777" w:rsidR="00056B9F" w:rsidRPr="00E05EC9" w:rsidRDefault="00056B9F" w:rsidP="002740BD">
            <w:pPr>
              <w:rPr>
                <w:bCs/>
                <w:lang w:eastAsia="zh-CN"/>
              </w:rPr>
            </w:pPr>
            <w:r w:rsidRPr="00E05EC9">
              <w:rPr>
                <w:lang w:eastAsia="zh-CN"/>
              </w:rPr>
              <w:t>3.01</w:t>
            </w:r>
          </w:p>
        </w:tc>
        <w:tc>
          <w:tcPr>
            <w:tcW w:w="638" w:type="dxa"/>
            <w:noWrap/>
            <w:vAlign w:val="center"/>
            <w:hideMark/>
          </w:tcPr>
          <w:p w14:paraId="10BCDF05" w14:textId="77777777" w:rsidR="00056B9F" w:rsidRPr="00E05EC9" w:rsidRDefault="00056B9F" w:rsidP="002740BD">
            <w:pPr>
              <w:rPr>
                <w:bCs/>
                <w:lang w:eastAsia="zh-CN"/>
              </w:rPr>
            </w:pPr>
            <w:r w:rsidRPr="00E05EC9">
              <w:rPr>
                <w:lang w:eastAsia="zh-CN"/>
              </w:rPr>
              <w:t>3.19</w:t>
            </w:r>
          </w:p>
        </w:tc>
        <w:tc>
          <w:tcPr>
            <w:tcW w:w="638" w:type="dxa"/>
            <w:noWrap/>
            <w:vAlign w:val="center"/>
            <w:hideMark/>
          </w:tcPr>
          <w:p w14:paraId="38C46A4E" w14:textId="77777777" w:rsidR="00056B9F" w:rsidRPr="00E05EC9" w:rsidRDefault="00056B9F" w:rsidP="002740BD">
            <w:pPr>
              <w:rPr>
                <w:bCs/>
                <w:lang w:eastAsia="zh-CN"/>
              </w:rPr>
            </w:pPr>
            <w:r w:rsidRPr="00E05EC9">
              <w:rPr>
                <w:lang w:eastAsia="zh-CN"/>
              </w:rPr>
              <w:t>3.69</w:t>
            </w:r>
          </w:p>
        </w:tc>
        <w:tc>
          <w:tcPr>
            <w:tcW w:w="638" w:type="dxa"/>
            <w:noWrap/>
            <w:vAlign w:val="center"/>
            <w:hideMark/>
          </w:tcPr>
          <w:p w14:paraId="622F019C"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405D9E41" w14:textId="77777777" w:rsidR="00056B9F" w:rsidRPr="00E05EC9" w:rsidRDefault="00056B9F" w:rsidP="002740BD">
            <w:pPr>
              <w:rPr>
                <w:bCs/>
                <w:lang w:eastAsia="zh-CN"/>
              </w:rPr>
            </w:pPr>
            <w:r w:rsidRPr="00E05EC9">
              <w:rPr>
                <w:lang w:eastAsia="zh-CN"/>
              </w:rPr>
              <w:t>4.87</w:t>
            </w:r>
          </w:p>
        </w:tc>
        <w:tc>
          <w:tcPr>
            <w:tcW w:w="638" w:type="dxa"/>
            <w:noWrap/>
            <w:vAlign w:val="center"/>
            <w:hideMark/>
          </w:tcPr>
          <w:p w14:paraId="628D029F"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56AA73E3" w14:textId="77777777" w:rsidR="00056B9F" w:rsidRPr="00E05EC9" w:rsidRDefault="00056B9F" w:rsidP="002740BD">
            <w:pPr>
              <w:rPr>
                <w:bCs/>
                <w:lang w:eastAsia="zh-CN"/>
              </w:rPr>
            </w:pPr>
            <w:r w:rsidRPr="00E05EC9">
              <w:rPr>
                <w:lang w:eastAsia="zh-CN"/>
              </w:rPr>
              <w:t>5.48</w:t>
            </w:r>
          </w:p>
        </w:tc>
        <w:tc>
          <w:tcPr>
            <w:tcW w:w="638" w:type="dxa"/>
            <w:noWrap/>
            <w:vAlign w:val="center"/>
            <w:hideMark/>
          </w:tcPr>
          <w:p w14:paraId="642CBB68" w14:textId="77777777" w:rsidR="00056B9F" w:rsidRPr="00E05EC9" w:rsidRDefault="00056B9F" w:rsidP="002740BD">
            <w:pPr>
              <w:rPr>
                <w:bCs/>
                <w:lang w:eastAsia="zh-CN"/>
              </w:rPr>
            </w:pPr>
            <w:r w:rsidRPr="00E05EC9">
              <w:rPr>
                <w:lang w:eastAsia="zh-CN"/>
              </w:rPr>
              <w:t>4.49</w:t>
            </w:r>
          </w:p>
        </w:tc>
      </w:tr>
      <w:tr w:rsidR="00056B9F" w:rsidRPr="00E05EC9" w14:paraId="15F288C6" w14:textId="77777777" w:rsidTr="00F23E32">
        <w:trPr>
          <w:cantSplit/>
          <w:trHeight w:val="292"/>
        </w:trPr>
        <w:tc>
          <w:tcPr>
            <w:tcW w:w="1240" w:type="dxa"/>
            <w:noWrap/>
            <w:vAlign w:val="bottom"/>
            <w:hideMark/>
          </w:tcPr>
          <w:p w14:paraId="6142F2DC" w14:textId="77777777" w:rsidR="00056B9F" w:rsidRPr="00E05EC9" w:rsidRDefault="00056B9F" w:rsidP="002740BD">
            <w:pPr>
              <w:rPr>
                <w:lang w:eastAsia="zh-CN"/>
              </w:rPr>
            </w:pPr>
          </w:p>
        </w:tc>
        <w:tc>
          <w:tcPr>
            <w:tcW w:w="742" w:type="dxa"/>
            <w:vAlign w:val="center"/>
            <w:hideMark/>
          </w:tcPr>
          <w:p w14:paraId="606BD1F0" w14:textId="77777777" w:rsidR="00056B9F" w:rsidRPr="00E05EC9" w:rsidRDefault="00056B9F" w:rsidP="002740BD">
            <w:pPr>
              <w:rPr>
                <w:bCs/>
                <w:lang w:eastAsia="zh-CN"/>
              </w:rPr>
            </w:pPr>
            <w:r w:rsidRPr="00E05EC9">
              <w:rPr>
                <w:lang w:eastAsia="zh-CN"/>
              </w:rPr>
              <w:t>Tilt 52</w:t>
            </w:r>
          </w:p>
        </w:tc>
        <w:tc>
          <w:tcPr>
            <w:tcW w:w="450" w:type="dxa"/>
            <w:vAlign w:val="center"/>
            <w:hideMark/>
          </w:tcPr>
          <w:p w14:paraId="2361D33C" w14:textId="77777777" w:rsidR="00056B9F" w:rsidRPr="00E05EC9" w:rsidRDefault="00056B9F" w:rsidP="002740BD">
            <w:pPr>
              <w:rPr>
                <w:bCs/>
                <w:lang w:eastAsia="zh-CN"/>
              </w:rPr>
            </w:pPr>
            <w:r w:rsidRPr="00E05EC9">
              <w:rPr>
                <w:lang w:eastAsia="zh-CN"/>
              </w:rPr>
              <w:t>52</w:t>
            </w:r>
          </w:p>
        </w:tc>
        <w:tc>
          <w:tcPr>
            <w:tcW w:w="638" w:type="dxa"/>
            <w:noWrap/>
            <w:vAlign w:val="center"/>
            <w:hideMark/>
          </w:tcPr>
          <w:p w14:paraId="7AF15F9D"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18EDFA6E" w14:textId="77777777" w:rsidR="00056B9F" w:rsidRPr="00E05EC9" w:rsidRDefault="00056B9F" w:rsidP="002740BD">
            <w:pPr>
              <w:rPr>
                <w:bCs/>
                <w:lang w:eastAsia="zh-CN"/>
              </w:rPr>
            </w:pPr>
            <w:r w:rsidRPr="00E05EC9">
              <w:rPr>
                <w:lang w:eastAsia="zh-CN"/>
              </w:rPr>
              <w:t>5.19</w:t>
            </w:r>
          </w:p>
        </w:tc>
        <w:tc>
          <w:tcPr>
            <w:tcW w:w="638" w:type="dxa"/>
            <w:noWrap/>
            <w:vAlign w:val="center"/>
            <w:hideMark/>
          </w:tcPr>
          <w:p w14:paraId="7CAD131E"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16C358D7"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5F33FC28" w14:textId="77777777" w:rsidR="00056B9F" w:rsidRPr="00E05EC9" w:rsidRDefault="00056B9F" w:rsidP="002740BD">
            <w:pPr>
              <w:rPr>
                <w:bCs/>
                <w:lang w:eastAsia="zh-CN"/>
              </w:rPr>
            </w:pPr>
            <w:r w:rsidRPr="00E05EC9">
              <w:rPr>
                <w:lang w:eastAsia="zh-CN"/>
              </w:rPr>
              <w:t>3.57</w:t>
            </w:r>
          </w:p>
        </w:tc>
        <w:tc>
          <w:tcPr>
            <w:tcW w:w="638" w:type="dxa"/>
            <w:noWrap/>
            <w:vAlign w:val="center"/>
            <w:hideMark/>
          </w:tcPr>
          <w:p w14:paraId="685D7261" w14:textId="77777777" w:rsidR="00056B9F" w:rsidRPr="00E05EC9" w:rsidRDefault="00056B9F" w:rsidP="002740BD">
            <w:pPr>
              <w:rPr>
                <w:bCs/>
                <w:lang w:eastAsia="zh-CN"/>
              </w:rPr>
            </w:pPr>
            <w:r w:rsidRPr="00E05EC9">
              <w:rPr>
                <w:lang w:eastAsia="zh-CN"/>
              </w:rPr>
              <w:t>3.21</w:t>
            </w:r>
          </w:p>
        </w:tc>
        <w:tc>
          <w:tcPr>
            <w:tcW w:w="638" w:type="dxa"/>
            <w:noWrap/>
            <w:vAlign w:val="center"/>
            <w:hideMark/>
          </w:tcPr>
          <w:p w14:paraId="63F9E9FF"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0592D806"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6D75FF5F" w14:textId="77777777" w:rsidR="00056B9F" w:rsidRPr="00E05EC9" w:rsidRDefault="00056B9F" w:rsidP="002740BD">
            <w:pPr>
              <w:rPr>
                <w:bCs/>
                <w:lang w:eastAsia="zh-CN"/>
              </w:rPr>
            </w:pPr>
            <w:r w:rsidRPr="00E05EC9">
              <w:rPr>
                <w:lang w:eastAsia="zh-CN"/>
              </w:rPr>
              <w:t>4.15</w:t>
            </w:r>
          </w:p>
        </w:tc>
        <w:tc>
          <w:tcPr>
            <w:tcW w:w="638" w:type="dxa"/>
            <w:noWrap/>
            <w:vAlign w:val="center"/>
            <w:hideMark/>
          </w:tcPr>
          <w:p w14:paraId="62D2CB42" w14:textId="77777777" w:rsidR="00056B9F" w:rsidRPr="00E05EC9" w:rsidRDefault="00056B9F" w:rsidP="002740BD">
            <w:pPr>
              <w:rPr>
                <w:bCs/>
                <w:lang w:eastAsia="zh-CN"/>
              </w:rPr>
            </w:pPr>
            <w:r w:rsidRPr="00E05EC9">
              <w:rPr>
                <w:lang w:eastAsia="zh-CN"/>
              </w:rPr>
              <w:t>4.5</w:t>
            </w:r>
          </w:p>
        </w:tc>
        <w:tc>
          <w:tcPr>
            <w:tcW w:w="638" w:type="dxa"/>
            <w:noWrap/>
            <w:vAlign w:val="center"/>
            <w:hideMark/>
          </w:tcPr>
          <w:p w14:paraId="4BCC849C" w14:textId="77777777" w:rsidR="00056B9F" w:rsidRPr="00E05EC9" w:rsidRDefault="00056B9F" w:rsidP="002740BD">
            <w:pPr>
              <w:rPr>
                <w:bCs/>
                <w:lang w:eastAsia="zh-CN"/>
              </w:rPr>
            </w:pPr>
            <w:r w:rsidRPr="00E05EC9">
              <w:rPr>
                <w:lang w:eastAsia="zh-CN"/>
              </w:rPr>
              <w:t>4.64</w:t>
            </w:r>
          </w:p>
        </w:tc>
        <w:tc>
          <w:tcPr>
            <w:tcW w:w="638" w:type="dxa"/>
            <w:noWrap/>
            <w:vAlign w:val="center"/>
            <w:hideMark/>
          </w:tcPr>
          <w:p w14:paraId="00082227" w14:textId="77777777" w:rsidR="00056B9F" w:rsidRPr="00E05EC9" w:rsidRDefault="00056B9F" w:rsidP="002740BD">
            <w:pPr>
              <w:rPr>
                <w:bCs/>
                <w:lang w:eastAsia="zh-CN"/>
              </w:rPr>
            </w:pPr>
            <w:r w:rsidRPr="00E05EC9">
              <w:rPr>
                <w:lang w:eastAsia="zh-CN"/>
              </w:rPr>
              <w:t>4.76</w:t>
            </w:r>
          </w:p>
        </w:tc>
        <w:tc>
          <w:tcPr>
            <w:tcW w:w="638" w:type="dxa"/>
            <w:noWrap/>
            <w:vAlign w:val="center"/>
            <w:hideMark/>
          </w:tcPr>
          <w:p w14:paraId="5312DE9A" w14:textId="77777777" w:rsidR="00056B9F" w:rsidRPr="00E05EC9" w:rsidRDefault="00056B9F" w:rsidP="002740BD">
            <w:pPr>
              <w:rPr>
                <w:bCs/>
                <w:lang w:eastAsia="zh-CN"/>
              </w:rPr>
            </w:pPr>
            <w:r w:rsidRPr="00E05EC9">
              <w:rPr>
                <w:lang w:eastAsia="zh-CN"/>
              </w:rPr>
              <w:t>4.27</w:t>
            </w:r>
          </w:p>
        </w:tc>
      </w:tr>
      <w:tr w:rsidR="00056B9F" w:rsidRPr="00E05EC9" w14:paraId="6DAB3FC5" w14:textId="77777777" w:rsidTr="00F23E32">
        <w:trPr>
          <w:cantSplit/>
          <w:trHeight w:val="292"/>
        </w:trPr>
        <w:tc>
          <w:tcPr>
            <w:tcW w:w="1240" w:type="dxa"/>
            <w:noWrap/>
            <w:vAlign w:val="bottom"/>
            <w:hideMark/>
          </w:tcPr>
          <w:p w14:paraId="1475D858" w14:textId="77777777" w:rsidR="00056B9F" w:rsidRPr="00E05EC9" w:rsidRDefault="00056B9F" w:rsidP="002740BD">
            <w:pPr>
              <w:rPr>
                <w:lang w:eastAsia="zh-CN"/>
              </w:rPr>
            </w:pPr>
          </w:p>
        </w:tc>
        <w:tc>
          <w:tcPr>
            <w:tcW w:w="742" w:type="dxa"/>
            <w:vAlign w:val="center"/>
            <w:hideMark/>
          </w:tcPr>
          <w:p w14:paraId="07F9553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034760D3"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645A2E74" w14:textId="77777777" w:rsidR="00056B9F" w:rsidRPr="00E05EC9" w:rsidRDefault="00056B9F" w:rsidP="002740BD">
            <w:pPr>
              <w:rPr>
                <w:bCs/>
                <w:lang w:eastAsia="zh-CN"/>
              </w:rPr>
            </w:pPr>
            <w:r w:rsidRPr="00E05EC9">
              <w:rPr>
                <w:lang w:eastAsia="zh-CN"/>
              </w:rPr>
              <w:t>2.61</w:t>
            </w:r>
          </w:p>
        </w:tc>
        <w:tc>
          <w:tcPr>
            <w:tcW w:w="638" w:type="dxa"/>
            <w:noWrap/>
            <w:vAlign w:val="center"/>
            <w:hideMark/>
          </w:tcPr>
          <w:p w14:paraId="72B513FF" w14:textId="77777777" w:rsidR="00056B9F" w:rsidRPr="00E05EC9" w:rsidRDefault="00056B9F" w:rsidP="002740BD">
            <w:pPr>
              <w:rPr>
                <w:bCs/>
                <w:lang w:eastAsia="zh-CN"/>
              </w:rPr>
            </w:pPr>
            <w:r w:rsidRPr="00E05EC9">
              <w:rPr>
                <w:lang w:eastAsia="zh-CN"/>
              </w:rPr>
              <w:t>2.99</w:t>
            </w:r>
          </w:p>
        </w:tc>
        <w:tc>
          <w:tcPr>
            <w:tcW w:w="638" w:type="dxa"/>
            <w:noWrap/>
            <w:vAlign w:val="center"/>
            <w:hideMark/>
          </w:tcPr>
          <w:p w14:paraId="27CD1825"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02241CAF"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3E6D25DD" w14:textId="77777777" w:rsidR="00056B9F" w:rsidRPr="00E05EC9" w:rsidRDefault="00056B9F" w:rsidP="002740BD">
            <w:pPr>
              <w:rPr>
                <w:bCs/>
                <w:lang w:eastAsia="zh-CN"/>
              </w:rPr>
            </w:pPr>
            <w:r w:rsidRPr="00E05EC9">
              <w:rPr>
                <w:lang w:eastAsia="zh-CN"/>
              </w:rPr>
              <w:t>3.11</w:t>
            </w:r>
          </w:p>
        </w:tc>
        <w:tc>
          <w:tcPr>
            <w:tcW w:w="638" w:type="dxa"/>
            <w:noWrap/>
            <w:vAlign w:val="center"/>
            <w:hideMark/>
          </w:tcPr>
          <w:p w14:paraId="7C526347" w14:textId="77777777" w:rsidR="00056B9F" w:rsidRPr="00E05EC9" w:rsidRDefault="00056B9F" w:rsidP="002740BD">
            <w:pPr>
              <w:rPr>
                <w:bCs/>
                <w:lang w:eastAsia="zh-CN"/>
              </w:rPr>
            </w:pPr>
            <w:r w:rsidRPr="00E05EC9">
              <w:rPr>
                <w:lang w:eastAsia="zh-CN"/>
              </w:rPr>
              <w:t>2.92</w:t>
            </w:r>
          </w:p>
        </w:tc>
        <w:tc>
          <w:tcPr>
            <w:tcW w:w="638" w:type="dxa"/>
            <w:noWrap/>
            <w:vAlign w:val="center"/>
            <w:hideMark/>
          </w:tcPr>
          <w:p w14:paraId="7FB7A362"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4303EBE6" w14:textId="77777777" w:rsidR="00056B9F" w:rsidRPr="00E05EC9" w:rsidRDefault="00056B9F" w:rsidP="002740BD">
            <w:pPr>
              <w:rPr>
                <w:bCs/>
                <w:lang w:eastAsia="zh-CN"/>
              </w:rPr>
            </w:pPr>
            <w:r w:rsidRPr="00E05EC9">
              <w:rPr>
                <w:lang w:eastAsia="zh-CN"/>
              </w:rPr>
              <w:t>3.08</w:t>
            </w:r>
          </w:p>
        </w:tc>
        <w:tc>
          <w:tcPr>
            <w:tcW w:w="638" w:type="dxa"/>
            <w:noWrap/>
            <w:vAlign w:val="center"/>
            <w:hideMark/>
          </w:tcPr>
          <w:p w14:paraId="087DB5CB" w14:textId="77777777" w:rsidR="00056B9F" w:rsidRPr="00E05EC9" w:rsidRDefault="00056B9F" w:rsidP="002740BD">
            <w:pPr>
              <w:rPr>
                <w:bCs/>
                <w:lang w:eastAsia="zh-CN"/>
              </w:rPr>
            </w:pPr>
            <w:r w:rsidRPr="00E05EC9">
              <w:rPr>
                <w:lang w:eastAsia="zh-CN"/>
              </w:rPr>
              <w:t>2.98</w:t>
            </w:r>
          </w:p>
        </w:tc>
        <w:tc>
          <w:tcPr>
            <w:tcW w:w="638" w:type="dxa"/>
            <w:noWrap/>
            <w:vAlign w:val="center"/>
            <w:hideMark/>
          </w:tcPr>
          <w:p w14:paraId="59B3DB0D" w14:textId="77777777" w:rsidR="00056B9F" w:rsidRPr="00E05EC9" w:rsidRDefault="00056B9F" w:rsidP="002740BD">
            <w:pPr>
              <w:rPr>
                <w:bCs/>
                <w:lang w:eastAsia="zh-CN"/>
              </w:rPr>
            </w:pPr>
            <w:r w:rsidRPr="00E05EC9">
              <w:rPr>
                <w:lang w:eastAsia="zh-CN"/>
              </w:rPr>
              <w:t>2.75</w:t>
            </w:r>
          </w:p>
        </w:tc>
        <w:tc>
          <w:tcPr>
            <w:tcW w:w="638" w:type="dxa"/>
            <w:noWrap/>
            <w:vAlign w:val="center"/>
            <w:hideMark/>
          </w:tcPr>
          <w:p w14:paraId="63E7654D"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3F26242C" w14:textId="77777777" w:rsidR="00056B9F" w:rsidRPr="00E05EC9" w:rsidRDefault="00056B9F" w:rsidP="002740BD">
            <w:pPr>
              <w:rPr>
                <w:bCs/>
                <w:lang w:eastAsia="zh-CN"/>
              </w:rPr>
            </w:pPr>
            <w:r w:rsidRPr="00E05EC9">
              <w:rPr>
                <w:lang w:eastAsia="zh-CN"/>
              </w:rPr>
              <w:t>2.48</w:t>
            </w:r>
          </w:p>
        </w:tc>
        <w:tc>
          <w:tcPr>
            <w:tcW w:w="638" w:type="dxa"/>
            <w:noWrap/>
            <w:vAlign w:val="center"/>
            <w:hideMark/>
          </w:tcPr>
          <w:p w14:paraId="354686B9" w14:textId="77777777" w:rsidR="00056B9F" w:rsidRPr="00E05EC9" w:rsidRDefault="00056B9F" w:rsidP="002740BD">
            <w:pPr>
              <w:rPr>
                <w:bCs/>
                <w:lang w:eastAsia="zh-CN"/>
              </w:rPr>
            </w:pPr>
            <w:r w:rsidRPr="00E05EC9">
              <w:rPr>
                <w:lang w:eastAsia="zh-CN"/>
              </w:rPr>
              <w:t>2.93</w:t>
            </w:r>
          </w:p>
        </w:tc>
      </w:tr>
      <w:tr w:rsidR="00056B9F" w:rsidRPr="00E05EC9" w14:paraId="3B97AC25" w14:textId="77777777" w:rsidTr="00F23E32">
        <w:trPr>
          <w:cantSplit/>
          <w:trHeight w:val="292"/>
        </w:trPr>
        <w:tc>
          <w:tcPr>
            <w:tcW w:w="1240" w:type="dxa"/>
            <w:noWrap/>
            <w:vAlign w:val="bottom"/>
            <w:hideMark/>
          </w:tcPr>
          <w:p w14:paraId="5DBA5D3A" w14:textId="77777777" w:rsidR="00056B9F" w:rsidRPr="00E05EC9" w:rsidRDefault="00056B9F" w:rsidP="002740BD">
            <w:pPr>
              <w:rPr>
                <w:bCs/>
                <w:lang w:eastAsia="zh-CN"/>
              </w:rPr>
            </w:pPr>
            <w:r w:rsidRPr="00E05EC9">
              <w:rPr>
                <w:lang w:eastAsia="zh-CN"/>
              </w:rPr>
              <w:t>Hobart</w:t>
            </w:r>
          </w:p>
        </w:tc>
        <w:tc>
          <w:tcPr>
            <w:tcW w:w="742" w:type="dxa"/>
            <w:vAlign w:val="center"/>
            <w:hideMark/>
          </w:tcPr>
          <w:p w14:paraId="5197733B"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3A2C6D42" w14:textId="77777777" w:rsidR="00056B9F" w:rsidRPr="00E05EC9" w:rsidRDefault="00056B9F" w:rsidP="002740BD">
            <w:pPr>
              <w:rPr>
                <w:lang w:eastAsia="zh-CN"/>
              </w:rPr>
            </w:pPr>
            <w:r w:rsidRPr="00E05EC9">
              <w:rPr>
                <w:lang w:eastAsia="zh-CN"/>
              </w:rPr>
              <w:t>0</w:t>
            </w:r>
          </w:p>
        </w:tc>
        <w:tc>
          <w:tcPr>
            <w:tcW w:w="638" w:type="dxa"/>
            <w:noWrap/>
            <w:vAlign w:val="center"/>
            <w:hideMark/>
          </w:tcPr>
          <w:p w14:paraId="55685A1D" w14:textId="77777777" w:rsidR="00056B9F" w:rsidRPr="00E05EC9" w:rsidRDefault="00056B9F" w:rsidP="002740BD">
            <w:pPr>
              <w:rPr>
                <w:bCs/>
                <w:lang w:eastAsia="zh-CN"/>
              </w:rPr>
            </w:pPr>
            <w:r w:rsidRPr="00E05EC9">
              <w:rPr>
                <w:lang w:eastAsia="zh-CN"/>
              </w:rPr>
              <w:t>5.78</w:t>
            </w:r>
          </w:p>
        </w:tc>
        <w:tc>
          <w:tcPr>
            <w:tcW w:w="638" w:type="dxa"/>
            <w:noWrap/>
            <w:vAlign w:val="center"/>
            <w:hideMark/>
          </w:tcPr>
          <w:p w14:paraId="1F55DBE9" w14:textId="77777777" w:rsidR="00056B9F" w:rsidRPr="00E05EC9" w:rsidRDefault="00056B9F" w:rsidP="002740BD">
            <w:pPr>
              <w:rPr>
                <w:bCs/>
                <w:lang w:eastAsia="zh-CN"/>
              </w:rPr>
            </w:pPr>
            <w:r w:rsidRPr="00E05EC9">
              <w:rPr>
                <w:lang w:eastAsia="zh-CN"/>
              </w:rPr>
              <w:t>5.18</w:t>
            </w:r>
          </w:p>
        </w:tc>
        <w:tc>
          <w:tcPr>
            <w:tcW w:w="638" w:type="dxa"/>
            <w:noWrap/>
            <w:vAlign w:val="center"/>
            <w:hideMark/>
          </w:tcPr>
          <w:p w14:paraId="3BE23729" w14:textId="77777777" w:rsidR="00056B9F" w:rsidRPr="00E05EC9" w:rsidRDefault="00056B9F" w:rsidP="002740BD">
            <w:pPr>
              <w:rPr>
                <w:bCs/>
                <w:lang w:eastAsia="zh-CN"/>
              </w:rPr>
            </w:pPr>
            <w:r w:rsidRPr="00E05EC9">
              <w:rPr>
                <w:lang w:eastAsia="zh-CN"/>
              </w:rPr>
              <w:t>3.92</w:t>
            </w:r>
          </w:p>
        </w:tc>
        <w:tc>
          <w:tcPr>
            <w:tcW w:w="638" w:type="dxa"/>
            <w:noWrap/>
            <w:vAlign w:val="center"/>
            <w:hideMark/>
          </w:tcPr>
          <w:p w14:paraId="706AFE9A" w14:textId="77777777" w:rsidR="00056B9F" w:rsidRPr="00E05EC9" w:rsidRDefault="00056B9F" w:rsidP="002740BD">
            <w:pPr>
              <w:rPr>
                <w:bCs/>
                <w:lang w:eastAsia="zh-CN"/>
              </w:rPr>
            </w:pPr>
            <w:r w:rsidRPr="00E05EC9">
              <w:rPr>
                <w:lang w:eastAsia="zh-CN"/>
              </w:rPr>
              <w:t>2.61</w:t>
            </w:r>
          </w:p>
        </w:tc>
        <w:tc>
          <w:tcPr>
            <w:tcW w:w="638" w:type="dxa"/>
            <w:noWrap/>
            <w:vAlign w:val="center"/>
            <w:hideMark/>
          </w:tcPr>
          <w:p w14:paraId="53B64A90" w14:textId="77777777" w:rsidR="00056B9F" w:rsidRPr="00E05EC9" w:rsidRDefault="00056B9F" w:rsidP="002740BD">
            <w:pPr>
              <w:rPr>
                <w:bCs/>
                <w:lang w:eastAsia="zh-CN"/>
              </w:rPr>
            </w:pPr>
            <w:r w:rsidRPr="00E05EC9">
              <w:rPr>
                <w:lang w:eastAsia="zh-CN"/>
              </w:rPr>
              <w:t>1.8</w:t>
            </w:r>
          </w:p>
        </w:tc>
        <w:tc>
          <w:tcPr>
            <w:tcW w:w="638" w:type="dxa"/>
            <w:noWrap/>
            <w:vAlign w:val="center"/>
            <w:hideMark/>
          </w:tcPr>
          <w:p w14:paraId="13575074" w14:textId="77777777" w:rsidR="00056B9F" w:rsidRPr="00E05EC9" w:rsidRDefault="00056B9F" w:rsidP="002740BD">
            <w:pPr>
              <w:rPr>
                <w:bCs/>
                <w:lang w:eastAsia="zh-CN"/>
              </w:rPr>
            </w:pPr>
            <w:r w:rsidRPr="00E05EC9">
              <w:rPr>
                <w:lang w:eastAsia="zh-CN"/>
              </w:rPr>
              <w:t>1.46</w:t>
            </w:r>
          </w:p>
        </w:tc>
        <w:tc>
          <w:tcPr>
            <w:tcW w:w="638" w:type="dxa"/>
            <w:noWrap/>
            <w:vAlign w:val="center"/>
            <w:hideMark/>
          </w:tcPr>
          <w:p w14:paraId="17B63953" w14:textId="77777777" w:rsidR="00056B9F" w:rsidRPr="00E05EC9" w:rsidRDefault="00056B9F" w:rsidP="002740BD">
            <w:pPr>
              <w:rPr>
                <w:bCs/>
                <w:lang w:eastAsia="zh-CN"/>
              </w:rPr>
            </w:pPr>
            <w:r w:rsidRPr="00E05EC9">
              <w:rPr>
                <w:lang w:eastAsia="zh-CN"/>
              </w:rPr>
              <w:t>1.62</w:t>
            </w:r>
          </w:p>
        </w:tc>
        <w:tc>
          <w:tcPr>
            <w:tcW w:w="638" w:type="dxa"/>
            <w:noWrap/>
            <w:vAlign w:val="center"/>
            <w:hideMark/>
          </w:tcPr>
          <w:p w14:paraId="44C1EE0F" w14:textId="77777777" w:rsidR="00056B9F" w:rsidRPr="00E05EC9" w:rsidRDefault="00056B9F" w:rsidP="002740BD">
            <w:pPr>
              <w:rPr>
                <w:bCs/>
                <w:lang w:eastAsia="zh-CN"/>
              </w:rPr>
            </w:pPr>
            <w:r w:rsidRPr="00E05EC9">
              <w:rPr>
                <w:lang w:eastAsia="zh-CN"/>
              </w:rPr>
              <w:t>2.33</w:t>
            </w:r>
          </w:p>
        </w:tc>
        <w:tc>
          <w:tcPr>
            <w:tcW w:w="638" w:type="dxa"/>
            <w:noWrap/>
            <w:vAlign w:val="center"/>
            <w:hideMark/>
          </w:tcPr>
          <w:p w14:paraId="5ED6852C"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66BFCD03"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6728D8BC"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250F8CAD" w14:textId="77777777" w:rsidR="00056B9F" w:rsidRPr="00E05EC9" w:rsidRDefault="00056B9F" w:rsidP="002740BD">
            <w:pPr>
              <w:rPr>
                <w:lang w:eastAsia="zh-CN"/>
              </w:rPr>
            </w:pPr>
            <w:r w:rsidRPr="00E05EC9">
              <w:rPr>
                <w:lang w:eastAsia="zh-CN"/>
              </w:rPr>
              <w:t>6</w:t>
            </w:r>
          </w:p>
        </w:tc>
        <w:tc>
          <w:tcPr>
            <w:tcW w:w="638" w:type="dxa"/>
            <w:noWrap/>
            <w:vAlign w:val="center"/>
            <w:hideMark/>
          </w:tcPr>
          <w:p w14:paraId="60947D4C" w14:textId="77777777" w:rsidR="00056B9F" w:rsidRPr="00E05EC9" w:rsidRDefault="00056B9F" w:rsidP="002740BD">
            <w:pPr>
              <w:rPr>
                <w:bCs/>
                <w:lang w:eastAsia="zh-CN"/>
              </w:rPr>
            </w:pPr>
            <w:r w:rsidRPr="00E05EC9">
              <w:rPr>
                <w:lang w:eastAsia="zh-CN"/>
              </w:rPr>
              <w:t>3.68</w:t>
            </w:r>
          </w:p>
        </w:tc>
      </w:tr>
      <w:tr w:rsidR="00056B9F" w:rsidRPr="00E05EC9" w14:paraId="32F4230E" w14:textId="77777777" w:rsidTr="00F23E32">
        <w:trPr>
          <w:cantSplit/>
          <w:trHeight w:val="292"/>
        </w:trPr>
        <w:tc>
          <w:tcPr>
            <w:tcW w:w="1240" w:type="dxa"/>
            <w:noWrap/>
            <w:vAlign w:val="bottom"/>
            <w:hideMark/>
          </w:tcPr>
          <w:p w14:paraId="44B3D19F" w14:textId="77777777" w:rsidR="00056B9F" w:rsidRPr="00E05EC9" w:rsidRDefault="00056B9F" w:rsidP="002740BD">
            <w:pPr>
              <w:rPr>
                <w:lang w:eastAsia="zh-CN"/>
              </w:rPr>
            </w:pPr>
          </w:p>
        </w:tc>
        <w:tc>
          <w:tcPr>
            <w:tcW w:w="742" w:type="dxa"/>
            <w:vAlign w:val="center"/>
            <w:hideMark/>
          </w:tcPr>
          <w:p w14:paraId="417D93DC"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099E2343"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12BB67A2"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3A835E5C" w14:textId="77777777" w:rsidR="00056B9F" w:rsidRPr="00E05EC9" w:rsidRDefault="00056B9F" w:rsidP="002740BD">
            <w:pPr>
              <w:rPr>
                <w:bCs/>
                <w:lang w:eastAsia="zh-CN"/>
              </w:rPr>
            </w:pPr>
            <w:r w:rsidRPr="00E05EC9">
              <w:rPr>
                <w:lang w:eastAsia="zh-CN"/>
              </w:rPr>
              <w:t>5.4</w:t>
            </w:r>
          </w:p>
        </w:tc>
        <w:tc>
          <w:tcPr>
            <w:tcW w:w="638" w:type="dxa"/>
            <w:noWrap/>
            <w:vAlign w:val="center"/>
            <w:hideMark/>
          </w:tcPr>
          <w:p w14:paraId="5CC7C537" w14:textId="77777777" w:rsidR="00056B9F" w:rsidRPr="00E05EC9" w:rsidRDefault="00056B9F" w:rsidP="002740BD">
            <w:pPr>
              <w:rPr>
                <w:bCs/>
                <w:lang w:eastAsia="zh-CN"/>
              </w:rPr>
            </w:pPr>
            <w:r w:rsidRPr="00E05EC9">
              <w:rPr>
                <w:lang w:eastAsia="zh-CN"/>
              </w:rPr>
              <w:t>4.51</w:t>
            </w:r>
          </w:p>
        </w:tc>
        <w:tc>
          <w:tcPr>
            <w:tcW w:w="638" w:type="dxa"/>
            <w:noWrap/>
            <w:vAlign w:val="center"/>
            <w:hideMark/>
          </w:tcPr>
          <w:p w14:paraId="76E5A7FE"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636AB362" w14:textId="77777777" w:rsidR="00056B9F" w:rsidRPr="00E05EC9" w:rsidRDefault="00056B9F" w:rsidP="002740BD">
            <w:pPr>
              <w:rPr>
                <w:bCs/>
                <w:lang w:eastAsia="zh-CN"/>
              </w:rPr>
            </w:pPr>
            <w:r w:rsidRPr="00E05EC9">
              <w:rPr>
                <w:lang w:eastAsia="zh-CN"/>
              </w:rPr>
              <w:t>2.71</w:t>
            </w:r>
          </w:p>
        </w:tc>
        <w:tc>
          <w:tcPr>
            <w:tcW w:w="638" w:type="dxa"/>
            <w:noWrap/>
            <w:vAlign w:val="center"/>
            <w:hideMark/>
          </w:tcPr>
          <w:p w14:paraId="0F70970A" w14:textId="77777777" w:rsidR="00056B9F" w:rsidRPr="00E05EC9" w:rsidRDefault="00056B9F" w:rsidP="002740BD">
            <w:pPr>
              <w:rPr>
                <w:bCs/>
                <w:lang w:eastAsia="zh-CN"/>
              </w:rPr>
            </w:pPr>
            <w:r w:rsidRPr="00E05EC9">
              <w:rPr>
                <w:lang w:eastAsia="zh-CN"/>
              </w:rPr>
              <w:t>2.44</w:t>
            </w:r>
          </w:p>
        </w:tc>
        <w:tc>
          <w:tcPr>
            <w:tcW w:w="638" w:type="dxa"/>
            <w:noWrap/>
            <w:vAlign w:val="center"/>
            <w:hideMark/>
          </w:tcPr>
          <w:p w14:paraId="6D5F0557" w14:textId="77777777" w:rsidR="00056B9F" w:rsidRPr="00E05EC9" w:rsidRDefault="00056B9F" w:rsidP="002740BD">
            <w:pPr>
              <w:rPr>
                <w:bCs/>
                <w:lang w:eastAsia="zh-CN"/>
              </w:rPr>
            </w:pPr>
            <w:r w:rsidRPr="00E05EC9">
              <w:rPr>
                <w:lang w:eastAsia="zh-CN"/>
              </w:rPr>
              <w:t>2.59</w:t>
            </w:r>
          </w:p>
        </w:tc>
        <w:tc>
          <w:tcPr>
            <w:tcW w:w="638" w:type="dxa"/>
            <w:noWrap/>
            <w:vAlign w:val="center"/>
            <w:hideMark/>
          </w:tcPr>
          <w:p w14:paraId="715CC8F9" w14:textId="77777777" w:rsidR="00056B9F" w:rsidRPr="00E05EC9" w:rsidRDefault="00056B9F" w:rsidP="002740BD">
            <w:pPr>
              <w:rPr>
                <w:bCs/>
                <w:lang w:eastAsia="zh-CN"/>
              </w:rPr>
            </w:pPr>
            <w:r w:rsidRPr="00E05EC9">
              <w:rPr>
                <w:lang w:eastAsia="zh-CN"/>
              </w:rPr>
              <w:t>3.23</w:t>
            </w:r>
          </w:p>
        </w:tc>
        <w:tc>
          <w:tcPr>
            <w:tcW w:w="638" w:type="dxa"/>
            <w:noWrap/>
            <w:vAlign w:val="center"/>
            <w:hideMark/>
          </w:tcPr>
          <w:p w14:paraId="0F96E7BB"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2B449A5F" w14:textId="77777777" w:rsidR="00056B9F" w:rsidRPr="00E05EC9" w:rsidRDefault="00056B9F" w:rsidP="002740BD">
            <w:pPr>
              <w:rPr>
                <w:bCs/>
                <w:lang w:eastAsia="zh-CN"/>
              </w:rPr>
            </w:pPr>
            <w:r w:rsidRPr="00E05EC9">
              <w:rPr>
                <w:lang w:eastAsia="zh-CN"/>
              </w:rPr>
              <w:t>4.94</w:t>
            </w:r>
          </w:p>
        </w:tc>
        <w:tc>
          <w:tcPr>
            <w:tcW w:w="638" w:type="dxa"/>
            <w:noWrap/>
            <w:vAlign w:val="center"/>
            <w:hideMark/>
          </w:tcPr>
          <w:p w14:paraId="01E2F326" w14:textId="77777777" w:rsidR="00056B9F" w:rsidRPr="00E05EC9" w:rsidRDefault="00056B9F" w:rsidP="002740BD">
            <w:pPr>
              <w:rPr>
                <w:bCs/>
                <w:lang w:eastAsia="zh-CN"/>
              </w:rPr>
            </w:pPr>
            <w:r w:rsidRPr="00E05EC9">
              <w:rPr>
                <w:lang w:eastAsia="zh-CN"/>
              </w:rPr>
              <w:t>5.49</w:t>
            </w:r>
          </w:p>
        </w:tc>
        <w:tc>
          <w:tcPr>
            <w:tcW w:w="638" w:type="dxa"/>
            <w:noWrap/>
            <w:vAlign w:val="center"/>
            <w:hideMark/>
          </w:tcPr>
          <w:p w14:paraId="7A96BAF7" w14:textId="77777777" w:rsidR="00056B9F" w:rsidRPr="00E05EC9" w:rsidRDefault="00056B9F" w:rsidP="002740BD">
            <w:pPr>
              <w:rPr>
                <w:bCs/>
                <w:lang w:eastAsia="zh-CN"/>
              </w:rPr>
            </w:pPr>
            <w:r w:rsidRPr="00E05EC9">
              <w:rPr>
                <w:lang w:eastAsia="zh-CN"/>
              </w:rPr>
              <w:t>5.72</w:t>
            </w:r>
          </w:p>
        </w:tc>
        <w:tc>
          <w:tcPr>
            <w:tcW w:w="638" w:type="dxa"/>
            <w:noWrap/>
            <w:vAlign w:val="center"/>
            <w:hideMark/>
          </w:tcPr>
          <w:p w14:paraId="038F7E7D" w14:textId="77777777" w:rsidR="00056B9F" w:rsidRPr="00E05EC9" w:rsidRDefault="00056B9F" w:rsidP="002740BD">
            <w:pPr>
              <w:rPr>
                <w:bCs/>
                <w:lang w:eastAsia="zh-CN"/>
              </w:rPr>
            </w:pPr>
            <w:r w:rsidRPr="00E05EC9">
              <w:rPr>
                <w:lang w:eastAsia="zh-CN"/>
              </w:rPr>
              <w:t>4.18</w:t>
            </w:r>
          </w:p>
        </w:tc>
      </w:tr>
      <w:tr w:rsidR="00056B9F" w:rsidRPr="00E05EC9" w14:paraId="415CB0E0" w14:textId="77777777" w:rsidTr="00F23E32">
        <w:trPr>
          <w:cantSplit/>
          <w:trHeight w:val="292"/>
        </w:trPr>
        <w:tc>
          <w:tcPr>
            <w:tcW w:w="1240" w:type="dxa"/>
            <w:noWrap/>
            <w:vAlign w:val="bottom"/>
            <w:hideMark/>
          </w:tcPr>
          <w:p w14:paraId="5AF198EA" w14:textId="77777777" w:rsidR="00056B9F" w:rsidRPr="00E05EC9" w:rsidRDefault="00056B9F" w:rsidP="002740BD">
            <w:pPr>
              <w:rPr>
                <w:lang w:eastAsia="zh-CN"/>
              </w:rPr>
            </w:pPr>
          </w:p>
        </w:tc>
        <w:tc>
          <w:tcPr>
            <w:tcW w:w="742" w:type="dxa"/>
            <w:vAlign w:val="center"/>
            <w:hideMark/>
          </w:tcPr>
          <w:p w14:paraId="01843821" w14:textId="77777777" w:rsidR="00056B9F" w:rsidRPr="00E05EC9" w:rsidRDefault="00056B9F" w:rsidP="002740BD">
            <w:pPr>
              <w:rPr>
                <w:bCs/>
                <w:lang w:eastAsia="zh-CN"/>
              </w:rPr>
            </w:pPr>
            <w:r w:rsidRPr="00E05EC9">
              <w:rPr>
                <w:lang w:eastAsia="zh-CN"/>
              </w:rPr>
              <w:t>Tilt 42</w:t>
            </w:r>
          </w:p>
        </w:tc>
        <w:tc>
          <w:tcPr>
            <w:tcW w:w="450" w:type="dxa"/>
            <w:vAlign w:val="center"/>
            <w:hideMark/>
          </w:tcPr>
          <w:p w14:paraId="486A0BC6"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27529734"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267F76E4"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0300C9DF" w14:textId="77777777" w:rsidR="00056B9F" w:rsidRPr="00E05EC9" w:rsidRDefault="00056B9F" w:rsidP="002740BD">
            <w:pPr>
              <w:rPr>
                <w:bCs/>
                <w:lang w:eastAsia="zh-CN"/>
              </w:rPr>
            </w:pPr>
            <w:r w:rsidRPr="00E05EC9">
              <w:rPr>
                <w:lang w:eastAsia="zh-CN"/>
              </w:rPr>
              <w:t>4.52</w:t>
            </w:r>
          </w:p>
        </w:tc>
        <w:tc>
          <w:tcPr>
            <w:tcW w:w="638" w:type="dxa"/>
            <w:noWrap/>
            <w:vAlign w:val="center"/>
            <w:hideMark/>
          </w:tcPr>
          <w:p w14:paraId="504D1699" w14:textId="77777777" w:rsidR="00056B9F" w:rsidRPr="00E05EC9" w:rsidRDefault="00056B9F" w:rsidP="002740BD">
            <w:pPr>
              <w:rPr>
                <w:bCs/>
                <w:lang w:eastAsia="zh-CN"/>
              </w:rPr>
            </w:pPr>
            <w:r w:rsidRPr="00E05EC9">
              <w:rPr>
                <w:lang w:eastAsia="zh-CN"/>
              </w:rPr>
              <w:t>3.58</w:t>
            </w:r>
          </w:p>
        </w:tc>
        <w:tc>
          <w:tcPr>
            <w:tcW w:w="638" w:type="dxa"/>
            <w:noWrap/>
            <w:vAlign w:val="center"/>
            <w:hideMark/>
          </w:tcPr>
          <w:p w14:paraId="3868DA54"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298CA4D4"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139C2A77" w14:textId="77777777" w:rsidR="00056B9F" w:rsidRPr="00E05EC9" w:rsidRDefault="00056B9F" w:rsidP="002740BD">
            <w:pPr>
              <w:rPr>
                <w:bCs/>
                <w:lang w:eastAsia="zh-CN"/>
              </w:rPr>
            </w:pPr>
            <w:r w:rsidRPr="00E05EC9">
              <w:rPr>
                <w:lang w:eastAsia="zh-CN"/>
              </w:rPr>
              <w:t>2.95</w:t>
            </w:r>
          </w:p>
        </w:tc>
        <w:tc>
          <w:tcPr>
            <w:tcW w:w="638" w:type="dxa"/>
            <w:noWrap/>
            <w:vAlign w:val="center"/>
            <w:hideMark/>
          </w:tcPr>
          <w:p w14:paraId="6915DBB6" w14:textId="77777777" w:rsidR="00056B9F" w:rsidRPr="00E05EC9" w:rsidRDefault="00056B9F" w:rsidP="002740BD">
            <w:pPr>
              <w:rPr>
                <w:bCs/>
                <w:lang w:eastAsia="zh-CN"/>
              </w:rPr>
            </w:pPr>
            <w:r w:rsidRPr="00E05EC9">
              <w:rPr>
                <w:lang w:eastAsia="zh-CN"/>
              </w:rPr>
              <w:t>3.5</w:t>
            </w:r>
          </w:p>
        </w:tc>
        <w:tc>
          <w:tcPr>
            <w:tcW w:w="638" w:type="dxa"/>
            <w:noWrap/>
            <w:vAlign w:val="center"/>
            <w:hideMark/>
          </w:tcPr>
          <w:p w14:paraId="069AD613" w14:textId="77777777" w:rsidR="00056B9F" w:rsidRPr="00E05EC9" w:rsidRDefault="00056B9F" w:rsidP="002740BD">
            <w:pPr>
              <w:rPr>
                <w:bCs/>
                <w:lang w:eastAsia="zh-CN"/>
              </w:rPr>
            </w:pPr>
            <w:r w:rsidRPr="00E05EC9">
              <w:rPr>
                <w:lang w:eastAsia="zh-CN"/>
              </w:rPr>
              <w:t>4.17</w:t>
            </w:r>
          </w:p>
        </w:tc>
        <w:tc>
          <w:tcPr>
            <w:tcW w:w="638" w:type="dxa"/>
            <w:noWrap/>
            <w:vAlign w:val="center"/>
            <w:hideMark/>
          </w:tcPr>
          <w:p w14:paraId="7D133B2A"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65D1B729" w14:textId="77777777" w:rsidR="00056B9F" w:rsidRPr="00E05EC9" w:rsidRDefault="00056B9F" w:rsidP="002740BD">
            <w:pPr>
              <w:rPr>
                <w:bCs/>
                <w:lang w:eastAsia="zh-CN"/>
              </w:rPr>
            </w:pPr>
            <w:r w:rsidRPr="00E05EC9">
              <w:rPr>
                <w:lang w:eastAsia="zh-CN"/>
              </w:rPr>
              <w:t>5.12</w:t>
            </w:r>
          </w:p>
        </w:tc>
        <w:tc>
          <w:tcPr>
            <w:tcW w:w="638" w:type="dxa"/>
            <w:noWrap/>
            <w:vAlign w:val="center"/>
            <w:hideMark/>
          </w:tcPr>
          <w:p w14:paraId="396C984E"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161BBE35" w14:textId="77777777" w:rsidR="00056B9F" w:rsidRPr="00E05EC9" w:rsidRDefault="00056B9F" w:rsidP="002740BD">
            <w:pPr>
              <w:rPr>
                <w:bCs/>
                <w:lang w:eastAsia="zh-CN"/>
              </w:rPr>
            </w:pPr>
            <w:r w:rsidRPr="00E05EC9">
              <w:rPr>
                <w:lang w:eastAsia="zh-CN"/>
              </w:rPr>
              <w:t>4.17</w:t>
            </w:r>
          </w:p>
        </w:tc>
      </w:tr>
      <w:tr w:rsidR="00056B9F" w:rsidRPr="00E05EC9" w14:paraId="2BF6C20E" w14:textId="77777777" w:rsidTr="00F23E32">
        <w:trPr>
          <w:cantSplit/>
          <w:trHeight w:val="292"/>
        </w:trPr>
        <w:tc>
          <w:tcPr>
            <w:tcW w:w="1240" w:type="dxa"/>
            <w:noWrap/>
            <w:vAlign w:val="bottom"/>
            <w:hideMark/>
          </w:tcPr>
          <w:p w14:paraId="1BFA4F01" w14:textId="77777777" w:rsidR="00056B9F" w:rsidRPr="00E05EC9" w:rsidRDefault="00056B9F" w:rsidP="002740BD">
            <w:pPr>
              <w:rPr>
                <w:lang w:eastAsia="zh-CN"/>
              </w:rPr>
            </w:pPr>
          </w:p>
        </w:tc>
        <w:tc>
          <w:tcPr>
            <w:tcW w:w="742" w:type="dxa"/>
            <w:vAlign w:val="center"/>
            <w:hideMark/>
          </w:tcPr>
          <w:p w14:paraId="6CB593BB" w14:textId="77777777" w:rsidR="00056B9F" w:rsidRPr="00E05EC9" w:rsidRDefault="00056B9F" w:rsidP="002740BD">
            <w:pPr>
              <w:rPr>
                <w:bCs/>
                <w:lang w:eastAsia="zh-CN"/>
              </w:rPr>
            </w:pPr>
            <w:r w:rsidRPr="00E05EC9">
              <w:rPr>
                <w:lang w:eastAsia="zh-CN"/>
              </w:rPr>
              <w:t>Tilt 57</w:t>
            </w:r>
          </w:p>
        </w:tc>
        <w:tc>
          <w:tcPr>
            <w:tcW w:w="450" w:type="dxa"/>
            <w:vAlign w:val="center"/>
            <w:hideMark/>
          </w:tcPr>
          <w:p w14:paraId="0CF159E2" w14:textId="77777777" w:rsidR="00056B9F" w:rsidRPr="00E05EC9" w:rsidRDefault="00056B9F" w:rsidP="002740BD">
            <w:pPr>
              <w:rPr>
                <w:bCs/>
                <w:lang w:eastAsia="zh-CN"/>
              </w:rPr>
            </w:pPr>
            <w:r w:rsidRPr="00E05EC9">
              <w:rPr>
                <w:lang w:eastAsia="zh-CN"/>
              </w:rPr>
              <w:t>57</w:t>
            </w:r>
          </w:p>
        </w:tc>
        <w:tc>
          <w:tcPr>
            <w:tcW w:w="638" w:type="dxa"/>
            <w:noWrap/>
            <w:vAlign w:val="center"/>
            <w:hideMark/>
          </w:tcPr>
          <w:p w14:paraId="2211EAC7" w14:textId="77777777" w:rsidR="00056B9F" w:rsidRPr="00E05EC9" w:rsidRDefault="00056B9F" w:rsidP="002740BD">
            <w:pPr>
              <w:rPr>
                <w:bCs/>
                <w:lang w:eastAsia="zh-CN"/>
              </w:rPr>
            </w:pPr>
            <w:r w:rsidRPr="00E05EC9">
              <w:rPr>
                <w:lang w:eastAsia="zh-CN"/>
              </w:rPr>
              <w:t>4.59</w:t>
            </w:r>
          </w:p>
        </w:tc>
        <w:tc>
          <w:tcPr>
            <w:tcW w:w="638" w:type="dxa"/>
            <w:noWrap/>
            <w:vAlign w:val="center"/>
            <w:hideMark/>
          </w:tcPr>
          <w:p w14:paraId="24688632" w14:textId="77777777" w:rsidR="00056B9F" w:rsidRPr="00E05EC9" w:rsidRDefault="00056B9F" w:rsidP="002740BD">
            <w:pPr>
              <w:rPr>
                <w:bCs/>
                <w:lang w:eastAsia="zh-CN"/>
              </w:rPr>
            </w:pPr>
            <w:r w:rsidRPr="00E05EC9">
              <w:rPr>
                <w:lang w:eastAsia="zh-CN"/>
              </w:rPr>
              <w:t>4.67</w:t>
            </w:r>
          </w:p>
        </w:tc>
        <w:tc>
          <w:tcPr>
            <w:tcW w:w="638" w:type="dxa"/>
            <w:noWrap/>
            <w:vAlign w:val="center"/>
            <w:hideMark/>
          </w:tcPr>
          <w:p w14:paraId="58F104F4"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3157E7D9" w14:textId="77777777" w:rsidR="00056B9F" w:rsidRPr="00E05EC9" w:rsidRDefault="00056B9F" w:rsidP="002740BD">
            <w:pPr>
              <w:rPr>
                <w:bCs/>
                <w:lang w:eastAsia="zh-CN"/>
              </w:rPr>
            </w:pPr>
            <w:r w:rsidRPr="00E05EC9">
              <w:rPr>
                <w:lang w:eastAsia="zh-CN"/>
              </w:rPr>
              <w:t>3.59</w:t>
            </w:r>
          </w:p>
        </w:tc>
        <w:tc>
          <w:tcPr>
            <w:tcW w:w="638" w:type="dxa"/>
            <w:noWrap/>
            <w:vAlign w:val="center"/>
            <w:hideMark/>
          </w:tcPr>
          <w:p w14:paraId="14663631" w14:textId="77777777" w:rsidR="00056B9F" w:rsidRPr="00E05EC9" w:rsidRDefault="00056B9F" w:rsidP="002740BD">
            <w:pPr>
              <w:rPr>
                <w:bCs/>
                <w:lang w:eastAsia="zh-CN"/>
              </w:rPr>
            </w:pPr>
            <w:r w:rsidRPr="00E05EC9">
              <w:rPr>
                <w:lang w:eastAsia="zh-CN"/>
              </w:rPr>
              <w:t>3.16</w:t>
            </w:r>
          </w:p>
        </w:tc>
        <w:tc>
          <w:tcPr>
            <w:tcW w:w="638" w:type="dxa"/>
            <w:noWrap/>
            <w:vAlign w:val="center"/>
            <w:hideMark/>
          </w:tcPr>
          <w:p w14:paraId="3039BEC8"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3258D559" w14:textId="77777777" w:rsidR="00056B9F" w:rsidRPr="00E05EC9" w:rsidRDefault="00056B9F" w:rsidP="002740BD">
            <w:pPr>
              <w:rPr>
                <w:bCs/>
                <w:lang w:eastAsia="zh-CN"/>
              </w:rPr>
            </w:pPr>
            <w:r w:rsidRPr="00E05EC9">
              <w:rPr>
                <w:lang w:eastAsia="zh-CN"/>
              </w:rPr>
              <w:t>3.13</w:t>
            </w:r>
          </w:p>
        </w:tc>
        <w:tc>
          <w:tcPr>
            <w:tcW w:w="638" w:type="dxa"/>
            <w:noWrap/>
            <w:vAlign w:val="center"/>
            <w:hideMark/>
          </w:tcPr>
          <w:p w14:paraId="14FD973E" w14:textId="77777777" w:rsidR="00056B9F" w:rsidRPr="00E05EC9" w:rsidRDefault="00056B9F" w:rsidP="002740BD">
            <w:pPr>
              <w:rPr>
                <w:bCs/>
                <w:lang w:eastAsia="zh-CN"/>
              </w:rPr>
            </w:pPr>
            <w:r w:rsidRPr="00E05EC9">
              <w:rPr>
                <w:lang w:eastAsia="zh-CN"/>
              </w:rPr>
              <w:t>3.58</w:t>
            </w:r>
          </w:p>
        </w:tc>
        <w:tc>
          <w:tcPr>
            <w:tcW w:w="638" w:type="dxa"/>
            <w:noWrap/>
            <w:vAlign w:val="center"/>
            <w:hideMark/>
          </w:tcPr>
          <w:p w14:paraId="5F9FEC2E" w14:textId="77777777" w:rsidR="00056B9F" w:rsidRPr="00E05EC9" w:rsidRDefault="00056B9F" w:rsidP="002740BD">
            <w:pPr>
              <w:rPr>
                <w:bCs/>
                <w:lang w:eastAsia="zh-CN"/>
              </w:rPr>
            </w:pPr>
            <w:r w:rsidRPr="00E05EC9">
              <w:rPr>
                <w:lang w:eastAsia="zh-CN"/>
              </w:rPr>
              <w:t>4.06</w:t>
            </w:r>
          </w:p>
        </w:tc>
        <w:tc>
          <w:tcPr>
            <w:tcW w:w="638" w:type="dxa"/>
            <w:noWrap/>
            <w:vAlign w:val="center"/>
            <w:hideMark/>
          </w:tcPr>
          <w:p w14:paraId="15348591" w14:textId="77777777" w:rsidR="00056B9F" w:rsidRPr="00E05EC9" w:rsidRDefault="00056B9F" w:rsidP="002740BD">
            <w:pPr>
              <w:rPr>
                <w:bCs/>
                <w:lang w:eastAsia="zh-CN"/>
              </w:rPr>
            </w:pPr>
            <w:r w:rsidRPr="00E05EC9">
              <w:rPr>
                <w:lang w:eastAsia="zh-CN"/>
              </w:rPr>
              <w:t>4.4</w:t>
            </w:r>
          </w:p>
        </w:tc>
        <w:tc>
          <w:tcPr>
            <w:tcW w:w="638" w:type="dxa"/>
            <w:noWrap/>
            <w:vAlign w:val="center"/>
            <w:hideMark/>
          </w:tcPr>
          <w:p w14:paraId="1AF4D1E3" w14:textId="77777777" w:rsidR="00056B9F" w:rsidRPr="00E05EC9" w:rsidRDefault="00056B9F" w:rsidP="002740BD">
            <w:pPr>
              <w:rPr>
                <w:bCs/>
                <w:lang w:eastAsia="zh-CN"/>
              </w:rPr>
            </w:pPr>
            <w:r w:rsidRPr="00E05EC9">
              <w:rPr>
                <w:lang w:eastAsia="zh-CN"/>
              </w:rPr>
              <w:t>4.51</w:t>
            </w:r>
          </w:p>
        </w:tc>
        <w:tc>
          <w:tcPr>
            <w:tcW w:w="638" w:type="dxa"/>
            <w:noWrap/>
            <w:vAlign w:val="center"/>
            <w:hideMark/>
          </w:tcPr>
          <w:p w14:paraId="3D24AC82" w14:textId="77777777" w:rsidR="00056B9F" w:rsidRPr="00E05EC9" w:rsidRDefault="00056B9F" w:rsidP="002740BD">
            <w:pPr>
              <w:rPr>
                <w:bCs/>
                <w:lang w:eastAsia="zh-CN"/>
              </w:rPr>
            </w:pPr>
            <w:r w:rsidRPr="00E05EC9">
              <w:rPr>
                <w:lang w:eastAsia="zh-CN"/>
              </w:rPr>
              <w:t>4.54</w:t>
            </w:r>
          </w:p>
        </w:tc>
        <w:tc>
          <w:tcPr>
            <w:tcW w:w="638" w:type="dxa"/>
            <w:noWrap/>
            <w:vAlign w:val="center"/>
            <w:hideMark/>
          </w:tcPr>
          <w:p w14:paraId="42FAD629" w14:textId="77777777" w:rsidR="00056B9F" w:rsidRPr="00E05EC9" w:rsidRDefault="00056B9F" w:rsidP="002740BD">
            <w:pPr>
              <w:rPr>
                <w:bCs/>
                <w:lang w:eastAsia="zh-CN"/>
              </w:rPr>
            </w:pPr>
            <w:r w:rsidRPr="00E05EC9">
              <w:rPr>
                <w:lang w:eastAsia="zh-CN"/>
              </w:rPr>
              <w:t>3.96</w:t>
            </w:r>
          </w:p>
        </w:tc>
      </w:tr>
      <w:tr w:rsidR="00056B9F" w:rsidRPr="00E05EC9" w14:paraId="052FB0BE" w14:textId="77777777" w:rsidTr="00F23E32">
        <w:trPr>
          <w:cantSplit/>
          <w:trHeight w:val="292"/>
        </w:trPr>
        <w:tc>
          <w:tcPr>
            <w:tcW w:w="1240" w:type="dxa"/>
            <w:noWrap/>
            <w:vAlign w:val="bottom"/>
            <w:hideMark/>
          </w:tcPr>
          <w:p w14:paraId="347F60CA" w14:textId="77777777" w:rsidR="00056B9F" w:rsidRPr="00E05EC9" w:rsidRDefault="00056B9F" w:rsidP="002740BD">
            <w:pPr>
              <w:rPr>
                <w:lang w:eastAsia="zh-CN"/>
              </w:rPr>
            </w:pPr>
          </w:p>
        </w:tc>
        <w:tc>
          <w:tcPr>
            <w:tcW w:w="742" w:type="dxa"/>
            <w:vAlign w:val="center"/>
            <w:hideMark/>
          </w:tcPr>
          <w:p w14:paraId="15B0E6B9"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3E9009AB"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36CFC362" w14:textId="77777777" w:rsidR="00056B9F" w:rsidRPr="00E05EC9" w:rsidRDefault="00056B9F" w:rsidP="002740BD">
            <w:pPr>
              <w:rPr>
                <w:bCs/>
                <w:lang w:eastAsia="zh-CN"/>
              </w:rPr>
            </w:pPr>
            <w:r w:rsidRPr="00E05EC9">
              <w:rPr>
                <w:lang w:eastAsia="zh-CN"/>
              </w:rPr>
              <w:t>2.73</w:t>
            </w:r>
          </w:p>
        </w:tc>
        <w:tc>
          <w:tcPr>
            <w:tcW w:w="638" w:type="dxa"/>
            <w:noWrap/>
            <w:vAlign w:val="center"/>
            <w:hideMark/>
          </w:tcPr>
          <w:p w14:paraId="5B874D68" w14:textId="77777777" w:rsidR="00056B9F" w:rsidRPr="00E05EC9" w:rsidRDefault="00056B9F" w:rsidP="002740BD">
            <w:pPr>
              <w:rPr>
                <w:lang w:eastAsia="zh-CN"/>
              </w:rPr>
            </w:pPr>
            <w:r w:rsidRPr="00E05EC9">
              <w:rPr>
                <w:lang w:eastAsia="zh-CN"/>
              </w:rPr>
              <w:t>3</w:t>
            </w:r>
          </w:p>
        </w:tc>
        <w:tc>
          <w:tcPr>
            <w:tcW w:w="638" w:type="dxa"/>
            <w:noWrap/>
            <w:vAlign w:val="center"/>
            <w:hideMark/>
          </w:tcPr>
          <w:p w14:paraId="70B18192" w14:textId="77777777" w:rsidR="00056B9F" w:rsidRPr="00E05EC9" w:rsidRDefault="00056B9F" w:rsidP="002740BD">
            <w:pPr>
              <w:rPr>
                <w:bCs/>
                <w:lang w:eastAsia="zh-CN"/>
              </w:rPr>
            </w:pPr>
            <w:r w:rsidRPr="00E05EC9">
              <w:rPr>
                <w:lang w:eastAsia="zh-CN"/>
              </w:rPr>
              <w:t>3.12</w:t>
            </w:r>
          </w:p>
        </w:tc>
        <w:tc>
          <w:tcPr>
            <w:tcW w:w="638" w:type="dxa"/>
            <w:noWrap/>
            <w:vAlign w:val="center"/>
            <w:hideMark/>
          </w:tcPr>
          <w:p w14:paraId="64C4A25E" w14:textId="77777777" w:rsidR="00056B9F" w:rsidRPr="00E05EC9" w:rsidRDefault="00056B9F" w:rsidP="002740BD">
            <w:pPr>
              <w:rPr>
                <w:bCs/>
                <w:lang w:eastAsia="zh-CN"/>
              </w:rPr>
            </w:pPr>
            <w:r w:rsidRPr="00E05EC9">
              <w:rPr>
                <w:lang w:eastAsia="zh-CN"/>
              </w:rPr>
              <w:t>2.95</w:t>
            </w:r>
          </w:p>
        </w:tc>
        <w:tc>
          <w:tcPr>
            <w:tcW w:w="638" w:type="dxa"/>
            <w:noWrap/>
            <w:vAlign w:val="center"/>
            <w:hideMark/>
          </w:tcPr>
          <w:p w14:paraId="6695D261" w14:textId="77777777" w:rsidR="00056B9F" w:rsidRPr="00E05EC9" w:rsidRDefault="00056B9F" w:rsidP="002740BD">
            <w:pPr>
              <w:rPr>
                <w:bCs/>
                <w:lang w:eastAsia="zh-CN"/>
              </w:rPr>
            </w:pPr>
            <w:r w:rsidRPr="00E05EC9">
              <w:rPr>
                <w:lang w:eastAsia="zh-CN"/>
              </w:rPr>
              <w:t>2.85</w:t>
            </w:r>
          </w:p>
        </w:tc>
        <w:tc>
          <w:tcPr>
            <w:tcW w:w="638" w:type="dxa"/>
            <w:noWrap/>
            <w:vAlign w:val="center"/>
            <w:hideMark/>
          </w:tcPr>
          <w:p w14:paraId="1CB4B21A" w14:textId="77777777" w:rsidR="00056B9F" w:rsidRPr="00E05EC9" w:rsidRDefault="00056B9F" w:rsidP="002740BD">
            <w:pPr>
              <w:rPr>
                <w:bCs/>
                <w:lang w:eastAsia="zh-CN"/>
              </w:rPr>
            </w:pPr>
            <w:r w:rsidRPr="00E05EC9">
              <w:rPr>
                <w:lang w:eastAsia="zh-CN"/>
              </w:rPr>
              <w:t>2.85</w:t>
            </w:r>
          </w:p>
        </w:tc>
        <w:tc>
          <w:tcPr>
            <w:tcW w:w="638" w:type="dxa"/>
            <w:noWrap/>
            <w:vAlign w:val="center"/>
            <w:hideMark/>
          </w:tcPr>
          <w:p w14:paraId="5B214145"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25D1EC41" w14:textId="77777777" w:rsidR="00056B9F" w:rsidRPr="00E05EC9" w:rsidRDefault="00056B9F" w:rsidP="002740BD">
            <w:pPr>
              <w:rPr>
                <w:bCs/>
                <w:lang w:eastAsia="zh-CN"/>
              </w:rPr>
            </w:pPr>
            <w:r w:rsidRPr="00E05EC9">
              <w:rPr>
                <w:lang w:eastAsia="zh-CN"/>
              </w:rPr>
              <w:t>3.07</w:t>
            </w:r>
          </w:p>
        </w:tc>
        <w:tc>
          <w:tcPr>
            <w:tcW w:w="638" w:type="dxa"/>
            <w:noWrap/>
            <w:vAlign w:val="center"/>
            <w:hideMark/>
          </w:tcPr>
          <w:p w14:paraId="01613A95"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0A1105C1" w14:textId="77777777" w:rsidR="00056B9F" w:rsidRPr="00E05EC9" w:rsidRDefault="00056B9F" w:rsidP="002740BD">
            <w:pPr>
              <w:rPr>
                <w:bCs/>
                <w:lang w:eastAsia="zh-CN"/>
              </w:rPr>
            </w:pPr>
            <w:r w:rsidRPr="00E05EC9">
              <w:rPr>
                <w:lang w:eastAsia="zh-CN"/>
              </w:rPr>
              <w:t>2.94</w:t>
            </w:r>
          </w:p>
        </w:tc>
        <w:tc>
          <w:tcPr>
            <w:tcW w:w="638" w:type="dxa"/>
            <w:noWrap/>
            <w:vAlign w:val="center"/>
            <w:hideMark/>
          </w:tcPr>
          <w:p w14:paraId="4A166341" w14:textId="77777777" w:rsidR="00056B9F" w:rsidRPr="00E05EC9" w:rsidRDefault="00056B9F" w:rsidP="002740BD">
            <w:pPr>
              <w:rPr>
                <w:bCs/>
                <w:lang w:eastAsia="zh-CN"/>
              </w:rPr>
            </w:pPr>
            <w:r w:rsidRPr="00E05EC9">
              <w:rPr>
                <w:lang w:eastAsia="zh-CN"/>
              </w:rPr>
              <w:t>2.74</w:t>
            </w:r>
          </w:p>
        </w:tc>
        <w:tc>
          <w:tcPr>
            <w:tcW w:w="638" w:type="dxa"/>
            <w:noWrap/>
            <w:vAlign w:val="center"/>
            <w:hideMark/>
          </w:tcPr>
          <w:p w14:paraId="57EA850C" w14:textId="77777777" w:rsidR="00056B9F" w:rsidRPr="00E05EC9" w:rsidRDefault="00056B9F" w:rsidP="002740BD">
            <w:pPr>
              <w:rPr>
                <w:bCs/>
                <w:lang w:eastAsia="zh-CN"/>
              </w:rPr>
            </w:pPr>
            <w:r w:rsidRPr="00E05EC9">
              <w:rPr>
                <w:lang w:eastAsia="zh-CN"/>
              </w:rPr>
              <w:t>2.69</w:t>
            </w:r>
          </w:p>
        </w:tc>
        <w:tc>
          <w:tcPr>
            <w:tcW w:w="638" w:type="dxa"/>
            <w:noWrap/>
            <w:vAlign w:val="center"/>
            <w:hideMark/>
          </w:tcPr>
          <w:p w14:paraId="5AFF0A01" w14:textId="77777777" w:rsidR="00056B9F" w:rsidRPr="00E05EC9" w:rsidRDefault="00056B9F" w:rsidP="002740BD">
            <w:pPr>
              <w:rPr>
                <w:bCs/>
                <w:lang w:eastAsia="zh-CN"/>
              </w:rPr>
            </w:pPr>
            <w:r w:rsidRPr="00E05EC9">
              <w:rPr>
                <w:lang w:eastAsia="zh-CN"/>
              </w:rPr>
              <w:t>2.91</w:t>
            </w:r>
          </w:p>
        </w:tc>
      </w:tr>
      <w:tr w:rsidR="00056B9F" w:rsidRPr="00E05EC9" w14:paraId="04CFF628" w14:textId="77777777" w:rsidTr="00F23E32">
        <w:trPr>
          <w:cantSplit/>
          <w:trHeight w:val="292"/>
        </w:trPr>
        <w:tc>
          <w:tcPr>
            <w:tcW w:w="1240" w:type="dxa"/>
            <w:noWrap/>
            <w:vAlign w:val="bottom"/>
            <w:hideMark/>
          </w:tcPr>
          <w:p w14:paraId="119C1D7A" w14:textId="77777777" w:rsidR="00056B9F" w:rsidRPr="00E05EC9" w:rsidRDefault="00056B9F" w:rsidP="002740BD">
            <w:pPr>
              <w:rPr>
                <w:bCs/>
                <w:lang w:eastAsia="zh-CN"/>
              </w:rPr>
            </w:pPr>
            <w:r w:rsidRPr="00E05EC9">
              <w:rPr>
                <w:lang w:eastAsia="zh-CN"/>
              </w:rPr>
              <w:t>Sydney</w:t>
            </w:r>
          </w:p>
        </w:tc>
        <w:tc>
          <w:tcPr>
            <w:tcW w:w="742" w:type="dxa"/>
            <w:vAlign w:val="center"/>
            <w:hideMark/>
          </w:tcPr>
          <w:p w14:paraId="2D238A7E"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4784CDF4" w14:textId="77777777" w:rsidR="00056B9F" w:rsidRPr="00E05EC9" w:rsidRDefault="00056B9F" w:rsidP="002740BD">
            <w:pPr>
              <w:rPr>
                <w:lang w:eastAsia="zh-CN"/>
              </w:rPr>
            </w:pPr>
            <w:r w:rsidRPr="00E05EC9">
              <w:rPr>
                <w:lang w:eastAsia="zh-CN"/>
              </w:rPr>
              <w:t>0</w:t>
            </w:r>
          </w:p>
        </w:tc>
        <w:tc>
          <w:tcPr>
            <w:tcW w:w="638" w:type="dxa"/>
            <w:noWrap/>
            <w:vAlign w:val="center"/>
            <w:hideMark/>
          </w:tcPr>
          <w:p w14:paraId="4CDDDCBC" w14:textId="77777777" w:rsidR="00056B9F" w:rsidRPr="00E05EC9" w:rsidRDefault="00056B9F" w:rsidP="002740BD">
            <w:pPr>
              <w:rPr>
                <w:bCs/>
                <w:lang w:eastAsia="zh-CN"/>
              </w:rPr>
            </w:pPr>
            <w:r w:rsidRPr="00E05EC9">
              <w:rPr>
                <w:lang w:eastAsia="zh-CN"/>
              </w:rPr>
              <w:t>5.91</w:t>
            </w:r>
          </w:p>
        </w:tc>
        <w:tc>
          <w:tcPr>
            <w:tcW w:w="638" w:type="dxa"/>
            <w:noWrap/>
            <w:vAlign w:val="center"/>
            <w:hideMark/>
          </w:tcPr>
          <w:p w14:paraId="766A02FE"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5C01BD49" w14:textId="77777777" w:rsidR="00056B9F" w:rsidRPr="00E05EC9" w:rsidRDefault="00056B9F" w:rsidP="002740BD">
            <w:pPr>
              <w:rPr>
                <w:bCs/>
                <w:lang w:eastAsia="zh-CN"/>
              </w:rPr>
            </w:pPr>
            <w:r w:rsidRPr="00E05EC9">
              <w:rPr>
                <w:lang w:eastAsia="zh-CN"/>
              </w:rPr>
              <w:t>4.48</w:t>
            </w:r>
          </w:p>
        </w:tc>
        <w:tc>
          <w:tcPr>
            <w:tcW w:w="638" w:type="dxa"/>
            <w:noWrap/>
            <w:vAlign w:val="center"/>
            <w:hideMark/>
          </w:tcPr>
          <w:p w14:paraId="49C792D4" w14:textId="77777777" w:rsidR="00056B9F" w:rsidRPr="00E05EC9" w:rsidRDefault="00056B9F" w:rsidP="002740BD">
            <w:pPr>
              <w:rPr>
                <w:bCs/>
                <w:lang w:eastAsia="zh-CN"/>
              </w:rPr>
            </w:pPr>
            <w:r w:rsidRPr="00E05EC9">
              <w:rPr>
                <w:lang w:eastAsia="zh-CN"/>
              </w:rPr>
              <w:t>3.56</w:t>
            </w:r>
          </w:p>
        </w:tc>
        <w:tc>
          <w:tcPr>
            <w:tcW w:w="638" w:type="dxa"/>
            <w:noWrap/>
            <w:vAlign w:val="center"/>
            <w:hideMark/>
          </w:tcPr>
          <w:p w14:paraId="0858ABC8" w14:textId="77777777" w:rsidR="00056B9F" w:rsidRPr="00E05EC9" w:rsidRDefault="00056B9F" w:rsidP="002740BD">
            <w:pPr>
              <w:rPr>
                <w:bCs/>
                <w:lang w:eastAsia="zh-CN"/>
              </w:rPr>
            </w:pPr>
            <w:r w:rsidRPr="00E05EC9">
              <w:rPr>
                <w:lang w:eastAsia="zh-CN"/>
              </w:rPr>
              <w:t>2.73</w:t>
            </w:r>
          </w:p>
        </w:tc>
        <w:tc>
          <w:tcPr>
            <w:tcW w:w="638" w:type="dxa"/>
            <w:noWrap/>
            <w:vAlign w:val="center"/>
            <w:hideMark/>
          </w:tcPr>
          <w:p w14:paraId="4CC2C630" w14:textId="77777777" w:rsidR="00056B9F" w:rsidRPr="00E05EC9" w:rsidRDefault="00056B9F" w:rsidP="002740BD">
            <w:pPr>
              <w:rPr>
                <w:bCs/>
                <w:lang w:eastAsia="zh-CN"/>
              </w:rPr>
            </w:pPr>
            <w:r w:rsidRPr="00E05EC9">
              <w:rPr>
                <w:lang w:eastAsia="zh-CN"/>
              </w:rPr>
              <w:t>2.49</w:t>
            </w:r>
          </w:p>
        </w:tc>
        <w:tc>
          <w:tcPr>
            <w:tcW w:w="638" w:type="dxa"/>
            <w:noWrap/>
            <w:vAlign w:val="center"/>
            <w:hideMark/>
          </w:tcPr>
          <w:p w14:paraId="6739F18F" w14:textId="77777777" w:rsidR="00056B9F" w:rsidRPr="00E05EC9" w:rsidRDefault="00056B9F" w:rsidP="002740BD">
            <w:pPr>
              <w:rPr>
                <w:bCs/>
                <w:lang w:eastAsia="zh-CN"/>
              </w:rPr>
            </w:pPr>
            <w:r w:rsidRPr="00E05EC9">
              <w:rPr>
                <w:lang w:eastAsia="zh-CN"/>
              </w:rPr>
              <w:t>2.68</w:t>
            </w:r>
          </w:p>
        </w:tc>
        <w:tc>
          <w:tcPr>
            <w:tcW w:w="638" w:type="dxa"/>
            <w:noWrap/>
            <w:vAlign w:val="center"/>
            <w:hideMark/>
          </w:tcPr>
          <w:p w14:paraId="34F4D7C9" w14:textId="77777777" w:rsidR="00056B9F" w:rsidRPr="00E05EC9" w:rsidRDefault="00056B9F" w:rsidP="002740BD">
            <w:pPr>
              <w:rPr>
                <w:bCs/>
                <w:lang w:eastAsia="zh-CN"/>
              </w:rPr>
            </w:pPr>
            <w:r w:rsidRPr="00E05EC9">
              <w:rPr>
                <w:lang w:eastAsia="zh-CN"/>
              </w:rPr>
              <w:t>3.49</w:t>
            </w:r>
          </w:p>
        </w:tc>
        <w:tc>
          <w:tcPr>
            <w:tcW w:w="638" w:type="dxa"/>
            <w:noWrap/>
            <w:vAlign w:val="center"/>
            <w:hideMark/>
          </w:tcPr>
          <w:p w14:paraId="300715E2"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1ADF4D1B" w14:textId="77777777" w:rsidR="00056B9F" w:rsidRPr="00E05EC9" w:rsidRDefault="00056B9F" w:rsidP="002740BD">
            <w:pPr>
              <w:rPr>
                <w:bCs/>
                <w:lang w:eastAsia="zh-CN"/>
              </w:rPr>
            </w:pPr>
            <w:r w:rsidRPr="00E05EC9">
              <w:rPr>
                <w:lang w:eastAsia="zh-CN"/>
              </w:rPr>
              <w:t>5.41</w:t>
            </w:r>
          </w:p>
        </w:tc>
        <w:tc>
          <w:tcPr>
            <w:tcW w:w="638" w:type="dxa"/>
            <w:noWrap/>
            <w:vAlign w:val="center"/>
            <w:hideMark/>
          </w:tcPr>
          <w:p w14:paraId="039DBBA9" w14:textId="77777777" w:rsidR="00056B9F" w:rsidRPr="00E05EC9" w:rsidRDefault="00056B9F" w:rsidP="002740BD">
            <w:pPr>
              <w:rPr>
                <w:bCs/>
                <w:lang w:eastAsia="zh-CN"/>
              </w:rPr>
            </w:pPr>
            <w:r w:rsidRPr="00E05EC9">
              <w:rPr>
                <w:lang w:eastAsia="zh-CN"/>
              </w:rPr>
              <w:t>5.88</w:t>
            </w:r>
          </w:p>
        </w:tc>
        <w:tc>
          <w:tcPr>
            <w:tcW w:w="638" w:type="dxa"/>
            <w:noWrap/>
            <w:vAlign w:val="center"/>
            <w:hideMark/>
          </w:tcPr>
          <w:p w14:paraId="5534F45F" w14:textId="77777777" w:rsidR="00056B9F" w:rsidRPr="00E05EC9" w:rsidRDefault="00056B9F" w:rsidP="002740BD">
            <w:pPr>
              <w:rPr>
                <w:bCs/>
                <w:lang w:eastAsia="zh-CN"/>
              </w:rPr>
            </w:pPr>
            <w:r w:rsidRPr="00E05EC9">
              <w:rPr>
                <w:lang w:eastAsia="zh-CN"/>
              </w:rPr>
              <w:t>6.24</w:t>
            </w:r>
          </w:p>
        </w:tc>
        <w:tc>
          <w:tcPr>
            <w:tcW w:w="638" w:type="dxa"/>
            <w:noWrap/>
            <w:vAlign w:val="center"/>
            <w:hideMark/>
          </w:tcPr>
          <w:p w14:paraId="6B8FC045" w14:textId="77777777" w:rsidR="00056B9F" w:rsidRPr="00E05EC9" w:rsidRDefault="00056B9F" w:rsidP="002740BD">
            <w:pPr>
              <w:rPr>
                <w:bCs/>
                <w:lang w:eastAsia="zh-CN"/>
              </w:rPr>
            </w:pPr>
            <w:r w:rsidRPr="00E05EC9">
              <w:rPr>
                <w:lang w:eastAsia="zh-CN"/>
              </w:rPr>
              <w:t>4.39</w:t>
            </w:r>
          </w:p>
        </w:tc>
      </w:tr>
      <w:tr w:rsidR="00056B9F" w:rsidRPr="00E05EC9" w14:paraId="657B6B9F" w14:textId="77777777" w:rsidTr="00F23E32">
        <w:trPr>
          <w:cantSplit/>
          <w:trHeight w:val="292"/>
        </w:trPr>
        <w:tc>
          <w:tcPr>
            <w:tcW w:w="1240" w:type="dxa"/>
            <w:noWrap/>
            <w:vAlign w:val="bottom"/>
            <w:hideMark/>
          </w:tcPr>
          <w:p w14:paraId="3922FCFA" w14:textId="77777777" w:rsidR="00056B9F" w:rsidRPr="00E05EC9" w:rsidRDefault="00056B9F" w:rsidP="002740BD">
            <w:pPr>
              <w:rPr>
                <w:lang w:eastAsia="zh-CN"/>
              </w:rPr>
            </w:pPr>
          </w:p>
        </w:tc>
        <w:tc>
          <w:tcPr>
            <w:tcW w:w="742" w:type="dxa"/>
            <w:vAlign w:val="center"/>
            <w:hideMark/>
          </w:tcPr>
          <w:p w14:paraId="0E4FCF40" w14:textId="77777777" w:rsidR="00056B9F" w:rsidRPr="00E05EC9" w:rsidRDefault="00056B9F" w:rsidP="002740BD">
            <w:pPr>
              <w:rPr>
                <w:bCs/>
                <w:lang w:eastAsia="zh-CN"/>
              </w:rPr>
            </w:pPr>
            <w:r w:rsidRPr="00E05EC9">
              <w:rPr>
                <w:lang w:eastAsia="zh-CN"/>
              </w:rPr>
              <w:t>Tilt 18</w:t>
            </w:r>
          </w:p>
        </w:tc>
        <w:tc>
          <w:tcPr>
            <w:tcW w:w="450" w:type="dxa"/>
            <w:vAlign w:val="center"/>
            <w:hideMark/>
          </w:tcPr>
          <w:p w14:paraId="26CE8838" w14:textId="77777777" w:rsidR="00056B9F" w:rsidRPr="00E05EC9" w:rsidRDefault="00056B9F" w:rsidP="002740BD">
            <w:pPr>
              <w:rPr>
                <w:bCs/>
                <w:lang w:eastAsia="zh-CN"/>
              </w:rPr>
            </w:pPr>
            <w:r w:rsidRPr="00E05EC9">
              <w:rPr>
                <w:lang w:eastAsia="zh-CN"/>
              </w:rPr>
              <w:t>18</w:t>
            </w:r>
          </w:p>
        </w:tc>
        <w:tc>
          <w:tcPr>
            <w:tcW w:w="638" w:type="dxa"/>
            <w:noWrap/>
            <w:vAlign w:val="center"/>
            <w:hideMark/>
          </w:tcPr>
          <w:p w14:paraId="5C4C8823" w14:textId="77777777" w:rsidR="00056B9F" w:rsidRPr="00E05EC9" w:rsidRDefault="00056B9F" w:rsidP="002740BD">
            <w:pPr>
              <w:rPr>
                <w:bCs/>
                <w:lang w:eastAsia="zh-CN"/>
              </w:rPr>
            </w:pPr>
            <w:r w:rsidRPr="00E05EC9">
              <w:rPr>
                <w:lang w:eastAsia="zh-CN"/>
              </w:rPr>
              <w:t>5.78</w:t>
            </w:r>
          </w:p>
        </w:tc>
        <w:tc>
          <w:tcPr>
            <w:tcW w:w="638" w:type="dxa"/>
            <w:noWrap/>
            <w:vAlign w:val="center"/>
            <w:hideMark/>
          </w:tcPr>
          <w:p w14:paraId="7F0F7E9A"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1078DCA0"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07B49136" w14:textId="77777777" w:rsidR="00056B9F" w:rsidRPr="00E05EC9" w:rsidRDefault="00056B9F" w:rsidP="002740BD">
            <w:pPr>
              <w:rPr>
                <w:bCs/>
                <w:lang w:eastAsia="zh-CN"/>
              </w:rPr>
            </w:pPr>
            <w:r w:rsidRPr="00E05EC9">
              <w:rPr>
                <w:lang w:eastAsia="zh-CN"/>
              </w:rPr>
              <w:t>4.16</w:t>
            </w:r>
          </w:p>
        </w:tc>
        <w:tc>
          <w:tcPr>
            <w:tcW w:w="638" w:type="dxa"/>
            <w:noWrap/>
            <w:vAlign w:val="center"/>
            <w:hideMark/>
          </w:tcPr>
          <w:p w14:paraId="3533891A"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151F8509" w14:textId="77777777" w:rsidR="00056B9F" w:rsidRPr="00E05EC9" w:rsidRDefault="00056B9F" w:rsidP="002740BD">
            <w:pPr>
              <w:rPr>
                <w:bCs/>
                <w:lang w:eastAsia="zh-CN"/>
              </w:rPr>
            </w:pPr>
            <w:r w:rsidRPr="00E05EC9">
              <w:rPr>
                <w:lang w:eastAsia="zh-CN"/>
              </w:rPr>
              <w:t>3.37</w:t>
            </w:r>
          </w:p>
        </w:tc>
        <w:tc>
          <w:tcPr>
            <w:tcW w:w="638" w:type="dxa"/>
            <w:noWrap/>
            <w:vAlign w:val="center"/>
            <w:hideMark/>
          </w:tcPr>
          <w:p w14:paraId="753F74E5" w14:textId="77777777" w:rsidR="00056B9F" w:rsidRPr="00E05EC9" w:rsidRDefault="00056B9F" w:rsidP="002740BD">
            <w:pPr>
              <w:rPr>
                <w:bCs/>
                <w:lang w:eastAsia="zh-CN"/>
              </w:rPr>
            </w:pPr>
            <w:r w:rsidRPr="00E05EC9">
              <w:rPr>
                <w:lang w:eastAsia="zh-CN"/>
              </w:rPr>
              <w:t>3.54</w:t>
            </w:r>
          </w:p>
        </w:tc>
        <w:tc>
          <w:tcPr>
            <w:tcW w:w="638" w:type="dxa"/>
            <w:noWrap/>
            <w:vAlign w:val="center"/>
            <w:hideMark/>
          </w:tcPr>
          <w:p w14:paraId="1E747219" w14:textId="77777777" w:rsidR="00056B9F" w:rsidRPr="00E05EC9" w:rsidRDefault="00056B9F" w:rsidP="002740BD">
            <w:pPr>
              <w:rPr>
                <w:bCs/>
                <w:lang w:eastAsia="zh-CN"/>
              </w:rPr>
            </w:pPr>
            <w:r w:rsidRPr="00E05EC9">
              <w:rPr>
                <w:lang w:eastAsia="zh-CN"/>
              </w:rPr>
              <w:t>4.28</w:t>
            </w:r>
          </w:p>
        </w:tc>
        <w:tc>
          <w:tcPr>
            <w:tcW w:w="638" w:type="dxa"/>
            <w:noWrap/>
            <w:vAlign w:val="center"/>
            <w:hideMark/>
          </w:tcPr>
          <w:p w14:paraId="7449FB20"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5533F6DB" w14:textId="77777777" w:rsidR="00056B9F" w:rsidRPr="00E05EC9" w:rsidRDefault="00056B9F" w:rsidP="002740BD">
            <w:pPr>
              <w:rPr>
                <w:bCs/>
                <w:lang w:eastAsia="zh-CN"/>
              </w:rPr>
            </w:pPr>
            <w:r w:rsidRPr="00E05EC9">
              <w:rPr>
                <w:lang w:eastAsia="zh-CN"/>
              </w:rPr>
              <w:t>5.63</w:t>
            </w:r>
          </w:p>
        </w:tc>
        <w:tc>
          <w:tcPr>
            <w:tcW w:w="638" w:type="dxa"/>
            <w:noWrap/>
            <w:vAlign w:val="center"/>
            <w:hideMark/>
          </w:tcPr>
          <w:p w14:paraId="45920FB1" w14:textId="77777777" w:rsidR="00056B9F" w:rsidRPr="00E05EC9" w:rsidRDefault="00056B9F" w:rsidP="002740BD">
            <w:pPr>
              <w:rPr>
                <w:bCs/>
                <w:lang w:eastAsia="zh-CN"/>
              </w:rPr>
            </w:pPr>
            <w:r w:rsidRPr="00E05EC9">
              <w:rPr>
                <w:lang w:eastAsia="zh-CN"/>
              </w:rPr>
              <w:t>5.8</w:t>
            </w:r>
          </w:p>
        </w:tc>
        <w:tc>
          <w:tcPr>
            <w:tcW w:w="638" w:type="dxa"/>
            <w:noWrap/>
            <w:vAlign w:val="center"/>
            <w:hideMark/>
          </w:tcPr>
          <w:p w14:paraId="0F70D4DE" w14:textId="77777777" w:rsidR="00056B9F" w:rsidRPr="00E05EC9" w:rsidRDefault="00056B9F" w:rsidP="002740BD">
            <w:pPr>
              <w:rPr>
                <w:bCs/>
                <w:lang w:eastAsia="zh-CN"/>
              </w:rPr>
            </w:pPr>
            <w:r w:rsidRPr="00E05EC9">
              <w:rPr>
                <w:lang w:eastAsia="zh-CN"/>
              </w:rPr>
              <w:t>6.04</w:t>
            </w:r>
          </w:p>
        </w:tc>
        <w:tc>
          <w:tcPr>
            <w:tcW w:w="638" w:type="dxa"/>
            <w:noWrap/>
            <w:vAlign w:val="center"/>
            <w:hideMark/>
          </w:tcPr>
          <w:p w14:paraId="76A2FAC6" w14:textId="77777777" w:rsidR="00056B9F" w:rsidRPr="00E05EC9" w:rsidRDefault="00056B9F" w:rsidP="002740BD">
            <w:pPr>
              <w:rPr>
                <w:bCs/>
                <w:lang w:eastAsia="zh-CN"/>
              </w:rPr>
            </w:pPr>
            <w:r w:rsidRPr="00E05EC9">
              <w:rPr>
                <w:lang w:eastAsia="zh-CN"/>
              </w:rPr>
              <w:t>4.78</w:t>
            </w:r>
          </w:p>
        </w:tc>
      </w:tr>
      <w:tr w:rsidR="00056B9F" w:rsidRPr="00E05EC9" w14:paraId="37D04C11" w14:textId="77777777" w:rsidTr="00F23E32">
        <w:trPr>
          <w:cantSplit/>
          <w:trHeight w:val="292"/>
        </w:trPr>
        <w:tc>
          <w:tcPr>
            <w:tcW w:w="1240" w:type="dxa"/>
            <w:noWrap/>
            <w:vAlign w:val="bottom"/>
            <w:hideMark/>
          </w:tcPr>
          <w:p w14:paraId="4ADCAFF7" w14:textId="77777777" w:rsidR="00056B9F" w:rsidRPr="00E05EC9" w:rsidRDefault="00056B9F" w:rsidP="002740BD">
            <w:pPr>
              <w:rPr>
                <w:lang w:eastAsia="zh-CN"/>
              </w:rPr>
            </w:pPr>
          </w:p>
        </w:tc>
        <w:tc>
          <w:tcPr>
            <w:tcW w:w="742" w:type="dxa"/>
            <w:vAlign w:val="center"/>
            <w:hideMark/>
          </w:tcPr>
          <w:p w14:paraId="0F578494" w14:textId="77777777" w:rsidR="00056B9F" w:rsidRPr="00E05EC9" w:rsidRDefault="00056B9F" w:rsidP="002740BD">
            <w:pPr>
              <w:rPr>
                <w:bCs/>
                <w:lang w:eastAsia="zh-CN"/>
              </w:rPr>
            </w:pPr>
            <w:r w:rsidRPr="00E05EC9">
              <w:rPr>
                <w:lang w:eastAsia="zh-CN"/>
              </w:rPr>
              <w:t>Tilt 33</w:t>
            </w:r>
          </w:p>
        </w:tc>
        <w:tc>
          <w:tcPr>
            <w:tcW w:w="450" w:type="dxa"/>
            <w:vAlign w:val="center"/>
            <w:hideMark/>
          </w:tcPr>
          <w:p w14:paraId="2B85E02F" w14:textId="77777777" w:rsidR="00056B9F" w:rsidRPr="00E05EC9" w:rsidRDefault="00056B9F" w:rsidP="002740BD">
            <w:pPr>
              <w:rPr>
                <w:bCs/>
                <w:lang w:eastAsia="zh-CN"/>
              </w:rPr>
            </w:pPr>
            <w:r w:rsidRPr="00E05EC9">
              <w:rPr>
                <w:lang w:eastAsia="zh-CN"/>
              </w:rPr>
              <w:t>33</w:t>
            </w:r>
          </w:p>
        </w:tc>
        <w:tc>
          <w:tcPr>
            <w:tcW w:w="638" w:type="dxa"/>
            <w:noWrap/>
            <w:vAlign w:val="center"/>
            <w:hideMark/>
          </w:tcPr>
          <w:p w14:paraId="49F62A50" w14:textId="77777777" w:rsidR="00056B9F" w:rsidRPr="00E05EC9" w:rsidRDefault="00056B9F" w:rsidP="002740BD">
            <w:pPr>
              <w:rPr>
                <w:bCs/>
                <w:lang w:eastAsia="zh-CN"/>
              </w:rPr>
            </w:pPr>
            <w:r w:rsidRPr="00E05EC9">
              <w:rPr>
                <w:lang w:eastAsia="zh-CN"/>
              </w:rPr>
              <w:t>5.38</w:t>
            </w:r>
          </w:p>
        </w:tc>
        <w:tc>
          <w:tcPr>
            <w:tcW w:w="638" w:type="dxa"/>
            <w:noWrap/>
            <w:vAlign w:val="center"/>
            <w:hideMark/>
          </w:tcPr>
          <w:p w14:paraId="03C22498" w14:textId="77777777" w:rsidR="00056B9F" w:rsidRPr="00E05EC9" w:rsidRDefault="00056B9F" w:rsidP="002740BD">
            <w:pPr>
              <w:rPr>
                <w:bCs/>
                <w:lang w:eastAsia="zh-CN"/>
              </w:rPr>
            </w:pPr>
            <w:r w:rsidRPr="00E05EC9">
              <w:rPr>
                <w:lang w:eastAsia="zh-CN"/>
              </w:rPr>
              <w:t>5.11</w:t>
            </w:r>
          </w:p>
        </w:tc>
        <w:tc>
          <w:tcPr>
            <w:tcW w:w="638" w:type="dxa"/>
            <w:noWrap/>
            <w:vAlign w:val="center"/>
            <w:hideMark/>
          </w:tcPr>
          <w:p w14:paraId="4A02936A"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5FDE2C30" w14:textId="77777777" w:rsidR="00056B9F" w:rsidRPr="00E05EC9" w:rsidRDefault="00056B9F" w:rsidP="002740BD">
            <w:pPr>
              <w:rPr>
                <w:bCs/>
                <w:lang w:eastAsia="zh-CN"/>
              </w:rPr>
            </w:pPr>
            <w:r w:rsidRPr="00E05EC9">
              <w:rPr>
                <w:lang w:eastAsia="zh-CN"/>
              </w:rPr>
              <w:t>4.42</w:t>
            </w:r>
          </w:p>
        </w:tc>
        <w:tc>
          <w:tcPr>
            <w:tcW w:w="638" w:type="dxa"/>
            <w:noWrap/>
            <w:vAlign w:val="center"/>
            <w:hideMark/>
          </w:tcPr>
          <w:p w14:paraId="69520FBE" w14:textId="77777777" w:rsidR="00056B9F" w:rsidRPr="00E05EC9" w:rsidRDefault="00056B9F" w:rsidP="002740BD">
            <w:pPr>
              <w:rPr>
                <w:bCs/>
                <w:lang w:eastAsia="zh-CN"/>
              </w:rPr>
            </w:pPr>
            <w:r w:rsidRPr="00E05EC9">
              <w:rPr>
                <w:lang w:eastAsia="zh-CN"/>
              </w:rPr>
              <w:t>3.87</w:t>
            </w:r>
          </w:p>
        </w:tc>
        <w:tc>
          <w:tcPr>
            <w:tcW w:w="638" w:type="dxa"/>
            <w:noWrap/>
            <w:vAlign w:val="center"/>
            <w:hideMark/>
          </w:tcPr>
          <w:p w14:paraId="0C32D1DB" w14:textId="77777777" w:rsidR="00056B9F" w:rsidRPr="00E05EC9" w:rsidRDefault="00056B9F" w:rsidP="002740BD">
            <w:pPr>
              <w:rPr>
                <w:bCs/>
                <w:lang w:eastAsia="zh-CN"/>
              </w:rPr>
            </w:pPr>
            <w:r w:rsidRPr="00E05EC9">
              <w:rPr>
                <w:lang w:eastAsia="zh-CN"/>
              </w:rPr>
              <w:t>3.89</w:t>
            </w:r>
          </w:p>
        </w:tc>
        <w:tc>
          <w:tcPr>
            <w:tcW w:w="638" w:type="dxa"/>
            <w:noWrap/>
            <w:vAlign w:val="center"/>
            <w:hideMark/>
          </w:tcPr>
          <w:p w14:paraId="14A96C45" w14:textId="77777777" w:rsidR="00056B9F" w:rsidRPr="00E05EC9" w:rsidRDefault="00056B9F" w:rsidP="002740BD">
            <w:pPr>
              <w:rPr>
                <w:bCs/>
                <w:lang w:eastAsia="zh-CN"/>
              </w:rPr>
            </w:pPr>
            <w:r w:rsidRPr="00E05EC9">
              <w:rPr>
                <w:lang w:eastAsia="zh-CN"/>
              </w:rPr>
              <w:t>4.04</w:t>
            </w:r>
          </w:p>
        </w:tc>
        <w:tc>
          <w:tcPr>
            <w:tcW w:w="638" w:type="dxa"/>
            <w:noWrap/>
            <w:vAlign w:val="center"/>
            <w:hideMark/>
          </w:tcPr>
          <w:p w14:paraId="42AB3EE6" w14:textId="77777777" w:rsidR="00056B9F" w:rsidRPr="00E05EC9" w:rsidRDefault="00056B9F" w:rsidP="002740BD">
            <w:pPr>
              <w:rPr>
                <w:bCs/>
                <w:lang w:eastAsia="zh-CN"/>
              </w:rPr>
            </w:pPr>
            <w:r w:rsidRPr="00E05EC9">
              <w:rPr>
                <w:lang w:eastAsia="zh-CN"/>
              </w:rPr>
              <w:t>4.68</w:t>
            </w:r>
          </w:p>
        </w:tc>
        <w:tc>
          <w:tcPr>
            <w:tcW w:w="638" w:type="dxa"/>
            <w:noWrap/>
            <w:vAlign w:val="center"/>
            <w:hideMark/>
          </w:tcPr>
          <w:p w14:paraId="3E98E15C"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0A0A5E2B" w14:textId="77777777" w:rsidR="00056B9F" w:rsidRPr="00E05EC9" w:rsidRDefault="00056B9F" w:rsidP="002740BD">
            <w:pPr>
              <w:rPr>
                <w:bCs/>
                <w:lang w:eastAsia="zh-CN"/>
              </w:rPr>
            </w:pPr>
            <w:r w:rsidRPr="00E05EC9">
              <w:rPr>
                <w:lang w:eastAsia="zh-CN"/>
              </w:rPr>
              <w:t>5.5</w:t>
            </w:r>
          </w:p>
        </w:tc>
        <w:tc>
          <w:tcPr>
            <w:tcW w:w="638" w:type="dxa"/>
            <w:noWrap/>
            <w:vAlign w:val="center"/>
            <w:hideMark/>
          </w:tcPr>
          <w:p w14:paraId="4ACB3FA2" w14:textId="77777777" w:rsidR="00056B9F" w:rsidRPr="00E05EC9" w:rsidRDefault="00056B9F" w:rsidP="002740BD">
            <w:pPr>
              <w:rPr>
                <w:bCs/>
                <w:lang w:eastAsia="zh-CN"/>
              </w:rPr>
            </w:pPr>
            <w:r w:rsidRPr="00E05EC9">
              <w:rPr>
                <w:lang w:eastAsia="zh-CN"/>
              </w:rPr>
              <w:t>5.43</w:t>
            </w:r>
          </w:p>
        </w:tc>
        <w:tc>
          <w:tcPr>
            <w:tcW w:w="638" w:type="dxa"/>
            <w:noWrap/>
            <w:vAlign w:val="center"/>
            <w:hideMark/>
          </w:tcPr>
          <w:p w14:paraId="7255038A" w14:textId="77777777" w:rsidR="00056B9F" w:rsidRPr="00E05EC9" w:rsidRDefault="00056B9F" w:rsidP="002740BD">
            <w:pPr>
              <w:rPr>
                <w:bCs/>
                <w:lang w:eastAsia="zh-CN"/>
              </w:rPr>
            </w:pPr>
            <w:r w:rsidRPr="00E05EC9">
              <w:rPr>
                <w:lang w:eastAsia="zh-CN"/>
              </w:rPr>
              <w:t>5.57</w:t>
            </w:r>
          </w:p>
        </w:tc>
        <w:tc>
          <w:tcPr>
            <w:tcW w:w="638" w:type="dxa"/>
            <w:noWrap/>
            <w:vAlign w:val="center"/>
            <w:hideMark/>
          </w:tcPr>
          <w:p w14:paraId="4275AF3B" w14:textId="77777777" w:rsidR="00056B9F" w:rsidRPr="00E05EC9" w:rsidRDefault="00056B9F" w:rsidP="002740BD">
            <w:pPr>
              <w:rPr>
                <w:bCs/>
                <w:lang w:eastAsia="zh-CN"/>
              </w:rPr>
            </w:pPr>
            <w:r w:rsidRPr="00E05EC9">
              <w:rPr>
                <w:lang w:eastAsia="zh-CN"/>
              </w:rPr>
              <w:t>4.84</w:t>
            </w:r>
          </w:p>
        </w:tc>
      </w:tr>
      <w:tr w:rsidR="00056B9F" w:rsidRPr="00E05EC9" w14:paraId="010255D9" w14:textId="77777777" w:rsidTr="00F23E32">
        <w:trPr>
          <w:cantSplit/>
          <w:trHeight w:val="292"/>
        </w:trPr>
        <w:tc>
          <w:tcPr>
            <w:tcW w:w="1240" w:type="dxa"/>
            <w:noWrap/>
            <w:vAlign w:val="bottom"/>
            <w:hideMark/>
          </w:tcPr>
          <w:p w14:paraId="4D02F5A7" w14:textId="77777777" w:rsidR="00056B9F" w:rsidRPr="00E05EC9" w:rsidRDefault="00056B9F" w:rsidP="002740BD">
            <w:pPr>
              <w:rPr>
                <w:lang w:eastAsia="zh-CN"/>
              </w:rPr>
            </w:pPr>
          </w:p>
        </w:tc>
        <w:tc>
          <w:tcPr>
            <w:tcW w:w="742" w:type="dxa"/>
            <w:vAlign w:val="center"/>
            <w:hideMark/>
          </w:tcPr>
          <w:p w14:paraId="0596DA78" w14:textId="77777777" w:rsidR="00056B9F" w:rsidRPr="00E05EC9" w:rsidRDefault="00056B9F" w:rsidP="002740BD">
            <w:pPr>
              <w:rPr>
                <w:bCs/>
                <w:lang w:eastAsia="zh-CN"/>
              </w:rPr>
            </w:pPr>
            <w:r w:rsidRPr="00E05EC9">
              <w:rPr>
                <w:lang w:eastAsia="zh-CN"/>
              </w:rPr>
              <w:t>Tilt 48</w:t>
            </w:r>
          </w:p>
        </w:tc>
        <w:tc>
          <w:tcPr>
            <w:tcW w:w="450" w:type="dxa"/>
            <w:vAlign w:val="center"/>
            <w:hideMark/>
          </w:tcPr>
          <w:p w14:paraId="0747D60F" w14:textId="77777777" w:rsidR="00056B9F" w:rsidRPr="00E05EC9" w:rsidRDefault="00056B9F" w:rsidP="002740BD">
            <w:pPr>
              <w:rPr>
                <w:bCs/>
                <w:lang w:eastAsia="zh-CN"/>
              </w:rPr>
            </w:pPr>
            <w:r w:rsidRPr="00E05EC9">
              <w:rPr>
                <w:lang w:eastAsia="zh-CN"/>
              </w:rPr>
              <w:t>48</w:t>
            </w:r>
          </w:p>
        </w:tc>
        <w:tc>
          <w:tcPr>
            <w:tcW w:w="638" w:type="dxa"/>
            <w:noWrap/>
            <w:vAlign w:val="center"/>
            <w:hideMark/>
          </w:tcPr>
          <w:p w14:paraId="69EBB438" w14:textId="77777777" w:rsidR="00056B9F" w:rsidRPr="00E05EC9" w:rsidRDefault="00056B9F" w:rsidP="002740BD">
            <w:pPr>
              <w:rPr>
                <w:bCs/>
                <w:lang w:eastAsia="zh-CN"/>
              </w:rPr>
            </w:pPr>
            <w:r w:rsidRPr="00E05EC9">
              <w:rPr>
                <w:lang w:eastAsia="zh-CN"/>
              </w:rPr>
              <w:t>4.73</w:t>
            </w:r>
          </w:p>
        </w:tc>
        <w:tc>
          <w:tcPr>
            <w:tcW w:w="638" w:type="dxa"/>
            <w:noWrap/>
            <w:vAlign w:val="center"/>
            <w:hideMark/>
          </w:tcPr>
          <w:p w14:paraId="126DC015" w14:textId="77777777" w:rsidR="00056B9F" w:rsidRPr="00E05EC9" w:rsidRDefault="00056B9F" w:rsidP="002740BD">
            <w:pPr>
              <w:rPr>
                <w:bCs/>
                <w:lang w:eastAsia="zh-CN"/>
              </w:rPr>
            </w:pPr>
            <w:r w:rsidRPr="00E05EC9">
              <w:rPr>
                <w:lang w:eastAsia="zh-CN"/>
              </w:rPr>
              <w:t>4.66</w:t>
            </w:r>
          </w:p>
        </w:tc>
        <w:tc>
          <w:tcPr>
            <w:tcW w:w="638" w:type="dxa"/>
            <w:noWrap/>
            <w:vAlign w:val="center"/>
            <w:hideMark/>
          </w:tcPr>
          <w:p w14:paraId="176EA326"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0A75A128" w14:textId="77777777" w:rsidR="00056B9F" w:rsidRPr="00E05EC9" w:rsidRDefault="00056B9F" w:rsidP="002740BD">
            <w:pPr>
              <w:rPr>
                <w:bCs/>
                <w:lang w:eastAsia="zh-CN"/>
              </w:rPr>
            </w:pPr>
            <w:r w:rsidRPr="00E05EC9">
              <w:rPr>
                <w:lang w:eastAsia="zh-CN"/>
              </w:rPr>
              <w:t>4.45</w:t>
            </w:r>
          </w:p>
        </w:tc>
        <w:tc>
          <w:tcPr>
            <w:tcW w:w="638" w:type="dxa"/>
            <w:noWrap/>
            <w:vAlign w:val="center"/>
            <w:hideMark/>
          </w:tcPr>
          <w:p w14:paraId="5DB41F6C" w14:textId="77777777" w:rsidR="00056B9F" w:rsidRPr="00E05EC9" w:rsidRDefault="00056B9F" w:rsidP="002740BD">
            <w:pPr>
              <w:rPr>
                <w:bCs/>
                <w:lang w:eastAsia="zh-CN"/>
              </w:rPr>
            </w:pPr>
            <w:r w:rsidRPr="00E05EC9">
              <w:rPr>
                <w:lang w:eastAsia="zh-CN"/>
              </w:rPr>
              <w:t>4.07</w:t>
            </w:r>
          </w:p>
        </w:tc>
        <w:tc>
          <w:tcPr>
            <w:tcW w:w="638" w:type="dxa"/>
            <w:noWrap/>
            <w:vAlign w:val="center"/>
            <w:hideMark/>
          </w:tcPr>
          <w:p w14:paraId="62264C4C"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7249E62F"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18108C77"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4DE98094" w14:textId="77777777" w:rsidR="00056B9F" w:rsidRPr="00E05EC9" w:rsidRDefault="00056B9F" w:rsidP="002740BD">
            <w:pPr>
              <w:rPr>
                <w:bCs/>
                <w:lang w:eastAsia="zh-CN"/>
              </w:rPr>
            </w:pPr>
            <w:r w:rsidRPr="00E05EC9">
              <w:rPr>
                <w:lang w:eastAsia="zh-CN"/>
              </w:rPr>
              <w:t>5.21</w:t>
            </w:r>
          </w:p>
        </w:tc>
        <w:tc>
          <w:tcPr>
            <w:tcW w:w="638" w:type="dxa"/>
            <w:noWrap/>
            <w:vAlign w:val="center"/>
            <w:hideMark/>
          </w:tcPr>
          <w:p w14:paraId="11F69552" w14:textId="77777777" w:rsidR="00056B9F" w:rsidRPr="00E05EC9" w:rsidRDefault="00056B9F" w:rsidP="002740BD">
            <w:pPr>
              <w:rPr>
                <w:bCs/>
                <w:lang w:eastAsia="zh-CN"/>
              </w:rPr>
            </w:pPr>
            <w:r w:rsidRPr="00E05EC9">
              <w:rPr>
                <w:lang w:eastAsia="zh-CN"/>
              </w:rPr>
              <w:t>5.1</w:t>
            </w:r>
          </w:p>
        </w:tc>
        <w:tc>
          <w:tcPr>
            <w:tcW w:w="638" w:type="dxa"/>
            <w:noWrap/>
            <w:vAlign w:val="center"/>
            <w:hideMark/>
          </w:tcPr>
          <w:p w14:paraId="3BCB1F50"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7A7D2690" w14:textId="77777777" w:rsidR="00056B9F" w:rsidRPr="00E05EC9" w:rsidRDefault="00056B9F" w:rsidP="002740BD">
            <w:pPr>
              <w:rPr>
                <w:bCs/>
                <w:lang w:eastAsia="zh-CN"/>
              </w:rPr>
            </w:pPr>
            <w:r w:rsidRPr="00E05EC9">
              <w:rPr>
                <w:lang w:eastAsia="zh-CN"/>
              </w:rPr>
              <w:t>4.85</w:t>
            </w:r>
          </w:p>
        </w:tc>
        <w:tc>
          <w:tcPr>
            <w:tcW w:w="638" w:type="dxa"/>
            <w:noWrap/>
            <w:vAlign w:val="center"/>
            <w:hideMark/>
          </w:tcPr>
          <w:p w14:paraId="2E3D4EBC" w14:textId="77777777" w:rsidR="00056B9F" w:rsidRPr="00E05EC9" w:rsidRDefault="00056B9F" w:rsidP="002740BD">
            <w:pPr>
              <w:rPr>
                <w:bCs/>
                <w:lang w:eastAsia="zh-CN"/>
              </w:rPr>
            </w:pPr>
            <w:r w:rsidRPr="00E05EC9">
              <w:rPr>
                <w:lang w:eastAsia="zh-CN"/>
              </w:rPr>
              <w:t>4.65</w:t>
            </w:r>
          </w:p>
        </w:tc>
      </w:tr>
      <w:tr w:rsidR="00056B9F" w:rsidRPr="00E05EC9" w14:paraId="0457E17F" w14:textId="77777777" w:rsidTr="00F23E32">
        <w:trPr>
          <w:cantSplit/>
          <w:trHeight w:val="292"/>
        </w:trPr>
        <w:tc>
          <w:tcPr>
            <w:tcW w:w="1240" w:type="dxa"/>
            <w:noWrap/>
            <w:vAlign w:val="bottom"/>
            <w:hideMark/>
          </w:tcPr>
          <w:p w14:paraId="51A40740" w14:textId="77777777" w:rsidR="00056B9F" w:rsidRPr="00E05EC9" w:rsidRDefault="00056B9F" w:rsidP="002740BD">
            <w:pPr>
              <w:rPr>
                <w:lang w:eastAsia="zh-CN"/>
              </w:rPr>
            </w:pPr>
          </w:p>
        </w:tc>
        <w:tc>
          <w:tcPr>
            <w:tcW w:w="742" w:type="dxa"/>
            <w:vAlign w:val="center"/>
            <w:hideMark/>
          </w:tcPr>
          <w:p w14:paraId="1CB6FC8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33031AB7"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1924BD7E" w14:textId="77777777" w:rsidR="00056B9F" w:rsidRPr="00E05EC9" w:rsidRDefault="00056B9F" w:rsidP="002740BD">
            <w:pPr>
              <w:rPr>
                <w:bCs/>
                <w:lang w:eastAsia="zh-CN"/>
              </w:rPr>
            </w:pPr>
            <w:r w:rsidRPr="00E05EC9">
              <w:rPr>
                <w:lang w:eastAsia="zh-CN"/>
              </w:rPr>
              <w:t>2.34</w:t>
            </w:r>
          </w:p>
        </w:tc>
        <w:tc>
          <w:tcPr>
            <w:tcW w:w="638" w:type="dxa"/>
            <w:noWrap/>
            <w:vAlign w:val="center"/>
            <w:hideMark/>
          </w:tcPr>
          <w:p w14:paraId="31864A8A"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07E659B7" w14:textId="77777777" w:rsidR="00056B9F" w:rsidRPr="00E05EC9" w:rsidRDefault="00056B9F" w:rsidP="002740BD">
            <w:pPr>
              <w:rPr>
                <w:bCs/>
                <w:lang w:eastAsia="zh-CN"/>
              </w:rPr>
            </w:pPr>
            <w:r w:rsidRPr="00E05EC9">
              <w:rPr>
                <w:lang w:eastAsia="zh-CN"/>
              </w:rPr>
              <w:t>2.93</w:t>
            </w:r>
          </w:p>
        </w:tc>
        <w:tc>
          <w:tcPr>
            <w:tcW w:w="638" w:type="dxa"/>
            <w:noWrap/>
            <w:vAlign w:val="center"/>
            <w:hideMark/>
          </w:tcPr>
          <w:p w14:paraId="2B0C8332" w14:textId="77777777" w:rsidR="00056B9F" w:rsidRPr="00E05EC9" w:rsidRDefault="00056B9F" w:rsidP="002740BD">
            <w:pPr>
              <w:rPr>
                <w:bCs/>
                <w:lang w:eastAsia="zh-CN"/>
              </w:rPr>
            </w:pPr>
            <w:r w:rsidRPr="00E05EC9">
              <w:rPr>
                <w:lang w:eastAsia="zh-CN"/>
              </w:rPr>
              <w:t>3.35</w:t>
            </w:r>
          </w:p>
        </w:tc>
        <w:tc>
          <w:tcPr>
            <w:tcW w:w="638" w:type="dxa"/>
            <w:noWrap/>
            <w:vAlign w:val="center"/>
            <w:hideMark/>
          </w:tcPr>
          <w:p w14:paraId="1A11D41B" w14:textId="77777777" w:rsidR="00056B9F" w:rsidRPr="00E05EC9" w:rsidRDefault="00056B9F" w:rsidP="002740BD">
            <w:pPr>
              <w:rPr>
                <w:bCs/>
                <w:lang w:eastAsia="zh-CN"/>
              </w:rPr>
            </w:pPr>
            <w:r w:rsidRPr="00E05EC9">
              <w:rPr>
                <w:lang w:eastAsia="zh-CN"/>
              </w:rPr>
              <w:t>3.43</w:t>
            </w:r>
          </w:p>
        </w:tc>
        <w:tc>
          <w:tcPr>
            <w:tcW w:w="638" w:type="dxa"/>
            <w:noWrap/>
            <w:vAlign w:val="center"/>
            <w:hideMark/>
          </w:tcPr>
          <w:p w14:paraId="3902D977"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3D5D72E9"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450E35D4" w14:textId="77777777" w:rsidR="00056B9F" w:rsidRPr="00E05EC9" w:rsidRDefault="00056B9F" w:rsidP="002740BD">
            <w:pPr>
              <w:rPr>
                <w:bCs/>
                <w:lang w:eastAsia="zh-CN"/>
              </w:rPr>
            </w:pPr>
            <w:r w:rsidRPr="00E05EC9">
              <w:rPr>
                <w:lang w:eastAsia="zh-CN"/>
              </w:rPr>
              <w:t>3.82</w:t>
            </w:r>
          </w:p>
        </w:tc>
        <w:tc>
          <w:tcPr>
            <w:tcW w:w="638" w:type="dxa"/>
            <w:noWrap/>
            <w:vAlign w:val="center"/>
            <w:hideMark/>
          </w:tcPr>
          <w:p w14:paraId="4D33D00B" w14:textId="77777777" w:rsidR="00056B9F" w:rsidRPr="00E05EC9" w:rsidRDefault="00056B9F" w:rsidP="002740BD">
            <w:pPr>
              <w:rPr>
                <w:bCs/>
                <w:lang w:eastAsia="zh-CN"/>
              </w:rPr>
            </w:pPr>
            <w:r w:rsidRPr="00E05EC9">
              <w:rPr>
                <w:lang w:eastAsia="zh-CN"/>
              </w:rPr>
              <w:t>3.54</w:t>
            </w:r>
          </w:p>
        </w:tc>
        <w:tc>
          <w:tcPr>
            <w:tcW w:w="638" w:type="dxa"/>
            <w:noWrap/>
            <w:vAlign w:val="center"/>
            <w:hideMark/>
          </w:tcPr>
          <w:p w14:paraId="57C12184" w14:textId="77777777" w:rsidR="00056B9F" w:rsidRPr="00E05EC9" w:rsidRDefault="00056B9F" w:rsidP="002740BD">
            <w:pPr>
              <w:rPr>
                <w:bCs/>
                <w:lang w:eastAsia="zh-CN"/>
              </w:rPr>
            </w:pPr>
            <w:r w:rsidRPr="00E05EC9">
              <w:rPr>
                <w:lang w:eastAsia="zh-CN"/>
              </w:rPr>
              <w:t>2.83</w:t>
            </w:r>
          </w:p>
        </w:tc>
        <w:tc>
          <w:tcPr>
            <w:tcW w:w="638" w:type="dxa"/>
            <w:noWrap/>
            <w:vAlign w:val="center"/>
            <w:hideMark/>
          </w:tcPr>
          <w:p w14:paraId="272FB7E5" w14:textId="77777777" w:rsidR="00056B9F" w:rsidRPr="00E05EC9" w:rsidRDefault="00056B9F" w:rsidP="002740BD">
            <w:pPr>
              <w:rPr>
                <w:bCs/>
                <w:lang w:eastAsia="zh-CN"/>
              </w:rPr>
            </w:pPr>
            <w:r w:rsidRPr="00E05EC9">
              <w:rPr>
                <w:lang w:eastAsia="zh-CN"/>
              </w:rPr>
              <w:t>2.4</w:t>
            </w:r>
          </w:p>
        </w:tc>
        <w:tc>
          <w:tcPr>
            <w:tcW w:w="638" w:type="dxa"/>
            <w:noWrap/>
            <w:vAlign w:val="center"/>
            <w:hideMark/>
          </w:tcPr>
          <w:p w14:paraId="6CAE9817" w14:textId="77777777" w:rsidR="00056B9F" w:rsidRPr="00E05EC9" w:rsidRDefault="00056B9F" w:rsidP="002740BD">
            <w:pPr>
              <w:rPr>
                <w:bCs/>
                <w:lang w:eastAsia="zh-CN"/>
              </w:rPr>
            </w:pPr>
            <w:r w:rsidRPr="00E05EC9">
              <w:rPr>
                <w:lang w:eastAsia="zh-CN"/>
              </w:rPr>
              <w:t>2.31</w:t>
            </w:r>
          </w:p>
        </w:tc>
        <w:tc>
          <w:tcPr>
            <w:tcW w:w="638" w:type="dxa"/>
            <w:noWrap/>
            <w:vAlign w:val="center"/>
            <w:hideMark/>
          </w:tcPr>
          <w:p w14:paraId="010DAAA3" w14:textId="77777777" w:rsidR="00056B9F" w:rsidRPr="00E05EC9" w:rsidRDefault="00056B9F" w:rsidP="002740BD">
            <w:pPr>
              <w:rPr>
                <w:bCs/>
                <w:lang w:eastAsia="zh-CN"/>
              </w:rPr>
            </w:pPr>
            <w:r w:rsidRPr="00E05EC9">
              <w:rPr>
                <w:lang w:eastAsia="zh-CN"/>
              </w:rPr>
              <w:t>3.09</w:t>
            </w:r>
          </w:p>
        </w:tc>
      </w:tr>
      <w:tr w:rsidR="00056B9F" w:rsidRPr="00E05EC9" w14:paraId="215AA715" w14:textId="77777777" w:rsidTr="00F23E32">
        <w:trPr>
          <w:cantSplit/>
          <w:trHeight w:val="292"/>
        </w:trPr>
        <w:tc>
          <w:tcPr>
            <w:tcW w:w="1240" w:type="dxa"/>
            <w:noWrap/>
            <w:vAlign w:val="bottom"/>
            <w:hideMark/>
          </w:tcPr>
          <w:p w14:paraId="3A72740B" w14:textId="77777777" w:rsidR="00056B9F" w:rsidRPr="00E05EC9" w:rsidRDefault="00056B9F" w:rsidP="002740BD">
            <w:pPr>
              <w:rPr>
                <w:bCs/>
                <w:lang w:eastAsia="zh-CN"/>
              </w:rPr>
            </w:pPr>
            <w:r w:rsidRPr="00E05EC9">
              <w:rPr>
                <w:lang w:eastAsia="zh-CN"/>
              </w:rPr>
              <w:t>Brisbane</w:t>
            </w:r>
          </w:p>
        </w:tc>
        <w:tc>
          <w:tcPr>
            <w:tcW w:w="742" w:type="dxa"/>
            <w:vAlign w:val="center"/>
            <w:hideMark/>
          </w:tcPr>
          <w:p w14:paraId="53DAA418"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05D5FBFF"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D311FDA" w14:textId="77777777" w:rsidR="00056B9F" w:rsidRPr="00E05EC9" w:rsidRDefault="00056B9F" w:rsidP="002740BD">
            <w:pPr>
              <w:rPr>
                <w:bCs/>
                <w:lang w:eastAsia="zh-CN"/>
              </w:rPr>
            </w:pPr>
            <w:r w:rsidRPr="00E05EC9">
              <w:rPr>
                <w:lang w:eastAsia="zh-CN"/>
              </w:rPr>
              <w:t>6.19</w:t>
            </w:r>
          </w:p>
        </w:tc>
        <w:tc>
          <w:tcPr>
            <w:tcW w:w="638" w:type="dxa"/>
            <w:noWrap/>
            <w:vAlign w:val="center"/>
            <w:hideMark/>
          </w:tcPr>
          <w:p w14:paraId="609FF391" w14:textId="77777777" w:rsidR="00056B9F" w:rsidRPr="00E05EC9" w:rsidRDefault="00056B9F" w:rsidP="002740BD">
            <w:pPr>
              <w:rPr>
                <w:bCs/>
                <w:lang w:eastAsia="zh-CN"/>
              </w:rPr>
            </w:pPr>
            <w:r w:rsidRPr="00E05EC9">
              <w:rPr>
                <w:lang w:eastAsia="zh-CN"/>
              </w:rPr>
              <w:t>5.39</w:t>
            </w:r>
          </w:p>
        </w:tc>
        <w:tc>
          <w:tcPr>
            <w:tcW w:w="638" w:type="dxa"/>
            <w:noWrap/>
            <w:vAlign w:val="center"/>
            <w:hideMark/>
          </w:tcPr>
          <w:p w14:paraId="734FE7CD" w14:textId="77777777" w:rsidR="00056B9F" w:rsidRPr="00E05EC9" w:rsidRDefault="00056B9F" w:rsidP="002740BD">
            <w:pPr>
              <w:rPr>
                <w:bCs/>
                <w:lang w:eastAsia="zh-CN"/>
              </w:rPr>
            </w:pPr>
            <w:r w:rsidRPr="00E05EC9">
              <w:rPr>
                <w:lang w:eastAsia="zh-CN"/>
              </w:rPr>
              <w:t>4.95</w:t>
            </w:r>
          </w:p>
        </w:tc>
        <w:tc>
          <w:tcPr>
            <w:tcW w:w="638" w:type="dxa"/>
            <w:noWrap/>
            <w:vAlign w:val="center"/>
            <w:hideMark/>
          </w:tcPr>
          <w:p w14:paraId="5B7C936A" w14:textId="77777777" w:rsidR="00056B9F" w:rsidRPr="00E05EC9" w:rsidRDefault="00056B9F" w:rsidP="002740BD">
            <w:pPr>
              <w:rPr>
                <w:bCs/>
                <w:lang w:eastAsia="zh-CN"/>
              </w:rPr>
            </w:pPr>
            <w:r w:rsidRPr="00E05EC9">
              <w:rPr>
                <w:lang w:eastAsia="zh-CN"/>
              </w:rPr>
              <w:t>3.98</w:t>
            </w:r>
          </w:p>
        </w:tc>
        <w:tc>
          <w:tcPr>
            <w:tcW w:w="638" w:type="dxa"/>
            <w:noWrap/>
            <w:vAlign w:val="center"/>
            <w:hideMark/>
          </w:tcPr>
          <w:p w14:paraId="553031BB" w14:textId="77777777" w:rsidR="00056B9F" w:rsidRPr="00E05EC9" w:rsidRDefault="00056B9F" w:rsidP="002740BD">
            <w:pPr>
              <w:rPr>
                <w:bCs/>
                <w:lang w:eastAsia="zh-CN"/>
              </w:rPr>
            </w:pPr>
            <w:r w:rsidRPr="00E05EC9">
              <w:rPr>
                <w:lang w:eastAsia="zh-CN"/>
              </w:rPr>
              <w:t>3.23</w:t>
            </w:r>
          </w:p>
        </w:tc>
        <w:tc>
          <w:tcPr>
            <w:tcW w:w="638" w:type="dxa"/>
            <w:noWrap/>
            <w:vAlign w:val="center"/>
            <w:hideMark/>
          </w:tcPr>
          <w:p w14:paraId="34F0C62D"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13EF6DC3" w14:textId="77777777" w:rsidR="00056B9F" w:rsidRPr="00E05EC9" w:rsidRDefault="00056B9F" w:rsidP="002740BD">
            <w:pPr>
              <w:rPr>
                <w:bCs/>
                <w:lang w:eastAsia="zh-CN"/>
              </w:rPr>
            </w:pPr>
            <w:r w:rsidRPr="00E05EC9">
              <w:rPr>
                <w:lang w:eastAsia="zh-CN"/>
              </w:rPr>
              <w:t>3.22</w:t>
            </w:r>
          </w:p>
        </w:tc>
        <w:tc>
          <w:tcPr>
            <w:tcW w:w="638" w:type="dxa"/>
            <w:noWrap/>
            <w:vAlign w:val="center"/>
            <w:hideMark/>
          </w:tcPr>
          <w:p w14:paraId="63529B45" w14:textId="77777777" w:rsidR="00056B9F" w:rsidRPr="00E05EC9" w:rsidRDefault="00056B9F" w:rsidP="002740BD">
            <w:pPr>
              <w:rPr>
                <w:bCs/>
                <w:lang w:eastAsia="zh-CN"/>
              </w:rPr>
            </w:pPr>
            <w:r w:rsidRPr="00E05EC9">
              <w:rPr>
                <w:lang w:eastAsia="zh-CN"/>
              </w:rPr>
              <w:t>4.04</w:t>
            </w:r>
          </w:p>
        </w:tc>
        <w:tc>
          <w:tcPr>
            <w:tcW w:w="638" w:type="dxa"/>
            <w:noWrap/>
            <w:vAlign w:val="center"/>
            <w:hideMark/>
          </w:tcPr>
          <w:p w14:paraId="731B8034" w14:textId="77777777" w:rsidR="00056B9F" w:rsidRPr="00E05EC9" w:rsidRDefault="00056B9F" w:rsidP="002740BD">
            <w:pPr>
              <w:rPr>
                <w:bCs/>
                <w:lang w:eastAsia="zh-CN"/>
              </w:rPr>
            </w:pPr>
            <w:r w:rsidRPr="00E05EC9">
              <w:rPr>
                <w:lang w:eastAsia="zh-CN"/>
              </w:rPr>
              <w:t>5.12</w:t>
            </w:r>
          </w:p>
        </w:tc>
        <w:tc>
          <w:tcPr>
            <w:tcW w:w="638" w:type="dxa"/>
            <w:noWrap/>
            <w:vAlign w:val="center"/>
            <w:hideMark/>
          </w:tcPr>
          <w:p w14:paraId="01123871"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330BE9BE" w14:textId="77777777" w:rsidR="00056B9F" w:rsidRPr="00E05EC9" w:rsidRDefault="00056B9F" w:rsidP="002740BD">
            <w:pPr>
              <w:rPr>
                <w:bCs/>
                <w:lang w:eastAsia="zh-CN"/>
              </w:rPr>
            </w:pPr>
            <w:r w:rsidRPr="00E05EC9">
              <w:rPr>
                <w:lang w:eastAsia="zh-CN"/>
              </w:rPr>
              <w:t>6.07</w:t>
            </w:r>
          </w:p>
        </w:tc>
        <w:tc>
          <w:tcPr>
            <w:tcW w:w="638" w:type="dxa"/>
            <w:noWrap/>
            <w:vAlign w:val="center"/>
            <w:hideMark/>
          </w:tcPr>
          <w:p w14:paraId="6B12FBAF" w14:textId="77777777" w:rsidR="00056B9F" w:rsidRPr="00E05EC9" w:rsidRDefault="00056B9F" w:rsidP="002740BD">
            <w:pPr>
              <w:rPr>
                <w:bCs/>
                <w:lang w:eastAsia="zh-CN"/>
              </w:rPr>
            </w:pPr>
            <w:r w:rsidRPr="00E05EC9">
              <w:rPr>
                <w:lang w:eastAsia="zh-CN"/>
              </w:rPr>
              <w:t>6.35</w:t>
            </w:r>
          </w:p>
        </w:tc>
        <w:tc>
          <w:tcPr>
            <w:tcW w:w="638" w:type="dxa"/>
            <w:noWrap/>
            <w:vAlign w:val="center"/>
            <w:hideMark/>
          </w:tcPr>
          <w:p w14:paraId="524E4FDD" w14:textId="77777777" w:rsidR="00056B9F" w:rsidRPr="00E05EC9" w:rsidRDefault="00056B9F" w:rsidP="002740BD">
            <w:pPr>
              <w:rPr>
                <w:bCs/>
                <w:lang w:eastAsia="zh-CN"/>
              </w:rPr>
            </w:pPr>
            <w:r w:rsidRPr="00E05EC9">
              <w:rPr>
                <w:lang w:eastAsia="zh-CN"/>
              </w:rPr>
              <w:t>4.75</w:t>
            </w:r>
          </w:p>
        </w:tc>
      </w:tr>
      <w:tr w:rsidR="00056B9F" w:rsidRPr="00E05EC9" w14:paraId="440CB677" w14:textId="77777777" w:rsidTr="00F23E32">
        <w:trPr>
          <w:cantSplit/>
          <w:trHeight w:val="292"/>
        </w:trPr>
        <w:tc>
          <w:tcPr>
            <w:tcW w:w="1240" w:type="dxa"/>
            <w:noWrap/>
            <w:vAlign w:val="bottom"/>
            <w:hideMark/>
          </w:tcPr>
          <w:p w14:paraId="2DC88348" w14:textId="77777777" w:rsidR="00056B9F" w:rsidRPr="00E05EC9" w:rsidRDefault="00056B9F" w:rsidP="002740BD">
            <w:pPr>
              <w:rPr>
                <w:lang w:eastAsia="zh-CN"/>
              </w:rPr>
            </w:pPr>
          </w:p>
        </w:tc>
        <w:tc>
          <w:tcPr>
            <w:tcW w:w="742" w:type="dxa"/>
            <w:vAlign w:val="center"/>
            <w:hideMark/>
          </w:tcPr>
          <w:p w14:paraId="006132E8" w14:textId="77777777" w:rsidR="00056B9F" w:rsidRPr="00E05EC9" w:rsidRDefault="00056B9F" w:rsidP="002740BD">
            <w:pPr>
              <w:rPr>
                <w:bCs/>
                <w:lang w:eastAsia="zh-CN"/>
              </w:rPr>
            </w:pPr>
            <w:r w:rsidRPr="00E05EC9">
              <w:rPr>
                <w:lang w:eastAsia="zh-CN"/>
              </w:rPr>
              <w:t>Tilt 12</w:t>
            </w:r>
          </w:p>
        </w:tc>
        <w:tc>
          <w:tcPr>
            <w:tcW w:w="450" w:type="dxa"/>
            <w:vAlign w:val="center"/>
            <w:hideMark/>
          </w:tcPr>
          <w:p w14:paraId="2BEAA847" w14:textId="77777777" w:rsidR="00056B9F" w:rsidRPr="00E05EC9" w:rsidRDefault="00056B9F" w:rsidP="002740BD">
            <w:pPr>
              <w:rPr>
                <w:bCs/>
                <w:lang w:eastAsia="zh-CN"/>
              </w:rPr>
            </w:pPr>
            <w:r w:rsidRPr="00E05EC9">
              <w:rPr>
                <w:lang w:eastAsia="zh-CN"/>
              </w:rPr>
              <w:t>12</w:t>
            </w:r>
          </w:p>
        </w:tc>
        <w:tc>
          <w:tcPr>
            <w:tcW w:w="638" w:type="dxa"/>
            <w:noWrap/>
            <w:vAlign w:val="center"/>
            <w:hideMark/>
          </w:tcPr>
          <w:p w14:paraId="644675E6" w14:textId="77777777" w:rsidR="00056B9F" w:rsidRPr="00E05EC9" w:rsidRDefault="00056B9F" w:rsidP="002740BD">
            <w:pPr>
              <w:rPr>
                <w:bCs/>
                <w:lang w:eastAsia="zh-CN"/>
              </w:rPr>
            </w:pPr>
            <w:r w:rsidRPr="00E05EC9">
              <w:rPr>
                <w:lang w:eastAsia="zh-CN"/>
              </w:rPr>
              <w:t>6.06</w:t>
            </w:r>
          </w:p>
        </w:tc>
        <w:tc>
          <w:tcPr>
            <w:tcW w:w="638" w:type="dxa"/>
            <w:noWrap/>
            <w:vAlign w:val="center"/>
            <w:hideMark/>
          </w:tcPr>
          <w:p w14:paraId="7E25D311" w14:textId="77777777" w:rsidR="00056B9F" w:rsidRPr="00E05EC9" w:rsidRDefault="00056B9F" w:rsidP="002740BD">
            <w:pPr>
              <w:rPr>
                <w:bCs/>
                <w:lang w:eastAsia="zh-CN"/>
              </w:rPr>
            </w:pPr>
            <w:r w:rsidRPr="00E05EC9">
              <w:rPr>
                <w:lang w:eastAsia="zh-CN"/>
              </w:rPr>
              <w:t>5.41</w:t>
            </w:r>
          </w:p>
        </w:tc>
        <w:tc>
          <w:tcPr>
            <w:tcW w:w="638" w:type="dxa"/>
            <w:noWrap/>
            <w:vAlign w:val="center"/>
            <w:hideMark/>
          </w:tcPr>
          <w:p w14:paraId="0C1F1D34"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20B00845" w14:textId="77777777" w:rsidR="00056B9F" w:rsidRPr="00E05EC9" w:rsidRDefault="00056B9F" w:rsidP="002740BD">
            <w:pPr>
              <w:rPr>
                <w:bCs/>
                <w:lang w:eastAsia="zh-CN"/>
              </w:rPr>
            </w:pPr>
            <w:r w:rsidRPr="00E05EC9">
              <w:rPr>
                <w:lang w:eastAsia="zh-CN"/>
              </w:rPr>
              <w:t>4.34</w:t>
            </w:r>
          </w:p>
        </w:tc>
        <w:tc>
          <w:tcPr>
            <w:tcW w:w="638" w:type="dxa"/>
            <w:noWrap/>
            <w:vAlign w:val="center"/>
            <w:hideMark/>
          </w:tcPr>
          <w:p w14:paraId="1C39F145" w14:textId="77777777" w:rsidR="00056B9F" w:rsidRPr="00E05EC9" w:rsidRDefault="00056B9F" w:rsidP="002740BD">
            <w:pPr>
              <w:rPr>
                <w:bCs/>
                <w:lang w:eastAsia="zh-CN"/>
              </w:rPr>
            </w:pPr>
            <w:r w:rsidRPr="00E05EC9">
              <w:rPr>
                <w:lang w:eastAsia="zh-CN"/>
              </w:rPr>
              <w:t>3.71</w:t>
            </w:r>
          </w:p>
        </w:tc>
        <w:tc>
          <w:tcPr>
            <w:tcW w:w="638" w:type="dxa"/>
            <w:noWrap/>
            <w:vAlign w:val="center"/>
            <w:hideMark/>
          </w:tcPr>
          <w:p w14:paraId="75E9B25D" w14:textId="77777777" w:rsidR="00056B9F" w:rsidRPr="00E05EC9" w:rsidRDefault="00056B9F" w:rsidP="002740BD">
            <w:pPr>
              <w:rPr>
                <w:bCs/>
                <w:lang w:eastAsia="zh-CN"/>
              </w:rPr>
            </w:pPr>
            <w:r w:rsidRPr="00E05EC9">
              <w:rPr>
                <w:lang w:eastAsia="zh-CN"/>
              </w:rPr>
              <w:t>3.59</w:t>
            </w:r>
          </w:p>
        </w:tc>
        <w:tc>
          <w:tcPr>
            <w:tcW w:w="638" w:type="dxa"/>
            <w:noWrap/>
            <w:vAlign w:val="center"/>
            <w:hideMark/>
          </w:tcPr>
          <w:p w14:paraId="216C92DF" w14:textId="77777777" w:rsidR="00056B9F" w:rsidRPr="00E05EC9" w:rsidRDefault="00056B9F" w:rsidP="002740BD">
            <w:pPr>
              <w:rPr>
                <w:bCs/>
                <w:lang w:eastAsia="zh-CN"/>
              </w:rPr>
            </w:pPr>
            <w:r w:rsidRPr="00E05EC9">
              <w:rPr>
                <w:lang w:eastAsia="zh-CN"/>
              </w:rPr>
              <w:t>3.78</w:t>
            </w:r>
          </w:p>
        </w:tc>
        <w:tc>
          <w:tcPr>
            <w:tcW w:w="638" w:type="dxa"/>
            <w:noWrap/>
            <w:vAlign w:val="center"/>
            <w:hideMark/>
          </w:tcPr>
          <w:p w14:paraId="5D4B3CDE" w14:textId="77777777" w:rsidR="00056B9F" w:rsidRPr="00E05EC9" w:rsidRDefault="00056B9F" w:rsidP="002740BD">
            <w:pPr>
              <w:rPr>
                <w:bCs/>
                <w:lang w:eastAsia="zh-CN"/>
              </w:rPr>
            </w:pPr>
            <w:r w:rsidRPr="00E05EC9">
              <w:rPr>
                <w:lang w:eastAsia="zh-CN"/>
              </w:rPr>
              <w:t>4.56</w:t>
            </w:r>
          </w:p>
        </w:tc>
        <w:tc>
          <w:tcPr>
            <w:tcW w:w="638" w:type="dxa"/>
            <w:noWrap/>
            <w:vAlign w:val="center"/>
            <w:hideMark/>
          </w:tcPr>
          <w:p w14:paraId="2A6AF1E8" w14:textId="77777777" w:rsidR="00056B9F" w:rsidRPr="00E05EC9" w:rsidRDefault="00056B9F" w:rsidP="002740BD">
            <w:pPr>
              <w:rPr>
                <w:bCs/>
                <w:lang w:eastAsia="zh-CN"/>
              </w:rPr>
            </w:pPr>
            <w:r w:rsidRPr="00E05EC9">
              <w:rPr>
                <w:lang w:eastAsia="zh-CN"/>
              </w:rPr>
              <w:t>5.47</w:t>
            </w:r>
          </w:p>
        </w:tc>
        <w:tc>
          <w:tcPr>
            <w:tcW w:w="638" w:type="dxa"/>
            <w:noWrap/>
            <w:vAlign w:val="center"/>
            <w:hideMark/>
          </w:tcPr>
          <w:p w14:paraId="63CF2247" w14:textId="77777777" w:rsidR="00056B9F" w:rsidRPr="00E05EC9" w:rsidRDefault="00056B9F" w:rsidP="002740BD">
            <w:pPr>
              <w:rPr>
                <w:bCs/>
                <w:lang w:eastAsia="zh-CN"/>
              </w:rPr>
            </w:pPr>
            <w:r w:rsidRPr="00E05EC9">
              <w:rPr>
                <w:lang w:eastAsia="zh-CN"/>
              </w:rPr>
              <w:t>5.62</w:t>
            </w:r>
          </w:p>
        </w:tc>
        <w:tc>
          <w:tcPr>
            <w:tcW w:w="638" w:type="dxa"/>
            <w:noWrap/>
            <w:vAlign w:val="center"/>
            <w:hideMark/>
          </w:tcPr>
          <w:p w14:paraId="1C62E532" w14:textId="77777777" w:rsidR="00056B9F" w:rsidRPr="00E05EC9" w:rsidRDefault="00056B9F" w:rsidP="002740BD">
            <w:pPr>
              <w:rPr>
                <w:bCs/>
                <w:lang w:eastAsia="zh-CN"/>
              </w:rPr>
            </w:pPr>
            <w:r w:rsidRPr="00E05EC9">
              <w:rPr>
                <w:lang w:eastAsia="zh-CN"/>
              </w:rPr>
              <w:t>5.98</w:t>
            </w:r>
          </w:p>
        </w:tc>
        <w:tc>
          <w:tcPr>
            <w:tcW w:w="638" w:type="dxa"/>
            <w:noWrap/>
            <w:vAlign w:val="center"/>
            <w:hideMark/>
          </w:tcPr>
          <w:p w14:paraId="18FF7C1E" w14:textId="77777777" w:rsidR="00056B9F" w:rsidRPr="00E05EC9" w:rsidRDefault="00056B9F" w:rsidP="002740BD">
            <w:pPr>
              <w:rPr>
                <w:bCs/>
                <w:lang w:eastAsia="zh-CN"/>
              </w:rPr>
            </w:pPr>
            <w:r w:rsidRPr="00E05EC9">
              <w:rPr>
                <w:lang w:eastAsia="zh-CN"/>
              </w:rPr>
              <w:t>6.18</w:t>
            </w:r>
          </w:p>
        </w:tc>
        <w:tc>
          <w:tcPr>
            <w:tcW w:w="638" w:type="dxa"/>
            <w:noWrap/>
            <w:vAlign w:val="center"/>
            <w:hideMark/>
          </w:tcPr>
          <w:p w14:paraId="1C495348" w14:textId="77777777" w:rsidR="00056B9F" w:rsidRPr="00E05EC9" w:rsidRDefault="00056B9F" w:rsidP="002740BD">
            <w:pPr>
              <w:rPr>
                <w:bCs/>
                <w:lang w:eastAsia="zh-CN"/>
              </w:rPr>
            </w:pPr>
            <w:r w:rsidRPr="00E05EC9">
              <w:rPr>
                <w:lang w:eastAsia="zh-CN"/>
              </w:rPr>
              <w:t>4.99</w:t>
            </w:r>
          </w:p>
        </w:tc>
      </w:tr>
      <w:tr w:rsidR="00056B9F" w:rsidRPr="00E05EC9" w14:paraId="2CFCC2B0" w14:textId="77777777" w:rsidTr="00F23E32">
        <w:trPr>
          <w:cantSplit/>
          <w:trHeight w:val="292"/>
        </w:trPr>
        <w:tc>
          <w:tcPr>
            <w:tcW w:w="1240" w:type="dxa"/>
            <w:noWrap/>
            <w:vAlign w:val="bottom"/>
            <w:hideMark/>
          </w:tcPr>
          <w:p w14:paraId="36C0CDBF" w14:textId="77777777" w:rsidR="00056B9F" w:rsidRPr="00E05EC9" w:rsidRDefault="00056B9F" w:rsidP="002740BD">
            <w:pPr>
              <w:rPr>
                <w:lang w:eastAsia="zh-CN"/>
              </w:rPr>
            </w:pPr>
          </w:p>
        </w:tc>
        <w:tc>
          <w:tcPr>
            <w:tcW w:w="742" w:type="dxa"/>
            <w:vAlign w:val="center"/>
            <w:hideMark/>
          </w:tcPr>
          <w:p w14:paraId="1DA1DC0D"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65839305"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03AC1EC8" w14:textId="77777777" w:rsidR="00056B9F" w:rsidRPr="00E05EC9" w:rsidRDefault="00056B9F" w:rsidP="002740BD">
            <w:pPr>
              <w:rPr>
                <w:bCs/>
                <w:lang w:eastAsia="zh-CN"/>
              </w:rPr>
            </w:pPr>
            <w:r w:rsidRPr="00E05EC9">
              <w:rPr>
                <w:lang w:eastAsia="zh-CN"/>
              </w:rPr>
              <w:t>5.65</w:t>
            </w:r>
          </w:p>
        </w:tc>
        <w:tc>
          <w:tcPr>
            <w:tcW w:w="638" w:type="dxa"/>
            <w:noWrap/>
            <w:vAlign w:val="center"/>
            <w:hideMark/>
          </w:tcPr>
          <w:p w14:paraId="7D258AB6" w14:textId="77777777" w:rsidR="00056B9F" w:rsidRPr="00E05EC9" w:rsidRDefault="00056B9F" w:rsidP="002740BD">
            <w:pPr>
              <w:rPr>
                <w:bCs/>
                <w:lang w:eastAsia="zh-CN"/>
              </w:rPr>
            </w:pPr>
            <w:r w:rsidRPr="00E05EC9">
              <w:rPr>
                <w:lang w:eastAsia="zh-CN"/>
              </w:rPr>
              <w:t>5.22</w:t>
            </w:r>
          </w:p>
        </w:tc>
        <w:tc>
          <w:tcPr>
            <w:tcW w:w="638" w:type="dxa"/>
            <w:noWrap/>
            <w:vAlign w:val="center"/>
            <w:hideMark/>
          </w:tcPr>
          <w:p w14:paraId="244760D4" w14:textId="77777777" w:rsidR="00056B9F" w:rsidRPr="00E05EC9" w:rsidRDefault="00056B9F" w:rsidP="002740BD">
            <w:pPr>
              <w:rPr>
                <w:bCs/>
                <w:lang w:eastAsia="zh-CN"/>
              </w:rPr>
            </w:pPr>
            <w:r w:rsidRPr="00E05EC9">
              <w:rPr>
                <w:lang w:eastAsia="zh-CN"/>
              </w:rPr>
              <w:t>5.19</w:t>
            </w:r>
          </w:p>
        </w:tc>
        <w:tc>
          <w:tcPr>
            <w:tcW w:w="638" w:type="dxa"/>
            <w:noWrap/>
            <w:vAlign w:val="center"/>
            <w:hideMark/>
          </w:tcPr>
          <w:p w14:paraId="615A7077"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6599820F" w14:textId="77777777" w:rsidR="00056B9F" w:rsidRPr="00E05EC9" w:rsidRDefault="00056B9F" w:rsidP="002740BD">
            <w:pPr>
              <w:rPr>
                <w:bCs/>
                <w:lang w:eastAsia="zh-CN"/>
              </w:rPr>
            </w:pPr>
            <w:r w:rsidRPr="00E05EC9">
              <w:rPr>
                <w:lang w:eastAsia="zh-CN"/>
              </w:rPr>
              <w:t>4.12</w:t>
            </w:r>
          </w:p>
        </w:tc>
        <w:tc>
          <w:tcPr>
            <w:tcW w:w="638" w:type="dxa"/>
            <w:noWrap/>
            <w:vAlign w:val="center"/>
            <w:hideMark/>
          </w:tcPr>
          <w:p w14:paraId="4D1F6AD1" w14:textId="77777777" w:rsidR="00056B9F" w:rsidRPr="00E05EC9" w:rsidRDefault="00056B9F" w:rsidP="002740BD">
            <w:pPr>
              <w:rPr>
                <w:bCs/>
                <w:lang w:eastAsia="zh-CN"/>
              </w:rPr>
            </w:pPr>
            <w:r w:rsidRPr="00E05EC9">
              <w:rPr>
                <w:lang w:eastAsia="zh-CN"/>
              </w:rPr>
              <w:t>4.13</w:t>
            </w:r>
          </w:p>
        </w:tc>
        <w:tc>
          <w:tcPr>
            <w:tcW w:w="638" w:type="dxa"/>
            <w:noWrap/>
            <w:vAlign w:val="center"/>
            <w:hideMark/>
          </w:tcPr>
          <w:p w14:paraId="4951A6F2" w14:textId="77777777" w:rsidR="00056B9F" w:rsidRPr="00E05EC9" w:rsidRDefault="00056B9F" w:rsidP="002740BD">
            <w:pPr>
              <w:rPr>
                <w:bCs/>
                <w:lang w:eastAsia="zh-CN"/>
              </w:rPr>
            </w:pPr>
            <w:r w:rsidRPr="00E05EC9">
              <w:rPr>
                <w:lang w:eastAsia="zh-CN"/>
              </w:rPr>
              <w:t>4.29</w:t>
            </w:r>
          </w:p>
        </w:tc>
        <w:tc>
          <w:tcPr>
            <w:tcW w:w="638" w:type="dxa"/>
            <w:noWrap/>
            <w:vAlign w:val="center"/>
            <w:hideMark/>
          </w:tcPr>
          <w:p w14:paraId="5C7E75A4"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7A740BB6" w14:textId="77777777" w:rsidR="00056B9F" w:rsidRPr="00E05EC9" w:rsidRDefault="00056B9F" w:rsidP="002740BD">
            <w:pPr>
              <w:rPr>
                <w:bCs/>
                <w:lang w:eastAsia="zh-CN"/>
              </w:rPr>
            </w:pPr>
            <w:r w:rsidRPr="00E05EC9">
              <w:rPr>
                <w:lang w:eastAsia="zh-CN"/>
              </w:rPr>
              <w:t>5.65</w:t>
            </w:r>
          </w:p>
        </w:tc>
        <w:tc>
          <w:tcPr>
            <w:tcW w:w="638" w:type="dxa"/>
            <w:noWrap/>
            <w:vAlign w:val="center"/>
            <w:hideMark/>
          </w:tcPr>
          <w:p w14:paraId="50F23DFA" w14:textId="77777777" w:rsidR="00056B9F" w:rsidRPr="00E05EC9" w:rsidRDefault="00056B9F" w:rsidP="002740BD">
            <w:pPr>
              <w:rPr>
                <w:bCs/>
                <w:lang w:eastAsia="zh-CN"/>
              </w:rPr>
            </w:pPr>
            <w:r w:rsidRPr="00E05EC9">
              <w:rPr>
                <w:lang w:eastAsia="zh-CN"/>
              </w:rPr>
              <w:t>5.5</w:t>
            </w:r>
          </w:p>
        </w:tc>
        <w:tc>
          <w:tcPr>
            <w:tcW w:w="638" w:type="dxa"/>
            <w:noWrap/>
            <w:vAlign w:val="center"/>
            <w:hideMark/>
          </w:tcPr>
          <w:p w14:paraId="78407935" w14:textId="77777777" w:rsidR="00056B9F" w:rsidRPr="00E05EC9" w:rsidRDefault="00056B9F" w:rsidP="002740BD">
            <w:pPr>
              <w:rPr>
                <w:bCs/>
                <w:lang w:eastAsia="zh-CN"/>
              </w:rPr>
            </w:pPr>
            <w:r w:rsidRPr="00E05EC9">
              <w:rPr>
                <w:lang w:eastAsia="zh-CN"/>
              </w:rPr>
              <w:t>5.61</w:t>
            </w:r>
          </w:p>
        </w:tc>
        <w:tc>
          <w:tcPr>
            <w:tcW w:w="638" w:type="dxa"/>
            <w:noWrap/>
            <w:vAlign w:val="center"/>
            <w:hideMark/>
          </w:tcPr>
          <w:p w14:paraId="5C76DAD7"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56B65C38" w14:textId="77777777" w:rsidR="00056B9F" w:rsidRPr="00E05EC9" w:rsidRDefault="00056B9F" w:rsidP="002740BD">
            <w:pPr>
              <w:rPr>
                <w:bCs/>
                <w:lang w:eastAsia="zh-CN"/>
              </w:rPr>
            </w:pPr>
            <w:r w:rsidRPr="00E05EC9">
              <w:rPr>
                <w:lang w:eastAsia="zh-CN"/>
              </w:rPr>
              <w:t>5.05</w:t>
            </w:r>
          </w:p>
        </w:tc>
      </w:tr>
      <w:tr w:rsidR="00056B9F" w:rsidRPr="00E05EC9" w14:paraId="637B7453" w14:textId="77777777" w:rsidTr="00F23E32">
        <w:trPr>
          <w:cantSplit/>
          <w:trHeight w:val="292"/>
        </w:trPr>
        <w:tc>
          <w:tcPr>
            <w:tcW w:w="1240" w:type="dxa"/>
            <w:noWrap/>
            <w:vAlign w:val="bottom"/>
            <w:hideMark/>
          </w:tcPr>
          <w:p w14:paraId="77C59474" w14:textId="77777777" w:rsidR="00056B9F" w:rsidRPr="00E05EC9" w:rsidRDefault="00056B9F" w:rsidP="002740BD">
            <w:pPr>
              <w:rPr>
                <w:lang w:eastAsia="zh-CN"/>
              </w:rPr>
            </w:pPr>
          </w:p>
        </w:tc>
        <w:tc>
          <w:tcPr>
            <w:tcW w:w="742" w:type="dxa"/>
            <w:vAlign w:val="center"/>
            <w:hideMark/>
          </w:tcPr>
          <w:p w14:paraId="71DD2105" w14:textId="77777777" w:rsidR="00056B9F" w:rsidRPr="00E05EC9" w:rsidRDefault="00056B9F" w:rsidP="002740BD">
            <w:pPr>
              <w:rPr>
                <w:bCs/>
                <w:lang w:eastAsia="zh-CN"/>
              </w:rPr>
            </w:pPr>
            <w:r w:rsidRPr="00E05EC9">
              <w:rPr>
                <w:lang w:eastAsia="zh-CN"/>
              </w:rPr>
              <w:t>Tilt 42</w:t>
            </w:r>
          </w:p>
        </w:tc>
        <w:tc>
          <w:tcPr>
            <w:tcW w:w="450" w:type="dxa"/>
            <w:vAlign w:val="center"/>
            <w:hideMark/>
          </w:tcPr>
          <w:p w14:paraId="4B48B8D3"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3FE741CE" w14:textId="77777777" w:rsidR="00056B9F" w:rsidRPr="00E05EC9" w:rsidRDefault="00056B9F" w:rsidP="002740BD">
            <w:pPr>
              <w:rPr>
                <w:bCs/>
                <w:lang w:eastAsia="zh-CN"/>
              </w:rPr>
            </w:pPr>
            <w:r w:rsidRPr="00E05EC9">
              <w:rPr>
                <w:lang w:eastAsia="zh-CN"/>
              </w:rPr>
              <w:t>4.98</w:t>
            </w:r>
          </w:p>
        </w:tc>
        <w:tc>
          <w:tcPr>
            <w:tcW w:w="638" w:type="dxa"/>
            <w:noWrap/>
            <w:vAlign w:val="center"/>
            <w:hideMark/>
          </w:tcPr>
          <w:p w14:paraId="25D45CCC"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5EF8B33B" w14:textId="77777777" w:rsidR="00056B9F" w:rsidRPr="00E05EC9" w:rsidRDefault="00056B9F" w:rsidP="002740BD">
            <w:pPr>
              <w:rPr>
                <w:bCs/>
                <w:lang w:eastAsia="zh-CN"/>
              </w:rPr>
            </w:pPr>
            <w:r w:rsidRPr="00E05EC9">
              <w:rPr>
                <w:lang w:eastAsia="zh-CN"/>
              </w:rPr>
              <w:t>4.96</w:t>
            </w:r>
          </w:p>
        </w:tc>
        <w:tc>
          <w:tcPr>
            <w:tcW w:w="638" w:type="dxa"/>
            <w:noWrap/>
            <w:vAlign w:val="center"/>
            <w:hideMark/>
          </w:tcPr>
          <w:p w14:paraId="0600D653" w14:textId="77777777" w:rsidR="00056B9F" w:rsidRPr="00E05EC9" w:rsidRDefault="00056B9F" w:rsidP="002740BD">
            <w:pPr>
              <w:rPr>
                <w:bCs/>
                <w:lang w:eastAsia="zh-CN"/>
              </w:rPr>
            </w:pPr>
            <w:r w:rsidRPr="00E05EC9">
              <w:rPr>
                <w:lang w:eastAsia="zh-CN"/>
              </w:rPr>
              <w:t>4.63</w:t>
            </w:r>
          </w:p>
        </w:tc>
        <w:tc>
          <w:tcPr>
            <w:tcW w:w="638" w:type="dxa"/>
            <w:noWrap/>
            <w:vAlign w:val="center"/>
            <w:hideMark/>
          </w:tcPr>
          <w:p w14:paraId="692AD33D" w14:textId="77777777" w:rsidR="00056B9F" w:rsidRPr="00E05EC9" w:rsidRDefault="00056B9F" w:rsidP="002740BD">
            <w:pPr>
              <w:rPr>
                <w:bCs/>
                <w:lang w:eastAsia="zh-CN"/>
              </w:rPr>
            </w:pPr>
            <w:r w:rsidRPr="00E05EC9">
              <w:rPr>
                <w:lang w:eastAsia="zh-CN"/>
              </w:rPr>
              <w:t>4.32</w:t>
            </w:r>
          </w:p>
        </w:tc>
        <w:tc>
          <w:tcPr>
            <w:tcW w:w="638" w:type="dxa"/>
            <w:noWrap/>
            <w:vAlign w:val="center"/>
            <w:hideMark/>
          </w:tcPr>
          <w:p w14:paraId="2AF6C7FE" w14:textId="77777777" w:rsidR="00056B9F" w:rsidRPr="00E05EC9" w:rsidRDefault="00056B9F" w:rsidP="002740BD">
            <w:pPr>
              <w:rPr>
                <w:bCs/>
                <w:lang w:eastAsia="zh-CN"/>
              </w:rPr>
            </w:pPr>
            <w:r w:rsidRPr="00E05EC9">
              <w:rPr>
                <w:lang w:eastAsia="zh-CN"/>
              </w:rPr>
              <w:t>4.43</w:t>
            </w:r>
          </w:p>
        </w:tc>
        <w:tc>
          <w:tcPr>
            <w:tcW w:w="638" w:type="dxa"/>
            <w:noWrap/>
            <w:vAlign w:val="center"/>
            <w:hideMark/>
          </w:tcPr>
          <w:p w14:paraId="58632647" w14:textId="77777777" w:rsidR="00056B9F" w:rsidRPr="00E05EC9" w:rsidRDefault="00056B9F" w:rsidP="002740BD">
            <w:pPr>
              <w:rPr>
                <w:bCs/>
                <w:lang w:eastAsia="zh-CN"/>
              </w:rPr>
            </w:pPr>
            <w:r w:rsidRPr="00E05EC9">
              <w:rPr>
                <w:lang w:eastAsia="zh-CN"/>
              </w:rPr>
              <w:t>4.57</w:t>
            </w:r>
          </w:p>
        </w:tc>
        <w:tc>
          <w:tcPr>
            <w:tcW w:w="638" w:type="dxa"/>
            <w:noWrap/>
            <w:vAlign w:val="center"/>
            <w:hideMark/>
          </w:tcPr>
          <w:p w14:paraId="6EC044D0"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611CC34A" w14:textId="77777777" w:rsidR="00056B9F" w:rsidRPr="00E05EC9" w:rsidRDefault="00056B9F" w:rsidP="002740BD">
            <w:pPr>
              <w:rPr>
                <w:bCs/>
                <w:lang w:eastAsia="zh-CN"/>
              </w:rPr>
            </w:pPr>
            <w:r w:rsidRPr="00E05EC9">
              <w:rPr>
                <w:lang w:eastAsia="zh-CN"/>
              </w:rPr>
              <w:t>5.54</w:t>
            </w:r>
          </w:p>
        </w:tc>
        <w:tc>
          <w:tcPr>
            <w:tcW w:w="638" w:type="dxa"/>
            <w:noWrap/>
            <w:vAlign w:val="center"/>
            <w:hideMark/>
          </w:tcPr>
          <w:p w14:paraId="277CE518" w14:textId="77777777" w:rsidR="00056B9F" w:rsidRPr="00E05EC9" w:rsidRDefault="00056B9F" w:rsidP="002740BD">
            <w:pPr>
              <w:rPr>
                <w:bCs/>
                <w:lang w:eastAsia="zh-CN"/>
              </w:rPr>
            </w:pPr>
            <w:r w:rsidRPr="00E05EC9">
              <w:rPr>
                <w:lang w:eastAsia="zh-CN"/>
              </w:rPr>
              <w:t>5.11</w:t>
            </w:r>
          </w:p>
        </w:tc>
        <w:tc>
          <w:tcPr>
            <w:tcW w:w="638" w:type="dxa"/>
            <w:noWrap/>
            <w:vAlign w:val="center"/>
            <w:hideMark/>
          </w:tcPr>
          <w:p w14:paraId="7D6DA32E"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721A1744" w14:textId="77777777" w:rsidR="00056B9F" w:rsidRPr="00E05EC9" w:rsidRDefault="00056B9F" w:rsidP="002740BD">
            <w:pPr>
              <w:rPr>
                <w:bCs/>
                <w:lang w:eastAsia="zh-CN"/>
              </w:rPr>
            </w:pPr>
            <w:r w:rsidRPr="00E05EC9">
              <w:rPr>
                <w:lang w:eastAsia="zh-CN"/>
              </w:rPr>
              <w:t>4.97</w:t>
            </w:r>
          </w:p>
        </w:tc>
        <w:tc>
          <w:tcPr>
            <w:tcW w:w="638" w:type="dxa"/>
            <w:noWrap/>
            <w:vAlign w:val="center"/>
            <w:hideMark/>
          </w:tcPr>
          <w:p w14:paraId="6DFB79C5" w14:textId="77777777" w:rsidR="00056B9F" w:rsidRPr="00E05EC9" w:rsidRDefault="00056B9F" w:rsidP="002740BD">
            <w:pPr>
              <w:rPr>
                <w:bCs/>
                <w:lang w:eastAsia="zh-CN"/>
              </w:rPr>
            </w:pPr>
            <w:r w:rsidRPr="00E05EC9">
              <w:rPr>
                <w:lang w:eastAsia="zh-CN"/>
              </w:rPr>
              <w:t>4.87</w:t>
            </w:r>
          </w:p>
        </w:tc>
      </w:tr>
      <w:tr w:rsidR="00056B9F" w:rsidRPr="00E05EC9" w14:paraId="765A6580" w14:textId="77777777" w:rsidTr="00F23E32">
        <w:trPr>
          <w:cantSplit/>
          <w:trHeight w:val="292"/>
        </w:trPr>
        <w:tc>
          <w:tcPr>
            <w:tcW w:w="1240" w:type="dxa"/>
            <w:noWrap/>
            <w:vAlign w:val="bottom"/>
            <w:hideMark/>
          </w:tcPr>
          <w:p w14:paraId="122A7470" w14:textId="77777777" w:rsidR="00056B9F" w:rsidRPr="00E05EC9" w:rsidRDefault="00056B9F" w:rsidP="002740BD">
            <w:pPr>
              <w:rPr>
                <w:lang w:eastAsia="zh-CN"/>
              </w:rPr>
            </w:pPr>
          </w:p>
        </w:tc>
        <w:tc>
          <w:tcPr>
            <w:tcW w:w="742" w:type="dxa"/>
            <w:vAlign w:val="center"/>
            <w:hideMark/>
          </w:tcPr>
          <w:p w14:paraId="01C1AFD4"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7E8301E6"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02ECC301" w14:textId="77777777" w:rsidR="00056B9F" w:rsidRPr="00E05EC9" w:rsidRDefault="00056B9F" w:rsidP="002740BD">
            <w:pPr>
              <w:rPr>
                <w:bCs/>
                <w:lang w:eastAsia="zh-CN"/>
              </w:rPr>
            </w:pPr>
            <w:r w:rsidRPr="00E05EC9">
              <w:rPr>
                <w:lang w:eastAsia="zh-CN"/>
              </w:rPr>
              <w:t>2.09</w:t>
            </w:r>
          </w:p>
        </w:tc>
        <w:tc>
          <w:tcPr>
            <w:tcW w:w="638" w:type="dxa"/>
            <w:noWrap/>
            <w:vAlign w:val="center"/>
            <w:hideMark/>
          </w:tcPr>
          <w:p w14:paraId="5001BDE0" w14:textId="77777777" w:rsidR="00056B9F" w:rsidRPr="00E05EC9" w:rsidRDefault="00056B9F" w:rsidP="002740BD">
            <w:pPr>
              <w:rPr>
                <w:bCs/>
                <w:lang w:eastAsia="zh-CN"/>
              </w:rPr>
            </w:pPr>
            <w:r w:rsidRPr="00E05EC9">
              <w:rPr>
                <w:lang w:eastAsia="zh-CN"/>
              </w:rPr>
              <w:t>2.28</w:t>
            </w:r>
          </w:p>
        </w:tc>
        <w:tc>
          <w:tcPr>
            <w:tcW w:w="638" w:type="dxa"/>
            <w:noWrap/>
            <w:vAlign w:val="center"/>
            <w:hideMark/>
          </w:tcPr>
          <w:p w14:paraId="6DDE2346"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7DFC30A8" w14:textId="77777777" w:rsidR="00056B9F" w:rsidRPr="00E05EC9" w:rsidRDefault="00056B9F" w:rsidP="002740BD">
            <w:pPr>
              <w:rPr>
                <w:bCs/>
                <w:lang w:eastAsia="zh-CN"/>
              </w:rPr>
            </w:pPr>
            <w:r w:rsidRPr="00E05EC9">
              <w:rPr>
                <w:lang w:eastAsia="zh-CN"/>
              </w:rPr>
              <w:t>3.22</w:t>
            </w:r>
          </w:p>
        </w:tc>
        <w:tc>
          <w:tcPr>
            <w:tcW w:w="638" w:type="dxa"/>
            <w:noWrap/>
            <w:vAlign w:val="center"/>
            <w:hideMark/>
          </w:tcPr>
          <w:p w14:paraId="4EE3A387" w14:textId="77777777" w:rsidR="00056B9F" w:rsidRPr="00E05EC9" w:rsidRDefault="00056B9F" w:rsidP="002740BD">
            <w:pPr>
              <w:rPr>
                <w:bCs/>
                <w:lang w:eastAsia="zh-CN"/>
              </w:rPr>
            </w:pPr>
            <w:r w:rsidRPr="00E05EC9">
              <w:rPr>
                <w:lang w:eastAsia="zh-CN"/>
              </w:rPr>
              <w:t>3.41</w:t>
            </w:r>
          </w:p>
        </w:tc>
        <w:tc>
          <w:tcPr>
            <w:tcW w:w="638" w:type="dxa"/>
            <w:noWrap/>
            <w:vAlign w:val="center"/>
            <w:hideMark/>
          </w:tcPr>
          <w:p w14:paraId="0E054DAF"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7C81EBAB" w14:textId="77777777" w:rsidR="00056B9F" w:rsidRPr="00E05EC9" w:rsidRDefault="00056B9F" w:rsidP="002740BD">
            <w:pPr>
              <w:rPr>
                <w:bCs/>
                <w:lang w:eastAsia="zh-CN"/>
              </w:rPr>
            </w:pPr>
            <w:r w:rsidRPr="00E05EC9">
              <w:rPr>
                <w:lang w:eastAsia="zh-CN"/>
              </w:rPr>
              <w:t>3.76</w:t>
            </w:r>
          </w:p>
        </w:tc>
        <w:tc>
          <w:tcPr>
            <w:tcW w:w="638" w:type="dxa"/>
            <w:noWrap/>
            <w:vAlign w:val="center"/>
            <w:hideMark/>
          </w:tcPr>
          <w:p w14:paraId="1F3AE8B3" w14:textId="77777777" w:rsidR="00056B9F" w:rsidRPr="00E05EC9" w:rsidRDefault="00056B9F" w:rsidP="002740BD">
            <w:pPr>
              <w:rPr>
                <w:bCs/>
                <w:lang w:eastAsia="zh-CN"/>
              </w:rPr>
            </w:pPr>
            <w:r w:rsidRPr="00E05EC9">
              <w:rPr>
                <w:lang w:eastAsia="zh-CN"/>
              </w:rPr>
              <w:t>3.84</w:t>
            </w:r>
          </w:p>
        </w:tc>
        <w:tc>
          <w:tcPr>
            <w:tcW w:w="638" w:type="dxa"/>
            <w:noWrap/>
            <w:vAlign w:val="center"/>
            <w:hideMark/>
          </w:tcPr>
          <w:p w14:paraId="31FDCBF5"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708640EE" w14:textId="77777777" w:rsidR="00056B9F" w:rsidRPr="00E05EC9" w:rsidRDefault="00056B9F" w:rsidP="002740BD">
            <w:pPr>
              <w:rPr>
                <w:bCs/>
                <w:lang w:eastAsia="zh-CN"/>
              </w:rPr>
            </w:pPr>
            <w:r w:rsidRPr="00E05EC9">
              <w:rPr>
                <w:lang w:eastAsia="zh-CN"/>
              </w:rPr>
              <w:t>2.49</w:t>
            </w:r>
          </w:p>
        </w:tc>
        <w:tc>
          <w:tcPr>
            <w:tcW w:w="638" w:type="dxa"/>
            <w:noWrap/>
            <w:vAlign w:val="center"/>
            <w:hideMark/>
          </w:tcPr>
          <w:p w14:paraId="6975DCE0" w14:textId="77777777" w:rsidR="00056B9F" w:rsidRPr="00E05EC9" w:rsidRDefault="00056B9F" w:rsidP="002740BD">
            <w:pPr>
              <w:rPr>
                <w:bCs/>
                <w:lang w:eastAsia="zh-CN"/>
              </w:rPr>
            </w:pPr>
            <w:r w:rsidRPr="00E05EC9">
              <w:rPr>
                <w:lang w:eastAsia="zh-CN"/>
              </w:rPr>
              <w:t>2.13</w:t>
            </w:r>
          </w:p>
        </w:tc>
        <w:tc>
          <w:tcPr>
            <w:tcW w:w="638" w:type="dxa"/>
            <w:noWrap/>
            <w:vAlign w:val="center"/>
            <w:hideMark/>
          </w:tcPr>
          <w:p w14:paraId="69A7654C" w14:textId="77777777" w:rsidR="00056B9F" w:rsidRPr="00E05EC9" w:rsidRDefault="00056B9F" w:rsidP="002740BD">
            <w:pPr>
              <w:rPr>
                <w:bCs/>
                <w:lang w:eastAsia="zh-CN"/>
              </w:rPr>
            </w:pPr>
            <w:r w:rsidRPr="00E05EC9">
              <w:rPr>
                <w:lang w:eastAsia="zh-CN"/>
              </w:rPr>
              <w:t>2.04</w:t>
            </w:r>
          </w:p>
        </w:tc>
        <w:tc>
          <w:tcPr>
            <w:tcW w:w="638" w:type="dxa"/>
            <w:noWrap/>
            <w:vAlign w:val="center"/>
            <w:hideMark/>
          </w:tcPr>
          <w:p w14:paraId="55E61257" w14:textId="77777777" w:rsidR="00056B9F" w:rsidRPr="00E05EC9" w:rsidRDefault="00056B9F" w:rsidP="002740BD">
            <w:pPr>
              <w:rPr>
                <w:bCs/>
                <w:lang w:eastAsia="zh-CN"/>
              </w:rPr>
            </w:pPr>
            <w:r w:rsidRPr="00E05EC9">
              <w:rPr>
                <w:lang w:eastAsia="zh-CN"/>
              </w:rPr>
              <w:t>2.94</w:t>
            </w:r>
          </w:p>
        </w:tc>
      </w:tr>
    </w:tbl>
    <w:p w14:paraId="1419853E" w14:textId="6566A4D9" w:rsidR="00CC0CFE" w:rsidRPr="00E05EC9" w:rsidRDefault="00CC0CFE" w:rsidP="002740BD"/>
    <w:p w14:paraId="51FB27EA" w14:textId="080781F8" w:rsidR="00CC0CFE" w:rsidRPr="00E05EC9" w:rsidRDefault="00CC0CFE" w:rsidP="002740BD"/>
    <w:p w14:paraId="0E2B5A7E" w14:textId="00D61F44" w:rsidR="00CC0CFE" w:rsidRPr="00E05EC9" w:rsidRDefault="00781050" w:rsidP="00E66DB1">
      <w:pPr>
        <w:pStyle w:val="AppendixHeading1"/>
        <w:rPr>
          <w:lang w:val="en-AU"/>
        </w:rPr>
      </w:pPr>
      <w:bookmarkStart w:id="504" w:name="_Toc493338234"/>
      <w:bookmarkStart w:id="505" w:name="_Toc493338243"/>
      <w:bookmarkStart w:id="506" w:name="_Toc493340875"/>
      <w:r w:rsidRPr="00E05EC9">
        <w:rPr>
          <w:lang w:val="en-AU"/>
        </w:rPr>
        <w:lastRenderedPageBreak/>
        <w:t>App</w:t>
      </w:r>
      <w:r w:rsidR="003C72B7" w:rsidRPr="00E05EC9">
        <w:rPr>
          <w:lang w:val="en-AU"/>
        </w:rPr>
        <w:t>endix 8</w:t>
      </w:r>
      <w:r w:rsidRPr="00E05EC9">
        <w:rPr>
          <w:lang w:val="en-AU"/>
        </w:rPr>
        <w:t xml:space="preserve"> – Aus Gov Energy Consumption Data</w:t>
      </w:r>
      <w:bookmarkEnd w:id="504"/>
      <w:bookmarkEnd w:id="505"/>
      <w:bookmarkEnd w:id="506"/>
    </w:p>
    <w:p w14:paraId="381982F2" w14:textId="77777777" w:rsidR="00E66DB1" w:rsidRPr="00E05EC9" w:rsidRDefault="00E66DB1" w:rsidP="002740BD"/>
    <w:p w14:paraId="60974570" w14:textId="77777777" w:rsidR="00056B9F" w:rsidRPr="00E05EC9" w:rsidRDefault="00056B9F" w:rsidP="002740BD"/>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E05EC9" w14:paraId="20EA9491" w14:textId="77777777" w:rsidTr="00F23E32">
        <w:trPr>
          <w:trHeight w:val="287"/>
        </w:trPr>
        <w:tc>
          <w:tcPr>
            <w:tcW w:w="1337" w:type="dxa"/>
            <w:noWrap/>
            <w:vAlign w:val="bottom"/>
            <w:hideMark/>
          </w:tcPr>
          <w:p w14:paraId="264FD04D" w14:textId="77777777" w:rsidR="00056B9F" w:rsidRPr="00E05EC9" w:rsidRDefault="00056B9F" w:rsidP="002740BD">
            <w:pPr>
              <w:rPr>
                <w:bCs/>
                <w:lang w:eastAsia="zh-CN"/>
              </w:rPr>
            </w:pPr>
            <w:r w:rsidRPr="00E05EC9">
              <w:rPr>
                <w:lang w:eastAsia="zh-CN"/>
              </w:rPr>
              <w:t>City</w:t>
            </w:r>
          </w:p>
        </w:tc>
        <w:tc>
          <w:tcPr>
            <w:tcW w:w="1007" w:type="dxa"/>
            <w:noWrap/>
            <w:vAlign w:val="bottom"/>
            <w:hideMark/>
          </w:tcPr>
          <w:p w14:paraId="5EF6E20D" w14:textId="77777777" w:rsidR="00056B9F" w:rsidRPr="00E05EC9" w:rsidRDefault="00056B9F" w:rsidP="002740BD">
            <w:pPr>
              <w:rPr>
                <w:bCs/>
                <w:lang w:eastAsia="zh-CN"/>
              </w:rPr>
            </w:pPr>
            <w:r w:rsidRPr="00E05EC9">
              <w:rPr>
                <w:lang w:eastAsia="zh-CN"/>
              </w:rPr>
              <w:t>Post Code</w:t>
            </w:r>
          </w:p>
        </w:tc>
        <w:tc>
          <w:tcPr>
            <w:tcW w:w="1093" w:type="dxa"/>
            <w:noWrap/>
            <w:vAlign w:val="bottom"/>
            <w:hideMark/>
          </w:tcPr>
          <w:p w14:paraId="404B02E3" w14:textId="77777777" w:rsidR="00056B9F" w:rsidRPr="00E05EC9" w:rsidRDefault="00056B9F" w:rsidP="002740BD">
            <w:pPr>
              <w:rPr>
                <w:bCs/>
                <w:lang w:eastAsia="zh-CN"/>
              </w:rPr>
            </w:pPr>
            <w:r w:rsidRPr="00E05EC9">
              <w:rPr>
                <w:lang w:eastAsia="zh-CN"/>
              </w:rPr>
              <w:t># People</w:t>
            </w:r>
          </w:p>
        </w:tc>
        <w:tc>
          <w:tcPr>
            <w:tcW w:w="792" w:type="dxa"/>
            <w:noWrap/>
            <w:vAlign w:val="bottom"/>
            <w:hideMark/>
          </w:tcPr>
          <w:p w14:paraId="18BA831A" w14:textId="77777777" w:rsidR="00056B9F" w:rsidRPr="00E05EC9" w:rsidRDefault="00056B9F" w:rsidP="002740BD">
            <w:pPr>
              <w:rPr>
                <w:bCs/>
                <w:lang w:eastAsia="zh-CN"/>
              </w:rPr>
            </w:pPr>
            <w:r w:rsidRPr="00E05EC9">
              <w:rPr>
                <w:lang w:eastAsia="zh-CN"/>
              </w:rPr>
              <w:t xml:space="preserve">Pool </w:t>
            </w:r>
          </w:p>
        </w:tc>
        <w:tc>
          <w:tcPr>
            <w:tcW w:w="681" w:type="dxa"/>
            <w:noWrap/>
            <w:vAlign w:val="bottom"/>
            <w:hideMark/>
          </w:tcPr>
          <w:p w14:paraId="46443E9B" w14:textId="77777777" w:rsidR="00056B9F" w:rsidRPr="00E05EC9" w:rsidRDefault="00056B9F" w:rsidP="002740BD">
            <w:pPr>
              <w:rPr>
                <w:bCs/>
                <w:lang w:eastAsia="zh-CN"/>
              </w:rPr>
            </w:pPr>
            <w:r w:rsidRPr="00E05EC9">
              <w:rPr>
                <w:lang w:eastAsia="zh-CN"/>
              </w:rPr>
              <w:t>Gas</w:t>
            </w:r>
          </w:p>
        </w:tc>
        <w:tc>
          <w:tcPr>
            <w:tcW w:w="1239" w:type="dxa"/>
            <w:noWrap/>
            <w:vAlign w:val="bottom"/>
            <w:hideMark/>
          </w:tcPr>
          <w:p w14:paraId="4322A90F" w14:textId="77777777" w:rsidR="00056B9F" w:rsidRPr="00E05EC9" w:rsidRDefault="00056B9F" w:rsidP="002740BD">
            <w:pPr>
              <w:rPr>
                <w:bCs/>
                <w:lang w:eastAsia="zh-CN"/>
              </w:rPr>
            </w:pPr>
            <w:r w:rsidRPr="00E05EC9">
              <w:rPr>
                <w:lang w:eastAsia="zh-CN"/>
              </w:rPr>
              <w:t>KWhr/day</w:t>
            </w:r>
          </w:p>
        </w:tc>
        <w:tc>
          <w:tcPr>
            <w:tcW w:w="1037" w:type="dxa"/>
            <w:noWrap/>
            <w:vAlign w:val="bottom"/>
            <w:hideMark/>
          </w:tcPr>
          <w:p w14:paraId="23BC7BBE" w14:textId="77777777" w:rsidR="00056B9F" w:rsidRPr="00E05EC9" w:rsidRDefault="00056B9F" w:rsidP="002740BD">
            <w:pPr>
              <w:rPr>
                <w:bCs/>
                <w:lang w:eastAsia="zh-CN"/>
              </w:rPr>
            </w:pPr>
            <w:r w:rsidRPr="00E05EC9">
              <w:rPr>
                <w:lang w:eastAsia="zh-CN"/>
              </w:rPr>
              <w:t>Annual</w:t>
            </w:r>
          </w:p>
        </w:tc>
        <w:tc>
          <w:tcPr>
            <w:tcW w:w="973" w:type="dxa"/>
            <w:noWrap/>
            <w:vAlign w:val="bottom"/>
            <w:hideMark/>
          </w:tcPr>
          <w:p w14:paraId="10E3F2F4" w14:textId="77777777" w:rsidR="00056B9F" w:rsidRPr="00E05EC9" w:rsidRDefault="00056B9F" w:rsidP="002740BD">
            <w:pPr>
              <w:rPr>
                <w:bCs/>
                <w:lang w:eastAsia="zh-CN"/>
              </w:rPr>
            </w:pPr>
            <w:r w:rsidRPr="00E05EC9">
              <w:rPr>
                <w:lang w:eastAsia="zh-CN"/>
              </w:rPr>
              <w:t>Tariff #</w:t>
            </w:r>
          </w:p>
        </w:tc>
        <w:tc>
          <w:tcPr>
            <w:tcW w:w="1108" w:type="dxa"/>
            <w:noWrap/>
            <w:vAlign w:val="bottom"/>
            <w:hideMark/>
          </w:tcPr>
          <w:p w14:paraId="13EC46B2" w14:textId="77777777" w:rsidR="00056B9F" w:rsidRPr="00E05EC9" w:rsidRDefault="00056B9F" w:rsidP="002740BD">
            <w:pPr>
              <w:rPr>
                <w:bCs/>
                <w:lang w:eastAsia="zh-CN"/>
              </w:rPr>
            </w:pPr>
            <w:r w:rsidRPr="00E05EC9">
              <w:rPr>
                <w:lang w:eastAsia="zh-CN"/>
              </w:rPr>
              <w:t>Tariff Rate</w:t>
            </w:r>
          </w:p>
        </w:tc>
        <w:tc>
          <w:tcPr>
            <w:tcW w:w="1089" w:type="dxa"/>
            <w:noWrap/>
            <w:vAlign w:val="bottom"/>
            <w:hideMark/>
          </w:tcPr>
          <w:p w14:paraId="6A60DC26" w14:textId="77777777" w:rsidR="00056B9F" w:rsidRPr="00E05EC9" w:rsidRDefault="00056B9F" w:rsidP="002740BD">
            <w:pPr>
              <w:rPr>
                <w:bCs/>
                <w:lang w:eastAsia="zh-CN"/>
              </w:rPr>
            </w:pPr>
            <w:r w:rsidRPr="00E05EC9">
              <w:rPr>
                <w:lang w:eastAsia="zh-CN"/>
              </w:rPr>
              <w:t>Solar Rate</w:t>
            </w:r>
          </w:p>
        </w:tc>
      </w:tr>
      <w:tr w:rsidR="00056B9F" w:rsidRPr="00E05EC9" w14:paraId="70A8E9D1" w14:textId="77777777" w:rsidTr="00F23E32">
        <w:trPr>
          <w:trHeight w:val="287"/>
        </w:trPr>
        <w:tc>
          <w:tcPr>
            <w:tcW w:w="1337" w:type="dxa"/>
            <w:noWrap/>
            <w:vAlign w:val="bottom"/>
            <w:hideMark/>
          </w:tcPr>
          <w:p w14:paraId="625254B1" w14:textId="77777777" w:rsidR="00056B9F" w:rsidRPr="00E05EC9" w:rsidRDefault="00056B9F" w:rsidP="002740BD">
            <w:pPr>
              <w:rPr>
                <w:bCs/>
                <w:lang w:eastAsia="zh-CN"/>
              </w:rPr>
            </w:pPr>
            <w:r w:rsidRPr="00E05EC9">
              <w:rPr>
                <w:lang w:eastAsia="zh-CN"/>
              </w:rPr>
              <w:t>Townsville</w:t>
            </w:r>
          </w:p>
        </w:tc>
        <w:tc>
          <w:tcPr>
            <w:tcW w:w="1007" w:type="dxa"/>
            <w:noWrap/>
            <w:vAlign w:val="bottom"/>
            <w:hideMark/>
          </w:tcPr>
          <w:p w14:paraId="0B87F839"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A4A681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3881BD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7A0C6B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DF462DA"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43810F26"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92F095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C86DF1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D2A73CA" w14:textId="77777777" w:rsidR="00056B9F" w:rsidRPr="00E05EC9" w:rsidRDefault="00056B9F" w:rsidP="002740BD">
            <w:pPr>
              <w:rPr>
                <w:bCs/>
                <w:lang w:eastAsia="zh-CN"/>
              </w:rPr>
            </w:pPr>
            <w:r w:rsidRPr="00E05EC9">
              <w:rPr>
                <w:lang w:eastAsia="zh-CN"/>
              </w:rPr>
              <w:t>0.07448</w:t>
            </w:r>
          </w:p>
        </w:tc>
      </w:tr>
      <w:tr w:rsidR="00056B9F" w:rsidRPr="00E05EC9" w14:paraId="3D7B9CC5" w14:textId="77777777" w:rsidTr="00F23E32">
        <w:trPr>
          <w:trHeight w:val="287"/>
        </w:trPr>
        <w:tc>
          <w:tcPr>
            <w:tcW w:w="1337" w:type="dxa"/>
            <w:noWrap/>
            <w:vAlign w:val="bottom"/>
            <w:hideMark/>
          </w:tcPr>
          <w:p w14:paraId="1B1EE42C" w14:textId="77777777" w:rsidR="00056B9F" w:rsidRPr="00E05EC9" w:rsidRDefault="00056B9F" w:rsidP="002740BD">
            <w:pPr>
              <w:rPr>
                <w:lang w:eastAsia="zh-CN"/>
              </w:rPr>
            </w:pPr>
          </w:p>
        </w:tc>
        <w:tc>
          <w:tcPr>
            <w:tcW w:w="1007" w:type="dxa"/>
            <w:noWrap/>
            <w:vAlign w:val="bottom"/>
            <w:hideMark/>
          </w:tcPr>
          <w:p w14:paraId="0B243F88"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8A60C31"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52E67B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04E1FB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02289F8"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18139935"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2E93CE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8D1472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FA44F1B" w14:textId="77777777" w:rsidR="00056B9F" w:rsidRPr="00E05EC9" w:rsidRDefault="00056B9F" w:rsidP="002740BD">
            <w:pPr>
              <w:rPr>
                <w:bCs/>
                <w:lang w:eastAsia="zh-CN"/>
              </w:rPr>
            </w:pPr>
            <w:r w:rsidRPr="00E05EC9">
              <w:rPr>
                <w:lang w:eastAsia="zh-CN"/>
              </w:rPr>
              <w:t>0.07448</w:t>
            </w:r>
          </w:p>
        </w:tc>
      </w:tr>
      <w:tr w:rsidR="00056B9F" w:rsidRPr="00E05EC9" w14:paraId="4D127EF3" w14:textId="77777777" w:rsidTr="00F23E32">
        <w:trPr>
          <w:trHeight w:val="287"/>
        </w:trPr>
        <w:tc>
          <w:tcPr>
            <w:tcW w:w="1337" w:type="dxa"/>
            <w:noWrap/>
            <w:vAlign w:val="bottom"/>
            <w:hideMark/>
          </w:tcPr>
          <w:p w14:paraId="4A3A02DD" w14:textId="77777777" w:rsidR="00056B9F" w:rsidRPr="00E05EC9" w:rsidRDefault="00056B9F" w:rsidP="002740BD">
            <w:pPr>
              <w:rPr>
                <w:lang w:eastAsia="zh-CN"/>
              </w:rPr>
            </w:pPr>
          </w:p>
        </w:tc>
        <w:tc>
          <w:tcPr>
            <w:tcW w:w="1007" w:type="dxa"/>
            <w:noWrap/>
            <w:vAlign w:val="bottom"/>
            <w:hideMark/>
          </w:tcPr>
          <w:p w14:paraId="2E8CB533"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71021F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0F4FD8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1AE8E8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09F1907" w14:textId="77777777" w:rsidR="00056B9F" w:rsidRPr="00E05EC9" w:rsidRDefault="00056B9F" w:rsidP="002740BD">
            <w:pPr>
              <w:rPr>
                <w:bCs/>
                <w:lang w:eastAsia="zh-CN"/>
              </w:rPr>
            </w:pPr>
            <w:r w:rsidRPr="00E05EC9">
              <w:rPr>
                <w:lang w:eastAsia="zh-CN"/>
              </w:rPr>
              <w:t>32.5</w:t>
            </w:r>
          </w:p>
        </w:tc>
        <w:tc>
          <w:tcPr>
            <w:tcW w:w="1037" w:type="dxa"/>
            <w:noWrap/>
            <w:vAlign w:val="bottom"/>
            <w:hideMark/>
          </w:tcPr>
          <w:p w14:paraId="128FF3AB" w14:textId="77777777" w:rsidR="00056B9F" w:rsidRPr="00E05EC9" w:rsidRDefault="00056B9F" w:rsidP="002740BD">
            <w:pPr>
              <w:rPr>
                <w:bCs/>
                <w:lang w:eastAsia="zh-CN"/>
              </w:rPr>
            </w:pPr>
            <w:r w:rsidRPr="00E05EC9">
              <w:rPr>
                <w:lang w:eastAsia="zh-CN"/>
              </w:rPr>
              <w:t>11862.5</w:t>
            </w:r>
          </w:p>
        </w:tc>
        <w:tc>
          <w:tcPr>
            <w:tcW w:w="973" w:type="dxa"/>
            <w:noWrap/>
            <w:vAlign w:val="bottom"/>
            <w:hideMark/>
          </w:tcPr>
          <w:p w14:paraId="3783B49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2B4246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3E46C10" w14:textId="77777777" w:rsidR="00056B9F" w:rsidRPr="00E05EC9" w:rsidRDefault="00056B9F" w:rsidP="002740BD">
            <w:pPr>
              <w:rPr>
                <w:bCs/>
                <w:lang w:eastAsia="zh-CN"/>
              </w:rPr>
            </w:pPr>
            <w:r w:rsidRPr="00E05EC9">
              <w:rPr>
                <w:lang w:eastAsia="zh-CN"/>
              </w:rPr>
              <w:t>0.07448</w:t>
            </w:r>
          </w:p>
        </w:tc>
      </w:tr>
      <w:tr w:rsidR="00056B9F" w:rsidRPr="00E05EC9" w14:paraId="54CCA172" w14:textId="77777777" w:rsidTr="00F23E32">
        <w:trPr>
          <w:trHeight w:val="287"/>
        </w:trPr>
        <w:tc>
          <w:tcPr>
            <w:tcW w:w="1337" w:type="dxa"/>
            <w:noWrap/>
            <w:vAlign w:val="bottom"/>
            <w:hideMark/>
          </w:tcPr>
          <w:p w14:paraId="599D01A6" w14:textId="77777777" w:rsidR="00056B9F" w:rsidRPr="00E05EC9" w:rsidRDefault="00056B9F" w:rsidP="002740BD">
            <w:pPr>
              <w:rPr>
                <w:lang w:eastAsia="zh-CN"/>
              </w:rPr>
            </w:pPr>
          </w:p>
        </w:tc>
        <w:tc>
          <w:tcPr>
            <w:tcW w:w="1007" w:type="dxa"/>
            <w:noWrap/>
            <w:vAlign w:val="bottom"/>
            <w:hideMark/>
          </w:tcPr>
          <w:p w14:paraId="7755212E"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17E6E6C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030774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5C927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06CD25A" w14:textId="77777777" w:rsidR="00056B9F" w:rsidRPr="00E05EC9" w:rsidRDefault="00056B9F" w:rsidP="002740BD">
            <w:pPr>
              <w:rPr>
                <w:bCs/>
                <w:lang w:eastAsia="zh-CN"/>
              </w:rPr>
            </w:pPr>
            <w:r w:rsidRPr="00E05EC9">
              <w:rPr>
                <w:lang w:eastAsia="zh-CN"/>
              </w:rPr>
              <w:t>32.5</w:t>
            </w:r>
          </w:p>
        </w:tc>
        <w:tc>
          <w:tcPr>
            <w:tcW w:w="1037" w:type="dxa"/>
            <w:noWrap/>
            <w:vAlign w:val="bottom"/>
            <w:hideMark/>
          </w:tcPr>
          <w:p w14:paraId="59CE93B8" w14:textId="77777777" w:rsidR="00056B9F" w:rsidRPr="00E05EC9" w:rsidRDefault="00056B9F" w:rsidP="002740BD">
            <w:pPr>
              <w:rPr>
                <w:bCs/>
                <w:lang w:eastAsia="zh-CN"/>
              </w:rPr>
            </w:pPr>
            <w:r w:rsidRPr="00E05EC9">
              <w:rPr>
                <w:lang w:eastAsia="zh-CN"/>
              </w:rPr>
              <w:t>11862.5</w:t>
            </w:r>
          </w:p>
        </w:tc>
        <w:tc>
          <w:tcPr>
            <w:tcW w:w="973" w:type="dxa"/>
            <w:noWrap/>
            <w:vAlign w:val="bottom"/>
            <w:hideMark/>
          </w:tcPr>
          <w:p w14:paraId="6505EF8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C4022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D92D39B" w14:textId="77777777" w:rsidR="00056B9F" w:rsidRPr="00E05EC9" w:rsidRDefault="00056B9F" w:rsidP="002740BD">
            <w:pPr>
              <w:rPr>
                <w:bCs/>
                <w:lang w:eastAsia="zh-CN"/>
              </w:rPr>
            </w:pPr>
            <w:r w:rsidRPr="00E05EC9">
              <w:rPr>
                <w:lang w:eastAsia="zh-CN"/>
              </w:rPr>
              <w:t>0.07448</w:t>
            </w:r>
          </w:p>
        </w:tc>
      </w:tr>
      <w:tr w:rsidR="00056B9F" w:rsidRPr="00E05EC9" w14:paraId="7ED19E2B" w14:textId="77777777" w:rsidTr="00F23E32">
        <w:trPr>
          <w:trHeight w:val="287"/>
        </w:trPr>
        <w:tc>
          <w:tcPr>
            <w:tcW w:w="1337" w:type="dxa"/>
            <w:noWrap/>
            <w:vAlign w:val="bottom"/>
            <w:hideMark/>
          </w:tcPr>
          <w:p w14:paraId="495A7ED6" w14:textId="77777777" w:rsidR="00056B9F" w:rsidRPr="00E05EC9" w:rsidRDefault="00056B9F" w:rsidP="002740BD">
            <w:pPr>
              <w:rPr>
                <w:lang w:eastAsia="zh-CN"/>
              </w:rPr>
            </w:pPr>
          </w:p>
        </w:tc>
        <w:tc>
          <w:tcPr>
            <w:tcW w:w="1007" w:type="dxa"/>
            <w:noWrap/>
            <w:vAlign w:val="bottom"/>
            <w:hideMark/>
          </w:tcPr>
          <w:p w14:paraId="2FC0AB37"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D751DC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104D32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1257A47"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D0B9FA"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137B90E7" w14:textId="77777777" w:rsidR="00056B9F" w:rsidRPr="00E05EC9" w:rsidRDefault="00056B9F" w:rsidP="002740BD">
            <w:pPr>
              <w:rPr>
                <w:bCs/>
                <w:lang w:eastAsia="zh-CN"/>
              </w:rPr>
            </w:pPr>
            <w:r w:rsidRPr="00E05EC9">
              <w:rPr>
                <w:lang w:eastAsia="zh-CN"/>
              </w:rPr>
              <w:t>7008</w:t>
            </w:r>
          </w:p>
        </w:tc>
        <w:tc>
          <w:tcPr>
            <w:tcW w:w="973" w:type="dxa"/>
            <w:noWrap/>
            <w:vAlign w:val="bottom"/>
            <w:hideMark/>
          </w:tcPr>
          <w:p w14:paraId="0672A2A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6D74F2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D04DE51" w14:textId="77777777" w:rsidR="00056B9F" w:rsidRPr="00E05EC9" w:rsidRDefault="00056B9F" w:rsidP="002740BD">
            <w:pPr>
              <w:rPr>
                <w:bCs/>
                <w:lang w:eastAsia="zh-CN"/>
              </w:rPr>
            </w:pPr>
            <w:r w:rsidRPr="00E05EC9">
              <w:rPr>
                <w:lang w:eastAsia="zh-CN"/>
              </w:rPr>
              <w:t>0.07448</w:t>
            </w:r>
          </w:p>
        </w:tc>
      </w:tr>
      <w:tr w:rsidR="00056B9F" w:rsidRPr="00E05EC9" w14:paraId="7DEAF7B5" w14:textId="77777777" w:rsidTr="00F23E32">
        <w:trPr>
          <w:trHeight w:val="287"/>
        </w:trPr>
        <w:tc>
          <w:tcPr>
            <w:tcW w:w="1337" w:type="dxa"/>
            <w:noWrap/>
            <w:vAlign w:val="bottom"/>
            <w:hideMark/>
          </w:tcPr>
          <w:p w14:paraId="4AADC22B" w14:textId="77777777" w:rsidR="00056B9F" w:rsidRPr="00E05EC9" w:rsidRDefault="00056B9F" w:rsidP="002740BD">
            <w:pPr>
              <w:rPr>
                <w:lang w:eastAsia="zh-CN"/>
              </w:rPr>
            </w:pPr>
          </w:p>
        </w:tc>
        <w:tc>
          <w:tcPr>
            <w:tcW w:w="1007" w:type="dxa"/>
            <w:noWrap/>
            <w:vAlign w:val="bottom"/>
            <w:hideMark/>
          </w:tcPr>
          <w:p w14:paraId="06FED0D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89EFDE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067E93E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0FCE5C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108BDFE"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076D8EEC" w14:textId="77777777" w:rsidR="00056B9F" w:rsidRPr="00E05EC9" w:rsidRDefault="00056B9F" w:rsidP="002740BD">
            <w:pPr>
              <w:rPr>
                <w:bCs/>
                <w:lang w:eastAsia="zh-CN"/>
              </w:rPr>
            </w:pPr>
            <w:r w:rsidRPr="00E05EC9">
              <w:rPr>
                <w:lang w:eastAsia="zh-CN"/>
              </w:rPr>
              <w:t>7008</w:t>
            </w:r>
          </w:p>
        </w:tc>
        <w:tc>
          <w:tcPr>
            <w:tcW w:w="973" w:type="dxa"/>
            <w:noWrap/>
            <w:vAlign w:val="bottom"/>
            <w:hideMark/>
          </w:tcPr>
          <w:p w14:paraId="1110987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B54D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A7537CF" w14:textId="77777777" w:rsidR="00056B9F" w:rsidRPr="00E05EC9" w:rsidRDefault="00056B9F" w:rsidP="002740BD">
            <w:pPr>
              <w:rPr>
                <w:bCs/>
                <w:lang w:eastAsia="zh-CN"/>
              </w:rPr>
            </w:pPr>
            <w:r w:rsidRPr="00E05EC9">
              <w:rPr>
                <w:lang w:eastAsia="zh-CN"/>
              </w:rPr>
              <w:t>0.07448</w:t>
            </w:r>
          </w:p>
        </w:tc>
      </w:tr>
      <w:tr w:rsidR="00056B9F" w:rsidRPr="00E05EC9" w14:paraId="76CF2411" w14:textId="77777777" w:rsidTr="00F23E32">
        <w:trPr>
          <w:trHeight w:val="287"/>
        </w:trPr>
        <w:tc>
          <w:tcPr>
            <w:tcW w:w="1337" w:type="dxa"/>
            <w:noWrap/>
            <w:vAlign w:val="bottom"/>
            <w:hideMark/>
          </w:tcPr>
          <w:p w14:paraId="3A2DD02B" w14:textId="77777777" w:rsidR="00056B9F" w:rsidRPr="00E05EC9" w:rsidRDefault="00056B9F" w:rsidP="002740BD">
            <w:pPr>
              <w:rPr>
                <w:lang w:eastAsia="zh-CN"/>
              </w:rPr>
            </w:pPr>
          </w:p>
        </w:tc>
        <w:tc>
          <w:tcPr>
            <w:tcW w:w="1007" w:type="dxa"/>
            <w:noWrap/>
            <w:vAlign w:val="bottom"/>
            <w:hideMark/>
          </w:tcPr>
          <w:p w14:paraId="0A97CD61"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CAEA7D9"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36A371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CCFCED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3FAA89" w14:textId="77777777" w:rsidR="00056B9F" w:rsidRPr="00E05EC9" w:rsidRDefault="00056B9F" w:rsidP="002740BD">
            <w:pPr>
              <w:rPr>
                <w:bCs/>
                <w:lang w:eastAsia="zh-CN"/>
              </w:rPr>
            </w:pPr>
            <w:r w:rsidRPr="00E05EC9">
              <w:rPr>
                <w:lang w:eastAsia="zh-CN"/>
              </w:rPr>
              <w:t>27</w:t>
            </w:r>
          </w:p>
        </w:tc>
        <w:tc>
          <w:tcPr>
            <w:tcW w:w="1037" w:type="dxa"/>
            <w:noWrap/>
            <w:vAlign w:val="bottom"/>
            <w:hideMark/>
          </w:tcPr>
          <w:p w14:paraId="147E10BB" w14:textId="77777777" w:rsidR="00056B9F" w:rsidRPr="00E05EC9" w:rsidRDefault="00056B9F" w:rsidP="002740BD">
            <w:pPr>
              <w:rPr>
                <w:bCs/>
                <w:lang w:eastAsia="zh-CN"/>
              </w:rPr>
            </w:pPr>
            <w:r w:rsidRPr="00E05EC9">
              <w:rPr>
                <w:lang w:eastAsia="zh-CN"/>
              </w:rPr>
              <w:t>9855</w:t>
            </w:r>
          </w:p>
        </w:tc>
        <w:tc>
          <w:tcPr>
            <w:tcW w:w="973" w:type="dxa"/>
            <w:noWrap/>
            <w:vAlign w:val="bottom"/>
            <w:hideMark/>
          </w:tcPr>
          <w:p w14:paraId="435489E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D3C71E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2EADA8D" w14:textId="77777777" w:rsidR="00056B9F" w:rsidRPr="00E05EC9" w:rsidRDefault="00056B9F" w:rsidP="002740BD">
            <w:pPr>
              <w:rPr>
                <w:bCs/>
                <w:lang w:eastAsia="zh-CN"/>
              </w:rPr>
            </w:pPr>
            <w:r w:rsidRPr="00E05EC9">
              <w:rPr>
                <w:lang w:eastAsia="zh-CN"/>
              </w:rPr>
              <w:t>0.07448</w:t>
            </w:r>
          </w:p>
        </w:tc>
      </w:tr>
      <w:tr w:rsidR="00056B9F" w:rsidRPr="00E05EC9" w14:paraId="0FA83DBB" w14:textId="77777777" w:rsidTr="00F23E32">
        <w:trPr>
          <w:trHeight w:val="287"/>
        </w:trPr>
        <w:tc>
          <w:tcPr>
            <w:tcW w:w="1337" w:type="dxa"/>
            <w:noWrap/>
            <w:vAlign w:val="bottom"/>
            <w:hideMark/>
          </w:tcPr>
          <w:p w14:paraId="03A7A002" w14:textId="77777777" w:rsidR="00056B9F" w:rsidRPr="00E05EC9" w:rsidRDefault="00056B9F" w:rsidP="002740BD">
            <w:pPr>
              <w:rPr>
                <w:lang w:eastAsia="zh-CN"/>
              </w:rPr>
            </w:pPr>
          </w:p>
        </w:tc>
        <w:tc>
          <w:tcPr>
            <w:tcW w:w="1007" w:type="dxa"/>
            <w:noWrap/>
            <w:vAlign w:val="bottom"/>
            <w:hideMark/>
          </w:tcPr>
          <w:p w14:paraId="50B21BB5"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5BDDC45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5C1684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7C9B07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F830B03" w14:textId="77777777" w:rsidR="00056B9F" w:rsidRPr="00E05EC9" w:rsidRDefault="00056B9F" w:rsidP="002740BD">
            <w:pPr>
              <w:rPr>
                <w:bCs/>
                <w:lang w:eastAsia="zh-CN"/>
              </w:rPr>
            </w:pPr>
            <w:r w:rsidRPr="00E05EC9">
              <w:rPr>
                <w:lang w:eastAsia="zh-CN"/>
              </w:rPr>
              <w:t>27</w:t>
            </w:r>
          </w:p>
        </w:tc>
        <w:tc>
          <w:tcPr>
            <w:tcW w:w="1037" w:type="dxa"/>
            <w:noWrap/>
            <w:vAlign w:val="bottom"/>
            <w:hideMark/>
          </w:tcPr>
          <w:p w14:paraId="014A46C3" w14:textId="77777777" w:rsidR="00056B9F" w:rsidRPr="00E05EC9" w:rsidRDefault="00056B9F" w:rsidP="002740BD">
            <w:pPr>
              <w:rPr>
                <w:bCs/>
                <w:lang w:eastAsia="zh-CN"/>
              </w:rPr>
            </w:pPr>
            <w:r w:rsidRPr="00E05EC9">
              <w:rPr>
                <w:lang w:eastAsia="zh-CN"/>
              </w:rPr>
              <w:t>9855</w:t>
            </w:r>
          </w:p>
        </w:tc>
        <w:tc>
          <w:tcPr>
            <w:tcW w:w="973" w:type="dxa"/>
            <w:noWrap/>
            <w:vAlign w:val="bottom"/>
            <w:hideMark/>
          </w:tcPr>
          <w:p w14:paraId="1989640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D0564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18B14C2" w14:textId="77777777" w:rsidR="00056B9F" w:rsidRPr="00E05EC9" w:rsidRDefault="00056B9F" w:rsidP="002740BD">
            <w:pPr>
              <w:rPr>
                <w:bCs/>
                <w:lang w:eastAsia="zh-CN"/>
              </w:rPr>
            </w:pPr>
            <w:r w:rsidRPr="00E05EC9">
              <w:rPr>
                <w:lang w:eastAsia="zh-CN"/>
              </w:rPr>
              <w:t>0.07448</w:t>
            </w:r>
          </w:p>
        </w:tc>
      </w:tr>
      <w:tr w:rsidR="00056B9F" w:rsidRPr="00E05EC9" w14:paraId="74E3959C" w14:textId="77777777" w:rsidTr="00F23E32">
        <w:trPr>
          <w:trHeight w:val="287"/>
        </w:trPr>
        <w:tc>
          <w:tcPr>
            <w:tcW w:w="1337" w:type="dxa"/>
            <w:noWrap/>
            <w:vAlign w:val="bottom"/>
            <w:hideMark/>
          </w:tcPr>
          <w:p w14:paraId="4454EDF3" w14:textId="77777777" w:rsidR="00056B9F" w:rsidRPr="00E05EC9" w:rsidRDefault="00056B9F" w:rsidP="002740BD">
            <w:pPr>
              <w:rPr>
                <w:lang w:eastAsia="zh-CN"/>
              </w:rPr>
            </w:pPr>
          </w:p>
        </w:tc>
        <w:tc>
          <w:tcPr>
            <w:tcW w:w="1007" w:type="dxa"/>
            <w:noWrap/>
            <w:vAlign w:val="bottom"/>
            <w:hideMark/>
          </w:tcPr>
          <w:p w14:paraId="093953E7"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754897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012AEEE2"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71AF46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01EAB8D" w14:textId="77777777" w:rsidR="00056B9F" w:rsidRPr="00E05EC9" w:rsidRDefault="00056B9F" w:rsidP="002740BD">
            <w:pPr>
              <w:rPr>
                <w:bCs/>
                <w:lang w:eastAsia="zh-CN"/>
              </w:rPr>
            </w:pPr>
            <w:r w:rsidRPr="00E05EC9">
              <w:rPr>
                <w:lang w:eastAsia="zh-CN"/>
              </w:rPr>
              <w:t>16.8</w:t>
            </w:r>
          </w:p>
        </w:tc>
        <w:tc>
          <w:tcPr>
            <w:tcW w:w="1037" w:type="dxa"/>
            <w:noWrap/>
            <w:vAlign w:val="bottom"/>
            <w:hideMark/>
          </w:tcPr>
          <w:p w14:paraId="03A7EB89" w14:textId="77777777" w:rsidR="00056B9F" w:rsidRPr="00E05EC9" w:rsidRDefault="00056B9F" w:rsidP="002740BD">
            <w:pPr>
              <w:rPr>
                <w:bCs/>
                <w:lang w:eastAsia="zh-CN"/>
              </w:rPr>
            </w:pPr>
            <w:r w:rsidRPr="00E05EC9">
              <w:rPr>
                <w:lang w:eastAsia="zh-CN"/>
              </w:rPr>
              <w:t>6132</w:t>
            </w:r>
          </w:p>
        </w:tc>
        <w:tc>
          <w:tcPr>
            <w:tcW w:w="973" w:type="dxa"/>
            <w:noWrap/>
            <w:vAlign w:val="bottom"/>
            <w:hideMark/>
          </w:tcPr>
          <w:p w14:paraId="5C0399C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12FF55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7E3AFFE" w14:textId="77777777" w:rsidR="00056B9F" w:rsidRPr="00E05EC9" w:rsidRDefault="00056B9F" w:rsidP="002740BD">
            <w:pPr>
              <w:rPr>
                <w:bCs/>
                <w:lang w:eastAsia="zh-CN"/>
              </w:rPr>
            </w:pPr>
            <w:r w:rsidRPr="00E05EC9">
              <w:rPr>
                <w:lang w:eastAsia="zh-CN"/>
              </w:rPr>
              <w:t>0.07448</w:t>
            </w:r>
          </w:p>
        </w:tc>
      </w:tr>
      <w:tr w:rsidR="00056B9F" w:rsidRPr="00E05EC9" w14:paraId="1A8AC6AB" w14:textId="77777777" w:rsidTr="00F23E32">
        <w:trPr>
          <w:trHeight w:val="287"/>
        </w:trPr>
        <w:tc>
          <w:tcPr>
            <w:tcW w:w="1337" w:type="dxa"/>
            <w:noWrap/>
            <w:vAlign w:val="bottom"/>
            <w:hideMark/>
          </w:tcPr>
          <w:p w14:paraId="59EF8911" w14:textId="77777777" w:rsidR="00056B9F" w:rsidRPr="00E05EC9" w:rsidRDefault="00056B9F" w:rsidP="002740BD">
            <w:pPr>
              <w:rPr>
                <w:lang w:eastAsia="zh-CN"/>
              </w:rPr>
            </w:pPr>
          </w:p>
        </w:tc>
        <w:tc>
          <w:tcPr>
            <w:tcW w:w="1007" w:type="dxa"/>
            <w:noWrap/>
            <w:vAlign w:val="bottom"/>
            <w:hideMark/>
          </w:tcPr>
          <w:p w14:paraId="556A33B5"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64E7B1F"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BD6425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5BB8A3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B19FC4" w14:textId="77777777" w:rsidR="00056B9F" w:rsidRPr="00E05EC9" w:rsidRDefault="00056B9F" w:rsidP="002740BD">
            <w:pPr>
              <w:rPr>
                <w:bCs/>
                <w:lang w:eastAsia="zh-CN"/>
              </w:rPr>
            </w:pPr>
            <w:r w:rsidRPr="00E05EC9">
              <w:rPr>
                <w:lang w:eastAsia="zh-CN"/>
              </w:rPr>
              <w:t>16.8</w:t>
            </w:r>
          </w:p>
        </w:tc>
        <w:tc>
          <w:tcPr>
            <w:tcW w:w="1037" w:type="dxa"/>
            <w:noWrap/>
            <w:vAlign w:val="bottom"/>
            <w:hideMark/>
          </w:tcPr>
          <w:p w14:paraId="774B08DA" w14:textId="77777777" w:rsidR="00056B9F" w:rsidRPr="00E05EC9" w:rsidRDefault="00056B9F" w:rsidP="002740BD">
            <w:pPr>
              <w:rPr>
                <w:bCs/>
                <w:lang w:eastAsia="zh-CN"/>
              </w:rPr>
            </w:pPr>
            <w:r w:rsidRPr="00E05EC9">
              <w:rPr>
                <w:lang w:eastAsia="zh-CN"/>
              </w:rPr>
              <w:t>6132</w:t>
            </w:r>
          </w:p>
        </w:tc>
        <w:tc>
          <w:tcPr>
            <w:tcW w:w="973" w:type="dxa"/>
            <w:noWrap/>
            <w:vAlign w:val="bottom"/>
            <w:hideMark/>
          </w:tcPr>
          <w:p w14:paraId="149F8D8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8064BE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49A325C" w14:textId="77777777" w:rsidR="00056B9F" w:rsidRPr="00E05EC9" w:rsidRDefault="00056B9F" w:rsidP="002740BD">
            <w:pPr>
              <w:rPr>
                <w:bCs/>
                <w:lang w:eastAsia="zh-CN"/>
              </w:rPr>
            </w:pPr>
            <w:r w:rsidRPr="00E05EC9">
              <w:rPr>
                <w:lang w:eastAsia="zh-CN"/>
              </w:rPr>
              <w:t>0.07448</w:t>
            </w:r>
          </w:p>
        </w:tc>
      </w:tr>
      <w:tr w:rsidR="00056B9F" w:rsidRPr="00E05EC9" w14:paraId="2C5D8494" w14:textId="77777777" w:rsidTr="00F23E32">
        <w:trPr>
          <w:trHeight w:val="287"/>
        </w:trPr>
        <w:tc>
          <w:tcPr>
            <w:tcW w:w="1337" w:type="dxa"/>
            <w:noWrap/>
            <w:vAlign w:val="bottom"/>
            <w:hideMark/>
          </w:tcPr>
          <w:p w14:paraId="58F46064" w14:textId="77777777" w:rsidR="00056B9F" w:rsidRPr="00E05EC9" w:rsidRDefault="00056B9F" w:rsidP="002740BD">
            <w:pPr>
              <w:rPr>
                <w:lang w:eastAsia="zh-CN"/>
              </w:rPr>
            </w:pPr>
          </w:p>
        </w:tc>
        <w:tc>
          <w:tcPr>
            <w:tcW w:w="1007" w:type="dxa"/>
            <w:noWrap/>
            <w:vAlign w:val="bottom"/>
            <w:hideMark/>
          </w:tcPr>
          <w:p w14:paraId="3222C71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B3D041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ED1CEE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1FC305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2D75624"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5A10896E"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775367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6B6AC6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901927C" w14:textId="77777777" w:rsidR="00056B9F" w:rsidRPr="00E05EC9" w:rsidRDefault="00056B9F" w:rsidP="002740BD">
            <w:pPr>
              <w:rPr>
                <w:bCs/>
                <w:lang w:eastAsia="zh-CN"/>
              </w:rPr>
            </w:pPr>
            <w:r w:rsidRPr="00E05EC9">
              <w:rPr>
                <w:lang w:eastAsia="zh-CN"/>
              </w:rPr>
              <w:t>0.07448</w:t>
            </w:r>
          </w:p>
        </w:tc>
      </w:tr>
      <w:tr w:rsidR="00056B9F" w:rsidRPr="00E05EC9" w14:paraId="4BA4F415" w14:textId="77777777" w:rsidTr="00F23E32">
        <w:trPr>
          <w:trHeight w:val="287"/>
        </w:trPr>
        <w:tc>
          <w:tcPr>
            <w:tcW w:w="1337" w:type="dxa"/>
            <w:noWrap/>
            <w:vAlign w:val="bottom"/>
            <w:hideMark/>
          </w:tcPr>
          <w:p w14:paraId="1AB3D9F7" w14:textId="77777777" w:rsidR="00056B9F" w:rsidRPr="00E05EC9" w:rsidRDefault="00056B9F" w:rsidP="002740BD">
            <w:pPr>
              <w:rPr>
                <w:lang w:eastAsia="zh-CN"/>
              </w:rPr>
            </w:pPr>
          </w:p>
        </w:tc>
        <w:tc>
          <w:tcPr>
            <w:tcW w:w="1007" w:type="dxa"/>
            <w:noWrap/>
            <w:vAlign w:val="bottom"/>
            <w:hideMark/>
          </w:tcPr>
          <w:p w14:paraId="00BD950D"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40BCFAB"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42A9296"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046641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7796CB1"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784B8296"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03DDBD3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CB193A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7ADE09" w14:textId="77777777" w:rsidR="00056B9F" w:rsidRPr="00E05EC9" w:rsidRDefault="00056B9F" w:rsidP="002740BD">
            <w:pPr>
              <w:rPr>
                <w:bCs/>
                <w:lang w:eastAsia="zh-CN"/>
              </w:rPr>
            </w:pPr>
            <w:r w:rsidRPr="00E05EC9">
              <w:rPr>
                <w:lang w:eastAsia="zh-CN"/>
              </w:rPr>
              <w:t>0.07448</w:t>
            </w:r>
          </w:p>
        </w:tc>
      </w:tr>
      <w:tr w:rsidR="00056B9F" w:rsidRPr="00E05EC9" w14:paraId="4B6048BE" w14:textId="77777777" w:rsidTr="00F23E32">
        <w:trPr>
          <w:trHeight w:val="287"/>
        </w:trPr>
        <w:tc>
          <w:tcPr>
            <w:tcW w:w="1337" w:type="dxa"/>
            <w:noWrap/>
            <w:vAlign w:val="bottom"/>
            <w:hideMark/>
          </w:tcPr>
          <w:p w14:paraId="1234AA5D" w14:textId="77777777" w:rsidR="00056B9F" w:rsidRPr="00E05EC9" w:rsidRDefault="00056B9F" w:rsidP="002740BD">
            <w:pPr>
              <w:rPr>
                <w:lang w:eastAsia="zh-CN"/>
              </w:rPr>
            </w:pPr>
          </w:p>
        </w:tc>
        <w:tc>
          <w:tcPr>
            <w:tcW w:w="1007" w:type="dxa"/>
            <w:noWrap/>
            <w:vAlign w:val="bottom"/>
            <w:hideMark/>
          </w:tcPr>
          <w:p w14:paraId="0978785F"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DAE8C08"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C3EFF9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7E0719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873767D" w14:textId="77777777" w:rsidR="00056B9F" w:rsidRPr="00E05EC9" w:rsidRDefault="00056B9F" w:rsidP="002740BD">
            <w:pPr>
              <w:rPr>
                <w:bCs/>
                <w:lang w:eastAsia="zh-CN"/>
              </w:rPr>
            </w:pPr>
            <w:r w:rsidRPr="00E05EC9">
              <w:rPr>
                <w:lang w:eastAsia="zh-CN"/>
              </w:rPr>
              <w:t>10.8</w:t>
            </w:r>
          </w:p>
        </w:tc>
        <w:tc>
          <w:tcPr>
            <w:tcW w:w="1037" w:type="dxa"/>
            <w:noWrap/>
            <w:vAlign w:val="bottom"/>
            <w:hideMark/>
          </w:tcPr>
          <w:p w14:paraId="00958D54" w14:textId="77777777" w:rsidR="00056B9F" w:rsidRPr="00E05EC9" w:rsidRDefault="00056B9F" w:rsidP="002740BD">
            <w:pPr>
              <w:rPr>
                <w:bCs/>
                <w:lang w:eastAsia="zh-CN"/>
              </w:rPr>
            </w:pPr>
            <w:r w:rsidRPr="00E05EC9">
              <w:rPr>
                <w:lang w:eastAsia="zh-CN"/>
              </w:rPr>
              <w:t>3942</w:t>
            </w:r>
          </w:p>
        </w:tc>
        <w:tc>
          <w:tcPr>
            <w:tcW w:w="973" w:type="dxa"/>
            <w:noWrap/>
            <w:vAlign w:val="bottom"/>
            <w:hideMark/>
          </w:tcPr>
          <w:p w14:paraId="045B82F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BD1BF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2E5F7CE" w14:textId="77777777" w:rsidR="00056B9F" w:rsidRPr="00E05EC9" w:rsidRDefault="00056B9F" w:rsidP="002740BD">
            <w:pPr>
              <w:rPr>
                <w:bCs/>
                <w:lang w:eastAsia="zh-CN"/>
              </w:rPr>
            </w:pPr>
            <w:r w:rsidRPr="00E05EC9">
              <w:rPr>
                <w:lang w:eastAsia="zh-CN"/>
              </w:rPr>
              <w:t>0.07448</w:t>
            </w:r>
          </w:p>
        </w:tc>
      </w:tr>
      <w:tr w:rsidR="00056B9F" w:rsidRPr="00E05EC9" w14:paraId="0D5C3CC1" w14:textId="77777777" w:rsidTr="00F23E32">
        <w:trPr>
          <w:trHeight w:val="287"/>
        </w:trPr>
        <w:tc>
          <w:tcPr>
            <w:tcW w:w="1337" w:type="dxa"/>
            <w:noWrap/>
            <w:vAlign w:val="bottom"/>
            <w:hideMark/>
          </w:tcPr>
          <w:p w14:paraId="47D36FA0" w14:textId="77777777" w:rsidR="00056B9F" w:rsidRPr="00E05EC9" w:rsidRDefault="00056B9F" w:rsidP="002740BD">
            <w:pPr>
              <w:rPr>
                <w:lang w:eastAsia="zh-CN"/>
              </w:rPr>
            </w:pPr>
          </w:p>
        </w:tc>
        <w:tc>
          <w:tcPr>
            <w:tcW w:w="1007" w:type="dxa"/>
            <w:noWrap/>
            <w:vAlign w:val="bottom"/>
            <w:hideMark/>
          </w:tcPr>
          <w:p w14:paraId="156E2C5D"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3EA89A1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52C47E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ED0850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08C11EB" w14:textId="77777777" w:rsidR="00056B9F" w:rsidRPr="00E05EC9" w:rsidRDefault="00056B9F" w:rsidP="002740BD">
            <w:pPr>
              <w:rPr>
                <w:bCs/>
                <w:lang w:eastAsia="zh-CN"/>
              </w:rPr>
            </w:pPr>
            <w:r w:rsidRPr="00E05EC9">
              <w:rPr>
                <w:lang w:eastAsia="zh-CN"/>
              </w:rPr>
              <w:t>10.8</w:t>
            </w:r>
          </w:p>
        </w:tc>
        <w:tc>
          <w:tcPr>
            <w:tcW w:w="1037" w:type="dxa"/>
            <w:noWrap/>
            <w:vAlign w:val="bottom"/>
            <w:hideMark/>
          </w:tcPr>
          <w:p w14:paraId="28983D03" w14:textId="77777777" w:rsidR="00056B9F" w:rsidRPr="00E05EC9" w:rsidRDefault="00056B9F" w:rsidP="002740BD">
            <w:pPr>
              <w:rPr>
                <w:bCs/>
                <w:lang w:eastAsia="zh-CN"/>
              </w:rPr>
            </w:pPr>
            <w:r w:rsidRPr="00E05EC9">
              <w:rPr>
                <w:lang w:eastAsia="zh-CN"/>
              </w:rPr>
              <w:t>3942</w:t>
            </w:r>
          </w:p>
        </w:tc>
        <w:tc>
          <w:tcPr>
            <w:tcW w:w="973" w:type="dxa"/>
            <w:noWrap/>
            <w:vAlign w:val="bottom"/>
            <w:hideMark/>
          </w:tcPr>
          <w:p w14:paraId="7369715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EA50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7D9F7D" w14:textId="77777777" w:rsidR="00056B9F" w:rsidRPr="00E05EC9" w:rsidRDefault="00056B9F" w:rsidP="002740BD">
            <w:pPr>
              <w:rPr>
                <w:bCs/>
                <w:lang w:eastAsia="zh-CN"/>
              </w:rPr>
            </w:pPr>
            <w:r w:rsidRPr="00E05EC9">
              <w:rPr>
                <w:lang w:eastAsia="zh-CN"/>
              </w:rPr>
              <w:t>0.07448</w:t>
            </w:r>
          </w:p>
        </w:tc>
      </w:tr>
      <w:tr w:rsidR="00056B9F" w:rsidRPr="00E05EC9" w14:paraId="53C0B02A" w14:textId="77777777" w:rsidTr="00F23E32">
        <w:trPr>
          <w:trHeight w:val="287"/>
        </w:trPr>
        <w:tc>
          <w:tcPr>
            <w:tcW w:w="1337" w:type="dxa"/>
            <w:noWrap/>
            <w:vAlign w:val="bottom"/>
            <w:hideMark/>
          </w:tcPr>
          <w:p w14:paraId="26937063" w14:textId="77777777" w:rsidR="00056B9F" w:rsidRPr="00E05EC9" w:rsidRDefault="00056B9F" w:rsidP="002740BD">
            <w:pPr>
              <w:rPr>
                <w:lang w:eastAsia="zh-CN"/>
              </w:rPr>
            </w:pPr>
          </w:p>
        </w:tc>
        <w:tc>
          <w:tcPr>
            <w:tcW w:w="1007" w:type="dxa"/>
            <w:noWrap/>
            <w:vAlign w:val="bottom"/>
            <w:hideMark/>
          </w:tcPr>
          <w:p w14:paraId="014B4941"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4045FA6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7A55A8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D8EC90D"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9C3FA05" w14:textId="77777777" w:rsidR="00056B9F" w:rsidRPr="00E05EC9" w:rsidRDefault="00056B9F" w:rsidP="002740BD">
            <w:pPr>
              <w:rPr>
                <w:bCs/>
                <w:lang w:eastAsia="zh-CN"/>
              </w:rPr>
            </w:pPr>
            <w:r w:rsidRPr="00E05EC9">
              <w:rPr>
                <w:lang w:eastAsia="zh-CN"/>
              </w:rPr>
              <w:t>18.7</w:t>
            </w:r>
          </w:p>
        </w:tc>
        <w:tc>
          <w:tcPr>
            <w:tcW w:w="1037" w:type="dxa"/>
            <w:noWrap/>
            <w:vAlign w:val="bottom"/>
            <w:hideMark/>
          </w:tcPr>
          <w:p w14:paraId="1E5B8D3A" w14:textId="77777777" w:rsidR="00056B9F" w:rsidRPr="00E05EC9" w:rsidRDefault="00056B9F" w:rsidP="002740BD">
            <w:pPr>
              <w:rPr>
                <w:bCs/>
                <w:lang w:eastAsia="zh-CN"/>
              </w:rPr>
            </w:pPr>
            <w:r w:rsidRPr="00E05EC9">
              <w:rPr>
                <w:lang w:eastAsia="zh-CN"/>
              </w:rPr>
              <w:t>6825.5</w:t>
            </w:r>
          </w:p>
        </w:tc>
        <w:tc>
          <w:tcPr>
            <w:tcW w:w="973" w:type="dxa"/>
            <w:noWrap/>
            <w:vAlign w:val="bottom"/>
            <w:hideMark/>
          </w:tcPr>
          <w:p w14:paraId="3945A3C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FA86AC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B15F0B9" w14:textId="77777777" w:rsidR="00056B9F" w:rsidRPr="00E05EC9" w:rsidRDefault="00056B9F" w:rsidP="002740BD">
            <w:pPr>
              <w:rPr>
                <w:bCs/>
                <w:lang w:eastAsia="zh-CN"/>
              </w:rPr>
            </w:pPr>
            <w:r w:rsidRPr="00E05EC9">
              <w:rPr>
                <w:lang w:eastAsia="zh-CN"/>
              </w:rPr>
              <w:t>0.07448</w:t>
            </w:r>
          </w:p>
        </w:tc>
      </w:tr>
      <w:tr w:rsidR="00056B9F" w:rsidRPr="00E05EC9" w14:paraId="58DD1C22" w14:textId="77777777" w:rsidTr="00F23E32">
        <w:trPr>
          <w:trHeight w:val="287"/>
        </w:trPr>
        <w:tc>
          <w:tcPr>
            <w:tcW w:w="1337" w:type="dxa"/>
            <w:noWrap/>
            <w:vAlign w:val="bottom"/>
            <w:hideMark/>
          </w:tcPr>
          <w:p w14:paraId="223315A0" w14:textId="77777777" w:rsidR="00056B9F" w:rsidRPr="00E05EC9" w:rsidRDefault="00056B9F" w:rsidP="002740BD">
            <w:pPr>
              <w:rPr>
                <w:lang w:eastAsia="zh-CN"/>
              </w:rPr>
            </w:pPr>
          </w:p>
        </w:tc>
        <w:tc>
          <w:tcPr>
            <w:tcW w:w="1007" w:type="dxa"/>
            <w:noWrap/>
            <w:vAlign w:val="bottom"/>
            <w:hideMark/>
          </w:tcPr>
          <w:p w14:paraId="1CD150D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251777B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0595E8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F8B7AB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4EEAD7F" w14:textId="77777777" w:rsidR="00056B9F" w:rsidRPr="00E05EC9" w:rsidRDefault="00056B9F" w:rsidP="002740BD">
            <w:pPr>
              <w:rPr>
                <w:bCs/>
                <w:lang w:eastAsia="zh-CN"/>
              </w:rPr>
            </w:pPr>
            <w:r w:rsidRPr="00E05EC9">
              <w:rPr>
                <w:lang w:eastAsia="zh-CN"/>
              </w:rPr>
              <w:t>18.7</w:t>
            </w:r>
          </w:p>
        </w:tc>
        <w:tc>
          <w:tcPr>
            <w:tcW w:w="1037" w:type="dxa"/>
            <w:noWrap/>
            <w:vAlign w:val="bottom"/>
            <w:hideMark/>
          </w:tcPr>
          <w:p w14:paraId="4382A8C5" w14:textId="77777777" w:rsidR="00056B9F" w:rsidRPr="00E05EC9" w:rsidRDefault="00056B9F" w:rsidP="002740BD">
            <w:pPr>
              <w:rPr>
                <w:bCs/>
                <w:lang w:eastAsia="zh-CN"/>
              </w:rPr>
            </w:pPr>
            <w:r w:rsidRPr="00E05EC9">
              <w:rPr>
                <w:lang w:eastAsia="zh-CN"/>
              </w:rPr>
              <w:t>6825.5</w:t>
            </w:r>
          </w:p>
        </w:tc>
        <w:tc>
          <w:tcPr>
            <w:tcW w:w="973" w:type="dxa"/>
            <w:noWrap/>
            <w:vAlign w:val="bottom"/>
            <w:hideMark/>
          </w:tcPr>
          <w:p w14:paraId="069159E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13369B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C6C1135" w14:textId="77777777" w:rsidR="00056B9F" w:rsidRPr="00E05EC9" w:rsidRDefault="00056B9F" w:rsidP="002740BD">
            <w:pPr>
              <w:rPr>
                <w:bCs/>
                <w:lang w:eastAsia="zh-CN"/>
              </w:rPr>
            </w:pPr>
            <w:r w:rsidRPr="00E05EC9">
              <w:rPr>
                <w:lang w:eastAsia="zh-CN"/>
              </w:rPr>
              <w:t>0.07448</w:t>
            </w:r>
          </w:p>
        </w:tc>
      </w:tr>
      <w:tr w:rsidR="00056B9F" w:rsidRPr="00E05EC9" w14:paraId="5E35612E" w14:textId="77777777" w:rsidTr="00F23E32">
        <w:trPr>
          <w:trHeight w:val="311"/>
        </w:trPr>
        <w:tc>
          <w:tcPr>
            <w:tcW w:w="1337" w:type="dxa"/>
            <w:noWrap/>
            <w:vAlign w:val="bottom"/>
            <w:hideMark/>
          </w:tcPr>
          <w:p w14:paraId="358D2430" w14:textId="77777777" w:rsidR="00056B9F" w:rsidRPr="00E05EC9" w:rsidRDefault="00056B9F" w:rsidP="002740BD">
            <w:pPr>
              <w:rPr>
                <w:bCs/>
                <w:lang w:eastAsia="zh-CN"/>
              </w:rPr>
            </w:pPr>
            <w:r w:rsidRPr="00E05EC9">
              <w:rPr>
                <w:lang w:eastAsia="zh-CN"/>
              </w:rPr>
              <w:t>Mount Isa</w:t>
            </w:r>
          </w:p>
        </w:tc>
        <w:tc>
          <w:tcPr>
            <w:tcW w:w="1007" w:type="dxa"/>
            <w:noWrap/>
            <w:vAlign w:val="bottom"/>
            <w:hideMark/>
          </w:tcPr>
          <w:p w14:paraId="02B20521"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27B859B"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7C12AC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893103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CE2172D"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789FE339"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28DD05A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22ED2E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95EA039" w14:textId="77777777" w:rsidR="00056B9F" w:rsidRPr="00E05EC9" w:rsidRDefault="00056B9F" w:rsidP="002740BD">
            <w:pPr>
              <w:rPr>
                <w:bCs/>
                <w:lang w:eastAsia="zh-CN"/>
              </w:rPr>
            </w:pPr>
            <w:r w:rsidRPr="00E05EC9">
              <w:rPr>
                <w:lang w:eastAsia="zh-CN"/>
              </w:rPr>
              <w:t>0.07448</w:t>
            </w:r>
          </w:p>
        </w:tc>
      </w:tr>
      <w:tr w:rsidR="00056B9F" w:rsidRPr="00E05EC9" w14:paraId="769E7193" w14:textId="77777777" w:rsidTr="00F23E32">
        <w:trPr>
          <w:trHeight w:val="287"/>
        </w:trPr>
        <w:tc>
          <w:tcPr>
            <w:tcW w:w="1337" w:type="dxa"/>
            <w:noWrap/>
            <w:vAlign w:val="bottom"/>
            <w:hideMark/>
          </w:tcPr>
          <w:p w14:paraId="40DDFD93" w14:textId="77777777" w:rsidR="00056B9F" w:rsidRPr="00E05EC9" w:rsidRDefault="00056B9F" w:rsidP="002740BD">
            <w:pPr>
              <w:rPr>
                <w:lang w:eastAsia="zh-CN"/>
              </w:rPr>
            </w:pPr>
          </w:p>
        </w:tc>
        <w:tc>
          <w:tcPr>
            <w:tcW w:w="1007" w:type="dxa"/>
            <w:noWrap/>
            <w:vAlign w:val="bottom"/>
            <w:hideMark/>
          </w:tcPr>
          <w:p w14:paraId="1F55BE68"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77652A1"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14CC2D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8DB1EC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9387103"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65546D2F"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72ED8FE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EB62CA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DDB7182" w14:textId="77777777" w:rsidR="00056B9F" w:rsidRPr="00E05EC9" w:rsidRDefault="00056B9F" w:rsidP="002740BD">
            <w:pPr>
              <w:rPr>
                <w:bCs/>
                <w:lang w:eastAsia="zh-CN"/>
              </w:rPr>
            </w:pPr>
            <w:r w:rsidRPr="00E05EC9">
              <w:rPr>
                <w:lang w:eastAsia="zh-CN"/>
              </w:rPr>
              <w:t>0.07448</w:t>
            </w:r>
          </w:p>
        </w:tc>
      </w:tr>
      <w:tr w:rsidR="00056B9F" w:rsidRPr="00E05EC9" w14:paraId="30613FC6" w14:textId="77777777" w:rsidTr="00F23E32">
        <w:trPr>
          <w:trHeight w:val="287"/>
        </w:trPr>
        <w:tc>
          <w:tcPr>
            <w:tcW w:w="1337" w:type="dxa"/>
            <w:noWrap/>
            <w:vAlign w:val="bottom"/>
            <w:hideMark/>
          </w:tcPr>
          <w:p w14:paraId="3777FD14" w14:textId="77777777" w:rsidR="00056B9F" w:rsidRPr="00E05EC9" w:rsidRDefault="00056B9F" w:rsidP="002740BD">
            <w:pPr>
              <w:rPr>
                <w:lang w:eastAsia="zh-CN"/>
              </w:rPr>
            </w:pPr>
          </w:p>
        </w:tc>
        <w:tc>
          <w:tcPr>
            <w:tcW w:w="1007" w:type="dxa"/>
            <w:noWrap/>
            <w:vAlign w:val="bottom"/>
            <w:hideMark/>
          </w:tcPr>
          <w:p w14:paraId="1134B8AB"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E9D27C7"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E0BC4D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48BA49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35A33E" w14:textId="77777777" w:rsidR="00056B9F" w:rsidRPr="00E05EC9" w:rsidRDefault="00056B9F" w:rsidP="002740BD">
            <w:pPr>
              <w:rPr>
                <w:bCs/>
                <w:lang w:eastAsia="zh-CN"/>
              </w:rPr>
            </w:pPr>
            <w:r w:rsidRPr="00E05EC9">
              <w:rPr>
                <w:lang w:eastAsia="zh-CN"/>
              </w:rPr>
              <w:t>33.3</w:t>
            </w:r>
          </w:p>
        </w:tc>
        <w:tc>
          <w:tcPr>
            <w:tcW w:w="1037" w:type="dxa"/>
            <w:noWrap/>
            <w:vAlign w:val="bottom"/>
            <w:hideMark/>
          </w:tcPr>
          <w:p w14:paraId="30C48DCA" w14:textId="77777777" w:rsidR="00056B9F" w:rsidRPr="00E05EC9" w:rsidRDefault="00056B9F" w:rsidP="002740BD">
            <w:pPr>
              <w:rPr>
                <w:bCs/>
                <w:lang w:eastAsia="zh-CN"/>
              </w:rPr>
            </w:pPr>
            <w:r w:rsidRPr="00E05EC9">
              <w:rPr>
                <w:lang w:eastAsia="zh-CN"/>
              </w:rPr>
              <w:t>12154.5</w:t>
            </w:r>
          </w:p>
        </w:tc>
        <w:tc>
          <w:tcPr>
            <w:tcW w:w="973" w:type="dxa"/>
            <w:noWrap/>
            <w:vAlign w:val="bottom"/>
            <w:hideMark/>
          </w:tcPr>
          <w:p w14:paraId="7F80596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F3524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6A98508" w14:textId="77777777" w:rsidR="00056B9F" w:rsidRPr="00E05EC9" w:rsidRDefault="00056B9F" w:rsidP="002740BD">
            <w:pPr>
              <w:rPr>
                <w:bCs/>
                <w:lang w:eastAsia="zh-CN"/>
              </w:rPr>
            </w:pPr>
            <w:r w:rsidRPr="00E05EC9">
              <w:rPr>
                <w:lang w:eastAsia="zh-CN"/>
              </w:rPr>
              <w:t>0.07448</w:t>
            </w:r>
          </w:p>
        </w:tc>
      </w:tr>
      <w:tr w:rsidR="00056B9F" w:rsidRPr="00E05EC9" w14:paraId="610E13EF" w14:textId="77777777" w:rsidTr="00F23E32">
        <w:trPr>
          <w:trHeight w:val="287"/>
        </w:trPr>
        <w:tc>
          <w:tcPr>
            <w:tcW w:w="1337" w:type="dxa"/>
            <w:noWrap/>
            <w:vAlign w:val="bottom"/>
            <w:hideMark/>
          </w:tcPr>
          <w:p w14:paraId="1DD86DCB" w14:textId="77777777" w:rsidR="00056B9F" w:rsidRPr="00E05EC9" w:rsidRDefault="00056B9F" w:rsidP="002740BD">
            <w:pPr>
              <w:rPr>
                <w:lang w:eastAsia="zh-CN"/>
              </w:rPr>
            </w:pPr>
          </w:p>
        </w:tc>
        <w:tc>
          <w:tcPr>
            <w:tcW w:w="1007" w:type="dxa"/>
            <w:noWrap/>
            <w:vAlign w:val="bottom"/>
            <w:hideMark/>
          </w:tcPr>
          <w:p w14:paraId="12F8B69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6A80F73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0992D0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F61784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94F2245" w14:textId="77777777" w:rsidR="00056B9F" w:rsidRPr="00E05EC9" w:rsidRDefault="00056B9F" w:rsidP="002740BD">
            <w:pPr>
              <w:rPr>
                <w:bCs/>
                <w:lang w:eastAsia="zh-CN"/>
              </w:rPr>
            </w:pPr>
            <w:r w:rsidRPr="00E05EC9">
              <w:rPr>
                <w:lang w:eastAsia="zh-CN"/>
              </w:rPr>
              <w:t>33.3</w:t>
            </w:r>
          </w:p>
        </w:tc>
        <w:tc>
          <w:tcPr>
            <w:tcW w:w="1037" w:type="dxa"/>
            <w:noWrap/>
            <w:vAlign w:val="bottom"/>
            <w:hideMark/>
          </w:tcPr>
          <w:p w14:paraId="0BE25D94" w14:textId="77777777" w:rsidR="00056B9F" w:rsidRPr="00E05EC9" w:rsidRDefault="00056B9F" w:rsidP="002740BD">
            <w:pPr>
              <w:rPr>
                <w:bCs/>
                <w:lang w:eastAsia="zh-CN"/>
              </w:rPr>
            </w:pPr>
            <w:r w:rsidRPr="00E05EC9">
              <w:rPr>
                <w:lang w:eastAsia="zh-CN"/>
              </w:rPr>
              <w:t>12154.5</w:t>
            </w:r>
          </w:p>
        </w:tc>
        <w:tc>
          <w:tcPr>
            <w:tcW w:w="973" w:type="dxa"/>
            <w:noWrap/>
            <w:vAlign w:val="bottom"/>
            <w:hideMark/>
          </w:tcPr>
          <w:p w14:paraId="062CA63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F0A52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FFDA776" w14:textId="77777777" w:rsidR="00056B9F" w:rsidRPr="00E05EC9" w:rsidRDefault="00056B9F" w:rsidP="002740BD">
            <w:pPr>
              <w:rPr>
                <w:bCs/>
                <w:lang w:eastAsia="zh-CN"/>
              </w:rPr>
            </w:pPr>
            <w:r w:rsidRPr="00E05EC9">
              <w:rPr>
                <w:lang w:eastAsia="zh-CN"/>
              </w:rPr>
              <w:t>0.07448</w:t>
            </w:r>
          </w:p>
        </w:tc>
      </w:tr>
      <w:tr w:rsidR="00056B9F" w:rsidRPr="00E05EC9" w14:paraId="52860FDD" w14:textId="77777777" w:rsidTr="00F23E32">
        <w:trPr>
          <w:trHeight w:val="287"/>
        </w:trPr>
        <w:tc>
          <w:tcPr>
            <w:tcW w:w="1337" w:type="dxa"/>
            <w:noWrap/>
            <w:vAlign w:val="bottom"/>
            <w:hideMark/>
          </w:tcPr>
          <w:p w14:paraId="741FAF42" w14:textId="77777777" w:rsidR="00056B9F" w:rsidRPr="00E05EC9" w:rsidRDefault="00056B9F" w:rsidP="002740BD">
            <w:pPr>
              <w:rPr>
                <w:lang w:eastAsia="zh-CN"/>
              </w:rPr>
            </w:pPr>
          </w:p>
        </w:tc>
        <w:tc>
          <w:tcPr>
            <w:tcW w:w="1007" w:type="dxa"/>
            <w:noWrap/>
            <w:vAlign w:val="bottom"/>
            <w:hideMark/>
          </w:tcPr>
          <w:p w14:paraId="7E936558"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77A3D03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27883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46B391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797D65" w14:textId="77777777" w:rsidR="00056B9F" w:rsidRPr="00E05EC9" w:rsidRDefault="00056B9F" w:rsidP="002740BD">
            <w:pPr>
              <w:rPr>
                <w:bCs/>
                <w:lang w:eastAsia="zh-CN"/>
              </w:rPr>
            </w:pPr>
            <w:r w:rsidRPr="00E05EC9">
              <w:rPr>
                <w:lang w:eastAsia="zh-CN"/>
              </w:rPr>
              <w:t>19.6</w:t>
            </w:r>
          </w:p>
        </w:tc>
        <w:tc>
          <w:tcPr>
            <w:tcW w:w="1037" w:type="dxa"/>
            <w:noWrap/>
            <w:vAlign w:val="bottom"/>
            <w:hideMark/>
          </w:tcPr>
          <w:p w14:paraId="2FCC7052" w14:textId="77777777" w:rsidR="00056B9F" w:rsidRPr="00E05EC9" w:rsidRDefault="00056B9F" w:rsidP="002740BD">
            <w:pPr>
              <w:rPr>
                <w:bCs/>
                <w:lang w:eastAsia="zh-CN"/>
              </w:rPr>
            </w:pPr>
            <w:r w:rsidRPr="00E05EC9">
              <w:rPr>
                <w:lang w:eastAsia="zh-CN"/>
              </w:rPr>
              <w:t>7154</w:t>
            </w:r>
          </w:p>
        </w:tc>
        <w:tc>
          <w:tcPr>
            <w:tcW w:w="973" w:type="dxa"/>
            <w:noWrap/>
            <w:vAlign w:val="bottom"/>
            <w:hideMark/>
          </w:tcPr>
          <w:p w14:paraId="50FDD17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4593CE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E829474" w14:textId="77777777" w:rsidR="00056B9F" w:rsidRPr="00E05EC9" w:rsidRDefault="00056B9F" w:rsidP="002740BD">
            <w:pPr>
              <w:rPr>
                <w:bCs/>
                <w:lang w:eastAsia="zh-CN"/>
              </w:rPr>
            </w:pPr>
            <w:r w:rsidRPr="00E05EC9">
              <w:rPr>
                <w:lang w:eastAsia="zh-CN"/>
              </w:rPr>
              <w:t>0.07448</w:t>
            </w:r>
          </w:p>
        </w:tc>
      </w:tr>
      <w:tr w:rsidR="00056B9F" w:rsidRPr="00E05EC9" w14:paraId="459E4398" w14:textId="77777777" w:rsidTr="00F23E32">
        <w:trPr>
          <w:trHeight w:val="287"/>
        </w:trPr>
        <w:tc>
          <w:tcPr>
            <w:tcW w:w="1337" w:type="dxa"/>
            <w:noWrap/>
            <w:vAlign w:val="bottom"/>
            <w:hideMark/>
          </w:tcPr>
          <w:p w14:paraId="7C1B766F" w14:textId="77777777" w:rsidR="00056B9F" w:rsidRPr="00E05EC9" w:rsidRDefault="00056B9F" w:rsidP="002740BD">
            <w:pPr>
              <w:rPr>
                <w:lang w:eastAsia="zh-CN"/>
              </w:rPr>
            </w:pPr>
          </w:p>
        </w:tc>
        <w:tc>
          <w:tcPr>
            <w:tcW w:w="1007" w:type="dxa"/>
            <w:noWrap/>
            <w:vAlign w:val="bottom"/>
            <w:hideMark/>
          </w:tcPr>
          <w:p w14:paraId="449B88C5"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1DDABE9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BCD81B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F6166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C768C9" w14:textId="77777777" w:rsidR="00056B9F" w:rsidRPr="00E05EC9" w:rsidRDefault="00056B9F" w:rsidP="002740BD">
            <w:pPr>
              <w:rPr>
                <w:bCs/>
                <w:lang w:eastAsia="zh-CN"/>
              </w:rPr>
            </w:pPr>
            <w:r w:rsidRPr="00E05EC9">
              <w:rPr>
                <w:lang w:eastAsia="zh-CN"/>
              </w:rPr>
              <w:t>19.6</w:t>
            </w:r>
          </w:p>
        </w:tc>
        <w:tc>
          <w:tcPr>
            <w:tcW w:w="1037" w:type="dxa"/>
            <w:noWrap/>
            <w:vAlign w:val="bottom"/>
            <w:hideMark/>
          </w:tcPr>
          <w:p w14:paraId="590B8CEF" w14:textId="77777777" w:rsidR="00056B9F" w:rsidRPr="00E05EC9" w:rsidRDefault="00056B9F" w:rsidP="002740BD">
            <w:pPr>
              <w:rPr>
                <w:bCs/>
                <w:lang w:eastAsia="zh-CN"/>
              </w:rPr>
            </w:pPr>
            <w:r w:rsidRPr="00E05EC9">
              <w:rPr>
                <w:lang w:eastAsia="zh-CN"/>
              </w:rPr>
              <w:t>7154</w:t>
            </w:r>
          </w:p>
        </w:tc>
        <w:tc>
          <w:tcPr>
            <w:tcW w:w="973" w:type="dxa"/>
            <w:noWrap/>
            <w:vAlign w:val="bottom"/>
            <w:hideMark/>
          </w:tcPr>
          <w:p w14:paraId="2B2A833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8F8BF6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9D2C362" w14:textId="77777777" w:rsidR="00056B9F" w:rsidRPr="00E05EC9" w:rsidRDefault="00056B9F" w:rsidP="002740BD">
            <w:pPr>
              <w:rPr>
                <w:bCs/>
                <w:lang w:eastAsia="zh-CN"/>
              </w:rPr>
            </w:pPr>
            <w:r w:rsidRPr="00E05EC9">
              <w:rPr>
                <w:lang w:eastAsia="zh-CN"/>
              </w:rPr>
              <w:t>0.07448</w:t>
            </w:r>
          </w:p>
        </w:tc>
      </w:tr>
      <w:tr w:rsidR="00056B9F" w:rsidRPr="00E05EC9" w14:paraId="55DA8B89" w14:textId="77777777" w:rsidTr="00F23E32">
        <w:trPr>
          <w:trHeight w:val="287"/>
        </w:trPr>
        <w:tc>
          <w:tcPr>
            <w:tcW w:w="1337" w:type="dxa"/>
            <w:noWrap/>
            <w:vAlign w:val="bottom"/>
            <w:hideMark/>
          </w:tcPr>
          <w:p w14:paraId="6393F283" w14:textId="77777777" w:rsidR="00056B9F" w:rsidRPr="00E05EC9" w:rsidRDefault="00056B9F" w:rsidP="002740BD">
            <w:pPr>
              <w:rPr>
                <w:lang w:eastAsia="zh-CN"/>
              </w:rPr>
            </w:pPr>
          </w:p>
        </w:tc>
        <w:tc>
          <w:tcPr>
            <w:tcW w:w="1007" w:type="dxa"/>
            <w:noWrap/>
            <w:vAlign w:val="bottom"/>
            <w:hideMark/>
          </w:tcPr>
          <w:p w14:paraId="3DCB72B1"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40FBC7B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162A9CE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BD19AA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32647D1" w14:textId="77777777" w:rsidR="00056B9F" w:rsidRPr="00E05EC9" w:rsidRDefault="00056B9F" w:rsidP="002740BD">
            <w:pPr>
              <w:rPr>
                <w:bCs/>
                <w:lang w:eastAsia="zh-CN"/>
              </w:rPr>
            </w:pPr>
            <w:r w:rsidRPr="00E05EC9">
              <w:rPr>
                <w:lang w:eastAsia="zh-CN"/>
              </w:rPr>
              <w:t>27.7</w:t>
            </w:r>
          </w:p>
        </w:tc>
        <w:tc>
          <w:tcPr>
            <w:tcW w:w="1037" w:type="dxa"/>
            <w:noWrap/>
            <w:vAlign w:val="bottom"/>
            <w:hideMark/>
          </w:tcPr>
          <w:p w14:paraId="5E9DE647" w14:textId="77777777" w:rsidR="00056B9F" w:rsidRPr="00E05EC9" w:rsidRDefault="00056B9F" w:rsidP="002740BD">
            <w:pPr>
              <w:rPr>
                <w:bCs/>
                <w:lang w:eastAsia="zh-CN"/>
              </w:rPr>
            </w:pPr>
            <w:r w:rsidRPr="00E05EC9">
              <w:rPr>
                <w:lang w:eastAsia="zh-CN"/>
              </w:rPr>
              <w:t>10110.5</w:t>
            </w:r>
          </w:p>
        </w:tc>
        <w:tc>
          <w:tcPr>
            <w:tcW w:w="973" w:type="dxa"/>
            <w:noWrap/>
            <w:vAlign w:val="bottom"/>
            <w:hideMark/>
          </w:tcPr>
          <w:p w14:paraId="6A982B5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AC300D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60340D2" w14:textId="77777777" w:rsidR="00056B9F" w:rsidRPr="00E05EC9" w:rsidRDefault="00056B9F" w:rsidP="002740BD">
            <w:pPr>
              <w:rPr>
                <w:bCs/>
                <w:lang w:eastAsia="zh-CN"/>
              </w:rPr>
            </w:pPr>
            <w:r w:rsidRPr="00E05EC9">
              <w:rPr>
                <w:lang w:eastAsia="zh-CN"/>
              </w:rPr>
              <w:t>0.07448</w:t>
            </w:r>
          </w:p>
        </w:tc>
      </w:tr>
      <w:tr w:rsidR="00056B9F" w:rsidRPr="00E05EC9" w14:paraId="4C906133" w14:textId="77777777" w:rsidTr="00F23E32">
        <w:trPr>
          <w:trHeight w:val="287"/>
        </w:trPr>
        <w:tc>
          <w:tcPr>
            <w:tcW w:w="1337" w:type="dxa"/>
            <w:noWrap/>
            <w:vAlign w:val="bottom"/>
            <w:hideMark/>
          </w:tcPr>
          <w:p w14:paraId="3C27D90B" w14:textId="77777777" w:rsidR="00056B9F" w:rsidRPr="00E05EC9" w:rsidRDefault="00056B9F" w:rsidP="002740BD">
            <w:pPr>
              <w:rPr>
                <w:lang w:eastAsia="zh-CN"/>
              </w:rPr>
            </w:pPr>
          </w:p>
        </w:tc>
        <w:tc>
          <w:tcPr>
            <w:tcW w:w="1007" w:type="dxa"/>
            <w:noWrap/>
            <w:vAlign w:val="bottom"/>
            <w:hideMark/>
          </w:tcPr>
          <w:p w14:paraId="5FBE3F67"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0934C6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DE6DA2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C4C79C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E90FE1" w14:textId="77777777" w:rsidR="00056B9F" w:rsidRPr="00E05EC9" w:rsidRDefault="00056B9F" w:rsidP="002740BD">
            <w:pPr>
              <w:rPr>
                <w:bCs/>
                <w:lang w:eastAsia="zh-CN"/>
              </w:rPr>
            </w:pPr>
            <w:r w:rsidRPr="00E05EC9">
              <w:rPr>
                <w:lang w:eastAsia="zh-CN"/>
              </w:rPr>
              <w:t>27.7</w:t>
            </w:r>
          </w:p>
        </w:tc>
        <w:tc>
          <w:tcPr>
            <w:tcW w:w="1037" w:type="dxa"/>
            <w:noWrap/>
            <w:vAlign w:val="bottom"/>
            <w:hideMark/>
          </w:tcPr>
          <w:p w14:paraId="6412E7E1" w14:textId="77777777" w:rsidR="00056B9F" w:rsidRPr="00E05EC9" w:rsidRDefault="00056B9F" w:rsidP="002740BD">
            <w:pPr>
              <w:rPr>
                <w:bCs/>
                <w:lang w:eastAsia="zh-CN"/>
              </w:rPr>
            </w:pPr>
            <w:r w:rsidRPr="00E05EC9">
              <w:rPr>
                <w:lang w:eastAsia="zh-CN"/>
              </w:rPr>
              <w:t>10110.5</w:t>
            </w:r>
          </w:p>
        </w:tc>
        <w:tc>
          <w:tcPr>
            <w:tcW w:w="973" w:type="dxa"/>
            <w:noWrap/>
            <w:vAlign w:val="bottom"/>
            <w:hideMark/>
          </w:tcPr>
          <w:p w14:paraId="445684F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37FCF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EFF4D4" w14:textId="77777777" w:rsidR="00056B9F" w:rsidRPr="00E05EC9" w:rsidRDefault="00056B9F" w:rsidP="002740BD">
            <w:pPr>
              <w:rPr>
                <w:bCs/>
                <w:lang w:eastAsia="zh-CN"/>
              </w:rPr>
            </w:pPr>
            <w:r w:rsidRPr="00E05EC9">
              <w:rPr>
                <w:lang w:eastAsia="zh-CN"/>
              </w:rPr>
              <w:t>0.07448</w:t>
            </w:r>
          </w:p>
        </w:tc>
      </w:tr>
      <w:tr w:rsidR="00056B9F" w:rsidRPr="00E05EC9" w14:paraId="32503668" w14:textId="77777777" w:rsidTr="00F23E32">
        <w:trPr>
          <w:trHeight w:val="287"/>
        </w:trPr>
        <w:tc>
          <w:tcPr>
            <w:tcW w:w="1337" w:type="dxa"/>
            <w:noWrap/>
            <w:vAlign w:val="bottom"/>
            <w:hideMark/>
          </w:tcPr>
          <w:p w14:paraId="59EDC8DA" w14:textId="77777777" w:rsidR="00056B9F" w:rsidRPr="00E05EC9" w:rsidRDefault="00056B9F" w:rsidP="002740BD">
            <w:pPr>
              <w:rPr>
                <w:lang w:eastAsia="zh-CN"/>
              </w:rPr>
            </w:pPr>
          </w:p>
        </w:tc>
        <w:tc>
          <w:tcPr>
            <w:tcW w:w="1007" w:type="dxa"/>
            <w:noWrap/>
            <w:vAlign w:val="bottom"/>
            <w:hideMark/>
          </w:tcPr>
          <w:p w14:paraId="123F3F8B"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1F75840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A55B8E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A486D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3D67E43" w14:textId="77777777" w:rsidR="00056B9F" w:rsidRPr="00E05EC9" w:rsidRDefault="00056B9F" w:rsidP="002740BD">
            <w:pPr>
              <w:rPr>
                <w:bCs/>
                <w:lang w:eastAsia="zh-CN"/>
              </w:rPr>
            </w:pPr>
            <w:r w:rsidRPr="00E05EC9">
              <w:rPr>
                <w:lang w:eastAsia="zh-CN"/>
              </w:rPr>
              <w:t>17.2</w:t>
            </w:r>
          </w:p>
        </w:tc>
        <w:tc>
          <w:tcPr>
            <w:tcW w:w="1037" w:type="dxa"/>
            <w:noWrap/>
            <w:vAlign w:val="bottom"/>
            <w:hideMark/>
          </w:tcPr>
          <w:p w14:paraId="66B6B019" w14:textId="77777777" w:rsidR="00056B9F" w:rsidRPr="00E05EC9" w:rsidRDefault="00056B9F" w:rsidP="002740BD">
            <w:pPr>
              <w:rPr>
                <w:bCs/>
                <w:lang w:eastAsia="zh-CN"/>
              </w:rPr>
            </w:pPr>
            <w:r w:rsidRPr="00E05EC9">
              <w:rPr>
                <w:lang w:eastAsia="zh-CN"/>
              </w:rPr>
              <w:t>6278</w:t>
            </w:r>
          </w:p>
        </w:tc>
        <w:tc>
          <w:tcPr>
            <w:tcW w:w="973" w:type="dxa"/>
            <w:noWrap/>
            <w:vAlign w:val="bottom"/>
            <w:hideMark/>
          </w:tcPr>
          <w:p w14:paraId="098E8E2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CF0CE5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D293E84" w14:textId="77777777" w:rsidR="00056B9F" w:rsidRPr="00E05EC9" w:rsidRDefault="00056B9F" w:rsidP="002740BD">
            <w:pPr>
              <w:rPr>
                <w:bCs/>
                <w:lang w:eastAsia="zh-CN"/>
              </w:rPr>
            </w:pPr>
            <w:r w:rsidRPr="00E05EC9">
              <w:rPr>
                <w:lang w:eastAsia="zh-CN"/>
              </w:rPr>
              <w:t>0.07448</w:t>
            </w:r>
          </w:p>
        </w:tc>
      </w:tr>
      <w:tr w:rsidR="00056B9F" w:rsidRPr="00E05EC9" w14:paraId="1CD93AE2" w14:textId="77777777" w:rsidTr="00F23E32">
        <w:trPr>
          <w:trHeight w:val="287"/>
        </w:trPr>
        <w:tc>
          <w:tcPr>
            <w:tcW w:w="1337" w:type="dxa"/>
            <w:noWrap/>
            <w:vAlign w:val="bottom"/>
            <w:hideMark/>
          </w:tcPr>
          <w:p w14:paraId="4A43EF59" w14:textId="77777777" w:rsidR="00056B9F" w:rsidRPr="00E05EC9" w:rsidRDefault="00056B9F" w:rsidP="002740BD">
            <w:pPr>
              <w:rPr>
                <w:lang w:eastAsia="zh-CN"/>
              </w:rPr>
            </w:pPr>
          </w:p>
        </w:tc>
        <w:tc>
          <w:tcPr>
            <w:tcW w:w="1007" w:type="dxa"/>
            <w:noWrap/>
            <w:vAlign w:val="bottom"/>
            <w:hideMark/>
          </w:tcPr>
          <w:p w14:paraId="2B4212AF"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0D385E3"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DC425C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8EA856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80DBF13" w14:textId="77777777" w:rsidR="00056B9F" w:rsidRPr="00E05EC9" w:rsidRDefault="00056B9F" w:rsidP="002740BD">
            <w:pPr>
              <w:rPr>
                <w:bCs/>
                <w:lang w:eastAsia="zh-CN"/>
              </w:rPr>
            </w:pPr>
            <w:r w:rsidRPr="00E05EC9">
              <w:rPr>
                <w:lang w:eastAsia="zh-CN"/>
              </w:rPr>
              <w:t>17.2</w:t>
            </w:r>
          </w:p>
        </w:tc>
        <w:tc>
          <w:tcPr>
            <w:tcW w:w="1037" w:type="dxa"/>
            <w:noWrap/>
            <w:vAlign w:val="bottom"/>
            <w:hideMark/>
          </w:tcPr>
          <w:p w14:paraId="42682E3E" w14:textId="77777777" w:rsidR="00056B9F" w:rsidRPr="00E05EC9" w:rsidRDefault="00056B9F" w:rsidP="002740BD">
            <w:pPr>
              <w:rPr>
                <w:bCs/>
                <w:lang w:eastAsia="zh-CN"/>
              </w:rPr>
            </w:pPr>
            <w:r w:rsidRPr="00E05EC9">
              <w:rPr>
                <w:lang w:eastAsia="zh-CN"/>
              </w:rPr>
              <w:t>6278</w:t>
            </w:r>
          </w:p>
        </w:tc>
        <w:tc>
          <w:tcPr>
            <w:tcW w:w="973" w:type="dxa"/>
            <w:noWrap/>
            <w:vAlign w:val="bottom"/>
            <w:hideMark/>
          </w:tcPr>
          <w:p w14:paraId="31C2E18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C53E70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9D35E65" w14:textId="77777777" w:rsidR="00056B9F" w:rsidRPr="00E05EC9" w:rsidRDefault="00056B9F" w:rsidP="002740BD">
            <w:pPr>
              <w:rPr>
                <w:bCs/>
                <w:lang w:eastAsia="zh-CN"/>
              </w:rPr>
            </w:pPr>
            <w:r w:rsidRPr="00E05EC9">
              <w:rPr>
                <w:lang w:eastAsia="zh-CN"/>
              </w:rPr>
              <w:t>0.07448</w:t>
            </w:r>
          </w:p>
        </w:tc>
      </w:tr>
      <w:tr w:rsidR="00056B9F" w:rsidRPr="00E05EC9" w14:paraId="5EABE40F" w14:textId="77777777" w:rsidTr="00F23E32">
        <w:trPr>
          <w:trHeight w:val="287"/>
        </w:trPr>
        <w:tc>
          <w:tcPr>
            <w:tcW w:w="1337" w:type="dxa"/>
            <w:noWrap/>
            <w:vAlign w:val="bottom"/>
            <w:hideMark/>
          </w:tcPr>
          <w:p w14:paraId="54B4C30C" w14:textId="77777777" w:rsidR="00056B9F" w:rsidRPr="00E05EC9" w:rsidRDefault="00056B9F" w:rsidP="002740BD">
            <w:pPr>
              <w:rPr>
                <w:lang w:eastAsia="zh-CN"/>
              </w:rPr>
            </w:pPr>
          </w:p>
        </w:tc>
        <w:tc>
          <w:tcPr>
            <w:tcW w:w="1007" w:type="dxa"/>
            <w:noWrap/>
            <w:vAlign w:val="bottom"/>
            <w:hideMark/>
          </w:tcPr>
          <w:p w14:paraId="35AB801F"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F5EFA2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9AFA2A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1FFBD8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15D9B9"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104E82B9"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2EF9B81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D173B3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F4895E9" w14:textId="77777777" w:rsidR="00056B9F" w:rsidRPr="00E05EC9" w:rsidRDefault="00056B9F" w:rsidP="002740BD">
            <w:pPr>
              <w:rPr>
                <w:bCs/>
                <w:lang w:eastAsia="zh-CN"/>
              </w:rPr>
            </w:pPr>
            <w:r w:rsidRPr="00E05EC9">
              <w:rPr>
                <w:lang w:eastAsia="zh-CN"/>
              </w:rPr>
              <w:t>0.07448</w:t>
            </w:r>
          </w:p>
        </w:tc>
      </w:tr>
      <w:tr w:rsidR="00056B9F" w:rsidRPr="00E05EC9" w14:paraId="4915F972" w14:textId="77777777" w:rsidTr="00F23E32">
        <w:trPr>
          <w:trHeight w:val="287"/>
        </w:trPr>
        <w:tc>
          <w:tcPr>
            <w:tcW w:w="1337" w:type="dxa"/>
            <w:noWrap/>
            <w:vAlign w:val="bottom"/>
            <w:hideMark/>
          </w:tcPr>
          <w:p w14:paraId="0358FA2E" w14:textId="77777777" w:rsidR="00056B9F" w:rsidRPr="00E05EC9" w:rsidRDefault="00056B9F" w:rsidP="002740BD">
            <w:pPr>
              <w:rPr>
                <w:lang w:eastAsia="zh-CN"/>
              </w:rPr>
            </w:pPr>
          </w:p>
        </w:tc>
        <w:tc>
          <w:tcPr>
            <w:tcW w:w="1007" w:type="dxa"/>
            <w:noWrap/>
            <w:vAlign w:val="bottom"/>
            <w:hideMark/>
          </w:tcPr>
          <w:p w14:paraId="07826B50"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15BA32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38F90E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5B7819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BF2EE6B"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31B16F0A"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7EFDA95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455B50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0FED78" w14:textId="77777777" w:rsidR="00056B9F" w:rsidRPr="00E05EC9" w:rsidRDefault="00056B9F" w:rsidP="002740BD">
            <w:pPr>
              <w:rPr>
                <w:bCs/>
                <w:lang w:eastAsia="zh-CN"/>
              </w:rPr>
            </w:pPr>
            <w:r w:rsidRPr="00E05EC9">
              <w:rPr>
                <w:lang w:eastAsia="zh-CN"/>
              </w:rPr>
              <w:t>0.07448</w:t>
            </w:r>
          </w:p>
        </w:tc>
      </w:tr>
      <w:tr w:rsidR="00056B9F" w:rsidRPr="00E05EC9" w14:paraId="27DA0809" w14:textId="77777777" w:rsidTr="00F23E32">
        <w:trPr>
          <w:trHeight w:val="287"/>
        </w:trPr>
        <w:tc>
          <w:tcPr>
            <w:tcW w:w="1337" w:type="dxa"/>
            <w:noWrap/>
            <w:vAlign w:val="bottom"/>
            <w:hideMark/>
          </w:tcPr>
          <w:p w14:paraId="6B0F76FC" w14:textId="77777777" w:rsidR="00056B9F" w:rsidRPr="00E05EC9" w:rsidRDefault="00056B9F" w:rsidP="002740BD">
            <w:pPr>
              <w:rPr>
                <w:lang w:eastAsia="zh-CN"/>
              </w:rPr>
            </w:pPr>
          </w:p>
        </w:tc>
        <w:tc>
          <w:tcPr>
            <w:tcW w:w="1007" w:type="dxa"/>
            <w:noWrap/>
            <w:vAlign w:val="bottom"/>
            <w:hideMark/>
          </w:tcPr>
          <w:p w14:paraId="4B5482F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430A994"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9E64B8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2EDA10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146D7CB"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35D14935" w14:textId="77777777" w:rsidR="00056B9F" w:rsidRPr="00E05EC9" w:rsidRDefault="00056B9F" w:rsidP="002740BD">
            <w:pPr>
              <w:rPr>
                <w:bCs/>
                <w:lang w:eastAsia="zh-CN"/>
              </w:rPr>
            </w:pPr>
            <w:r w:rsidRPr="00E05EC9">
              <w:rPr>
                <w:lang w:eastAsia="zh-CN"/>
              </w:rPr>
              <w:t>4051.5</w:t>
            </w:r>
          </w:p>
        </w:tc>
        <w:tc>
          <w:tcPr>
            <w:tcW w:w="973" w:type="dxa"/>
            <w:noWrap/>
            <w:vAlign w:val="bottom"/>
            <w:hideMark/>
          </w:tcPr>
          <w:p w14:paraId="38F2548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3A112C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5598F45" w14:textId="77777777" w:rsidR="00056B9F" w:rsidRPr="00E05EC9" w:rsidRDefault="00056B9F" w:rsidP="002740BD">
            <w:pPr>
              <w:rPr>
                <w:bCs/>
                <w:lang w:eastAsia="zh-CN"/>
              </w:rPr>
            </w:pPr>
            <w:r w:rsidRPr="00E05EC9">
              <w:rPr>
                <w:lang w:eastAsia="zh-CN"/>
              </w:rPr>
              <w:t>0.07448</w:t>
            </w:r>
          </w:p>
        </w:tc>
      </w:tr>
      <w:tr w:rsidR="00056B9F" w:rsidRPr="00E05EC9" w14:paraId="1EC02BE6" w14:textId="77777777" w:rsidTr="00F23E32">
        <w:trPr>
          <w:trHeight w:val="287"/>
        </w:trPr>
        <w:tc>
          <w:tcPr>
            <w:tcW w:w="1337" w:type="dxa"/>
            <w:noWrap/>
            <w:vAlign w:val="bottom"/>
            <w:hideMark/>
          </w:tcPr>
          <w:p w14:paraId="7272FD0F" w14:textId="77777777" w:rsidR="00056B9F" w:rsidRPr="00E05EC9" w:rsidRDefault="00056B9F" w:rsidP="002740BD">
            <w:pPr>
              <w:rPr>
                <w:lang w:eastAsia="zh-CN"/>
              </w:rPr>
            </w:pPr>
          </w:p>
        </w:tc>
        <w:tc>
          <w:tcPr>
            <w:tcW w:w="1007" w:type="dxa"/>
            <w:noWrap/>
            <w:vAlign w:val="bottom"/>
            <w:hideMark/>
          </w:tcPr>
          <w:p w14:paraId="406326B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6D0A3C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D27E1B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E0AC37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DFA20B8"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7FC6275B" w14:textId="77777777" w:rsidR="00056B9F" w:rsidRPr="00E05EC9" w:rsidRDefault="00056B9F" w:rsidP="002740BD">
            <w:pPr>
              <w:rPr>
                <w:bCs/>
                <w:lang w:eastAsia="zh-CN"/>
              </w:rPr>
            </w:pPr>
            <w:r w:rsidRPr="00E05EC9">
              <w:rPr>
                <w:lang w:eastAsia="zh-CN"/>
              </w:rPr>
              <w:t>4051.5</w:t>
            </w:r>
          </w:p>
        </w:tc>
        <w:tc>
          <w:tcPr>
            <w:tcW w:w="973" w:type="dxa"/>
            <w:noWrap/>
            <w:vAlign w:val="bottom"/>
            <w:hideMark/>
          </w:tcPr>
          <w:p w14:paraId="6FE0B94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B30D64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B9A050A" w14:textId="77777777" w:rsidR="00056B9F" w:rsidRPr="00E05EC9" w:rsidRDefault="00056B9F" w:rsidP="002740BD">
            <w:pPr>
              <w:rPr>
                <w:bCs/>
                <w:lang w:eastAsia="zh-CN"/>
              </w:rPr>
            </w:pPr>
            <w:r w:rsidRPr="00E05EC9">
              <w:rPr>
                <w:lang w:eastAsia="zh-CN"/>
              </w:rPr>
              <w:t>0.07448</w:t>
            </w:r>
          </w:p>
        </w:tc>
      </w:tr>
      <w:tr w:rsidR="00056B9F" w:rsidRPr="00E05EC9" w14:paraId="1CD115A8" w14:textId="77777777" w:rsidTr="00F23E32">
        <w:trPr>
          <w:trHeight w:val="287"/>
        </w:trPr>
        <w:tc>
          <w:tcPr>
            <w:tcW w:w="1337" w:type="dxa"/>
            <w:noWrap/>
            <w:vAlign w:val="bottom"/>
            <w:hideMark/>
          </w:tcPr>
          <w:p w14:paraId="4D60D32C" w14:textId="77777777" w:rsidR="00056B9F" w:rsidRPr="00E05EC9" w:rsidRDefault="00056B9F" w:rsidP="002740BD">
            <w:pPr>
              <w:rPr>
                <w:lang w:eastAsia="zh-CN"/>
              </w:rPr>
            </w:pPr>
          </w:p>
        </w:tc>
        <w:tc>
          <w:tcPr>
            <w:tcW w:w="1007" w:type="dxa"/>
            <w:noWrap/>
            <w:vAlign w:val="bottom"/>
            <w:hideMark/>
          </w:tcPr>
          <w:p w14:paraId="169216CE"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7D818BD0"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DDDA67E"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B491A6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E8680CF"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39088999"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17938AE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2455F7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6D43DC" w14:textId="77777777" w:rsidR="00056B9F" w:rsidRPr="00E05EC9" w:rsidRDefault="00056B9F" w:rsidP="002740BD">
            <w:pPr>
              <w:rPr>
                <w:bCs/>
                <w:lang w:eastAsia="zh-CN"/>
              </w:rPr>
            </w:pPr>
            <w:r w:rsidRPr="00E05EC9">
              <w:rPr>
                <w:lang w:eastAsia="zh-CN"/>
              </w:rPr>
              <w:t>0.07448</w:t>
            </w:r>
          </w:p>
        </w:tc>
      </w:tr>
      <w:tr w:rsidR="00056B9F" w:rsidRPr="00E05EC9" w14:paraId="6E78839C" w14:textId="77777777" w:rsidTr="00F23E32">
        <w:trPr>
          <w:trHeight w:val="287"/>
        </w:trPr>
        <w:tc>
          <w:tcPr>
            <w:tcW w:w="1337" w:type="dxa"/>
            <w:noWrap/>
            <w:vAlign w:val="bottom"/>
            <w:hideMark/>
          </w:tcPr>
          <w:p w14:paraId="1C38937E" w14:textId="77777777" w:rsidR="00056B9F" w:rsidRPr="00E05EC9" w:rsidRDefault="00056B9F" w:rsidP="002740BD">
            <w:pPr>
              <w:rPr>
                <w:lang w:eastAsia="zh-CN"/>
              </w:rPr>
            </w:pPr>
          </w:p>
        </w:tc>
        <w:tc>
          <w:tcPr>
            <w:tcW w:w="1007" w:type="dxa"/>
            <w:noWrap/>
            <w:vAlign w:val="bottom"/>
            <w:hideMark/>
          </w:tcPr>
          <w:p w14:paraId="417F0ADC"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41D07BB4"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62683C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E9B406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5020BFA"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1A9252E2"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7A82728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6FA6D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614A9F" w14:textId="77777777" w:rsidR="00056B9F" w:rsidRPr="00E05EC9" w:rsidRDefault="00056B9F" w:rsidP="002740BD">
            <w:pPr>
              <w:rPr>
                <w:bCs/>
                <w:lang w:eastAsia="zh-CN"/>
              </w:rPr>
            </w:pPr>
            <w:r w:rsidRPr="00E05EC9">
              <w:rPr>
                <w:lang w:eastAsia="zh-CN"/>
              </w:rPr>
              <w:t>0.07448</w:t>
            </w:r>
          </w:p>
        </w:tc>
      </w:tr>
      <w:tr w:rsidR="00056B9F" w:rsidRPr="00E05EC9" w14:paraId="52E728CC" w14:textId="77777777" w:rsidTr="00F23E32">
        <w:trPr>
          <w:trHeight w:val="287"/>
        </w:trPr>
        <w:tc>
          <w:tcPr>
            <w:tcW w:w="1337" w:type="dxa"/>
            <w:noWrap/>
            <w:vAlign w:val="bottom"/>
            <w:hideMark/>
          </w:tcPr>
          <w:p w14:paraId="205DED50" w14:textId="77777777" w:rsidR="00056B9F" w:rsidRPr="00E05EC9" w:rsidRDefault="00056B9F" w:rsidP="002740BD">
            <w:pPr>
              <w:rPr>
                <w:bCs/>
                <w:lang w:eastAsia="zh-CN"/>
              </w:rPr>
            </w:pPr>
            <w:r w:rsidRPr="00E05EC9">
              <w:rPr>
                <w:lang w:eastAsia="zh-CN"/>
              </w:rPr>
              <w:t>Darwin</w:t>
            </w:r>
          </w:p>
        </w:tc>
        <w:tc>
          <w:tcPr>
            <w:tcW w:w="1007" w:type="dxa"/>
            <w:noWrap/>
            <w:vAlign w:val="bottom"/>
            <w:hideMark/>
          </w:tcPr>
          <w:p w14:paraId="4E65D06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32F9F8E8"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ACEBA2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7C8CDF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D91C44F" w14:textId="77777777" w:rsidR="00056B9F" w:rsidRPr="00E05EC9" w:rsidRDefault="00056B9F" w:rsidP="002740BD">
            <w:pPr>
              <w:rPr>
                <w:bCs/>
                <w:lang w:eastAsia="zh-CN"/>
              </w:rPr>
            </w:pPr>
            <w:r w:rsidRPr="00E05EC9">
              <w:rPr>
                <w:lang w:eastAsia="zh-CN"/>
              </w:rPr>
              <w:t>20.5</w:t>
            </w:r>
          </w:p>
        </w:tc>
        <w:tc>
          <w:tcPr>
            <w:tcW w:w="1037" w:type="dxa"/>
            <w:noWrap/>
            <w:vAlign w:val="bottom"/>
            <w:hideMark/>
          </w:tcPr>
          <w:p w14:paraId="3C24ED28" w14:textId="77777777" w:rsidR="00056B9F" w:rsidRPr="00E05EC9" w:rsidRDefault="00056B9F" w:rsidP="002740BD">
            <w:pPr>
              <w:rPr>
                <w:bCs/>
                <w:lang w:eastAsia="zh-CN"/>
              </w:rPr>
            </w:pPr>
            <w:r w:rsidRPr="00E05EC9">
              <w:rPr>
                <w:lang w:eastAsia="zh-CN"/>
              </w:rPr>
              <w:t>7482.5</w:t>
            </w:r>
          </w:p>
        </w:tc>
        <w:tc>
          <w:tcPr>
            <w:tcW w:w="973" w:type="dxa"/>
            <w:noWrap/>
            <w:vAlign w:val="bottom"/>
            <w:hideMark/>
          </w:tcPr>
          <w:p w14:paraId="6FAAE4E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A1D70A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677899E" w14:textId="77777777" w:rsidR="00056B9F" w:rsidRPr="00E05EC9" w:rsidRDefault="00056B9F" w:rsidP="002740BD">
            <w:pPr>
              <w:rPr>
                <w:bCs/>
                <w:lang w:eastAsia="zh-CN"/>
              </w:rPr>
            </w:pPr>
            <w:r w:rsidRPr="00E05EC9">
              <w:rPr>
                <w:lang w:eastAsia="zh-CN"/>
              </w:rPr>
              <w:t>0.07448</w:t>
            </w:r>
          </w:p>
        </w:tc>
      </w:tr>
      <w:tr w:rsidR="00056B9F" w:rsidRPr="00E05EC9" w14:paraId="5D058FD0" w14:textId="77777777" w:rsidTr="00F23E32">
        <w:trPr>
          <w:trHeight w:val="287"/>
        </w:trPr>
        <w:tc>
          <w:tcPr>
            <w:tcW w:w="1337" w:type="dxa"/>
            <w:noWrap/>
            <w:vAlign w:val="bottom"/>
            <w:hideMark/>
          </w:tcPr>
          <w:p w14:paraId="0914EF02" w14:textId="77777777" w:rsidR="00056B9F" w:rsidRPr="00E05EC9" w:rsidRDefault="00056B9F" w:rsidP="002740BD">
            <w:pPr>
              <w:rPr>
                <w:lang w:eastAsia="zh-CN"/>
              </w:rPr>
            </w:pPr>
          </w:p>
        </w:tc>
        <w:tc>
          <w:tcPr>
            <w:tcW w:w="1007" w:type="dxa"/>
            <w:noWrap/>
            <w:vAlign w:val="bottom"/>
            <w:hideMark/>
          </w:tcPr>
          <w:p w14:paraId="0321CB7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28830E2"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DC829F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2FECDB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4277972" w14:textId="77777777" w:rsidR="00056B9F" w:rsidRPr="00E05EC9" w:rsidRDefault="00056B9F" w:rsidP="002740BD">
            <w:pPr>
              <w:rPr>
                <w:bCs/>
                <w:lang w:eastAsia="zh-CN"/>
              </w:rPr>
            </w:pPr>
            <w:r w:rsidRPr="00E05EC9">
              <w:rPr>
                <w:lang w:eastAsia="zh-CN"/>
              </w:rPr>
              <w:t>20.5</w:t>
            </w:r>
          </w:p>
        </w:tc>
        <w:tc>
          <w:tcPr>
            <w:tcW w:w="1037" w:type="dxa"/>
            <w:noWrap/>
            <w:vAlign w:val="bottom"/>
            <w:hideMark/>
          </w:tcPr>
          <w:p w14:paraId="796ABD37" w14:textId="77777777" w:rsidR="00056B9F" w:rsidRPr="00E05EC9" w:rsidRDefault="00056B9F" w:rsidP="002740BD">
            <w:pPr>
              <w:rPr>
                <w:bCs/>
                <w:lang w:eastAsia="zh-CN"/>
              </w:rPr>
            </w:pPr>
            <w:r w:rsidRPr="00E05EC9">
              <w:rPr>
                <w:lang w:eastAsia="zh-CN"/>
              </w:rPr>
              <w:t>7482.5</w:t>
            </w:r>
          </w:p>
        </w:tc>
        <w:tc>
          <w:tcPr>
            <w:tcW w:w="973" w:type="dxa"/>
            <w:noWrap/>
            <w:vAlign w:val="bottom"/>
            <w:hideMark/>
          </w:tcPr>
          <w:p w14:paraId="0EE9DDA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CE95C4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F871A37" w14:textId="77777777" w:rsidR="00056B9F" w:rsidRPr="00E05EC9" w:rsidRDefault="00056B9F" w:rsidP="002740BD">
            <w:pPr>
              <w:rPr>
                <w:bCs/>
                <w:lang w:eastAsia="zh-CN"/>
              </w:rPr>
            </w:pPr>
            <w:r w:rsidRPr="00E05EC9">
              <w:rPr>
                <w:lang w:eastAsia="zh-CN"/>
              </w:rPr>
              <w:t>0.07448</w:t>
            </w:r>
          </w:p>
        </w:tc>
      </w:tr>
      <w:tr w:rsidR="00056B9F" w:rsidRPr="00E05EC9" w14:paraId="023B5E3E" w14:textId="77777777" w:rsidTr="00F23E32">
        <w:trPr>
          <w:trHeight w:val="287"/>
        </w:trPr>
        <w:tc>
          <w:tcPr>
            <w:tcW w:w="1337" w:type="dxa"/>
            <w:noWrap/>
            <w:vAlign w:val="bottom"/>
            <w:hideMark/>
          </w:tcPr>
          <w:p w14:paraId="396B049E" w14:textId="77777777" w:rsidR="00056B9F" w:rsidRPr="00E05EC9" w:rsidRDefault="00056B9F" w:rsidP="002740BD">
            <w:pPr>
              <w:rPr>
                <w:lang w:eastAsia="zh-CN"/>
              </w:rPr>
            </w:pPr>
          </w:p>
        </w:tc>
        <w:tc>
          <w:tcPr>
            <w:tcW w:w="1007" w:type="dxa"/>
            <w:noWrap/>
            <w:vAlign w:val="bottom"/>
            <w:hideMark/>
          </w:tcPr>
          <w:p w14:paraId="599CE402"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72E40CEC"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1D09EA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B63AD0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9F109FB" w14:textId="77777777" w:rsidR="00056B9F" w:rsidRPr="00E05EC9" w:rsidRDefault="00056B9F" w:rsidP="002740BD">
            <w:pPr>
              <w:rPr>
                <w:bCs/>
                <w:lang w:eastAsia="zh-CN"/>
              </w:rPr>
            </w:pPr>
            <w:r w:rsidRPr="00E05EC9">
              <w:rPr>
                <w:lang w:eastAsia="zh-CN"/>
              </w:rPr>
              <w:t>26.6</w:t>
            </w:r>
          </w:p>
        </w:tc>
        <w:tc>
          <w:tcPr>
            <w:tcW w:w="1037" w:type="dxa"/>
            <w:noWrap/>
            <w:vAlign w:val="bottom"/>
            <w:hideMark/>
          </w:tcPr>
          <w:p w14:paraId="1F18BD60" w14:textId="77777777" w:rsidR="00056B9F" w:rsidRPr="00E05EC9" w:rsidRDefault="00056B9F" w:rsidP="002740BD">
            <w:pPr>
              <w:rPr>
                <w:bCs/>
                <w:lang w:eastAsia="zh-CN"/>
              </w:rPr>
            </w:pPr>
            <w:r w:rsidRPr="00E05EC9">
              <w:rPr>
                <w:lang w:eastAsia="zh-CN"/>
              </w:rPr>
              <w:t>9709</w:t>
            </w:r>
          </w:p>
        </w:tc>
        <w:tc>
          <w:tcPr>
            <w:tcW w:w="973" w:type="dxa"/>
            <w:noWrap/>
            <w:vAlign w:val="bottom"/>
            <w:hideMark/>
          </w:tcPr>
          <w:p w14:paraId="1325C18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A7E0D9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0DD3B5E" w14:textId="77777777" w:rsidR="00056B9F" w:rsidRPr="00E05EC9" w:rsidRDefault="00056B9F" w:rsidP="002740BD">
            <w:pPr>
              <w:rPr>
                <w:bCs/>
                <w:lang w:eastAsia="zh-CN"/>
              </w:rPr>
            </w:pPr>
            <w:r w:rsidRPr="00E05EC9">
              <w:rPr>
                <w:lang w:eastAsia="zh-CN"/>
              </w:rPr>
              <w:t>0.07448</w:t>
            </w:r>
          </w:p>
        </w:tc>
      </w:tr>
      <w:tr w:rsidR="00056B9F" w:rsidRPr="00E05EC9" w14:paraId="3FE6189A" w14:textId="77777777" w:rsidTr="00F23E32">
        <w:trPr>
          <w:trHeight w:val="287"/>
        </w:trPr>
        <w:tc>
          <w:tcPr>
            <w:tcW w:w="1337" w:type="dxa"/>
            <w:noWrap/>
            <w:vAlign w:val="bottom"/>
            <w:hideMark/>
          </w:tcPr>
          <w:p w14:paraId="3A9B22E0" w14:textId="77777777" w:rsidR="00056B9F" w:rsidRPr="00E05EC9" w:rsidRDefault="00056B9F" w:rsidP="002740BD">
            <w:pPr>
              <w:rPr>
                <w:lang w:eastAsia="zh-CN"/>
              </w:rPr>
            </w:pPr>
          </w:p>
        </w:tc>
        <w:tc>
          <w:tcPr>
            <w:tcW w:w="1007" w:type="dxa"/>
            <w:noWrap/>
            <w:vAlign w:val="bottom"/>
            <w:hideMark/>
          </w:tcPr>
          <w:p w14:paraId="6C95C79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917B384" w14:textId="77777777" w:rsidR="00056B9F" w:rsidRPr="00E05EC9" w:rsidRDefault="00056B9F" w:rsidP="002740BD">
            <w:pPr>
              <w:rPr>
                <w:lang w:eastAsia="zh-CN"/>
              </w:rPr>
            </w:pPr>
            <w:r w:rsidRPr="00E05EC9">
              <w:rPr>
                <w:lang w:eastAsia="zh-CN"/>
              </w:rPr>
              <w:t>4</w:t>
            </w:r>
          </w:p>
        </w:tc>
        <w:tc>
          <w:tcPr>
            <w:tcW w:w="792" w:type="dxa"/>
            <w:noWrap/>
            <w:vAlign w:val="bottom"/>
            <w:hideMark/>
          </w:tcPr>
          <w:p w14:paraId="2D4EB4E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F7FF07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A38F58D" w14:textId="77777777" w:rsidR="00056B9F" w:rsidRPr="00E05EC9" w:rsidRDefault="00056B9F" w:rsidP="002740BD">
            <w:pPr>
              <w:rPr>
                <w:bCs/>
                <w:lang w:eastAsia="zh-CN"/>
              </w:rPr>
            </w:pPr>
            <w:r w:rsidRPr="00E05EC9">
              <w:rPr>
                <w:lang w:eastAsia="zh-CN"/>
              </w:rPr>
              <w:t>26.6</w:t>
            </w:r>
          </w:p>
        </w:tc>
        <w:tc>
          <w:tcPr>
            <w:tcW w:w="1037" w:type="dxa"/>
            <w:noWrap/>
            <w:vAlign w:val="bottom"/>
            <w:hideMark/>
          </w:tcPr>
          <w:p w14:paraId="6630E069" w14:textId="77777777" w:rsidR="00056B9F" w:rsidRPr="00E05EC9" w:rsidRDefault="00056B9F" w:rsidP="002740BD">
            <w:pPr>
              <w:rPr>
                <w:bCs/>
                <w:lang w:eastAsia="zh-CN"/>
              </w:rPr>
            </w:pPr>
            <w:r w:rsidRPr="00E05EC9">
              <w:rPr>
                <w:lang w:eastAsia="zh-CN"/>
              </w:rPr>
              <w:t>9709</w:t>
            </w:r>
          </w:p>
        </w:tc>
        <w:tc>
          <w:tcPr>
            <w:tcW w:w="973" w:type="dxa"/>
            <w:noWrap/>
            <w:vAlign w:val="bottom"/>
            <w:hideMark/>
          </w:tcPr>
          <w:p w14:paraId="7C1E133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D3A3C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A3F0D17" w14:textId="77777777" w:rsidR="00056B9F" w:rsidRPr="00E05EC9" w:rsidRDefault="00056B9F" w:rsidP="002740BD">
            <w:pPr>
              <w:rPr>
                <w:bCs/>
                <w:lang w:eastAsia="zh-CN"/>
              </w:rPr>
            </w:pPr>
            <w:r w:rsidRPr="00E05EC9">
              <w:rPr>
                <w:lang w:eastAsia="zh-CN"/>
              </w:rPr>
              <w:t>0.07448</w:t>
            </w:r>
          </w:p>
        </w:tc>
      </w:tr>
      <w:tr w:rsidR="00056B9F" w:rsidRPr="00E05EC9" w14:paraId="331D71BB" w14:textId="77777777" w:rsidTr="00F23E32">
        <w:trPr>
          <w:trHeight w:val="287"/>
        </w:trPr>
        <w:tc>
          <w:tcPr>
            <w:tcW w:w="1337" w:type="dxa"/>
            <w:noWrap/>
            <w:vAlign w:val="bottom"/>
            <w:hideMark/>
          </w:tcPr>
          <w:p w14:paraId="794A9F56" w14:textId="77777777" w:rsidR="00056B9F" w:rsidRPr="00E05EC9" w:rsidRDefault="00056B9F" w:rsidP="002740BD">
            <w:pPr>
              <w:rPr>
                <w:lang w:eastAsia="zh-CN"/>
              </w:rPr>
            </w:pPr>
          </w:p>
        </w:tc>
        <w:tc>
          <w:tcPr>
            <w:tcW w:w="1007" w:type="dxa"/>
            <w:noWrap/>
            <w:vAlign w:val="bottom"/>
            <w:hideMark/>
          </w:tcPr>
          <w:p w14:paraId="3ECFACD0"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0258A18"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B2F8F1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A912D0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E7A9235" w14:textId="77777777" w:rsidR="00056B9F" w:rsidRPr="00E05EC9" w:rsidRDefault="00056B9F" w:rsidP="002740BD">
            <w:pPr>
              <w:rPr>
                <w:bCs/>
                <w:lang w:eastAsia="zh-CN"/>
              </w:rPr>
            </w:pPr>
            <w:r w:rsidRPr="00E05EC9">
              <w:rPr>
                <w:lang w:eastAsia="zh-CN"/>
              </w:rPr>
              <w:t>18.5</w:t>
            </w:r>
          </w:p>
        </w:tc>
        <w:tc>
          <w:tcPr>
            <w:tcW w:w="1037" w:type="dxa"/>
            <w:noWrap/>
            <w:vAlign w:val="bottom"/>
            <w:hideMark/>
          </w:tcPr>
          <w:p w14:paraId="1F47DB77" w14:textId="77777777" w:rsidR="00056B9F" w:rsidRPr="00E05EC9" w:rsidRDefault="00056B9F" w:rsidP="002740BD">
            <w:pPr>
              <w:rPr>
                <w:bCs/>
                <w:lang w:eastAsia="zh-CN"/>
              </w:rPr>
            </w:pPr>
            <w:r w:rsidRPr="00E05EC9">
              <w:rPr>
                <w:lang w:eastAsia="zh-CN"/>
              </w:rPr>
              <w:t>6752.5</w:t>
            </w:r>
          </w:p>
        </w:tc>
        <w:tc>
          <w:tcPr>
            <w:tcW w:w="973" w:type="dxa"/>
            <w:noWrap/>
            <w:vAlign w:val="bottom"/>
            <w:hideMark/>
          </w:tcPr>
          <w:p w14:paraId="22BB206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FD6BD6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2DC64D" w14:textId="77777777" w:rsidR="00056B9F" w:rsidRPr="00E05EC9" w:rsidRDefault="00056B9F" w:rsidP="002740BD">
            <w:pPr>
              <w:rPr>
                <w:bCs/>
                <w:lang w:eastAsia="zh-CN"/>
              </w:rPr>
            </w:pPr>
            <w:r w:rsidRPr="00E05EC9">
              <w:rPr>
                <w:lang w:eastAsia="zh-CN"/>
              </w:rPr>
              <w:t>0.07448</w:t>
            </w:r>
          </w:p>
        </w:tc>
      </w:tr>
      <w:tr w:rsidR="00056B9F" w:rsidRPr="00E05EC9" w14:paraId="2D344094" w14:textId="77777777" w:rsidTr="00F23E32">
        <w:trPr>
          <w:trHeight w:val="287"/>
        </w:trPr>
        <w:tc>
          <w:tcPr>
            <w:tcW w:w="1337" w:type="dxa"/>
            <w:noWrap/>
            <w:vAlign w:val="bottom"/>
            <w:hideMark/>
          </w:tcPr>
          <w:p w14:paraId="0BA0F338" w14:textId="77777777" w:rsidR="00056B9F" w:rsidRPr="00E05EC9" w:rsidRDefault="00056B9F" w:rsidP="002740BD">
            <w:pPr>
              <w:rPr>
                <w:lang w:eastAsia="zh-CN"/>
              </w:rPr>
            </w:pPr>
          </w:p>
        </w:tc>
        <w:tc>
          <w:tcPr>
            <w:tcW w:w="1007" w:type="dxa"/>
            <w:noWrap/>
            <w:vAlign w:val="bottom"/>
            <w:hideMark/>
          </w:tcPr>
          <w:p w14:paraId="389F6E7B"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575E34E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4217CE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3C1A0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270A43" w14:textId="77777777" w:rsidR="00056B9F" w:rsidRPr="00E05EC9" w:rsidRDefault="00056B9F" w:rsidP="002740BD">
            <w:pPr>
              <w:rPr>
                <w:bCs/>
                <w:lang w:eastAsia="zh-CN"/>
              </w:rPr>
            </w:pPr>
            <w:r w:rsidRPr="00E05EC9">
              <w:rPr>
                <w:lang w:eastAsia="zh-CN"/>
              </w:rPr>
              <w:t>18.5</w:t>
            </w:r>
          </w:p>
        </w:tc>
        <w:tc>
          <w:tcPr>
            <w:tcW w:w="1037" w:type="dxa"/>
            <w:noWrap/>
            <w:vAlign w:val="bottom"/>
            <w:hideMark/>
          </w:tcPr>
          <w:p w14:paraId="32C194DE" w14:textId="77777777" w:rsidR="00056B9F" w:rsidRPr="00E05EC9" w:rsidRDefault="00056B9F" w:rsidP="002740BD">
            <w:pPr>
              <w:rPr>
                <w:bCs/>
                <w:lang w:eastAsia="zh-CN"/>
              </w:rPr>
            </w:pPr>
            <w:r w:rsidRPr="00E05EC9">
              <w:rPr>
                <w:lang w:eastAsia="zh-CN"/>
              </w:rPr>
              <w:t>6752.5</w:t>
            </w:r>
          </w:p>
        </w:tc>
        <w:tc>
          <w:tcPr>
            <w:tcW w:w="973" w:type="dxa"/>
            <w:noWrap/>
            <w:vAlign w:val="bottom"/>
            <w:hideMark/>
          </w:tcPr>
          <w:p w14:paraId="4778CB0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011EF9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20323E" w14:textId="77777777" w:rsidR="00056B9F" w:rsidRPr="00E05EC9" w:rsidRDefault="00056B9F" w:rsidP="002740BD">
            <w:pPr>
              <w:rPr>
                <w:bCs/>
                <w:lang w:eastAsia="zh-CN"/>
              </w:rPr>
            </w:pPr>
            <w:r w:rsidRPr="00E05EC9">
              <w:rPr>
                <w:lang w:eastAsia="zh-CN"/>
              </w:rPr>
              <w:t>0.07448</w:t>
            </w:r>
          </w:p>
        </w:tc>
      </w:tr>
      <w:tr w:rsidR="00056B9F" w:rsidRPr="00E05EC9" w14:paraId="64FF6C60" w14:textId="77777777" w:rsidTr="00F23E32">
        <w:trPr>
          <w:trHeight w:val="287"/>
        </w:trPr>
        <w:tc>
          <w:tcPr>
            <w:tcW w:w="1337" w:type="dxa"/>
            <w:noWrap/>
            <w:vAlign w:val="bottom"/>
            <w:hideMark/>
          </w:tcPr>
          <w:p w14:paraId="489E3CE4" w14:textId="77777777" w:rsidR="00056B9F" w:rsidRPr="00E05EC9" w:rsidRDefault="00056B9F" w:rsidP="002740BD">
            <w:pPr>
              <w:rPr>
                <w:lang w:eastAsia="zh-CN"/>
              </w:rPr>
            </w:pPr>
          </w:p>
        </w:tc>
        <w:tc>
          <w:tcPr>
            <w:tcW w:w="1007" w:type="dxa"/>
            <w:noWrap/>
            <w:vAlign w:val="bottom"/>
            <w:hideMark/>
          </w:tcPr>
          <w:p w14:paraId="7992C979"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0F480E36"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A55ECC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D69933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64187A9"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5AFE40B3"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6704F8D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CBBDA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369BAF" w14:textId="77777777" w:rsidR="00056B9F" w:rsidRPr="00E05EC9" w:rsidRDefault="00056B9F" w:rsidP="002740BD">
            <w:pPr>
              <w:rPr>
                <w:bCs/>
                <w:lang w:eastAsia="zh-CN"/>
              </w:rPr>
            </w:pPr>
            <w:r w:rsidRPr="00E05EC9">
              <w:rPr>
                <w:lang w:eastAsia="zh-CN"/>
              </w:rPr>
              <w:t>0.07448</w:t>
            </w:r>
          </w:p>
        </w:tc>
      </w:tr>
      <w:tr w:rsidR="00056B9F" w:rsidRPr="00E05EC9" w14:paraId="08DC733A" w14:textId="77777777" w:rsidTr="00F23E32">
        <w:trPr>
          <w:trHeight w:val="287"/>
        </w:trPr>
        <w:tc>
          <w:tcPr>
            <w:tcW w:w="1337" w:type="dxa"/>
            <w:noWrap/>
            <w:vAlign w:val="bottom"/>
            <w:hideMark/>
          </w:tcPr>
          <w:p w14:paraId="35ED9CFB" w14:textId="77777777" w:rsidR="00056B9F" w:rsidRPr="00E05EC9" w:rsidRDefault="00056B9F" w:rsidP="002740BD">
            <w:pPr>
              <w:rPr>
                <w:lang w:eastAsia="zh-CN"/>
              </w:rPr>
            </w:pPr>
          </w:p>
        </w:tc>
        <w:tc>
          <w:tcPr>
            <w:tcW w:w="1007" w:type="dxa"/>
            <w:noWrap/>
            <w:vAlign w:val="bottom"/>
            <w:hideMark/>
          </w:tcPr>
          <w:p w14:paraId="77AC178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010A2A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93C316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53F8B9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1DA0309"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23B31D14"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296F539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EE5E79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4F1BC95" w14:textId="77777777" w:rsidR="00056B9F" w:rsidRPr="00E05EC9" w:rsidRDefault="00056B9F" w:rsidP="002740BD">
            <w:pPr>
              <w:rPr>
                <w:bCs/>
                <w:lang w:eastAsia="zh-CN"/>
              </w:rPr>
            </w:pPr>
            <w:r w:rsidRPr="00E05EC9">
              <w:rPr>
                <w:lang w:eastAsia="zh-CN"/>
              </w:rPr>
              <w:t>0.07448</w:t>
            </w:r>
          </w:p>
        </w:tc>
      </w:tr>
      <w:tr w:rsidR="00056B9F" w:rsidRPr="00E05EC9" w14:paraId="4397AF88" w14:textId="77777777" w:rsidTr="00F23E32">
        <w:trPr>
          <w:trHeight w:val="287"/>
        </w:trPr>
        <w:tc>
          <w:tcPr>
            <w:tcW w:w="1337" w:type="dxa"/>
            <w:noWrap/>
            <w:vAlign w:val="bottom"/>
            <w:hideMark/>
          </w:tcPr>
          <w:p w14:paraId="0C3D3C69" w14:textId="77777777" w:rsidR="00056B9F" w:rsidRPr="00E05EC9" w:rsidRDefault="00056B9F" w:rsidP="002740BD">
            <w:pPr>
              <w:rPr>
                <w:lang w:eastAsia="zh-CN"/>
              </w:rPr>
            </w:pPr>
          </w:p>
        </w:tc>
        <w:tc>
          <w:tcPr>
            <w:tcW w:w="1007" w:type="dxa"/>
            <w:noWrap/>
            <w:vAlign w:val="bottom"/>
            <w:hideMark/>
          </w:tcPr>
          <w:p w14:paraId="24432E6F"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0592B32"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7DAF2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5A77A0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00E390" w14:textId="77777777" w:rsidR="00056B9F" w:rsidRPr="00E05EC9" w:rsidRDefault="00056B9F" w:rsidP="002740BD">
            <w:pPr>
              <w:rPr>
                <w:bCs/>
                <w:lang w:eastAsia="zh-CN"/>
              </w:rPr>
            </w:pPr>
            <w:r w:rsidRPr="00E05EC9">
              <w:rPr>
                <w:lang w:eastAsia="zh-CN"/>
              </w:rPr>
              <w:t>18.6</w:t>
            </w:r>
          </w:p>
        </w:tc>
        <w:tc>
          <w:tcPr>
            <w:tcW w:w="1037" w:type="dxa"/>
            <w:noWrap/>
            <w:vAlign w:val="bottom"/>
            <w:hideMark/>
          </w:tcPr>
          <w:p w14:paraId="6E26EBAB" w14:textId="77777777" w:rsidR="00056B9F" w:rsidRPr="00E05EC9" w:rsidRDefault="00056B9F" w:rsidP="002740BD">
            <w:pPr>
              <w:rPr>
                <w:bCs/>
                <w:lang w:eastAsia="zh-CN"/>
              </w:rPr>
            </w:pPr>
            <w:r w:rsidRPr="00E05EC9">
              <w:rPr>
                <w:lang w:eastAsia="zh-CN"/>
              </w:rPr>
              <w:t>6789</w:t>
            </w:r>
          </w:p>
        </w:tc>
        <w:tc>
          <w:tcPr>
            <w:tcW w:w="973" w:type="dxa"/>
            <w:noWrap/>
            <w:vAlign w:val="bottom"/>
            <w:hideMark/>
          </w:tcPr>
          <w:p w14:paraId="662BEF9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93400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20D4EE0" w14:textId="77777777" w:rsidR="00056B9F" w:rsidRPr="00E05EC9" w:rsidRDefault="00056B9F" w:rsidP="002740BD">
            <w:pPr>
              <w:rPr>
                <w:bCs/>
                <w:lang w:eastAsia="zh-CN"/>
              </w:rPr>
            </w:pPr>
            <w:r w:rsidRPr="00E05EC9">
              <w:rPr>
                <w:lang w:eastAsia="zh-CN"/>
              </w:rPr>
              <w:t>0.07448</w:t>
            </w:r>
          </w:p>
        </w:tc>
      </w:tr>
      <w:tr w:rsidR="00056B9F" w:rsidRPr="00E05EC9" w14:paraId="24EEAF7D" w14:textId="77777777" w:rsidTr="00F23E32">
        <w:trPr>
          <w:trHeight w:val="287"/>
        </w:trPr>
        <w:tc>
          <w:tcPr>
            <w:tcW w:w="1337" w:type="dxa"/>
            <w:noWrap/>
            <w:vAlign w:val="bottom"/>
            <w:hideMark/>
          </w:tcPr>
          <w:p w14:paraId="2D35CB2D" w14:textId="77777777" w:rsidR="00056B9F" w:rsidRPr="00E05EC9" w:rsidRDefault="00056B9F" w:rsidP="002740BD">
            <w:pPr>
              <w:rPr>
                <w:lang w:eastAsia="zh-CN"/>
              </w:rPr>
            </w:pPr>
          </w:p>
        </w:tc>
        <w:tc>
          <w:tcPr>
            <w:tcW w:w="1007" w:type="dxa"/>
            <w:noWrap/>
            <w:vAlign w:val="bottom"/>
            <w:hideMark/>
          </w:tcPr>
          <w:p w14:paraId="03C03DD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011209D3"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C0FA28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EDA8B0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1137DAA" w14:textId="77777777" w:rsidR="00056B9F" w:rsidRPr="00E05EC9" w:rsidRDefault="00056B9F" w:rsidP="002740BD">
            <w:pPr>
              <w:rPr>
                <w:bCs/>
                <w:lang w:eastAsia="zh-CN"/>
              </w:rPr>
            </w:pPr>
            <w:r w:rsidRPr="00E05EC9">
              <w:rPr>
                <w:lang w:eastAsia="zh-CN"/>
              </w:rPr>
              <w:t>18.6</w:t>
            </w:r>
          </w:p>
        </w:tc>
        <w:tc>
          <w:tcPr>
            <w:tcW w:w="1037" w:type="dxa"/>
            <w:noWrap/>
            <w:vAlign w:val="bottom"/>
            <w:hideMark/>
          </w:tcPr>
          <w:p w14:paraId="73C8D253" w14:textId="77777777" w:rsidR="00056B9F" w:rsidRPr="00E05EC9" w:rsidRDefault="00056B9F" w:rsidP="002740BD">
            <w:pPr>
              <w:rPr>
                <w:bCs/>
                <w:lang w:eastAsia="zh-CN"/>
              </w:rPr>
            </w:pPr>
            <w:r w:rsidRPr="00E05EC9">
              <w:rPr>
                <w:lang w:eastAsia="zh-CN"/>
              </w:rPr>
              <w:t>6789</w:t>
            </w:r>
          </w:p>
        </w:tc>
        <w:tc>
          <w:tcPr>
            <w:tcW w:w="973" w:type="dxa"/>
            <w:noWrap/>
            <w:vAlign w:val="bottom"/>
            <w:hideMark/>
          </w:tcPr>
          <w:p w14:paraId="7A39A5B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0988A4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6FE4D77" w14:textId="77777777" w:rsidR="00056B9F" w:rsidRPr="00E05EC9" w:rsidRDefault="00056B9F" w:rsidP="002740BD">
            <w:pPr>
              <w:rPr>
                <w:bCs/>
                <w:lang w:eastAsia="zh-CN"/>
              </w:rPr>
            </w:pPr>
            <w:r w:rsidRPr="00E05EC9">
              <w:rPr>
                <w:lang w:eastAsia="zh-CN"/>
              </w:rPr>
              <w:t>0.07448</w:t>
            </w:r>
          </w:p>
        </w:tc>
      </w:tr>
      <w:tr w:rsidR="00056B9F" w:rsidRPr="00E05EC9" w14:paraId="4D7A9D2D" w14:textId="77777777" w:rsidTr="00F23E32">
        <w:trPr>
          <w:trHeight w:val="287"/>
        </w:trPr>
        <w:tc>
          <w:tcPr>
            <w:tcW w:w="1337" w:type="dxa"/>
            <w:noWrap/>
            <w:vAlign w:val="bottom"/>
            <w:hideMark/>
          </w:tcPr>
          <w:p w14:paraId="73CF1F68" w14:textId="77777777" w:rsidR="00056B9F" w:rsidRPr="00E05EC9" w:rsidRDefault="00056B9F" w:rsidP="002740BD">
            <w:pPr>
              <w:rPr>
                <w:lang w:eastAsia="zh-CN"/>
              </w:rPr>
            </w:pPr>
          </w:p>
        </w:tc>
        <w:tc>
          <w:tcPr>
            <w:tcW w:w="1007" w:type="dxa"/>
            <w:noWrap/>
            <w:vAlign w:val="bottom"/>
            <w:hideMark/>
          </w:tcPr>
          <w:p w14:paraId="6BF4C02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77D9807"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83E0D0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F85854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56CB2F" w14:textId="77777777" w:rsidR="00056B9F" w:rsidRPr="00E05EC9" w:rsidRDefault="00056B9F" w:rsidP="002740BD">
            <w:pPr>
              <w:rPr>
                <w:bCs/>
                <w:lang w:eastAsia="zh-CN"/>
              </w:rPr>
            </w:pPr>
            <w:r w:rsidRPr="00E05EC9">
              <w:rPr>
                <w:lang w:eastAsia="zh-CN"/>
              </w:rPr>
              <w:t>24.7</w:t>
            </w:r>
          </w:p>
        </w:tc>
        <w:tc>
          <w:tcPr>
            <w:tcW w:w="1037" w:type="dxa"/>
            <w:noWrap/>
            <w:vAlign w:val="bottom"/>
            <w:hideMark/>
          </w:tcPr>
          <w:p w14:paraId="7CBDB478" w14:textId="77777777" w:rsidR="00056B9F" w:rsidRPr="00E05EC9" w:rsidRDefault="00056B9F" w:rsidP="002740BD">
            <w:pPr>
              <w:rPr>
                <w:bCs/>
                <w:lang w:eastAsia="zh-CN"/>
              </w:rPr>
            </w:pPr>
            <w:r w:rsidRPr="00E05EC9">
              <w:rPr>
                <w:lang w:eastAsia="zh-CN"/>
              </w:rPr>
              <w:t>9015.5</w:t>
            </w:r>
          </w:p>
        </w:tc>
        <w:tc>
          <w:tcPr>
            <w:tcW w:w="973" w:type="dxa"/>
            <w:noWrap/>
            <w:vAlign w:val="bottom"/>
            <w:hideMark/>
          </w:tcPr>
          <w:p w14:paraId="14C15D1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91D6B8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8B25BDA" w14:textId="77777777" w:rsidR="00056B9F" w:rsidRPr="00E05EC9" w:rsidRDefault="00056B9F" w:rsidP="002740BD">
            <w:pPr>
              <w:rPr>
                <w:bCs/>
                <w:lang w:eastAsia="zh-CN"/>
              </w:rPr>
            </w:pPr>
            <w:r w:rsidRPr="00E05EC9">
              <w:rPr>
                <w:lang w:eastAsia="zh-CN"/>
              </w:rPr>
              <w:t>0.07448</w:t>
            </w:r>
          </w:p>
        </w:tc>
      </w:tr>
      <w:tr w:rsidR="00056B9F" w:rsidRPr="00E05EC9" w14:paraId="00247A29" w14:textId="77777777" w:rsidTr="00F23E32">
        <w:trPr>
          <w:trHeight w:val="287"/>
        </w:trPr>
        <w:tc>
          <w:tcPr>
            <w:tcW w:w="1337" w:type="dxa"/>
            <w:noWrap/>
            <w:vAlign w:val="bottom"/>
            <w:hideMark/>
          </w:tcPr>
          <w:p w14:paraId="73EC9F29" w14:textId="77777777" w:rsidR="00056B9F" w:rsidRPr="00E05EC9" w:rsidRDefault="00056B9F" w:rsidP="002740BD">
            <w:pPr>
              <w:rPr>
                <w:lang w:eastAsia="zh-CN"/>
              </w:rPr>
            </w:pPr>
          </w:p>
        </w:tc>
        <w:tc>
          <w:tcPr>
            <w:tcW w:w="1007" w:type="dxa"/>
            <w:noWrap/>
            <w:vAlign w:val="bottom"/>
            <w:hideMark/>
          </w:tcPr>
          <w:p w14:paraId="57A2E39A"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1F026097"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9404BE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2ADE9C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4EFB02D" w14:textId="77777777" w:rsidR="00056B9F" w:rsidRPr="00E05EC9" w:rsidRDefault="00056B9F" w:rsidP="002740BD">
            <w:pPr>
              <w:rPr>
                <w:bCs/>
                <w:lang w:eastAsia="zh-CN"/>
              </w:rPr>
            </w:pPr>
            <w:r w:rsidRPr="00E05EC9">
              <w:rPr>
                <w:lang w:eastAsia="zh-CN"/>
              </w:rPr>
              <w:t>24.7</w:t>
            </w:r>
          </w:p>
        </w:tc>
        <w:tc>
          <w:tcPr>
            <w:tcW w:w="1037" w:type="dxa"/>
            <w:noWrap/>
            <w:vAlign w:val="bottom"/>
            <w:hideMark/>
          </w:tcPr>
          <w:p w14:paraId="4A465922" w14:textId="77777777" w:rsidR="00056B9F" w:rsidRPr="00E05EC9" w:rsidRDefault="00056B9F" w:rsidP="002740BD">
            <w:pPr>
              <w:rPr>
                <w:bCs/>
                <w:lang w:eastAsia="zh-CN"/>
              </w:rPr>
            </w:pPr>
            <w:r w:rsidRPr="00E05EC9">
              <w:rPr>
                <w:lang w:eastAsia="zh-CN"/>
              </w:rPr>
              <w:t>9015.5</w:t>
            </w:r>
          </w:p>
        </w:tc>
        <w:tc>
          <w:tcPr>
            <w:tcW w:w="973" w:type="dxa"/>
            <w:noWrap/>
            <w:vAlign w:val="bottom"/>
            <w:hideMark/>
          </w:tcPr>
          <w:p w14:paraId="07D63C5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0D5273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4EA533" w14:textId="77777777" w:rsidR="00056B9F" w:rsidRPr="00E05EC9" w:rsidRDefault="00056B9F" w:rsidP="002740BD">
            <w:pPr>
              <w:rPr>
                <w:bCs/>
                <w:lang w:eastAsia="zh-CN"/>
              </w:rPr>
            </w:pPr>
            <w:r w:rsidRPr="00E05EC9">
              <w:rPr>
                <w:lang w:eastAsia="zh-CN"/>
              </w:rPr>
              <w:t>0.07448</w:t>
            </w:r>
          </w:p>
        </w:tc>
      </w:tr>
      <w:tr w:rsidR="00056B9F" w:rsidRPr="00E05EC9" w14:paraId="0463CE97" w14:textId="77777777" w:rsidTr="00F23E32">
        <w:trPr>
          <w:trHeight w:val="287"/>
        </w:trPr>
        <w:tc>
          <w:tcPr>
            <w:tcW w:w="1337" w:type="dxa"/>
            <w:noWrap/>
            <w:vAlign w:val="bottom"/>
            <w:hideMark/>
          </w:tcPr>
          <w:p w14:paraId="126F2833" w14:textId="77777777" w:rsidR="00056B9F" w:rsidRPr="00E05EC9" w:rsidRDefault="00056B9F" w:rsidP="002740BD">
            <w:pPr>
              <w:rPr>
                <w:lang w:eastAsia="zh-CN"/>
              </w:rPr>
            </w:pPr>
          </w:p>
        </w:tc>
        <w:tc>
          <w:tcPr>
            <w:tcW w:w="1007" w:type="dxa"/>
            <w:noWrap/>
            <w:vAlign w:val="bottom"/>
            <w:hideMark/>
          </w:tcPr>
          <w:p w14:paraId="4D65F3EF"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5B4C0400"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E4260CD"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388420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D5B0C05" w14:textId="77777777" w:rsidR="00056B9F" w:rsidRPr="00E05EC9" w:rsidRDefault="00056B9F" w:rsidP="002740BD">
            <w:pPr>
              <w:rPr>
                <w:bCs/>
                <w:lang w:eastAsia="zh-CN"/>
              </w:rPr>
            </w:pPr>
            <w:r w:rsidRPr="00E05EC9">
              <w:rPr>
                <w:lang w:eastAsia="zh-CN"/>
              </w:rPr>
              <w:t>9.6</w:t>
            </w:r>
          </w:p>
        </w:tc>
        <w:tc>
          <w:tcPr>
            <w:tcW w:w="1037" w:type="dxa"/>
            <w:noWrap/>
            <w:vAlign w:val="bottom"/>
            <w:hideMark/>
          </w:tcPr>
          <w:p w14:paraId="68E8FC19" w14:textId="77777777" w:rsidR="00056B9F" w:rsidRPr="00E05EC9" w:rsidRDefault="00056B9F" w:rsidP="002740BD">
            <w:pPr>
              <w:rPr>
                <w:bCs/>
                <w:lang w:eastAsia="zh-CN"/>
              </w:rPr>
            </w:pPr>
            <w:r w:rsidRPr="00E05EC9">
              <w:rPr>
                <w:lang w:eastAsia="zh-CN"/>
              </w:rPr>
              <w:t>3504</w:t>
            </w:r>
          </w:p>
        </w:tc>
        <w:tc>
          <w:tcPr>
            <w:tcW w:w="973" w:type="dxa"/>
            <w:noWrap/>
            <w:vAlign w:val="bottom"/>
            <w:hideMark/>
          </w:tcPr>
          <w:p w14:paraId="4D1C349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E1A086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C03951" w14:textId="77777777" w:rsidR="00056B9F" w:rsidRPr="00E05EC9" w:rsidRDefault="00056B9F" w:rsidP="002740BD">
            <w:pPr>
              <w:rPr>
                <w:bCs/>
                <w:lang w:eastAsia="zh-CN"/>
              </w:rPr>
            </w:pPr>
            <w:r w:rsidRPr="00E05EC9">
              <w:rPr>
                <w:lang w:eastAsia="zh-CN"/>
              </w:rPr>
              <w:t>0.07448</w:t>
            </w:r>
          </w:p>
        </w:tc>
      </w:tr>
      <w:tr w:rsidR="00056B9F" w:rsidRPr="00E05EC9" w14:paraId="7E0EAC58" w14:textId="77777777" w:rsidTr="00F23E32">
        <w:trPr>
          <w:trHeight w:val="287"/>
        </w:trPr>
        <w:tc>
          <w:tcPr>
            <w:tcW w:w="1337" w:type="dxa"/>
            <w:noWrap/>
            <w:vAlign w:val="bottom"/>
            <w:hideMark/>
          </w:tcPr>
          <w:p w14:paraId="03F93B7E" w14:textId="77777777" w:rsidR="00056B9F" w:rsidRPr="00E05EC9" w:rsidRDefault="00056B9F" w:rsidP="002740BD">
            <w:pPr>
              <w:rPr>
                <w:lang w:eastAsia="zh-CN"/>
              </w:rPr>
            </w:pPr>
          </w:p>
        </w:tc>
        <w:tc>
          <w:tcPr>
            <w:tcW w:w="1007" w:type="dxa"/>
            <w:noWrap/>
            <w:vAlign w:val="bottom"/>
            <w:hideMark/>
          </w:tcPr>
          <w:p w14:paraId="0B6C12F0"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C1F439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67035B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9C8B89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45E6B46" w14:textId="77777777" w:rsidR="00056B9F" w:rsidRPr="00E05EC9" w:rsidRDefault="00056B9F" w:rsidP="002740BD">
            <w:pPr>
              <w:rPr>
                <w:bCs/>
                <w:lang w:eastAsia="zh-CN"/>
              </w:rPr>
            </w:pPr>
            <w:r w:rsidRPr="00E05EC9">
              <w:rPr>
                <w:lang w:eastAsia="zh-CN"/>
              </w:rPr>
              <w:t>9.6</w:t>
            </w:r>
          </w:p>
        </w:tc>
        <w:tc>
          <w:tcPr>
            <w:tcW w:w="1037" w:type="dxa"/>
            <w:noWrap/>
            <w:vAlign w:val="bottom"/>
            <w:hideMark/>
          </w:tcPr>
          <w:p w14:paraId="55461DFE" w14:textId="77777777" w:rsidR="00056B9F" w:rsidRPr="00E05EC9" w:rsidRDefault="00056B9F" w:rsidP="002740BD">
            <w:pPr>
              <w:rPr>
                <w:bCs/>
                <w:lang w:eastAsia="zh-CN"/>
              </w:rPr>
            </w:pPr>
            <w:r w:rsidRPr="00E05EC9">
              <w:rPr>
                <w:lang w:eastAsia="zh-CN"/>
              </w:rPr>
              <w:t>3504</w:t>
            </w:r>
          </w:p>
        </w:tc>
        <w:tc>
          <w:tcPr>
            <w:tcW w:w="973" w:type="dxa"/>
            <w:noWrap/>
            <w:vAlign w:val="bottom"/>
            <w:hideMark/>
          </w:tcPr>
          <w:p w14:paraId="7DF970A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563157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53BB154" w14:textId="77777777" w:rsidR="00056B9F" w:rsidRPr="00E05EC9" w:rsidRDefault="00056B9F" w:rsidP="002740BD">
            <w:pPr>
              <w:rPr>
                <w:bCs/>
                <w:lang w:eastAsia="zh-CN"/>
              </w:rPr>
            </w:pPr>
            <w:r w:rsidRPr="00E05EC9">
              <w:rPr>
                <w:lang w:eastAsia="zh-CN"/>
              </w:rPr>
              <w:t>0.07448</w:t>
            </w:r>
          </w:p>
        </w:tc>
      </w:tr>
      <w:tr w:rsidR="00056B9F" w:rsidRPr="00E05EC9" w14:paraId="30A34D9F" w14:textId="77777777" w:rsidTr="00F23E32">
        <w:trPr>
          <w:trHeight w:val="287"/>
        </w:trPr>
        <w:tc>
          <w:tcPr>
            <w:tcW w:w="1337" w:type="dxa"/>
            <w:noWrap/>
            <w:vAlign w:val="bottom"/>
            <w:hideMark/>
          </w:tcPr>
          <w:p w14:paraId="13F69B17" w14:textId="77777777" w:rsidR="00056B9F" w:rsidRPr="00E05EC9" w:rsidRDefault="00056B9F" w:rsidP="002740BD">
            <w:pPr>
              <w:rPr>
                <w:lang w:eastAsia="zh-CN"/>
              </w:rPr>
            </w:pPr>
          </w:p>
        </w:tc>
        <w:tc>
          <w:tcPr>
            <w:tcW w:w="1007" w:type="dxa"/>
            <w:noWrap/>
            <w:vAlign w:val="bottom"/>
            <w:hideMark/>
          </w:tcPr>
          <w:p w14:paraId="76A88337"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39BEC839"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713F44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38ED27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92BBE39"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3E2D58A3"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6CAE4D7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5DDB4E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572D006" w14:textId="77777777" w:rsidR="00056B9F" w:rsidRPr="00E05EC9" w:rsidRDefault="00056B9F" w:rsidP="002740BD">
            <w:pPr>
              <w:rPr>
                <w:bCs/>
                <w:lang w:eastAsia="zh-CN"/>
              </w:rPr>
            </w:pPr>
            <w:r w:rsidRPr="00E05EC9">
              <w:rPr>
                <w:lang w:eastAsia="zh-CN"/>
              </w:rPr>
              <w:t>0.07448</w:t>
            </w:r>
          </w:p>
        </w:tc>
      </w:tr>
      <w:tr w:rsidR="00056B9F" w:rsidRPr="00E05EC9" w14:paraId="7D6E2049" w14:textId="77777777" w:rsidTr="00F23E32">
        <w:trPr>
          <w:trHeight w:val="287"/>
        </w:trPr>
        <w:tc>
          <w:tcPr>
            <w:tcW w:w="1337" w:type="dxa"/>
            <w:noWrap/>
            <w:vAlign w:val="bottom"/>
            <w:hideMark/>
          </w:tcPr>
          <w:p w14:paraId="03E5A5A1" w14:textId="77777777" w:rsidR="00056B9F" w:rsidRPr="00E05EC9" w:rsidRDefault="00056B9F" w:rsidP="002740BD">
            <w:pPr>
              <w:rPr>
                <w:lang w:eastAsia="zh-CN"/>
              </w:rPr>
            </w:pPr>
          </w:p>
        </w:tc>
        <w:tc>
          <w:tcPr>
            <w:tcW w:w="1007" w:type="dxa"/>
            <w:noWrap/>
            <w:vAlign w:val="bottom"/>
            <w:hideMark/>
          </w:tcPr>
          <w:p w14:paraId="1C0FD54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676AD36"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1DFB9F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EEE58A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8CAE3CA"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2A91AB5A"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316775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92339C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76D0BE6" w14:textId="77777777" w:rsidR="00056B9F" w:rsidRPr="00E05EC9" w:rsidRDefault="00056B9F" w:rsidP="002740BD">
            <w:pPr>
              <w:rPr>
                <w:bCs/>
                <w:lang w:eastAsia="zh-CN"/>
              </w:rPr>
            </w:pPr>
            <w:r w:rsidRPr="00E05EC9">
              <w:rPr>
                <w:lang w:eastAsia="zh-CN"/>
              </w:rPr>
              <w:t>0.07448</w:t>
            </w:r>
          </w:p>
        </w:tc>
      </w:tr>
      <w:tr w:rsidR="00056B9F" w:rsidRPr="00E05EC9" w14:paraId="2214CA97" w14:textId="77777777" w:rsidTr="00F23E32">
        <w:trPr>
          <w:trHeight w:val="287"/>
        </w:trPr>
        <w:tc>
          <w:tcPr>
            <w:tcW w:w="1337" w:type="dxa"/>
            <w:noWrap/>
            <w:vAlign w:val="bottom"/>
            <w:hideMark/>
          </w:tcPr>
          <w:p w14:paraId="04D99765" w14:textId="77777777" w:rsidR="00056B9F" w:rsidRPr="00E05EC9" w:rsidRDefault="00056B9F" w:rsidP="002740BD">
            <w:pPr>
              <w:rPr>
                <w:bCs/>
                <w:lang w:eastAsia="zh-CN"/>
              </w:rPr>
            </w:pPr>
            <w:r w:rsidRPr="00E05EC9">
              <w:rPr>
                <w:lang w:eastAsia="zh-CN"/>
              </w:rPr>
              <w:t>Perth</w:t>
            </w:r>
          </w:p>
        </w:tc>
        <w:tc>
          <w:tcPr>
            <w:tcW w:w="1007" w:type="dxa"/>
            <w:noWrap/>
            <w:vAlign w:val="bottom"/>
            <w:hideMark/>
          </w:tcPr>
          <w:p w14:paraId="2A91AF5F"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3201936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0180794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8B8C49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5A0EF3"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50FC5386"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7B1D0DF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4AD0E0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E00DC6C" w14:textId="77777777" w:rsidR="00056B9F" w:rsidRPr="00E05EC9" w:rsidRDefault="00056B9F" w:rsidP="002740BD">
            <w:pPr>
              <w:rPr>
                <w:bCs/>
                <w:lang w:eastAsia="zh-CN"/>
              </w:rPr>
            </w:pPr>
            <w:r w:rsidRPr="00E05EC9">
              <w:rPr>
                <w:lang w:eastAsia="zh-CN"/>
              </w:rPr>
              <w:t>0.07448</w:t>
            </w:r>
          </w:p>
        </w:tc>
      </w:tr>
      <w:tr w:rsidR="00056B9F" w:rsidRPr="00E05EC9" w14:paraId="75DA9D34" w14:textId="77777777" w:rsidTr="00F23E32">
        <w:trPr>
          <w:trHeight w:val="287"/>
        </w:trPr>
        <w:tc>
          <w:tcPr>
            <w:tcW w:w="1337" w:type="dxa"/>
            <w:noWrap/>
            <w:vAlign w:val="bottom"/>
            <w:hideMark/>
          </w:tcPr>
          <w:p w14:paraId="12ACD4E8" w14:textId="77777777" w:rsidR="00056B9F" w:rsidRPr="00E05EC9" w:rsidRDefault="00056B9F" w:rsidP="002740BD">
            <w:pPr>
              <w:rPr>
                <w:lang w:eastAsia="zh-CN"/>
              </w:rPr>
            </w:pPr>
          </w:p>
        </w:tc>
        <w:tc>
          <w:tcPr>
            <w:tcW w:w="1007" w:type="dxa"/>
            <w:noWrap/>
            <w:vAlign w:val="bottom"/>
            <w:hideMark/>
          </w:tcPr>
          <w:p w14:paraId="0B7077CA"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74B03A0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27AE05F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A289BA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2E7CF86"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72112590"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16DAF60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91C656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16AB627" w14:textId="77777777" w:rsidR="00056B9F" w:rsidRPr="00E05EC9" w:rsidRDefault="00056B9F" w:rsidP="002740BD">
            <w:pPr>
              <w:rPr>
                <w:bCs/>
                <w:lang w:eastAsia="zh-CN"/>
              </w:rPr>
            </w:pPr>
            <w:r w:rsidRPr="00E05EC9">
              <w:rPr>
                <w:lang w:eastAsia="zh-CN"/>
              </w:rPr>
              <w:t>0.07448</w:t>
            </w:r>
          </w:p>
        </w:tc>
      </w:tr>
      <w:tr w:rsidR="00056B9F" w:rsidRPr="00E05EC9" w14:paraId="25590DBF" w14:textId="77777777" w:rsidTr="00F23E32">
        <w:trPr>
          <w:trHeight w:val="287"/>
        </w:trPr>
        <w:tc>
          <w:tcPr>
            <w:tcW w:w="1337" w:type="dxa"/>
            <w:noWrap/>
            <w:vAlign w:val="bottom"/>
            <w:hideMark/>
          </w:tcPr>
          <w:p w14:paraId="5ECDC615" w14:textId="77777777" w:rsidR="00056B9F" w:rsidRPr="00E05EC9" w:rsidRDefault="00056B9F" w:rsidP="002740BD">
            <w:pPr>
              <w:rPr>
                <w:lang w:eastAsia="zh-CN"/>
              </w:rPr>
            </w:pPr>
          </w:p>
        </w:tc>
        <w:tc>
          <w:tcPr>
            <w:tcW w:w="1007" w:type="dxa"/>
            <w:noWrap/>
            <w:vAlign w:val="bottom"/>
            <w:hideMark/>
          </w:tcPr>
          <w:p w14:paraId="1734F21E"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5391E3F"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B4A3D5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A1F0B8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4099E8C"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2014214D"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3F4E428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85B917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E9045C" w14:textId="77777777" w:rsidR="00056B9F" w:rsidRPr="00E05EC9" w:rsidRDefault="00056B9F" w:rsidP="002740BD">
            <w:pPr>
              <w:rPr>
                <w:bCs/>
                <w:lang w:eastAsia="zh-CN"/>
              </w:rPr>
            </w:pPr>
            <w:r w:rsidRPr="00E05EC9">
              <w:rPr>
                <w:lang w:eastAsia="zh-CN"/>
              </w:rPr>
              <w:t>0.07448</w:t>
            </w:r>
          </w:p>
        </w:tc>
      </w:tr>
      <w:tr w:rsidR="00056B9F" w:rsidRPr="00E05EC9" w14:paraId="05B224A7" w14:textId="77777777" w:rsidTr="00F23E32">
        <w:trPr>
          <w:trHeight w:val="287"/>
        </w:trPr>
        <w:tc>
          <w:tcPr>
            <w:tcW w:w="1337" w:type="dxa"/>
            <w:noWrap/>
            <w:vAlign w:val="bottom"/>
            <w:hideMark/>
          </w:tcPr>
          <w:p w14:paraId="6471276F" w14:textId="77777777" w:rsidR="00056B9F" w:rsidRPr="00E05EC9" w:rsidRDefault="00056B9F" w:rsidP="002740BD">
            <w:pPr>
              <w:rPr>
                <w:lang w:eastAsia="zh-CN"/>
              </w:rPr>
            </w:pPr>
          </w:p>
        </w:tc>
        <w:tc>
          <w:tcPr>
            <w:tcW w:w="1007" w:type="dxa"/>
            <w:noWrap/>
            <w:vAlign w:val="bottom"/>
            <w:hideMark/>
          </w:tcPr>
          <w:p w14:paraId="6402BF5D"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58743E28"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E81698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5BA80E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EF06A40"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0828D98B"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222E572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6D1583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8321DE9" w14:textId="77777777" w:rsidR="00056B9F" w:rsidRPr="00E05EC9" w:rsidRDefault="00056B9F" w:rsidP="002740BD">
            <w:pPr>
              <w:rPr>
                <w:bCs/>
                <w:lang w:eastAsia="zh-CN"/>
              </w:rPr>
            </w:pPr>
            <w:r w:rsidRPr="00E05EC9">
              <w:rPr>
                <w:lang w:eastAsia="zh-CN"/>
              </w:rPr>
              <w:t>0.07448</w:t>
            </w:r>
          </w:p>
        </w:tc>
      </w:tr>
      <w:tr w:rsidR="00056B9F" w:rsidRPr="00E05EC9" w14:paraId="461A1F02" w14:textId="77777777" w:rsidTr="00F23E32">
        <w:trPr>
          <w:trHeight w:val="287"/>
        </w:trPr>
        <w:tc>
          <w:tcPr>
            <w:tcW w:w="1337" w:type="dxa"/>
            <w:noWrap/>
            <w:vAlign w:val="bottom"/>
            <w:hideMark/>
          </w:tcPr>
          <w:p w14:paraId="1E34C634" w14:textId="77777777" w:rsidR="00056B9F" w:rsidRPr="00E05EC9" w:rsidRDefault="00056B9F" w:rsidP="002740BD">
            <w:pPr>
              <w:rPr>
                <w:lang w:eastAsia="zh-CN"/>
              </w:rPr>
            </w:pPr>
          </w:p>
        </w:tc>
        <w:tc>
          <w:tcPr>
            <w:tcW w:w="1007" w:type="dxa"/>
            <w:noWrap/>
            <w:vAlign w:val="bottom"/>
            <w:hideMark/>
          </w:tcPr>
          <w:p w14:paraId="69A480D2"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6EEE08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527F4D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8E850C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704541"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251D895C"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792B517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DE1CB5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A4221DF" w14:textId="77777777" w:rsidR="00056B9F" w:rsidRPr="00E05EC9" w:rsidRDefault="00056B9F" w:rsidP="002740BD">
            <w:pPr>
              <w:rPr>
                <w:bCs/>
                <w:lang w:eastAsia="zh-CN"/>
              </w:rPr>
            </w:pPr>
            <w:r w:rsidRPr="00E05EC9">
              <w:rPr>
                <w:lang w:eastAsia="zh-CN"/>
              </w:rPr>
              <w:t>0.07448</w:t>
            </w:r>
          </w:p>
        </w:tc>
      </w:tr>
      <w:tr w:rsidR="00056B9F" w:rsidRPr="00E05EC9" w14:paraId="2F91343D" w14:textId="77777777" w:rsidTr="00F23E32">
        <w:trPr>
          <w:trHeight w:val="287"/>
        </w:trPr>
        <w:tc>
          <w:tcPr>
            <w:tcW w:w="1337" w:type="dxa"/>
            <w:noWrap/>
            <w:vAlign w:val="bottom"/>
            <w:hideMark/>
          </w:tcPr>
          <w:p w14:paraId="73247600" w14:textId="77777777" w:rsidR="00056B9F" w:rsidRPr="00E05EC9" w:rsidRDefault="00056B9F" w:rsidP="002740BD">
            <w:pPr>
              <w:rPr>
                <w:lang w:eastAsia="zh-CN"/>
              </w:rPr>
            </w:pPr>
          </w:p>
        </w:tc>
        <w:tc>
          <w:tcPr>
            <w:tcW w:w="1007" w:type="dxa"/>
            <w:noWrap/>
            <w:vAlign w:val="bottom"/>
            <w:hideMark/>
          </w:tcPr>
          <w:p w14:paraId="58CFDBE1"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3933269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A5B951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6737C5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7758ECA"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33F3A0EB"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47120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2F5D34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B666C3" w14:textId="77777777" w:rsidR="00056B9F" w:rsidRPr="00E05EC9" w:rsidRDefault="00056B9F" w:rsidP="002740BD">
            <w:pPr>
              <w:rPr>
                <w:bCs/>
                <w:lang w:eastAsia="zh-CN"/>
              </w:rPr>
            </w:pPr>
            <w:r w:rsidRPr="00E05EC9">
              <w:rPr>
                <w:lang w:eastAsia="zh-CN"/>
              </w:rPr>
              <w:t>0.07448</w:t>
            </w:r>
          </w:p>
        </w:tc>
      </w:tr>
      <w:tr w:rsidR="00056B9F" w:rsidRPr="00E05EC9" w14:paraId="7E7189E6" w14:textId="77777777" w:rsidTr="00F23E32">
        <w:trPr>
          <w:trHeight w:val="287"/>
        </w:trPr>
        <w:tc>
          <w:tcPr>
            <w:tcW w:w="1337" w:type="dxa"/>
            <w:noWrap/>
            <w:vAlign w:val="bottom"/>
            <w:hideMark/>
          </w:tcPr>
          <w:p w14:paraId="708DC320" w14:textId="77777777" w:rsidR="00056B9F" w:rsidRPr="00E05EC9" w:rsidRDefault="00056B9F" w:rsidP="002740BD">
            <w:pPr>
              <w:rPr>
                <w:lang w:eastAsia="zh-CN"/>
              </w:rPr>
            </w:pPr>
          </w:p>
        </w:tc>
        <w:tc>
          <w:tcPr>
            <w:tcW w:w="1007" w:type="dxa"/>
            <w:noWrap/>
            <w:vAlign w:val="bottom"/>
            <w:hideMark/>
          </w:tcPr>
          <w:p w14:paraId="0983A0F5"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19C2941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8B751C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BCA087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B321F4"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532A8959"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1E3F0E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09D920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7F7F4A6" w14:textId="77777777" w:rsidR="00056B9F" w:rsidRPr="00E05EC9" w:rsidRDefault="00056B9F" w:rsidP="002740BD">
            <w:pPr>
              <w:rPr>
                <w:bCs/>
                <w:lang w:eastAsia="zh-CN"/>
              </w:rPr>
            </w:pPr>
            <w:r w:rsidRPr="00E05EC9">
              <w:rPr>
                <w:lang w:eastAsia="zh-CN"/>
              </w:rPr>
              <w:t>0.07448</w:t>
            </w:r>
          </w:p>
        </w:tc>
      </w:tr>
      <w:tr w:rsidR="00056B9F" w:rsidRPr="00E05EC9" w14:paraId="72348476" w14:textId="77777777" w:rsidTr="00F23E32">
        <w:trPr>
          <w:trHeight w:val="287"/>
        </w:trPr>
        <w:tc>
          <w:tcPr>
            <w:tcW w:w="1337" w:type="dxa"/>
            <w:noWrap/>
            <w:vAlign w:val="bottom"/>
            <w:hideMark/>
          </w:tcPr>
          <w:p w14:paraId="64C437A9" w14:textId="3068C614" w:rsidR="00056B9F" w:rsidRPr="00E05EC9" w:rsidRDefault="00F23E32" w:rsidP="002740BD">
            <w:pPr>
              <w:rPr>
                <w:bCs/>
                <w:lang w:eastAsia="zh-CN"/>
              </w:rPr>
            </w:pPr>
            <w:r w:rsidRPr="00E05EC9">
              <w:rPr>
                <w:lang w:eastAsia="zh-CN"/>
              </w:rPr>
              <w:t>* N</w:t>
            </w:r>
            <w:r w:rsidR="00056B9F" w:rsidRPr="00E05EC9">
              <w:rPr>
                <w:lang w:eastAsia="zh-CN"/>
              </w:rPr>
              <w:t>o pool</w:t>
            </w:r>
          </w:p>
        </w:tc>
        <w:tc>
          <w:tcPr>
            <w:tcW w:w="1007" w:type="dxa"/>
            <w:noWrap/>
            <w:vAlign w:val="bottom"/>
            <w:hideMark/>
          </w:tcPr>
          <w:p w14:paraId="56983904"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28D03A80"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761177E"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2CF123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CF9BE57"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3407CF98"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AB3D8B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08D4D1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D3C4DF" w14:textId="77777777" w:rsidR="00056B9F" w:rsidRPr="00E05EC9" w:rsidRDefault="00056B9F" w:rsidP="002740BD">
            <w:pPr>
              <w:rPr>
                <w:bCs/>
                <w:lang w:eastAsia="zh-CN"/>
              </w:rPr>
            </w:pPr>
            <w:r w:rsidRPr="00E05EC9">
              <w:rPr>
                <w:lang w:eastAsia="zh-CN"/>
              </w:rPr>
              <w:t>0.07448</w:t>
            </w:r>
          </w:p>
        </w:tc>
      </w:tr>
      <w:tr w:rsidR="00056B9F" w:rsidRPr="00E05EC9" w14:paraId="1369DF35" w14:textId="77777777" w:rsidTr="00F23E32">
        <w:trPr>
          <w:trHeight w:val="287"/>
        </w:trPr>
        <w:tc>
          <w:tcPr>
            <w:tcW w:w="1337" w:type="dxa"/>
            <w:noWrap/>
            <w:vAlign w:val="bottom"/>
            <w:hideMark/>
          </w:tcPr>
          <w:p w14:paraId="63CAA0D2" w14:textId="77777777" w:rsidR="00056B9F" w:rsidRPr="00E05EC9" w:rsidRDefault="00056B9F" w:rsidP="002740BD">
            <w:pPr>
              <w:rPr>
                <w:lang w:eastAsia="zh-CN"/>
              </w:rPr>
            </w:pPr>
          </w:p>
        </w:tc>
        <w:tc>
          <w:tcPr>
            <w:tcW w:w="1007" w:type="dxa"/>
            <w:noWrap/>
            <w:vAlign w:val="bottom"/>
            <w:hideMark/>
          </w:tcPr>
          <w:p w14:paraId="6F887F2A"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283572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3B37EC2"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812C18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029724D9"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7B6D5359"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2C23783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7C7C2B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5853C5E" w14:textId="77777777" w:rsidR="00056B9F" w:rsidRPr="00E05EC9" w:rsidRDefault="00056B9F" w:rsidP="002740BD">
            <w:pPr>
              <w:rPr>
                <w:bCs/>
                <w:lang w:eastAsia="zh-CN"/>
              </w:rPr>
            </w:pPr>
            <w:r w:rsidRPr="00E05EC9">
              <w:rPr>
                <w:lang w:eastAsia="zh-CN"/>
              </w:rPr>
              <w:t>0.07448</w:t>
            </w:r>
          </w:p>
        </w:tc>
      </w:tr>
      <w:tr w:rsidR="00056B9F" w:rsidRPr="00E05EC9" w14:paraId="1CF26350" w14:textId="77777777" w:rsidTr="00F23E32">
        <w:trPr>
          <w:trHeight w:val="287"/>
        </w:trPr>
        <w:tc>
          <w:tcPr>
            <w:tcW w:w="1337" w:type="dxa"/>
            <w:noWrap/>
            <w:vAlign w:val="bottom"/>
            <w:hideMark/>
          </w:tcPr>
          <w:p w14:paraId="5FA4ADDF" w14:textId="77777777" w:rsidR="00056B9F" w:rsidRPr="00E05EC9" w:rsidRDefault="00056B9F" w:rsidP="002740BD">
            <w:pPr>
              <w:rPr>
                <w:lang w:eastAsia="zh-CN"/>
              </w:rPr>
            </w:pPr>
          </w:p>
        </w:tc>
        <w:tc>
          <w:tcPr>
            <w:tcW w:w="1007" w:type="dxa"/>
            <w:noWrap/>
            <w:vAlign w:val="bottom"/>
            <w:hideMark/>
          </w:tcPr>
          <w:p w14:paraId="4BAF3800"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1C0438B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9014AE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1A2779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0D3FF75"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5FFBE62C"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5DBA087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E2AFE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838E2E" w14:textId="77777777" w:rsidR="00056B9F" w:rsidRPr="00E05EC9" w:rsidRDefault="00056B9F" w:rsidP="002740BD">
            <w:pPr>
              <w:rPr>
                <w:bCs/>
                <w:lang w:eastAsia="zh-CN"/>
              </w:rPr>
            </w:pPr>
            <w:r w:rsidRPr="00E05EC9">
              <w:rPr>
                <w:lang w:eastAsia="zh-CN"/>
              </w:rPr>
              <w:t>0.07448</w:t>
            </w:r>
          </w:p>
        </w:tc>
      </w:tr>
      <w:tr w:rsidR="00056B9F" w:rsidRPr="00E05EC9" w14:paraId="3C6FC923" w14:textId="77777777" w:rsidTr="00F23E32">
        <w:trPr>
          <w:trHeight w:val="287"/>
        </w:trPr>
        <w:tc>
          <w:tcPr>
            <w:tcW w:w="1337" w:type="dxa"/>
            <w:noWrap/>
            <w:vAlign w:val="bottom"/>
            <w:hideMark/>
          </w:tcPr>
          <w:p w14:paraId="19D8BD6C" w14:textId="77777777" w:rsidR="00056B9F" w:rsidRPr="00E05EC9" w:rsidRDefault="00056B9F" w:rsidP="002740BD">
            <w:pPr>
              <w:rPr>
                <w:lang w:eastAsia="zh-CN"/>
              </w:rPr>
            </w:pPr>
          </w:p>
        </w:tc>
        <w:tc>
          <w:tcPr>
            <w:tcW w:w="1007" w:type="dxa"/>
            <w:noWrap/>
            <w:vAlign w:val="bottom"/>
            <w:hideMark/>
          </w:tcPr>
          <w:p w14:paraId="2AE7850B"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0EE7C24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C15CC8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B53441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468B884"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207B91B2"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3F91292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E4FF6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226253F" w14:textId="77777777" w:rsidR="00056B9F" w:rsidRPr="00E05EC9" w:rsidRDefault="00056B9F" w:rsidP="002740BD">
            <w:pPr>
              <w:rPr>
                <w:bCs/>
                <w:lang w:eastAsia="zh-CN"/>
              </w:rPr>
            </w:pPr>
            <w:r w:rsidRPr="00E05EC9">
              <w:rPr>
                <w:lang w:eastAsia="zh-CN"/>
              </w:rPr>
              <w:t>0.07448</w:t>
            </w:r>
          </w:p>
        </w:tc>
      </w:tr>
      <w:tr w:rsidR="00056B9F" w:rsidRPr="00E05EC9" w14:paraId="6B7B7109" w14:textId="77777777" w:rsidTr="00F23E32">
        <w:trPr>
          <w:trHeight w:val="287"/>
        </w:trPr>
        <w:tc>
          <w:tcPr>
            <w:tcW w:w="1337" w:type="dxa"/>
            <w:noWrap/>
            <w:vAlign w:val="bottom"/>
            <w:hideMark/>
          </w:tcPr>
          <w:p w14:paraId="2784293F" w14:textId="77777777" w:rsidR="00056B9F" w:rsidRPr="00E05EC9" w:rsidRDefault="00056B9F" w:rsidP="002740BD">
            <w:pPr>
              <w:rPr>
                <w:lang w:eastAsia="zh-CN"/>
              </w:rPr>
            </w:pPr>
          </w:p>
        </w:tc>
        <w:tc>
          <w:tcPr>
            <w:tcW w:w="1007" w:type="dxa"/>
            <w:noWrap/>
            <w:vAlign w:val="bottom"/>
            <w:hideMark/>
          </w:tcPr>
          <w:p w14:paraId="142F0E16"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C3C1E4F"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9639F01"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DD7CF3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B345EDF"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63286335"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1F72CC1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20B333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2B7AD2D" w14:textId="77777777" w:rsidR="00056B9F" w:rsidRPr="00E05EC9" w:rsidRDefault="00056B9F" w:rsidP="002740BD">
            <w:pPr>
              <w:rPr>
                <w:bCs/>
                <w:lang w:eastAsia="zh-CN"/>
              </w:rPr>
            </w:pPr>
            <w:r w:rsidRPr="00E05EC9">
              <w:rPr>
                <w:lang w:eastAsia="zh-CN"/>
              </w:rPr>
              <w:t>0.07448</w:t>
            </w:r>
          </w:p>
        </w:tc>
      </w:tr>
      <w:tr w:rsidR="00056B9F" w:rsidRPr="00E05EC9" w14:paraId="0F74FA77" w14:textId="77777777" w:rsidTr="00F23E32">
        <w:trPr>
          <w:trHeight w:val="287"/>
        </w:trPr>
        <w:tc>
          <w:tcPr>
            <w:tcW w:w="1337" w:type="dxa"/>
            <w:noWrap/>
            <w:vAlign w:val="bottom"/>
            <w:hideMark/>
          </w:tcPr>
          <w:p w14:paraId="79AC505D" w14:textId="77777777" w:rsidR="00056B9F" w:rsidRPr="00E05EC9" w:rsidRDefault="00056B9F" w:rsidP="002740BD">
            <w:pPr>
              <w:rPr>
                <w:lang w:eastAsia="zh-CN"/>
              </w:rPr>
            </w:pPr>
          </w:p>
        </w:tc>
        <w:tc>
          <w:tcPr>
            <w:tcW w:w="1007" w:type="dxa"/>
            <w:noWrap/>
            <w:vAlign w:val="bottom"/>
            <w:hideMark/>
          </w:tcPr>
          <w:p w14:paraId="629407C7"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3FB5135"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B67380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1DCE28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1EAE5D4"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7B7FC3DD"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6F8A01E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C78B8B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E521ED0" w14:textId="77777777" w:rsidR="00056B9F" w:rsidRPr="00E05EC9" w:rsidRDefault="00056B9F" w:rsidP="002740BD">
            <w:pPr>
              <w:rPr>
                <w:bCs/>
                <w:lang w:eastAsia="zh-CN"/>
              </w:rPr>
            </w:pPr>
            <w:r w:rsidRPr="00E05EC9">
              <w:rPr>
                <w:lang w:eastAsia="zh-CN"/>
              </w:rPr>
              <w:t>0.07448</w:t>
            </w:r>
          </w:p>
        </w:tc>
      </w:tr>
      <w:tr w:rsidR="00056B9F" w:rsidRPr="00E05EC9" w14:paraId="3BB82702" w14:textId="77777777" w:rsidTr="00F23E32">
        <w:trPr>
          <w:trHeight w:val="287"/>
        </w:trPr>
        <w:tc>
          <w:tcPr>
            <w:tcW w:w="1337" w:type="dxa"/>
            <w:noWrap/>
            <w:vAlign w:val="bottom"/>
            <w:hideMark/>
          </w:tcPr>
          <w:p w14:paraId="15B96619" w14:textId="77777777" w:rsidR="00056B9F" w:rsidRPr="00E05EC9" w:rsidRDefault="00056B9F" w:rsidP="002740BD">
            <w:pPr>
              <w:rPr>
                <w:lang w:eastAsia="zh-CN"/>
              </w:rPr>
            </w:pPr>
          </w:p>
        </w:tc>
        <w:tc>
          <w:tcPr>
            <w:tcW w:w="1007" w:type="dxa"/>
            <w:noWrap/>
            <w:vAlign w:val="bottom"/>
            <w:hideMark/>
          </w:tcPr>
          <w:p w14:paraId="048E8FC6"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C2E455E"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62807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8C60F8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14F945A"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54FB0B66"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3DF1259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73AF98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C837F51" w14:textId="77777777" w:rsidR="00056B9F" w:rsidRPr="00E05EC9" w:rsidRDefault="00056B9F" w:rsidP="002740BD">
            <w:pPr>
              <w:rPr>
                <w:bCs/>
                <w:lang w:eastAsia="zh-CN"/>
              </w:rPr>
            </w:pPr>
            <w:r w:rsidRPr="00E05EC9">
              <w:rPr>
                <w:lang w:eastAsia="zh-CN"/>
              </w:rPr>
              <w:t>0.07448</w:t>
            </w:r>
          </w:p>
        </w:tc>
      </w:tr>
      <w:tr w:rsidR="00056B9F" w:rsidRPr="00E05EC9" w14:paraId="64EBC99F" w14:textId="77777777" w:rsidTr="00F23E32">
        <w:trPr>
          <w:trHeight w:val="287"/>
        </w:trPr>
        <w:tc>
          <w:tcPr>
            <w:tcW w:w="1337" w:type="dxa"/>
            <w:noWrap/>
            <w:vAlign w:val="bottom"/>
            <w:hideMark/>
          </w:tcPr>
          <w:p w14:paraId="22BD56BD" w14:textId="77777777" w:rsidR="00056B9F" w:rsidRPr="00E05EC9" w:rsidRDefault="00056B9F" w:rsidP="002740BD">
            <w:pPr>
              <w:rPr>
                <w:lang w:eastAsia="zh-CN"/>
              </w:rPr>
            </w:pPr>
          </w:p>
        </w:tc>
        <w:tc>
          <w:tcPr>
            <w:tcW w:w="1007" w:type="dxa"/>
            <w:noWrap/>
            <w:vAlign w:val="bottom"/>
            <w:hideMark/>
          </w:tcPr>
          <w:p w14:paraId="54B5506C"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4ADB2F2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5ADB96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4AF498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3A4FCC9"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7B829A0F"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5C5D38F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F6058B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E393D27" w14:textId="77777777" w:rsidR="00056B9F" w:rsidRPr="00E05EC9" w:rsidRDefault="00056B9F" w:rsidP="002740BD">
            <w:pPr>
              <w:rPr>
                <w:bCs/>
                <w:lang w:eastAsia="zh-CN"/>
              </w:rPr>
            </w:pPr>
            <w:r w:rsidRPr="00E05EC9">
              <w:rPr>
                <w:lang w:eastAsia="zh-CN"/>
              </w:rPr>
              <w:t>0.07448</w:t>
            </w:r>
          </w:p>
        </w:tc>
      </w:tr>
      <w:tr w:rsidR="00056B9F" w:rsidRPr="00E05EC9" w14:paraId="5B1FF540" w14:textId="77777777" w:rsidTr="00F23E32">
        <w:trPr>
          <w:trHeight w:val="287"/>
        </w:trPr>
        <w:tc>
          <w:tcPr>
            <w:tcW w:w="1337" w:type="dxa"/>
            <w:noWrap/>
            <w:vAlign w:val="bottom"/>
            <w:hideMark/>
          </w:tcPr>
          <w:p w14:paraId="44A2CB67" w14:textId="77777777" w:rsidR="00056B9F" w:rsidRPr="00E05EC9" w:rsidRDefault="00056B9F" w:rsidP="002740BD">
            <w:pPr>
              <w:rPr>
                <w:lang w:eastAsia="zh-CN"/>
              </w:rPr>
            </w:pPr>
          </w:p>
        </w:tc>
        <w:tc>
          <w:tcPr>
            <w:tcW w:w="1007" w:type="dxa"/>
            <w:noWrap/>
            <w:vAlign w:val="bottom"/>
            <w:hideMark/>
          </w:tcPr>
          <w:p w14:paraId="346204D0"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2F5F6399"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97CBBB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13A8B9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E08E7C1"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36AFCC27"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1137C38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354868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CB8DDBF" w14:textId="77777777" w:rsidR="00056B9F" w:rsidRPr="00E05EC9" w:rsidRDefault="00056B9F" w:rsidP="002740BD">
            <w:pPr>
              <w:rPr>
                <w:bCs/>
                <w:lang w:eastAsia="zh-CN"/>
              </w:rPr>
            </w:pPr>
            <w:r w:rsidRPr="00E05EC9">
              <w:rPr>
                <w:lang w:eastAsia="zh-CN"/>
              </w:rPr>
              <w:t>0.07448</w:t>
            </w:r>
          </w:p>
        </w:tc>
      </w:tr>
      <w:tr w:rsidR="00056B9F" w:rsidRPr="00E05EC9" w14:paraId="31EBED13" w14:textId="77777777" w:rsidTr="00F23E32">
        <w:trPr>
          <w:trHeight w:val="287"/>
        </w:trPr>
        <w:tc>
          <w:tcPr>
            <w:tcW w:w="1337" w:type="dxa"/>
            <w:noWrap/>
            <w:vAlign w:val="bottom"/>
            <w:hideMark/>
          </w:tcPr>
          <w:p w14:paraId="741084AB" w14:textId="77777777" w:rsidR="00056B9F" w:rsidRPr="00E05EC9" w:rsidRDefault="00056B9F" w:rsidP="002740BD">
            <w:pPr>
              <w:rPr>
                <w:bCs/>
                <w:lang w:eastAsia="zh-CN"/>
              </w:rPr>
            </w:pPr>
            <w:r w:rsidRPr="00E05EC9">
              <w:rPr>
                <w:lang w:eastAsia="zh-CN"/>
              </w:rPr>
              <w:t>Melbourne</w:t>
            </w:r>
          </w:p>
        </w:tc>
        <w:tc>
          <w:tcPr>
            <w:tcW w:w="1007" w:type="dxa"/>
            <w:noWrap/>
            <w:vAlign w:val="bottom"/>
            <w:hideMark/>
          </w:tcPr>
          <w:p w14:paraId="38BE8DF5"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158B0F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289E01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E662BC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0A9F4F6"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43277DC0" w14:textId="77777777" w:rsidR="00056B9F" w:rsidRPr="00E05EC9" w:rsidRDefault="00056B9F" w:rsidP="002740BD">
            <w:pPr>
              <w:rPr>
                <w:bCs/>
                <w:lang w:eastAsia="zh-CN"/>
              </w:rPr>
            </w:pPr>
            <w:r w:rsidRPr="00E05EC9">
              <w:rPr>
                <w:lang w:eastAsia="zh-CN"/>
              </w:rPr>
              <w:t>11789.5</w:t>
            </w:r>
          </w:p>
        </w:tc>
        <w:tc>
          <w:tcPr>
            <w:tcW w:w="973" w:type="dxa"/>
            <w:noWrap/>
            <w:vAlign w:val="bottom"/>
            <w:hideMark/>
          </w:tcPr>
          <w:p w14:paraId="5D0FF64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868FA1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E4ED91B" w14:textId="77777777" w:rsidR="00056B9F" w:rsidRPr="00E05EC9" w:rsidRDefault="00056B9F" w:rsidP="002740BD">
            <w:pPr>
              <w:rPr>
                <w:bCs/>
                <w:lang w:eastAsia="zh-CN"/>
              </w:rPr>
            </w:pPr>
            <w:r w:rsidRPr="00E05EC9">
              <w:rPr>
                <w:lang w:eastAsia="zh-CN"/>
              </w:rPr>
              <w:t>0.07448</w:t>
            </w:r>
          </w:p>
        </w:tc>
      </w:tr>
      <w:tr w:rsidR="00056B9F" w:rsidRPr="00E05EC9" w14:paraId="40F9DCAE" w14:textId="77777777" w:rsidTr="00F23E32">
        <w:trPr>
          <w:trHeight w:val="287"/>
        </w:trPr>
        <w:tc>
          <w:tcPr>
            <w:tcW w:w="1337" w:type="dxa"/>
            <w:noWrap/>
            <w:vAlign w:val="bottom"/>
            <w:hideMark/>
          </w:tcPr>
          <w:p w14:paraId="42F2CCF1" w14:textId="77777777" w:rsidR="00056B9F" w:rsidRPr="00E05EC9" w:rsidRDefault="00056B9F" w:rsidP="002740BD">
            <w:pPr>
              <w:rPr>
                <w:lang w:eastAsia="zh-CN"/>
              </w:rPr>
            </w:pPr>
          </w:p>
        </w:tc>
        <w:tc>
          <w:tcPr>
            <w:tcW w:w="1007" w:type="dxa"/>
            <w:noWrap/>
            <w:vAlign w:val="bottom"/>
            <w:hideMark/>
          </w:tcPr>
          <w:p w14:paraId="77AD079F"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40A694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E76A9A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9566C9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390B44C" w14:textId="77777777" w:rsidR="00056B9F" w:rsidRPr="00E05EC9" w:rsidRDefault="00056B9F" w:rsidP="002740BD">
            <w:pPr>
              <w:rPr>
                <w:bCs/>
                <w:lang w:eastAsia="zh-CN"/>
              </w:rPr>
            </w:pPr>
            <w:r w:rsidRPr="00E05EC9">
              <w:rPr>
                <w:lang w:eastAsia="zh-CN"/>
              </w:rPr>
              <w:t>13.7</w:t>
            </w:r>
          </w:p>
        </w:tc>
        <w:tc>
          <w:tcPr>
            <w:tcW w:w="1037" w:type="dxa"/>
            <w:noWrap/>
            <w:vAlign w:val="bottom"/>
            <w:hideMark/>
          </w:tcPr>
          <w:p w14:paraId="7161A079"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49562C2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9E7D6A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E230815" w14:textId="77777777" w:rsidR="00056B9F" w:rsidRPr="00E05EC9" w:rsidRDefault="00056B9F" w:rsidP="002740BD">
            <w:pPr>
              <w:rPr>
                <w:bCs/>
                <w:lang w:eastAsia="zh-CN"/>
              </w:rPr>
            </w:pPr>
            <w:r w:rsidRPr="00E05EC9">
              <w:rPr>
                <w:lang w:eastAsia="zh-CN"/>
              </w:rPr>
              <w:t>0.07448</w:t>
            </w:r>
          </w:p>
        </w:tc>
      </w:tr>
      <w:tr w:rsidR="00056B9F" w:rsidRPr="00E05EC9" w14:paraId="5623B1C0" w14:textId="77777777" w:rsidTr="00F23E32">
        <w:trPr>
          <w:trHeight w:val="287"/>
        </w:trPr>
        <w:tc>
          <w:tcPr>
            <w:tcW w:w="1337" w:type="dxa"/>
            <w:noWrap/>
            <w:vAlign w:val="bottom"/>
            <w:hideMark/>
          </w:tcPr>
          <w:p w14:paraId="4C93CAE3" w14:textId="77777777" w:rsidR="00056B9F" w:rsidRPr="00E05EC9" w:rsidRDefault="00056B9F" w:rsidP="002740BD">
            <w:pPr>
              <w:rPr>
                <w:lang w:eastAsia="zh-CN"/>
              </w:rPr>
            </w:pPr>
          </w:p>
        </w:tc>
        <w:tc>
          <w:tcPr>
            <w:tcW w:w="1007" w:type="dxa"/>
            <w:noWrap/>
            <w:vAlign w:val="bottom"/>
            <w:hideMark/>
          </w:tcPr>
          <w:p w14:paraId="5CDB51D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64DF63B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9026A8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CBDBC9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5F80CB9" w14:textId="77777777" w:rsidR="00056B9F" w:rsidRPr="00E05EC9" w:rsidRDefault="00056B9F" w:rsidP="002740BD">
            <w:pPr>
              <w:rPr>
                <w:bCs/>
                <w:lang w:eastAsia="zh-CN"/>
              </w:rPr>
            </w:pPr>
            <w:r w:rsidRPr="00E05EC9">
              <w:rPr>
                <w:lang w:eastAsia="zh-CN"/>
              </w:rPr>
              <w:t>22.8</w:t>
            </w:r>
          </w:p>
        </w:tc>
        <w:tc>
          <w:tcPr>
            <w:tcW w:w="1037" w:type="dxa"/>
            <w:noWrap/>
            <w:vAlign w:val="bottom"/>
            <w:hideMark/>
          </w:tcPr>
          <w:p w14:paraId="080CED54" w14:textId="77777777" w:rsidR="00056B9F" w:rsidRPr="00E05EC9" w:rsidRDefault="00056B9F" w:rsidP="002740BD">
            <w:pPr>
              <w:rPr>
                <w:bCs/>
                <w:lang w:eastAsia="zh-CN"/>
              </w:rPr>
            </w:pPr>
            <w:r w:rsidRPr="00E05EC9">
              <w:rPr>
                <w:lang w:eastAsia="zh-CN"/>
              </w:rPr>
              <w:t>21097</w:t>
            </w:r>
          </w:p>
        </w:tc>
        <w:tc>
          <w:tcPr>
            <w:tcW w:w="973" w:type="dxa"/>
            <w:noWrap/>
            <w:vAlign w:val="bottom"/>
            <w:hideMark/>
          </w:tcPr>
          <w:p w14:paraId="72F9540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21895C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4381252" w14:textId="77777777" w:rsidR="00056B9F" w:rsidRPr="00E05EC9" w:rsidRDefault="00056B9F" w:rsidP="002740BD">
            <w:pPr>
              <w:rPr>
                <w:bCs/>
                <w:lang w:eastAsia="zh-CN"/>
              </w:rPr>
            </w:pPr>
            <w:r w:rsidRPr="00E05EC9">
              <w:rPr>
                <w:lang w:eastAsia="zh-CN"/>
              </w:rPr>
              <w:t>0.07448</w:t>
            </w:r>
          </w:p>
        </w:tc>
      </w:tr>
      <w:tr w:rsidR="00056B9F" w:rsidRPr="00E05EC9" w14:paraId="31380712" w14:textId="77777777" w:rsidTr="00F23E32">
        <w:trPr>
          <w:trHeight w:val="287"/>
        </w:trPr>
        <w:tc>
          <w:tcPr>
            <w:tcW w:w="1337" w:type="dxa"/>
            <w:noWrap/>
            <w:vAlign w:val="bottom"/>
            <w:hideMark/>
          </w:tcPr>
          <w:p w14:paraId="3266E40C" w14:textId="77777777" w:rsidR="00056B9F" w:rsidRPr="00E05EC9" w:rsidRDefault="00056B9F" w:rsidP="002740BD">
            <w:pPr>
              <w:rPr>
                <w:lang w:eastAsia="zh-CN"/>
              </w:rPr>
            </w:pPr>
          </w:p>
        </w:tc>
        <w:tc>
          <w:tcPr>
            <w:tcW w:w="1007" w:type="dxa"/>
            <w:noWrap/>
            <w:vAlign w:val="bottom"/>
            <w:hideMark/>
          </w:tcPr>
          <w:p w14:paraId="30477D4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19DA2E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77F1B6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24C4EE9"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47C1578" w14:textId="77777777" w:rsidR="00056B9F" w:rsidRPr="00E05EC9" w:rsidRDefault="00056B9F" w:rsidP="002740BD">
            <w:pPr>
              <w:rPr>
                <w:bCs/>
                <w:lang w:eastAsia="zh-CN"/>
              </w:rPr>
            </w:pPr>
            <w:r w:rsidRPr="00E05EC9">
              <w:rPr>
                <w:lang w:eastAsia="zh-CN"/>
              </w:rPr>
              <w:t>21.9</w:t>
            </w:r>
          </w:p>
        </w:tc>
        <w:tc>
          <w:tcPr>
            <w:tcW w:w="1037" w:type="dxa"/>
            <w:noWrap/>
            <w:vAlign w:val="bottom"/>
            <w:hideMark/>
          </w:tcPr>
          <w:p w14:paraId="27504163" w14:textId="77777777" w:rsidR="00056B9F" w:rsidRPr="00E05EC9" w:rsidRDefault="00056B9F" w:rsidP="002740BD">
            <w:pPr>
              <w:rPr>
                <w:bCs/>
                <w:lang w:eastAsia="zh-CN"/>
              </w:rPr>
            </w:pPr>
            <w:r w:rsidRPr="00E05EC9">
              <w:rPr>
                <w:lang w:eastAsia="zh-CN"/>
              </w:rPr>
              <w:t>15074.5</w:t>
            </w:r>
          </w:p>
        </w:tc>
        <w:tc>
          <w:tcPr>
            <w:tcW w:w="973" w:type="dxa"/>
            <w:noWrap/>
            <w:vAlign w:val="bottom"/>
            <w:hideMark/>
          </w:tcPr>
          <w:p w14:paraId="4CE92D8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85A27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9B57436" w14:textId="77777777" w:rsidR="00056B9F" w:rsidRPr="00E05EC9" w:rsidRDefault="00056B9F" w:rsidP="002740BD">
            <w:pPr>
              <w:rPr>
                <w:bCs/>
                <w:lang w:eastAsia="zh-CN"/>
              </w:rPr>
            </w:pPr>
            <w:r w:rsidRPr="00E05EC9">
              <w:rPr>
                <w:lang w:eastAsia="zh-CN"/>
              </w:rPr>
              <w:t>0.07448</w:t>
            </w:r>
          </w:p>
        </w:tc>
      </w:tr>
      <w:tr w:rsidR="00056B9F" w:rsidRPr="00E05EC9" w14:paraId="28034F59" w14:textId="77777777" w:rsidTr="00F23E32">
        <w:trPr>
          <w:trHeight w:val="287"/>
        </w:trPr>
        <w:tc>
          <w:tcPr>
            <w:tcW w:w="1337" w:type="dxa"/>
            <w:noWrap/>
            <w:vAlign w:val="bottom"/>
            <w:hideMark/>
          </w:tcPr>
          <w:p w14:paraId="4D741401" w14:textId="77777777" w:rsidR="00056B9F" w:rsidRPr="00E05EC9" w:rsidRDefault="00056B9F" w:rsidP="002740BD">
            <w:pPr>
              <w:rPr>
                <w:lang w:eastAsia="zh-CN"/>
              </w:rPr>
            </w:pPr>
          </w:p>
        </w:tc>
        <w:tc>
          <w:tcPr>
            <w:tcW w:w="1007" w:type="dxa"/>
            <w:noWrap/>
            <w:vAlign w:val="bottom"/>
            <w:hideMark/>
          </w:tcPr>
          <w:p w14:paraId="79305BBA"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F3BE7F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83E5F5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BDD904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DF51305"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5DE759C4" w14:textId="77777777" w:rsidR="00056B9F" w:rsidRPr="00E05EC9" w:rsidRDefault="00056B9F" w:rsidP="002740BD">
            <w:pPr>
              <w:rPr>
                <w:bCs/>
                <w:lang w:eastAsia="zh-CN"/>
              </w:rPr>
            </w:pPr>
            <w:r w:rsidRPr="00E05EC9">
              <w:rPr>
                <w:lang w:eastAsia="zh-CN"/>
              </w:rPr>
              <w:t>9928</w:t>
            </w:r>
          </w:p>
        </w:tc>
        <w:tc>
          <w:tcPr>
            <w:tcW w:w="973" w:type="dxa"/>
            <w:noWrap/>
            <w:vAlign w:val="bottom"/>
            <w:hideMark/>
          </w:tcPr>
          <w:p w14:paraId="0F6BA1D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BEB8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2F765A5" w14:textId="77777777" w:rsidR="00056B9F" w:rsidRPr="00E05EC9" w:rsidRDefault="00056B9F" w:rsidP="002740BD">
            <w:pPr>
              <w:rPr>
                <w:bCs/>
                <w:lang w:eastAsia="zh-CN"/>
              </w:rPr>
            </w:pPr>
            <w:r w:rsidRPr="00E05EC9">
              <w:rPr>
                <w:lang w:eastAsia="zh-CN"/>
              </w:rPr>
              <w:t>0.07448</w:t>
            </w:r>
          </w:p>
        </w:tc>
      </w:tr>
      <w:tr w:rsidR="00056B9F" w:rsidRPr="00E05EC9" w14:paraId="434168F9" w14:textId="77777777" w:rsidTr="00F23E32">
        <w:trPr>
          <w:trHeight w:val="287"/>
        </w:trPr>
        <w:tc>
          <w:tcPr>
            <w:tcW w:w="1337" w:type="dxa"/>
            <w:noWrap/>
            <w:vAlign w:val="bottom"/>
            <w:hideMark/>
          </w:tcPr>
          <w:p w14:paraId="2207CC18" w14:textId="77777777" w:rsidR="00056B9F" w:rsidRPr="00E05EC9" w:rsidRDefault="00056B9F" w:rsidP="002740BD">
            <w:pPr>
              <w:rPr>
                <w:lang w:eastAsia="zh-CN"/>
              </w:rPr>
            </w:pPr>
          </w:p>
        </w:tc>
        <w:tc>
          <w:tcPr>
            <w:tcW w:w="1007" w:type="dxa"/>
            <w:noWrap/>
            <w:vAlign w:val="bottom"/>
            <w:hideMark/>
          </w:tcPr>
          <w:p w14:paraId="202D887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DDA001A"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F428D0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7285BF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25D15A2"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6813A7D7" w14:textId="77777777" w:rsidR="00056B9F" w:rsidRPr="00E05EC9" w:rsidRDefault="00056B9F" w:rsidP="002740BD">
            <w:pPr>
              <w:rPr>
                <w:bCs/>
                <w:lang w:eastAsia="zh-CN"/>
              </w:rPr>
            </w:pPr>
            <w:r w:rsidRPr="00E05EC9">
              <w:rPr>
                <w:lang w:eastAsia="zh-CN"/>
              </w:rPr>
              <w:t>8066.5</w:t>
            </w:r>
          </w:p>
        </w:tc>
        <w:tc>
          <w:tcPr>
            <w:tcW w:w="973" w:type="dxa"/>
            <w:noWrap/>
            <w:vAlign w:val="bottom"/>
            <w:hideMark/>
          </w:tcPr>
          <w:p w14:paraId="551AC19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E81999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ED361A" w14:textId="77777777" w:rsidR="00056B9F" w:rsidRPr="00E05EC9" w:rsidRDefault="00056B9F" w:rsidP="002740BD">
            <w:pPr>
              <w:rPr>
                <w:bCs/>
                <w:lang w:eastAsia="zh-CN"/>
              </w:rPr>
            </w:pPr>
            <w:r w:rsidRPr="00E05EC9">
              <w:rPr>
                <w:lang w:eastAsia="zh-CN"/>
              </w:rPr>
              <w:t>0.07448</w:t>
            </w:r>
          </w:p>
        </w:tc>
      </w:tr>
      <w:tr w:rsidR="00056B9F" w:rsidRPr="00E05EC9" w14:paraId="05D17724" w14:textId="77777777" w:rsidTr="00F23E32">
        <w:trPr>
          <w:trHeight w:val="287"/>
        </w:trPr>
        <w:tc>
          <w:tcPr>
            <w:tcW w:w="1337" w:type="dxa"/>
            <w:noWrap/>
            <w:vAlign w:val="bottom"/>
            <w:hideMark/>
          </w:tcPr>
          <w:p w14:paraId="3F64F704" w14:textId="77777777" w:rsidR="00056B9F" w:rsidRPr="00E05EC9" w:rsidRDefault="00056B9F" w:rsidP="002740BD">
            <w:pPr>
              <w:rPr>
                <w:lang w:eastAsia="zh-CN"/>
              </w:rPr>
            </w:pPr>
          </w:p>
        </w:tc>
        <w:tc>
          <w:tcPr>
            <w:tcW w:w="1007" w:type="dxa"/>
            <w:noWrap/>
            <w:vAlign w:val="bottom"/>
            <w:hideMark/>
          </w:tcPr>
          <w:p w14:paraId="1F653723"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900F5A9" w14:textId="77777777" w:rsidR="00056B9F" w:rsidRPr="00E05EC9" w:rsidRDefault="00056B9F" w:rsidP="002740BD">
            <w:pPr>
              <w:rPr>
                <w:lang w:eastAsia="zh-CN"/>
              </w:rPr>
            </w:pPr>
            <w:r w:rsidRPr="00E05EC9">
              <w:rPr>
                <w:lang w:eastAsia="zh-CN"/>
              </w:rPr>
              <w:t>3</w:t>
            </w:r>
          </w:p>
        </w:tc>
        <w:tc>
          <w:tcPr>
            <w:tcW w:w="792" w:type="dxa"/>
            <w:noWrap/>
            <w:vAlign w:val="bottom"/>
            <w:hideMark/>
          </w:tcPr>
          <w:p w14:paraId="04DD13D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04FB2F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928C77" w14:textId="77777777" w:rsidR="00056B9F" w:rsidRPr="00E05EC9" w:rsidRDefault="00056B9F" w:rsidP="002740BD">
            <w:pPr>
              <w:rPr>
                <w:bCs/>
                <w:lang w:eastAsia="zh-CN"/>
              </w:rPr>
            </w:pPr>
            <w:r w:rsidRPr="00E05EC9">
              <w:rPr>
                <w:lang w:eastAsia="zh-CN"/>
              </w:rPr>
              <w:t>27.4</w:t>
            </w:r>
          </w:p>
        </w:tc>
        <w:tc>
          <w:tcPr>
            <w:tcW w:w="1037" w:type="dxa"/>
            <w:noWrap/>
            <w:vAlign w:val="bottom"/>
            <w:hideMark/>
          </w:tcPr>
          <w:p w14:paraId="1D23BB67" w14:textId="77777777" w:rsidR="00056B9F" w:rsidRPr="00E05EC9" w:rsidRDefault="00056B9F" w:rsidP="002740BD">
            <w:pPr>
              <w:rPr>
                <w:bCs/>
                <w:lang w:eastAsia="zh-CN"/>
              </w:rPr>
            </w:pPr>
            <w:r w:rsidRPr="00E05EC9">
              <w:rPr>
                <w:lang w:eastAsia="zh-CN"/>
              </w:rPr>
              <w:t>19272</w:t>
            </w:r>
          </w:p>
        </w:tc>
        <w:tc>
          <w:tcPr>
            <w:tcW w:w="973" w:type="dxa"/>
            <w:noWrap/>
            <w:vAlign w:val="bottom"/>
            <w:hideMark/>
          </w:tcPr>
          <w:p w14:paraId="7ED90FC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83FD37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A115E2" w14:textId="77777777" w:rsidR="00056B9F" w:rsidRPr="00E05EC9" w:rsidRDefault="00056B9F" w:rsidP="002740BD">
            <w:pPr>
              <w:rPr>
                <w:bCs/>
                <w:lang w:eastAsia="zh-CN"/>
              </w:rPr>
            </w:pPr>
            <w:r w:rsidRPr="00E05EC9">
              <w:rPr>
                <w:lang w:eastAsia="zh-CN"/>
              </w:rPr>
              <w:t>0.07448</w:t>
            </w:r>
          </w:p>
        </w:tc>
      </w:tr>
      <w:tr w:rsidR="00056B9F" w:rsidRPr="00E05EC9" w14:paraId="278BF60E" w14:textId="77777777" w:rsidTr="00F23E32">
        <w:trPr>
          <w:trHeight w:val="287"/>
        </w:trPr>
        <w:tc>
          <w:tcPr>
            <w:tcW w:w="1337" w:type="dxa"/>
            <w:noWrap/>
            <w:vAlign w:val="bottom"/>
            <w:hideMark/>
          </w:tcPr>
          <w:p w14:paraId="4FD45341" w14:textId="77777777" w:rsidR="00056B9F" w:rsidRPr="00E05EC9" w:rsidRDefault="00056B9F" w:rsidP="002740BD">
            <w:pPr>
              <w:rPr>
                <w:lang w:eastAsia="zh-CN"/>
              </w:rPr>
            </w:pPr>
          </w:p>
        </w:tc>
        <w:tc>
          <w:tcPr>
            <w:tcW w:w="1007" w:type="dxa"/>
            <w:noWrap/>
            <w:vAlign w:val="bottom"/>
            <w:hideMark/>
          </w:tcPr>
          <w:p w14:paraId="1F8AC0C7"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91255C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F728C9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8874A2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9348BD6" w14:textId="77777777" w:rsidR="00056B9F" w:rsidRPr="00E05EC9" w:rsidRDefault="00056B9F" w:rsidP="002740BD">
            <w:pPr>
              <w:rPr>
                <w:bCs/>
                <w:lang w:eastAsia="zh-CN"/>
              </w:rPr>
            </w:pPr>
            <w:r w:rsidRPr="00E05EC9">
              <w:rPr>
                <w:lang w:eastAsia="zh-CN"/>
              </w:rPr>
              <w:t>19.4</w:t>
            </w:r>
          </w:p>
        </w:tc>
        <w:tc>
          <w:tcPr>
            <w:tcW w:w="1037" w:type="dxa"/>
            <w:noWrap/>
            <w:vAlign w:val="bottom"/>
            <w:hideMark/>
          </w:tcPr>
          <w:p w14:paraId="1FE5907F" w14:textId="77777777" w:rsidR="00056B9F" w:rsidRPr="00E05EC9" w:rsidRDefault="00056B9F" w:rsidP="002740BD">
            <w:pPr>
              <w:rPr>
                <w:bCs/>
                <w:lang w:eastAsia="zh-CN"/>
              </w:rPr>
            </w:pPr>
            <w:r w:rsidRPr="00E05EC9">
              <w:rPr>
                <w:lang w:eastAsia="zh-CN"/>
              </w:rPr>
              <w:t>17410.5</w:t>
            </w:r>
          </w:p>
        </w:tc>
        <w:tc>
          <w:tcPr>
            <w:tcW w:w="973" w:type="dxa"/>
            <w:noWrap/>
            <w:vAlign w:val="bottom"/>
            <w:hideMark/>
          </w:tcPr>
          <w:p w14:paraId="44E5265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5FD898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923F1D" w14:textId="77777777" w:rsidR="00056B9F" w:rsidRPr="00E05EC9" w:rsidRDefault="00056B9F" w:rsidP="002740BD">
            <w:pPr>
              <w:rPr>
                <w:bCs/>
                <w:lang w:eastAsia="zh-CN"/>
              </w:rPr>
            </w:pPr>
            <w:r w:rsidRPr="00E05EC9">
              <w:rPr>
                <w:lang w:eastAsia="zh-CN"/>
              </w:rPr>
              <w:t>0.07448</w:t>
            </w:r>
          </w:p>
        </w:tc>
      </w:tr>
      <w:tr w:rsidR="00056B9F" w:rsidRPr="00E05EC9" w14:paraId="5C8B6416" w14:textId="77777777" w:rsidTr="00F23E32">
        <w:trPr>
          <w:trHeight w:val="287"/>
        </w:trPr>
        <w:tc>
          <w:tcPr>
            <w:tcW w:w="1337" w:type="dxa"/>
            <w:noWrap/>
            <w:vAlign w:val="bottom"/>
            <w:hideMark/>
          </w:tcPr>
          <w:p w14:paraId="3F6B4B9B" w14:textId="77777777" w:rsidR="00056B9F" w:rsidRPr="00E05EC9" w:rsidRDefault="00056B9F" w:rsidP="002740BD">
            <w:pPr>
              <w:rPr>
                <w:lang w:eastAsia="zh-CN"/>
              </w:rPr>
            </w:pPr>
          </w:p>
        </w:tc>
        <w:tc>
          <w:tcPr>
            <w:tcW w:w="1007" w:type="dxa"/>
            <w:noWrap/>
            <w:vAlign w:val="bottom"/>
            <w:hideMark/>
          </w:tcPr>
          <w:p w14:paraId="12404EF4"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821B1B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FABB9D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A04FFF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DD5E0E" w14:textId="77777777" w:rsidR="00056B9F" w:rsidRPr="00E05EC9" w:rsidRDefault="00056B9F" w:rsidP="002740BD">
            <w:pPr>
              <w:rPr>
                <w:bCs/>
                <w:lang w:eastAsia="zh-CN"/>
              </w:rPr>
            </w:pPr>
            <w:r w:rsidRPr="00E05EC9">
              <w:rPr>
                <w:lang w:eastAsia="zh-CN"/>
              </w:rPr>
              <w:t>15.3</w:t>
            </w:r>
          </w:p>
        </w:tc>
        <w:tc>
          <w:tcPr>
            <w:tcW w:w="1037" w:type="dxa"/>
            <w:noWrap/>
            <w:vAlign w:val="bottom"/>
            <w:hideMark/>
          </w:tcPr>
          <w:p w14:paraId="536E346C" w14:textId="77777777" w:rsidR="00056B9F" w:rsidRPr="00E05EC9" w:rsidRDefault="00056B9F" w:rsidP="002740BD">
            <w:pPr>
              <w:rPr>
                <w:bCs/>
                <w:lang w:eastAsia="zh-CN"/>
              </w:rPr>
            </w:pPr>
            <w:r w:rsidRPr="00E05EC9">
              <w:rPr>
                <w:lang w:eastAsia="zh-CN"/>
              </w:rPr>
              <w:t>8541</w:t>
            </w:r>
          </w:p>
        </w:tc>
        <w:tc>
          <w:tcPr>
            <w:tcW w:w="973" w:type="dxa"/>
            <w:noWrap/>
            <w:vAlign w:val="bottom"/>
            <w:hideMark/>
          </w:tcPr>
          <w:p w14:paraId="45DDFE7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77A59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917AE6D" w14:textId="77777777" w:rsidR="00056B9F" w:rsidRPr="00E05EC9" w:rsidRDefault="00056B9F" w:rsidP="002740BD">
            <w:pPr>
              <w:rPr>
                <w:bCs/>
                <w:lang w:eastAsia="zh-CN"/>
              </w:rPr>
            </w:pPr>
            <w:r w:rsidRPr="00E05EC9">
              <w:rPr>
                <w:lang w:eastAsia="zh-CN"/>
              </w:rPr>
              <w:t>0.07448</w:t>
            </w:r>
          </w:p>
        </w:tc>
      </w:tr>
      <w:tr w:rsidR="00056B9F" w:rsidRPr="00E05EC9" w14:paraId="221C94E8" w14:textId="77777777" w:rsidTr="00F23E32">
        <w:trPr>
          <w:trHeight w:val="287"/>
        </w:trPr>
        <w:tc>
          <w:tcPr>
            <w:tcW w:w="1337" w:type="dxa"/>
            <w:noWrap/>
            <w:vAlign w:val="bottom"/>
            <w:hideMark/>
          </w:tcPr>
          <w:p w14:paraId="6A8B8DAF" w14:textId="77777777" w:rsidR="00056B9F" w:rsidRPr="00E05EC9" w:rsidRDefault="00056B9F" w:rsidP="002740BD">
            <w:pPr>
              <w:rPr>
                <w:lang w:eastAsia="zh-CN"/>
              </w:rPr>
            </w:pPr>
          </w:p>
        </w:tc>
        <w:tc>
          <w:tcPr>
            <w:tcW w:w="1007" w:type="dxa"/>
            <w:noWrap/>
            <w:vAlign w:val="bottom"/>
            <w:hideMark/>
          </w:tcPr>
          <w:p w14:paraId="06C76FC9"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C181324"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2A30A7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3D6696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3956D67" w14:textId="77777777" w:rsidR="00056B9F" w:rsidRPr="00E05EC9" w:rsidRDefault="00056B9F" w:rsidP="002740BD">
            <w:pPr>
              <w:rPr>
                <w:bCs/>
                <w:lang w:eastAsia="zh-CN"/>
              </w:rPr>
            </w:pPr>
            <w:r w:rsidRPr="00E05EC9">
              <w:rPr>
                <w:lang w:eastAsia="zh-CN"/>
              </w:rPr>
              <w:t>10.6</w:t>
            </w:r>
          </w:p>
        </w:tc>
        <w:tc>
          <w:tcPr>
            <w:tcW w:w="1037" w:type="dxa"/>
            <w:noWrap/>
            <w:vAlign w:val="bottom"/>
            <w:hideMark/>
          </w:tcPr>
          <w:p w14:paraId="5692E6FA" w14:textId="77777777" w:rsidR="00056B9F" w:rsidRPr="00E05EC9" w:rsidRDefault="00056B9F" w:rsidP="002740BD">
            <w:pPr>
              <w:rPr>
                <w:bCs/>
                <w:lang w:eastAsia="zh-CN"/>
              </w:rPr>
            </w:pPr>
            <w:r w:rsidRPr="00E05EC9">
              <w:rPr>
                <w:lang w:eastAsia="zh-CN"/>
              </w:rPr>
              <w:t>3869</w:t>
            </w:r>
          </w:p>
        </w:tc>
        <w:tc>
          <w:tcPr>
            <w:tcW w:w="973" w:type="dxa"/>
            <w:noWrap/>
            <w:vAlign w:val="bottom"/>
            <w:hideMark/>
          </w:tcPr>
          <w:p w14:paraId="5CB3E78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CC4FBC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FCF3AA" w14:textId="77777777" w:rsidR="00056B9F" w:rsidRPr="00E05EC9" w:rsidRDefault="00056B9F" w:rsidP="002740BD">
            <w:pPr>
              <w:rPr>
                <w:bCs/>
                <w:lang w:eastAsia="zh-CN"/>
              </w:rPr>
            </w:pPr>
            <w:r w:rsidRPr="00E05EC9">
              <w:rPr>
                <w:lang w:eastAsia="zh-CN"/>
              </w:rPr>
              <w:t>0.07448</w:t>
            </w:r>
          </w:p>
        </w:tc>
      </w:tr>
      <w:tr w:rsidR="00056B9F" w:rsidRPr="00E05EC9" w14:paraId="5E61EB2C" w14:textId="77777777" w:rsidTr="00F23E32">
        <w:trPr>
          <w:trHeight w:val="287"/>
        </w:trPr>
        <w:tc>
          <w:tcPr>
            <w:tcW w:w="1337" w:type="dxa"/>
            <w:noWrap/>
            <w:vAlign w:val="bottom"/>
            <w:hideMark/>
          </w:tcPr>
          <w:p w14:paraId="3D893B15" w14:textId="77777777" w:rsidR="00056B9F" w:rsidRPr="00E05EC9" w:rsidRDefault="00056B9F" w:rsidP="002740BD">
            <w:pPr>
              <w:rPr>
                <w:lang w:eastAsia="zh-CN"/>
              </w:rPr>
            </w:pPr>
          </w:p>
        </w:tc>
        <w:tc>
          <w:tcPr>
            <w:tcW w:w="1007" w:type="dxa"/>
            <w:noWrap/>
            <w:vAlign w:val="bottom"/>
            <w:hideMark/>
          </w:tcPr>
          <w:p w14:paraId="54AC7450"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76F6F92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BC2249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20193D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914564" w14:textId="77777777" w:rsidR="00056B9F" w:rsidRPr="00E05EC9" w:rsidRDefault="00056B9F" w:rsidP="002740BD">
            <w:pPr>
              <w:rPr>
                <w:bCs/>
                <w:lang w:eastAsia="zh-CN"/>
              </w:rPr>
            </w:pPr>
            <w:r w:rsidRPr="00E05EC9">
              <w:rPr>
                <w:lang w:eastAsia="zh-CN"/>
              </w:rPr>
              <w:t>23.5</w:t>
            </w:r>
          </w:p>
        </w:tc>
        <w:tc>
          <w:tcPr>
            <w:tcW w:w="1037" w:type="dxa"/>
            <w:noWrap/>
            <w:vAlign w:val="bottom"/>
            <w:hideMark/>
          </w:tcPr>
          <w:p w14:paraId="6D20068F" w14:textId="77777777" w:rsidR="00056B9F" w:rsidRPr="00E05EC9" w:rsidRDefault="00056B9F" w:rsidP="002740BD">
            <w:pPr>
              <w:rPr>
                <w:bCs/>
                <w:lang w:eastAsia="zh-CN"/>
              </w:rPr>
            </w:pPr>
            <w:r w:rsidRPr="00E05EC9">
              <w:rPr>
                <w:lang w:eastAsia="zh-CN"/>
              </w:rPr>
              <w:t>17885</w:t>
            </w:r>
          </w:p>
        </w:tc>
        <w:tc>
          <w:tcPr>
            <w:tcW w:w="973" w:type="dxa"/>
            <w:noWrap/>
            <w:vAlign w:val="bottom"/>
            <w:hideMark/>
          </w:tcPr>
          <w:p w14:paraId="00A898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EE5DCA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34E500E" w14:textId="77777777" w:rsidR="00056B9F" w:rsidRPr="00E05EC9" w:rsidRDefault="00056B9F" w:rsidP="002740BD">
            <w:pPr>
              <w:rPr>
                <w:bCs/>
                <w:lang w:eastAsia="zh-CN"/>
              </w:rPr>
            </w:pPr>
            <w:r w:rsidRPr="00E05EC9">
              <w:rPr>
                <w:lang w:eastAsia="zh-CN"/>
              </w:rPr>
              <w:t>0.07448</w:t>
            </w:r>
          </w:p>
        </w:tc>
      </w:tr>
      <w:tr w:rsidR="00056B9F" w:rsidRPr="00E05EC9" w14:paraId="0A8717AF" w14:textId="77777777" w:rsidTr="00F23E32">
        <w:trPr>
          <w:trHeight w:val="287"/>
        </w:trPr>
        <w:tc>
          <w:tcPr>
            <w:tcW w:w="1337" w:type="dxa"/>
            <w:noWrap/>
            <w:vAlign w:val="bottom"/>
            <w:hideMark/>
          </w:tcPr>
          <w:p w14:paraId="6D87D8C3" w14:textId="77777777" w:rsidR="00056B9F" w:rsidRPr="00E05EC9" w:rsidRDefault="00056B9F" w:rsidP="002740BD">
            <w:pPr>
              <w:rPr>
                <w:lang w:eastAsia="zh-CN"/>
              </w:rPr>
            </w:pPr>
          </w:p>
        </w:tc>
        <w:tc>
          <w:tcPr>
            <w:tcW w:w="1007" w:type="dxa"/>
            <w:noWrap/>
            <w:vAlign w:val="bottom"/>
            <w:hideMark/>
          </w:tcPr>
          <w:p w14:paraId="0F93B29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303821F4"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47B5D36"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BB3DD1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E34F080" w14:textId="77777777" w:rsidR="00056B9F" w:rsidRPr="00E05EC9" w:rsidRDefault="00056B9F" w:rsidP="002740BD">
            <w:pPr>
              <w:rPr>
                <w:bCs/>
                <w:lang w:eastAsia="zh-CN"/>
              </w:rPr>
            </w:pPr>
            <w:r w:rsidRPr="00E05EC9">
              <w:rPr>
                <w:lang w:eastAsia="zh-CN"/>
              </w:rPr>
              <w:t>18.8</w:t>
            </w:r>
          </w:p>
        </w:tc>
        <w:tc>
          <w:tcPr>
            <w:tcW w:w="1037" w:type="dxa"/>
            <w:noWrap/>
            <w:vAlign w:val="bottom"/>
            <w:hideMark/>
          </w:tcPr>
          <w:p w14:paraId="4FFB4D18" w14:textId="77777777" w:rsidR="00056B9F" w:rsidRPr="00E05EC9" w:rsidRDefault="00056B9F" w:rsidP="002740BD">
            <w:pPr>
              <w:rPr>
                <w:bCs/>
                <w:lang w:eastAsia="zh-CN"/>
              </w:rPr>
            </w:pPr>
            <w:r w:rsidRPr="00E05EC9">
              <w:rPr>
                <w:lang w:eastAsia="zh-CN"/>
              </w:rPr>
              <w:t>13176.5</w:t>
            </w:r>
          </w:p>
        </w:tc>
        <w:tc>
          <w:tcPr>
            <w:tcW w:w="973" w:type="dxa"/>
            <w:noWrap/>
            <w:vAlign w:val="bottom"/>
            <w:hideMark/>
          </w:tcPr>
          <w:p w14:paraId="76C96F7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C597E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F61159E" w14:textId="77777777" w:rsidR="00056B9F" w:rsidRPr="00E05EC9" w:rsidRDefault="00056B9F" w:rsidP="002740BD">
            <w:pPr>
              <w:rPr>
                <w:bCs/>
                <w:lang w:eastAsia="zh-CN"/>
              </w:rPr>
            </w:pPr>
            <w:r w:rsidRPr="00E05EC9">
              <w:rPr>
                <w:lang w:eastAsia="zh-CN"/>
              </w:rPr>
              <w:t>0.07448</w:t>
            </w:r>
          </w:p>
        </w:tc>
      </w:tr>
      <w:tr w:rsidR="00056B9F" w:rsidRPr="00E05EC9" w14:paraId="37A2C7EC" w14:textId="77777777" w:rsidTr="00F23E32">
        <w:trPr>
          <w:trHeight w:val="287"/>
        </w:trPr>
        <w:tc>
          <w:tcPr>
            <w:tcW w:w="1337" w:type="dxa"/>
            <w:noWrap/>
            <w:vAlign w:val="bottom"/>
            <w:hideMark/>
          </w:tcPr>
          <w:p w14:paraId="7BA43A69" w14:textId="77777777" w:rsidR="00056B9F" w:rsidRPr="00E05EC9" w:rsidRDefault="00056B9F" w:rsidP="002740BD">
            <w:pPr>
              <w:rPr>
                <w:lang w:eastAsia="zh-CN"/>
              </w:rPr>
            </w:pPr>
          </w:p>
        </w:tc>
        <w:tc>
          <w:tcPr>
            <w:tcW w:w="1007" w:type="dxa"/>
            <w:noWrap/>
            <w:vAlign w:val="bottom"/>
            <w:hideMark/>
          </w:tcPr>
          <w:p w14:paraId="6661C3E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FA66FFB"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F22C6F3"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4373F2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67EA411" w14:textId="77777777" w:rsidR="00056B9F" w:rsidRPr="00E05EC9" w:rsidRDefault="00056B9F" w:rsidP="002740BD">
            <w:pPr>
              <w:rPr>
                <w:bCs/>
                <w:lang w:eastAsia="zh-CN"/>
              </w:rPr>
            </w:pPr>
            <w:r w:rsidRPr="00E05EC9">
              <w:rPr>
                <w:lang w:eastAsia="zh-CN"/>
              </w:rPr>
              <w:t>11.6</w:t>
            </w:r>
          </w:p>
        </w:tc>
        <w:tc>
          <w:tcPr>
            <w:tcW w:w="1037" w:type="dxa"/>
            <w:noWrap/>
            <w:vAlign w:val="bottom"/>
            <w:hideMark/>
          </w:tcPr>
          <w:p w14:paraId="03690568" w14:textId="77777777" w:rsidR="00056B9F" w:rsidRPr="00E05EC9" w:rsidRDefault="00056B9F" w:rsidP="002740BD">
            <w:pPr>
              <w:rPr>
                <w:bCs/>
                <w:lang w:eastAsia="zh-CN"/>
              </w:rPr>
            </w:pPr>
            <w:r w:rsidRPr="00E05EC9">
              <w:rPr>
                <w:lang w:eastAsia="zh-CN"/>
              </w:rPr>
              <w:t>6168.5</w:t>
            </w:r>
          </w:p>
        </w:tc>
        <w:tc>
          <w:tcPr>
            <w:tcW w:w="973" w:type="dxa"/>
            <w:noWrap/>
            <w:vAlign w:val="bottom"/>
            <w:hideMark/>
          </w:tcPr>
          <w:p w14:paraId="6F0129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AA0AD6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128DC93" w14:textId="77777777" w:rsidR="00056B9F" w:rsidRPr="00E05EC9" w:rsidRDefault="00056B9F" w:rsidP="002740BD">
            <w:pPr>
              <w:rPr>
                <w:bCs/>
                <w:lang w:eastAsia="zh-CN"/>
              </w:rPr>
            </w:pPr>
            <w:r w:rsidRPr="00E05EC9">
              <w:rPr>
                <w:lang w:eastAsia="zh-CN"/>
              </w:rPr>
              <w:t>0.07448</w:t>
            </w:r>
          </w:p>
        </w:tc>
      </w:tr>
      <w:tr w:rsidR="00056B9F" w:rsidRPr="00E05EC9" w14:paraId="1C80198C" w14:textId="77777777" w:rsidTr="00F23E32">
        <w:trPr>
          <w:trHeight w:val="287"/>
        </w:trPr>
        <w:tc>
          <w:tcPr>
            <w:tcW w:w="1337" w:type="dxa"/>
            <w:noWrap/>
            <w:vAlign w:val="bottom"/>
            <w:hideMark/>
          </w:tcPr>
          <w:p w14:paraId="7ADC7E60" w14:textId="77777777" w:rsidR="00056B9F" w:rsidRPr="00E05EC9" w:rsidRDefault="00056B9F" w:rsidP="002740BD">
            <w:pPr>
              <w:rPr>
                <w:lang w:eastAsia="zh-CN"/>
              </w:rPr>
            </w:pPr>
          </w:p>
        </w:tc>
        <w:tc>
          <w:tcPr>
            <w:tcW w:w="1007" w:type="dxa"/>
            <w:noWrap/>
            <w:vAlign w:val="bottom"/>
            <w:hideMark/>
          </w:tcPr>
          <w:p w14:paraId="77E91A50"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4A36F91"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CFBD4E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424A4B2"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CCF32A1" w14:textId="77777777" w:rsidR="00056B9F" w:rsidRPr="00E05EC9" w:rsidRDefault="00056B9F" w:rsidP="002740BD">
            <w:pPr>
              <w:rPr>
                <w:bCs/>
                <w:lang w:eastAsia="zh-CN"/>
              </w:rPr>
            </w:pPr>
            <w:r w:rsidRPr="00E05EC9">
              <w:rPr>
                <w:lang w:eastAsia="zh-CN"/>
              </w:rPr>
              <w:t>7.4</w:t>
            </w:r>
          </w:p>
        </w:tc>
        <w:tc>
          <w:tcPr>
            <w:tcW w:w="1037" w:type="dxa"/>
            <w:noWrap/>
            <w:vAlign w:val="bottom"/>
            <w:hideMark/>
          </w:tcPr>
          <w:p w14:paraId="73D62EF7" w14:textId="77777777" w:rsidR="00056B9F" w:rsidRPr="00E05EC9" w:rsidRDefault="00056B9F" w:rsidP="002740BD">
            <w:pPr>
              <w:rPr>
                <w:bCs/>
                <w:lang w:eastAsia="zh-CN"/>
              </w:rPr>
            </w:pPr>
            <w:r w:rsidRPr="00E05EC9">
              <w:rPr>
                <w:lang w:eastAsia="zh-CN"/>
              </w:rPr>
              <w:t>1861.5</w:t>
            </w:r>
          </w:p>
        </w:tc>
        <w:tc>
          <w:tcPr>
            <w:tcW w:w="973" w:type="dxa"/>
            <w:noWrap/>
            <w:vAlign w:val="bottom"/>
            <w:hideMark/>
          </w:tcPr>
          <w:p w14:paraId="7AD4A9D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B83D34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B4E0E1C" w14:textId="77777777" w:rsidR="00056B9F" w:rsidRPr="00E05EC9" w:rsidRDefault="00056B9F" w:rsidP="002740BD">
            <w:pPr>
              <w:rPr>
                <w:bCs/>
                <w:lang w:eastAsia="zh-CN"/>
              </w:rPr>
            </w:pPr>
            <w:r w:rsidRPr="00E05EC9">
              <w:rPr>
                <w:lang w:eastAsia="zh-CN"/>
              </w:rPr>
              <w:t>0.07448</w:t>
            </w:r>
          </w:p>
        </w:tc>
      </w:tr>
      <w:tr w:rsidR="00056B9F" w:rsidRPr="00E05EC9" w14:paraId="78AEA1EE" w14:textId="77777777" w:rsidTr="00F23E32">
        <w:trPr>
          <w:trHeight w:val="287"/>
        </w:trPr>
        <w:tc>
          <w:tcPr>
            <w:tcW w:w="1337" w:type="dxa"/>
            <w:noWrap/>
            <w:vAlign w:val="bottom"/>
            <w:hideMark/>
          </w:tcPr>
          <w:p w14:paraId="7960CD5F" w14:textId="77777777" w:rsidR="00056B9F" w:rsidRPr="00E05EC9" w:rsidRDefault="00056B9F" w:rsidP="002740BD">
            <w:pPr>
              <w:rPr>
                <w:lang w:eastAsia="zh-CN"/>
              </w:rPr>
            </w:pPr>
          </w:p>
        </w:tc>
        <w:tc>
          <w:tcPr>
            <w:tcW w:w="1007" w:type="dxa"/>
            <w:noWrap/>
            <w:vAlign w:val="bottom"/>
            <w:hideMark/>
          </w:tcPr>
          <w:p w14:paraId="11B3BA9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3709D6B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F80377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4DC1D5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B5EF916" w14:textId="77777777" w:rsidR="00056B9F" w:rsidRPr="00E05EC9" w:rsidRDefault="00056B9F" w:rsidP="002740BD">
            <w:pPr>
              <w:rPr>
                <w:bCs/>
                <w:lang w:eastAsia="zh-CN"/>
              </w:rPr>
            </w:pPr>
            <w:r w:rsidRPr="00E05EC9">
              <w:rPr>
                <w:lang w:eastAsia="zh-CN"/>
              </w:rPr>
              <w:t>19.8</w:t>
            </w:r>
          </w:p>
        </w:tc>
        <w:tc>
          <w:tcPr>
            <w:tcW w:w="1037" w:type="dxa"/>
            <w:noWrap/>
            <w:vAlign w:val="bottom"/>
            <w:hideMark/>
          </w:tcPr>
          <w:p w14:paraId="15869058" w14:textId="77777777" w:rsidR="00056B9F" w:rsidRPr="00E05EC9" w:rsidRDefault="00056B9F" w:rsidP="002740BD">
            <w:pPr>
              <w:rPr>
                <w:bCs/>
                <w:lang w:eastAsia="zh-CN"/>
              </w:rPr>
            </w:pPr>
            <w:r w:rsidRPr="00E05EC9">
              <w:rPr>
                <w:lang w:eastAsia="zh-CN"/>
              </w:rPr>
              <w:t>15512.5</w:t>
            </w:r>
          </w:p>
        </w:tc>
        <w:tc>
          <w:tcPr>
            <w:tcW w:w="973" w:type="dxa"/>
            <w:noWrap/>
            <w:vAlign w:val="bottom"/>
            <w:hideMark/>
          </w:tcPr>
          <w:p w14:paraId="665C412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C3C766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697CD60" w14:textId="77777777" w:rsidR="00056B9F" w:rsidRPr="00E05EC9" w:rsidRDefault="00056B9F" w:rsidP="002740BD">
            <w:pPr>
              <w:rPr>
                <w:bCs/>
                <w:lang w:eastAsia="zh-CN"/>
              </w:rPr>
            </w:pPr>
            <w:r w:rsidRPr="00E05EC9">
              <w:rPr>
                <w:lang w:eastAsia="zh-CN"/>
              </w:rPr>
              <w:t>0.07448</w:t>
            </w:r>
          </w:p>
        </w:tc>
      </w:tr>
      <w:tr w:rsidR="00056B9F" w:rsidRPr="00E05EC9" w14:paraId="13959C77" w14:textId="77777777" w:rsidTr="00F23E32">
        <w:trPr>
          <w:trHeight w:val="287"/>
        </w:trPr>
        <w:tc>
          <w:tcPr>
            <w:tcW w:w="1337" w:type="dxa"/>
            <w:noWrap/>
            <w:vAlign w:val="bottom"/>
            <w:hideMark/>
          </w:tcPr>
          <w:p w14:paraId="5E87214B" w14:textId="77777777" w:rsidR="00056B9F" w:rsidRPr="00E05EC9" w:rsidRDefault="00056B9F" w:rsidP="002740BD">
            <w:pPr>
              <w:rPr>
                <w:lang w:eastAsia="zh-CN"/>
              </w:rPr>
            </w:pPr>
          </w:p>
        </w:tc>
        <w:tc>
          <w:tcPr>
            <w:tcW w:w="1007" w:type="dxa"/>
            <w:noWrap/>
            <w:vAlign w:val="bottom"/>
            <w:hideMark/>
          </w:tcPr>
          <w:p w14:paraId="01152194"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2B5CA6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322047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B12400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62F393A" w14:textId="77777777" w:rsidR="00056B9F" w:rsidRPr="00E05EC9" w:rsidRDefault="00056B9F" w:rsidP="002740BD">
            <w:pPr>
              <w:rPr>
                <w:bCs/>
                <w:lang w:eastAsia="zh-CN"/>
              </w:rPr>
            </w:pPr>
            <w:r w:rsidRPr="00E05EC9">
              <w:rPr>
                <w:lang w:eastAsia="zh-CN"/>
              </w:rPr>
              <w:t>15.6</w:t>
            </w:r>
          </w:p>
        </w:tc>
        <w:tc>
          <w:tcPr>
            <w:tcW w:w="1037" w:type="dxa"/>
            <w:noWrap/>
            <w:vAlign w:val="bottom"/>
            <w:hideMark/>
          </w:tcPr>
          <w:p w14:paraId="1CB33ECA" w14:textId="77777777" w:rsidR="00056B9F" w:rsidRPr="00E05EC9" w:rsidRDefault="00056B9F" w:rsidP="002740BD">
            <w:pPr>
              <w:rPr>
                <w:bCs/>
                <w:lang w:eastAsia="zh-CN"/>
              </w:rPr>
            </w:pPr>
            <w:r w:rsidRPr="00E05EC9">
              <w:rPr>
                <w:lang w:eastAsia="zh-CN"/>
              </w:rPr>
              <w:t>11169</w:t>
            </w:r>
          </w:p>
        </w:tc>
        <w:tc>
          <w:tcPr>
            <w:tcW w:w="973" w:type="dxa"/>
            <w:noWrap/>
            <w:vAlign w:val="bottom"/>
            <w:hideMark/>
          </w:tcPr>
          <w:p w14:paraId="237C81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A778B7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2DD01C" w14:textId="77777777" w:rsidR="00056B9F" w:rsidRPr="00E05EC9" w:rsidRDefault="00056B9F" w:rsidP="002740BD">
            <w:pPr>
              <w:rPr>
                <w:bCs/>
                <w:lang w:eastAsia="zh-CN"/>
              </w:rPr>
            </w:pPr>
            <w:r w:rsidRPr="00E05EC9">
              <w:rPr>
                <w:lang w:eastAsia="zh-CN"/>
              </w:rPr>
              <w:t>0.07448</w:t>
            </w:r>
          </w:p>
        </w:tc>
      </w:tr>
      <w:tr w:rsidR="00056B9F" w:rsidRPr="00E05EC9" w14:paraId="09E4C66F" w14:textId="77777777" w:rsidTr="00F23E32">
        <w:trPr>
          <w:trHeight w:val="287"/>
        </w:trPr>
        <w:tc>
          <w:tcPr>
            <w:tcW w:w="1337" w:type="dxa"/>
            <w:noWrap/>
            <w:vAlign w:val="bottom"/>
            <w:hideMark/>
          </w:tcPr>
          <w:p w14:paraId="6DA02FFC" w14:textId="77777777" w:rsidR="00056B9F" w:rsidRPr="00E05EC9" w:rsidRDefault="00056B9F" w:rsidP="002740BD">
            <w:pPr>
              <w:rPr>
                <w:bCs/>
                <w:lang w:eastAsia="zh-CN"/>
              </w:rPr>
            </w:pPr>
            <w:r w:rsidRPr="00E05EC9">
              <w:rPr>
                <w:lang w:eastAsia="zh-CN"/>
              </w:rPr>
              <w:t>Horbart</w:t>
            </w:r>
          </w:p>
        </w:tc>
        <w:tc>
          <w:tcPr>
            <w:tcW w:w="1007" w:type="dxa"/>
            <w:noWrap/>
            <w:vAlign w:val="bottom"/>
            <w:hideMark/>
          </w:tcPr>
          <w:p w14:paraId="355DBD93"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683E80F3"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0E5CE3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B25931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8985AA" w14:textId="77777777" w:rsidR="00056B9F" w:rsidRPr="00E05EC9" w:rsidRDefault="00056B9F" w:rsidP="002740BD">
            <w:pPr>
              <w:rPr>
                <w:bCs/>
                <w:lang w:eastAsia="zh-CN"/>
              </w:rPr>
            </w:pPr>
            <w:r w:rsidRPr="00E05EC9">
              <w:rPr>
                <w:lang w:eastAsia="zh-CN"/>
              </w:rPr>
              <w:t>32.3</w:t>
            </w:r>
          </w:p>
        </w:tc>
        <w:tc>
          <w:tcPr>
            <w:tcW w:w="1037" w:type="dxa"/>
            <w:noWrap/>
            <w:vAlign w:val="bottom"/>
            <w:hideMark/>
          </w:tcPr>
          <w:p w14:paraId="65D9CB8F" w14:textId="77777777" w:rsidR="00056B9F" w:rsidRPr="00E05EC9" w:rsidRDefault="00056B9F" w:rsidP="002740BD">
            <w:pPr>
              <w:rPr>
                <w:bCs/>
                <w:lang w:eastAsia="zh-CN"/>
              </w:rPr>
            </w:pPr>
            <w:r w:rsidRPr="00E05EC9">
              <w:rPr>
                <w:lang w:eastAsia="zh-CN"/>
              </w:rPr>
              <w:t>7336.5</w:t>
            </w:r>
          </w:p>
        </w:tc>
        <w:tc>
          <w:tcPr>
            <w:tcW w:w="973" w:type="dxa"/>
            <w:noWrap/>
            <w:vAlign w:val="bottom"/>
            <w:hideMark/>
          </w:tcPr>
          <w:p w14:paraId="6F63101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6CB50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3694E11" w14:textId="77777777" w:rsidR="00056B9F" w:rsidRPr="00E05EC9" w:rsidRDefault="00056B9F" w:rsidP="002740BD">
            <w:pPr>
              <w:rPr>
                <w:bCs/>
                <w:lang w:eastAsia="zh-CN"/>
              </w:rPr>
            </w:pPr>
            <w:r w:rsidRPr="00E05EC9">
              <w:rPr>
                <w:lang w:eastAsia="zh-CN"/>
              </w:rPr>
              <w:t>0.07448</w:t>
            </w:r>
          </w:p>
        </w:tc>
      </w:tr>
      <w:tr w:rsidR="00056B9F" w:rsidRPr="00E05EC9" w14:paraId="5AD3F307" w14:textId="77777777" w:rsidTr="00F23E32">
        <w:trPr>
          <w:trHeight w:val="287"/>
        </w:trPr>
        <w:tc>
          <w:tcPr>
            <w:tcW w:w="1337" w:type="dxa"/>
            <w:noWrap/>
            <w:vAlign w:val="bottom"/>
            <w:hideMark/>
          </w:tcPr>
          <w:p w14:paraId="289D4527" w14:textId="77777777" w:rsidR="00056B9F" w:rsidRPr="00E05EC9" w:rsidRDefault="00056B9F" w:rsidP="002740BD">
            <w:pPr>
              <w:rPr>
                <w:lang w:eastAsia="zh-CN"/>
              </w:rPr>
            </w:pPr>
          </w:p>
        </w:tc>
        <w:tc>
          <w:tcPr>
            <w:tcW w:w="1007" w:type="dxa"/>
            <w:noWrap/>
            <w:vAlign w:val="bottom"/>
            <w:hideMark/>
          </w:tcPr>
          <w:p w14:paraId="34729ED1"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C4393DD"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78C5A4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E6F48B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E44FA1B"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273BBA0C"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395D28D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F488B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12D8855" w14:textId="77777777" w:rsidR="00056B9F" w:rsidRPr="00E05EC9" w:rsidRDefault="00056B9F" w:rsidP="002740BD">
            <w:pPr>
              <w:rPr>
                <w:bCs/>
                <w:lang w:eastAsia="zh-CN"/>
              </w:rPr>
            </w:pPr>
            <w:r w:rsidRPr="00E05EC9">
              <w:rPr>
                <w:lang w:eastAsia="zh-CN"/>
              </w:rPr>
              <w:t>0.07448</w:t>
            </w:r>
          </w:p>
        </w:tc>
      </w:tr>
      <w:tr w:rsidR="00056B9F" w:rsidRPr="00E05EC9" w14:paraId="01D2C444" w14:textId="77777777" w:rsidTr="00F23E32">
        <w:trPr>
          <w:trHeight w:val="287"/>
        </w:trPr>
        <w:tc>
          <w:tcPr>
            <w:tcW w:w="1337" w:type="dxa"/>
            <w:noWrap/>
            <w:vAlign w:val="bottom"/>
            <w:hideMark/>
          </w:tcPr>
          <w:p w14:paraId="101F3EB2" w14:textId="77777777" w:rsidR="00056B9F" w:rsidRPr="00E05EC9" w:rsidRDefault="00056B9F" w:rsidP="002740BD">
            <w:pPr>
              <w:rPr>
                <w:lang w:eastAsia="zh-CN"/>
              </w:rPr>
            </w:pPr>
          </w:p>
        </w:tc>
        <w:tc>
          <w:tcPr>
            <w:tcW w:w="1007" w:type="dxa"/>
            <w:noWrap/>
            <w:vAlign w:val="bottom"/>
            <w:hideMark/>
          </w:tcPr>
          <w:p w14:paraId="19B4DC67"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A78159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BE00D5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D6D1FF1"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E6F5045" w14:textId="77777777" w:rsidR="00056B9F" w:rsidRPr="00E05EC9" w:rsidRDefault="00056B9F" w:rsidP="002740BD">
            <w:pPr>
              <w:rPr>
                <w:bCs/>
                <w:lang w:eastAsia="zh-CN"/>
              </w:rPr>
            </w:pPr>
            <w:r w:rsidRPr="00E05EC9">
              <w:rPr>
                <w:lang w:eastAsia="zh-CN"/>
              </w:rPr>
              <w:t>57.8</w:t>
            </w:r>
          </w:p>
        </w:tc>
        <w:tc>
          <w:tcPr>
            <w:tcW w:w="1037" w:type="dxa"/>
            <w:noWrap/>
            <w:vAlign w:val="bottom"/>
            <w:hideMark/>
          </w:tcPr>
          <w:p w14:paraId="4F673A3C" w14:textId="77777777" w:rsidR="00056B9F" w:rsidRPr="00E05EC9" w:rsidRDefault="00056B9F" w:rsidP="002740BD">
            <w:pPr>
              <w:rPr>
                <w:bCs/>
                <w:lang w:eastAsia="zh-CN"/>
              </w:rPr>
            </w:pPr>
            <w:r w:rsidRPr="00E05EC9">
              <w:rPr>
                <w:lang w:eastAsia="zh-CN"/>
              </w:rPr>
              <w:t>10001</w:t>
            </w:r>
          </w:p>
        </w:tc>
        <w:tc>
          <w:tcPr>
            <w:tcW w:w="973" w:type="dxa"/>
            <w:noWrap/>
            <w:vAlign w:val="bottom"/>
            <w:hideMark/>
          </w:tcPr>
          <w:p w14:paraId="463201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76EFA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96DE16" w14:textId="77777777" w:rsidR="00056B9F" w:rsidRPr="00E05EC9" w:rsidRDefault="00056B9F" w:rsidP="002740BD">
            <w:pPr>
              <w:rPr>
                <w:bCs/>
                <w:lang w:eastAsia="zh-CN"/>
              </w:rPr>
            </w:pPr>
            <w:r w:rsidRPr="00E05EC9">
              <w:rPr>
                <w:lang w:eastAsia="zh-CN"/>
              </w:rPr>
              <w:t>0.07448</w:t>
            </w:r>
          </w:p>
        </w:tc>
      </w:tr>
      <w:tr w:rsidR="00056B9F" w:rsidRPr="00E05EC9" w14:paraId="676D0706" w14:textId="77777777" w:rsidTr="00F23E32">
        <w:trPr>
          <w:trHeight w:val="287"/>
        </w:trPr>
        <w:tc>
          <w:tcPr>
            <w:tcW w:w="1337" w:type="dxa"/>
            <w:noWrap/>
            <w:vAlign w:val="bottom"/>
            <w:hideMark/>
          </w:tcPr>
          <w:p w14:paraId="0DC0291E" w14:textId="77777777" w:rsidR="00056B9F" w:rsidRPr="00E05EC9" w:rsidRDefault="00056B9F" w:rsidP="002740BD">
            <w:pPr>
              <w:rPr>
                <w:lang w:eastAsia="zh-CN"/>
              </w:rPr>
            </w:pPr>
          </w:p>
        </w:tc>
        <w:tc>
          <w:tcPr>
            <w:tcW w:w="1007" w:type="dxa"/>
            <w:noWrap/>
            <w:vAlign w:val="bottom"/>
            <w:hideMark/>
          </w:tcPr>
          <w:p w14:paraId="1FF61129"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3DFD114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08CEA9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911AC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6035EB3" w14:textId="77777777" w:rsidR="00056B9F" w:rsidRPr="00E05EC9" w:rsidRDefault="00056B9F" w:rsidP="002740BD">
            <w:pPr>
              <w:rPr>
                <w:bCs/>
                <w:lang w:eastAsia="zh-CN"/>
              </w:rPr>
            </w:pPr>
            <w:r w:rsidRPr="00E05EC9">
              <w:rPr>
                <w:lang w:eastAsia="zh-CN"/>
              </w:rPr>
              <w:t>41.3</w:t>
            </w:r>
          </w:p>
        </w:tc>
        <w:tc>
          <w:tcPr>
            <w:tcW w:w="1037" w:type="dxa"/>
            <w:noWrap/>
            <w:vAlign w:val="bottom"/>
            <w:hideMark/>
          </w:tcPr>
          <w:p w14:paraId="6A54ADED" w14:textId="77777777" w:rsidR="00056B9F" w:rsidRPr="00E05EC9" w:rsidRDefault="00056B9F" w:rsidP="002740BD">
            <w:pPr>
              <w:rPr>
                <w:bCs/>
                <w:lang w:eastAsia="zh-CN"/>
              </w:rPr>
            </w:pPr>
            <w:r w:rsidRPr="00E05EC9">
              <w:rPr>
                <w:lang w:eastAsia="zh-CN"/>
              </w:rPr>
              <w:t>7993.5</w:t>
            </w:r>
          </w:p>
        </w:tc>
        <w:tc>
          <w:tcPr>
            <w:tcW w:w="973" w:type="dxa"/>
            <w:noWrap/>
            <w:vAlign w:val="bottom"/>
            <w:hideMark/>
          </w:tcPr>
          <w:p w14:paraId="4DA1401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24171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99655FA" w14:textId="77777777" w:rsidR="00056B9F" w:rsidRPr="00E05EC9" w:rsidRDefault="00056B9F" w:rsidP="002740BD">
            <w:pPr>
              <w:rPr>
                <w:bCs/>
                <w:lang w:eastAsia="zh-CN"/>
              </w:rPr>
            </w:pPr>
            <w:r w:rsidRPr="00E05EC9">
              <w:rPr>
                <w:lang w:eastAsia="zh-CN"/>
              </w:rPr>
              <w:t>0.07448</w:t>
            </w:r>
          </w:p>
        </w:tc>
      </w:tr>
      <w:tr w:rsidR="00056B9F" w:rsidRPr="00E05EC9" w14:paraId="2EE1FE41" w14:textId="77777777" w:rsidTr="00F23E32">
        <w:trPr>
          <w:trHeight w:val="287"/>
        </w:trPr>
        <w:tc>
          <w:tcPr>
            <w:tcW w:w="1337" w:type="dxa"/>
            <w:noWrap/>
            <w:vAlign w:val="bottom"/>
            <w:hideMark/>
          </w:tcPr>
          <w:p w14:paraId="5CB35BA7" w14:textId="77777777" w:rsidR="00056B9F" w:rsidRPr="00E05EC9" w:rsidRDefault="00056B9F" w:rsidP="002740BD">
            <w:pPr>
              <w:rPr>
                <w:lang w:eastAsia="zh-CN"/>
              </w:rPr>
            </w:pPr>
          </w:p>
        </w:tc>
        <w:tc>
          <w:tcPr>
            <w:tcW w:w="1007" w:type="dxa"/>
            <w:noWrap/>
            <w:vAlign w:val="bottom"/>
            <w:hideMark/>
          </w:tcPr>
          <w:p w14:paraId="67CFF3C7"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FC7F88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259627B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C7E54B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8419DD" w14:textId="77777777" w:rsidR="00056B9F" w:rsidRPr="00E05EC9" w:rsidRDefault="00056B9F" w:rsidP="002740BD">
            <w:pPr>
              <w:rPr>
                <w:bCs/>
                <w:lang w:eastAsia="zh-CN"/>
              </w:rPr>
            </w:pPr>
            <w:r w:rsidRPr="00E05EC9">
              <w:rPr>
                <w:lang w:eastAsia="zh-CN"/>
              </w:rPr>
              <w:t>27.2</w:t>
            </w:r>
          </w:p>
        </w:tc>
        <w:tc>
          <w:tcPr>
            <w:tcW w:w="1037" w:type="dxa"/>
            <w:noWrap/>
            <w:vAlign w:val="bottom"/>
            <w:hideMark/>
          </w:tcPr>
          <w:p w14:paraId="17E10E07" w14:textId="77777777" w:rsidR="00056B9F" w:rsidRPr="00E05EC9" w:rsidRDefault="00056B9F" w:rsidP="002740BD">
            <w:pPr>
              <w:rPr>
                <w:bCs/>
                <w:lang w:eastAsia="zh-CN"/>
              </w:rPr>
            </w:pPr>
            <w:r w:rsidRPr="00E05EC9">
              <w:rPr>
                <w:lang w:eastAsia="zh-CN"/>
              </w:rPr>
              <w:t>6935</w:t>
            </w:r>
          </w:p>
        </w:tc>
        <w:tc>
          <w:tcPr>
            <w:tcW w:w="973" w:type="dxa"/>
            <w:noWrap/>
            <w:vAlign w:val="bottom"/>
            <w:hideMark/>
          </w:tcPr>
          <w:p w14:paraId="2FE3D4B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26571B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8C73FA9" w14:textId="77777777" w:rsidR="00056B9F" w:rsidRPr="00E05EC9" w:rsidRDefault="00056B9F" w:rsidP="002740BD">
            <w:pPr>
              <w:rPr>
                <w:bCs/>
                <w:lang w:eastAsia="zh-CN"/>
              </w:rPr>
            </w:pPr>
            <w:r w:rsidRPr="00E05EC9">
              <w:rPr>
                <w:lang w:eastAsia="zh-CN"/>
              </w:rPr>
              <w:t>0.07448</w:t>
            </w:r>
          </w:p>
        </w:tc>
      </w:tr>
      <w:tr w:rsidR="00056B9F" w:rsidRPr="00E05EC9" w14:paraId="096C6430" w14:textId="77777777" w:rsidTr="00F23E32">
        <w:trPr>
          <w:trHeight w:val="287"/>
        </w:trPr>
        <w:tc>
          <w:tcPr>
            <w:tcW w:w="1337" w:type="dxa"/>
            <w:noWrap/>
            <w:vAlign w:val="bottom"/>
            <w:hideMark/>
          </w:tcPr>
          <w:p w14:paraId="2EE3BE82" w14:textId="77777777" w:rsidR="00056B9F" w:rsidRPr="00E05EC9" w:rsidRDefault="00056B9F" w:rsidP="002740BD">
            <w:pPr>
              <w:rPr>
                <w:lang w:eastAsia="zh-CN"/>
              </w:rPr>
            </w:pPr>
          </w:p>
        </w:tc>
        <w:tc>
          <w:tcPr>
            <w:tcW w:w="1007" w:type="dxa"/>
            <w:noWrap/>
            <w:vAlign w:val="bottom"/>
            <w:hideMark/>
          </w:tcPr>
          <w:p w14:paraId="72105239"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72F3C1B"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A21CB1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D7A53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8D218E8" w14:textId="77777777" w:rsidR="00056B9F" w:rsidRPr="00E05EC9" w:rsidRDefault="00056B9F" w:rsidP="002740BD">
            <w:pPr>
              <w:rPr>
                <w:bCs/>
                <w:lang w:eastAsia="zh-CN"/>
              </w:rPr>
            </w:pPr>
            <w:r w:rsidRPr="00E05EC9">
              <w:rPr>
                <w:lang w:eastAsia="zh-CN"/>
              </w:rPr>
              <w:t>22.1</w:t>
            </w:r>
          </w:p>
        </w:tc>
        <w:tc>
          <w:tcPr>
            <w:tcW w:w="1037" w:type="dxa"/>
            <w:noWrap/>
            <w:vAlign w:val="bottom"/>
            <w:hideMark/>
          </w:tcPr>
          <w:p w14:paraId="3F1252AD" w14:textId="77777777" w:rsidR="00056B9F" w:rsidRPr="00E05EC9" w:rsidRDefault="00056B9F" w:rsidP="002740BD">
            <w:pPr>
              <w:rPr>
                <w:bCs/>
                <w:lang w:eastAsia="zh-CN"/>
              </w:rPr>
            </w:pPr>
            <w:r w:rsidRPr="00E05EC9">
              <w:rPr>
                <w:lang w:eastAsia="zh-CN"/>
              </w:rPr>
              <w:t>5037</w:t>
            </w:r>
          </w:p>
        </w:tc>
        <w:tc>
          <w:tcPr>
            <w:tcW w:w="973" w:type="dxa"/>
            <w:noWrap/>
            <w:vAlign w:val="bottom"/>
            <w:hideMark/>
          </w:tcPr>
          <w:p w14:paraId="3CFA7AE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49073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CA7B8E1" w14:textId="77777777" w:rsidR="00056B9F" w:rsidRPr="00E05EC9" w:rsidRDefault="00056B9F" w:rsidP="002740BD">
            <w:pPr>
              <w:rPr>
                <w:bCs/>
                <w:lang w:eastAsia="zh-CN"/>
              </w:rPr>
            </w:pPr>
            <w:r w:rsidRPr="00E05EC9">
              <w:rPr>
                <w:lang w:eastAsia="zh-CN"/>
              </w:rPr>
              <w:t>0.07448</w:t>
            </w:r>
          </w:p>
        </w:tc>
      </w:tr>
      <w:tr w:rsidR="00056B9F" w:rsidRPr="00E05EC9" w14:paraId="630FC278" w14:textId="77777777" w:rsidTr="00F23E32">
        <w:trPr>
          <w:trHeight w:val="287"/>
        </w:trPr>
        <w:tc>
          <w:tcPr>
            <w:tcW w:w="1337" w:type="dxa"/>
            <w:noWrap/>
            <w:vAlign w:val="bottom"/>
            <w:hideMark/>
          </w:tcPr>
          <w:p w14:paraId="1E4C2DC0" w14:textId="77777777" w:rsidR="00056B9F" w:rsidRPr="00E05EC9" w:rsidRDefault="00056B9F" w:rsidP="002740BD">
            <w:pPr>
              <w:rPr>
                <w:lang w:eastAsia="zh-CN"/>
              </w:rPr>
            </w:pPr>
          </w:p>
        </w:tc>
        <w:tc>
          <w:tcPr>
            <w:tcW w:w="1007" w:type="dxa"/>
            <w:noWrap/>
            <w:vAlign w:val="bottom"/>
            <w:hideMark/>
          </w:tcPr>
          <w:p w14:paraId="6B83EDF2"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3F4C5CE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F9479F5"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1791C2"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93F8CBA" w14:textId="77777777" w:rsidR="00056B9F" w:rsidRPr="00E05EC9" w:rsidRDefault="00056B9F" w:rsidP="002740BD">
            <w:pPr>
              <w:rPr>
                <w:bCs/>
                <w:lang w:eastAsia="zh-CN"/>
              </w:rPr>
            </w:pPr>
            <w:r w:rsidRPr="00E05EC9">
              <w:rPr>
                <w:lang w:eastAsia="zh-CN"/>
              </w:rPr>
              <w:t>52.8</w:t>
            </w:r>
          </w:p>
        </w:tc>
        <w:tc>
          <w:tcPr>
            <w:tcW w:w="1037" w:type="dxa"/>
            <w:noWrap/>
            <w:vAlign w:val="bottom"/>
            <w:hideMark/>
          </w:tcPr>
          <w:p w14:paraId="76069FD2" w14:textId="77777777" w:rsidR="00056B9F" w:rsidRPr="00E05EC9" w:rsidRDefault="00056B9F" w:rsidP="002740BD">
            <w:pPr>
              <w:rPr>
                <w:bCs/>
                <w:lang w:eastAsia="zh-CN"/>
              </w:rPr>
            </w:pPr>
            <w:r w:rsidRPr="00E05EC9">
              <w:rPr>
                <w:lang w:eastAsia="zh-CN"/>
              </w:rPr>
              <w:t>9599.5</w:t>
            </w:r>
          </w:p>
        </w:tc>
        <w:tc>
          <w:tcPr>
            <w:tcW w:w="973" w:type="dxa"/>
            <w:noWrap/>
            <w:vAlign w:val="bottom"/>
            <w:hideMark/>
          </w:tcPr>
          <w:p w14:paraId="772E3CD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3E0E03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5059AC8" w14:textId="77777777" w:rsidR="00056B9F" w:rsidRPr="00E05EC9" w:rsidRDefault="00056B9F" w:rsidP="002740BD">
            <w:pPr>
              <w:rPr>
                <w:bCs/>
                <w:lang w:eastAsia="zh-CN"/>
              </w:rPr>
            </w:pPr>
            <w:r w:rsidRPr="00E05EC9">
              <w:rPr>
                <w:lang w:eastAsia="zh-CN"/>
              </w:rPr>
              <w:t>0.07448</w:t>
            </w:r>
          </w:p>
        </w:tc>
      </w:tr>
      <w:tr w:rsidR="00056B9F" w:rsidRPr="00E05EC9" w14:paraId="23057EF1" w14:textId="77777777" w:rsidTr="00F23E32">
        <w:trPr>
          <w:trHeight w:val="287"/>
        </w:trPr>
        <w:tc>
          <w:tcPr>
            <w:tcW w:w="1337" w:type="dxa"/>
            <w:noWrap/>
            <w:vAlign w:val="bottom"/>
            <w:hideMark/>
          </w:tcPr>
          <w:p w14:paraId="6EA4714C" w14:textId="77777777" w:rsidR="00056B9F" w:rsidRPr="00E05EC9" w:rsidRDefault="00056B9F" w:rsidP="002740BD">
            <w:pPr>
              <w:rPr>
                <w:lang w:eastAsia="zh-CN"/>
              </w:rPr>
            </w:pPr>
          </w:p>
        </w:tc>
        <w:tc>
          <w:tcPr>
            <w:tcW w:w="1007" w:type="dxa"/>
            <w:noWrap/>
            <w:vAlign w:val="bottom"/>
            <w:hideMark/>
          </w:tcPr>
          <w:p w14:paraId="359B6C8B"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69FD4C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CB1DC2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57E7E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D67C4E1" w14:textId="77777777" w:rsidR="00056B9F" w:rsidRPr="00E05EC9" w:rsidRDefault="00056B9F" w:rsidP="002740BD">
            <w:pPr>
              <w:rPr>
                <w:bCs/>
                <w:lang w:eastAsia="zh-CN"/>
              </w:rPr>
            </w:pPr>
            <w:r w:rsidRPr="00E05EC9">
              <w:rPr>
                <w:lang w:eastAsia="zh-CN"/>
              </w:rPr>
              <w:t>47.7</w:t>
            </w:r>
          </w:p>
        </w:tc>
        <w:tc>
          <w:tcPr>
            <w:tcW w:w="1037" w:type="dxa"/>
            <w:noWrap/>
            <w:vAlign w:val="bottom"/>
            <w:hideMark/>
          </w:tcPr>
          <w:p w14:paraId="10F8EEA4" w14:textId="77777777" w:rsidR="00056B9F" w:rsidRPr="00E05EC9" w:rsidRDefault="00056B9F" w:rsidP="002740BD">
            <w:pPr>
              <w:rPr>
                <w:bCs/>
                <w:lang w:eastAsia="zh-CN"/>
              </w:rPr>
            </w:pPr>
            <w:r w:rsidRPr="00E05EC9">
              <w:rPr>
                <w:lang w:eastAsia="zh-CN"/>
              </w:rPr>
              <w:t>7701.5</w:t>
            </w:r>
          </w:p>
        </w:tc>
        <w:tc>
          <w:tcPr>
            <w:tcW w:w="973" w:type="dxa"/>
            <w:noWrap/>
            <w:vAlign w:val="bottom"/>
            <w:hideMark/>
          </w:tcPr>
          <w:p w14:paraId="38E7C9A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F7E0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02D07F" w14:textId="77777777" w:rsidR="00056B9F" w:rsidRPr="00E05EC9" w:rsidRDefault="00056B9F" w:rsidP="002740BD">
            <w:pPr>
              <w:rPr>
                <w:bCs/>
                <w:lang w:eastAsia="zh-CN"/>
              </w:rPr>
            </w:pPr>
            <w:r w:rsidRPr="00E05EC9">
              <w:rPr>
                <w:lang w:eastAsia="zh-CN"/>
              </w:rPr>
              <w:t>0.07448</w:t>
            </w:r>
          </w:p>
        </w:tc>
      </w:tr>
      <w:tr w:rsidR="00056B9F" w:rsidRPr="00E05EC9" w14:paraId="3D296E5F" w14:textId="77777777" w:rsidTr="00F23E32">
        <w:trPr>
          <w:trHeight w:val="287"/>
        </w:trPr>
        <w:tc>
          <w:tcPr>
            <w:tcW w:w="1337" w:type="dxa"/>
            <w:noWrap/>
            <w:vAlign w:val="bottom"/>
            <w:hideMark/>
          </w:tcPr>
          <w:p w14:paraId="24E39F1F" w14:textId="77777777" w:rsidR="00056B9F" w:rsidRPr="00E05EC9" w:rsidRDefault="00056B9F" w:rsidP="002740BD">
            <w:pPr>
              <w:rPr>
                <w:lang w:eastAsia="zh-CN"/>
              </w:rPr>
            </w:pPr>
          </w:p>
        </w:tc>
        <w:tc>
          <w:tcPr>
            <w:tcW w:w="1007" w:type="dxa"/>
            <w:noWrap/>
            <w:vAlign w:val="bottom"/>
            <w:hideMark/>
          </w:tcPr>
          <w:p w14:paraId="4B5C2B3F"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9F3F89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0F937CA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821484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FDE2462" w14:textId="77777777" w:rsidR="00056B9F" w:rsidRPr="00E05EC9" w:rsidRDefault="00056B9F" w:rsidP="002740BD">
            <w:pPr>
              <w:rPr>
                <w:bCs/>
                <w:lang w:eastAsia="zh-CN"/>
              </w:rPr>
            </w:pPr>
            <w:r w:rsidRPr="00E05EC9">
              <w:rPr>
                <w:lang w:eastAsia="zh-CN"/>
              </w:rPr>
              <w:t>23.4</w:t>
            </w:r>
          </w:p>
        </w:tc>
        <w:tc>
          <w:tcPr>
            <w:tcW w:w="1037" w:type="dxa"/>
            <w:noWrap/>
            <w:vAlign w:val="bottom"/>
            <w:hideMark/>
          </w:tcPr>
          <w:p w14:paraId="2826889D" w14:textId="77777777" w:rsidR="00056B9F" w:rsidRPr="00E05EC9" w:rsidRDefault="00056B9F" w:rsidP="002740BD">
            <w:pPr>
              <w:rPr>
                <w:bCs/>
                <w:lang w:eastAsia="zh-CN"/>
              </w:rPr>
            </w:pPr>
            <w:r w:rsidRPr="00E05EC9">
              <w:rPr>
                <w:lang w:eastAsia="zh-CN"/>
              </w:rPr>
              <w:t>5621</w:t>
            </w:r>
          </w:p>
        </w:tc>
        <w:tc>
          <w:tcPr>
            <w:tcW w:w="973" w:type="dxa"/>
            <w:noWrap/>
            <w:vAlign w:val="bottom"/>
            <w:hideMark/>
          </w:tcPr>
          <w:p w14:paraId="6953ADA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A3A99F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5327E70" w14:textId="77777777" w:rsidR="00056B9F" w:rsidRPr="00E05EC9" w:rsidRDefault="00056B9F" w:rsidP="002740BD">
            <w:pPr>
              <w:rPr>
                <w:bCs/>
                <w:lang w:eastAsia="zh-CN"/>
              </w:rPr>
            </w:pPr>
            <w:r w:rsidRPr="00E05EC9">
              <w:rPr>
                <w:lang w:eastAsia="zh-CN"/>
              </w:rPr>
              <w:t>0.07448</w:t>
            </w:r>
          </w:p>
        </w:tc>
      </w:tr>
      <w:tr w:rsidR="00056B9F" w:rsidRPr="00E05EC9" w14:paraId="0AFA8458" w14:textId="77777777" w:rsidTr="00F23E32">
        <w:trPr>
          <w:trHeight w:val="287"/>
        </w:trPr>
        <w:tc>
          <w:tcPr>
            <w:tcW w:w="1337" w:type="dxa"/>
            <w:noWrap/>
            <w:vAlign w:val="bottom"/>
            <w:hideMark/>
          </w:tcPr>
          <w:p w14:paraId="797C0AA0" w14:textId="77777777" w:rsidR="00056B9F" w:rsidRPr="00E05EC9" w:rsidRDefault="00056B9F" w:rsidP="002740BD">
            <w:pPr>
              <w:rPr>
                <w:lang w:eastAsia="zh-CN"/>
              </w:rPr>
            </w:pPr>
          </w:p>
        </w:tc>
        <w:tc>
          <w:tcPr>
            <w:tcW w:w="1007" w:type="dxa"/>
            <w:noWrap/>
            <w:vAlign w:val="bottom"/>
            <w:hideMark/>
          </w:tcPr>
          <w:p w14:paraId="26B08D58"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5E2B2E2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995749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5A5AA9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8DC9AE" w14:textId="77777777" w:rsidR="00056B9F" w:rsidRPr="00E05EC9" w:rsidRDefault="00056B9F" w:rsidP="002740BD">
            <w:pPr>
              <w:rPr>
                <w:bCs/>
                <w:lang w:eastAsia="zh-CN"/>
              </w:rPr>
            </w:pPr>
            <w:r w:rsidRPr="00E05EC9">
              <w:rPr>
                <w:lang w:eastAsia="zh-CN"/>
              </w:rPr>
              <w:t>10.6</w:t>
            </w:r>
          </w:p>
        </w:tc>
        <w:tc>
          <w:tcPr>
            <w:tcW w:w="1037" w:type="dxa"/>
            <w:noWrap/>
            <w:vAlign w:val="bottom"/>
            <w:hideMark/>
          </w:tcPr>
          <w:p w14:paraId="6D7EF0D9"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39EAB0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B8093F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EB9DA5B" w14:textId="77777777" w:rsidR="00056B9F" w:rsidRPr="00E05EC9" w:rsidRDefault="00056B9F" w:rsidP="002740BD">
            <w:pPr>
              <w:rPr>
                <w:bCs/>
                <w:lang w:eastAsia="zh-CN"/>
              </w:rPr>
            </w:pPr>
            <w:r w:rsidRPr="00E05EC9">
              <w:rPr>
                <w:lang w:eastAsia="zh-CN"/>
              </w:rPr>
              <w:t>0.07448</w:t>
            </w:r>
          </w:p>
        </w:tc>
      </w:tr>
      <w:tr w:rsidR="00056B9F" w:rsidRPr="00E05EC9" w14:paraId="3A1A2020" w14:textId="77777777" w:rsidTr="00F23E32">
        <w:trPr>
          <w:trHeight w:val="287"/>
        </w:trPr>
        <w:tc>
          <w:tcPr>
            <w:tcW w:w="1337" w:type="dxa"/>
            <w:noWrap/>
            <w:vAlign w:val="bottom"/>
            <w:hideMark/>
          </w:tcPr>
          <w:p w14:paraId="47B3C8AF" w14:textId="77777777" w:rsidR="00056B9F" w:rsidRPr="00E05EC9" w:rsidRDefault="00056B9F" w:rsidP="002740BD">
            <w:pPr>
              <w:rPr>
                <w:lang w:eastAsia="zh-CN"/>
              </w:rPr>
            </w:pPr>
          </w:p>
        </w:tc>
        <w:tc>
          <w:tcPr>
            <w:tcW w:w="1007" w:type="dxa"/>
            <w:noWrap/>
            <w:vAlign w:val="bottom"/>
            <w:hideMark/>
          </w:tcPr>
          <w:p w14:paraId="5726BB90"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03F662E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E3DC8E2"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350551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DCA4F9" w14:textId="77777777" w:rsidR="00056B9F" w:rsidRPr="00E05EC9" w:rsidRDefault="00056B9F" w:rsidP="002740BD">
            <w:pPr>
              <w:rPr>
                <w:bCs/>
                <w:lang w:eastAsia="zh-CN"/>
              </w:rPr>
            </w:pPr>
            <w:r w:rsidRPr="00E05EC9">
              <w:rPr>
                <w:lang w:eastAsia="zh-CN"/>
              </w:rPr>
              <w:t>49</w:t>
            </w:r>
          </w:p>
        </w:tc>
        <w:tc>
          <w:tcPr>
            <w:tcW w:w="1037" w:type="dxa"/>
            <w:noWrap/>
            <w:vAlign w:val="bottom"/>
            <w:hideMark/>
          </w:tcPr>
          <w:p w14:paraId="5AB1D3F3" w14:textId="77777777" w:rsidR="00056B9F" w:rsidRPr="00E05EC9" w:rsidRDefault="00056B9F" w:rsidP="002740BD">
            <w:pPr>
              <w:rPr>
                <w:bCs/>
                <w:lang w:eastAsia="zh-CN"/>
              </w:rPr>
            </w:pPr>
            <w:r w:rsidRPr="00E05EC9">
              <w:rPr>
                <w:lang w:eastAsia="zh-CN"/>
              </w:rPr>
              <w:t>8285.5</w:t>
            </w:r>
          </w:p>
        </w:tc>
        <w:tc>
          <w:tcPr>
            <w:tcW w:w="973" w:type="dxa"/>
            <w:noWrap/>
            <w:vAlign w:val="bottom"/>
            <w:hideMark/>
          </w:tcPr>
          <w:p w14:paraId="731CF5E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9129CF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A1BDDD6" w14:textId="77777777" w:rsidR="00056B9F" w:rsidRPr="00E05EC9" w:rsidRDefault="00056B9F" w:rsidP="002740BD">
            <w:pPr>
              <w:rPr>
                <w:bCs/>
                <w:lang w:eastAsia="zh-CN"/>
              </w:rPr>
            </w:pPr>
            <w:r w:rsidRPr="00E05EC9">
              <w:rPr>
                <w:lang w:eastAsia="zh-CN"/>
              </w:rPr>
              <w:t>0.07448</w:t>
            </w:r>
          </w:p>
        </w:tc>
      </w:tr>
      <w:tr w:rsidR="00056B9F" w:rsidRPr="00E05EC9" w14:paraId="1C864438" w14:textId="77777777" w:rsidTr="00F23E32">
        <w:trPr>
          <w:trHeight w:val="287"/>
        </w:trPr>
        <w:tc>
          <w:tcPr>
            <w:tcW w:w="1337" w:type="dxa"/>
            <w:noWrap/>
            <w:vAlign w:val="bottom"/>
            <w:hideMark/>
          </w:tcPr>
          <w:p w14:paraId="174F4D1C" w14:textId="77777777" w:rsidR="00056B9F" w:rsidRPr="00E05EC9" w:rsidRDefault="00056B9F" w:rsidP="002740BD">
            <w:pPr>
              <w:rPr>
                <w:lang w:eastAsia="zh-CN"/>
              </w:rPr>
            </w:pPr>
          </w:p>
        </w:tc>
        <w:tc>
          <w:tcPr>
            <w:tcW w:w="1007" w:type="dxa"/>
            <w:noWrap/>
            <w:vAlign w:val="bottom"/>
            <w:hideMark/>
          </w:tcPr>
          <w:p w14:paraId="584DEAB6"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032232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E7B839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374B57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F6350A1" w14:textId="77777777" w:rsidR="00056B9F" w:rsidRPr="00E05EC9" w:rsidRDefault="00056B9F" w:rsidP="002740BD">
            <w:pPr>
              <w:rPr>
                <w:bCs/>
                <w:lang w:eastAsia="zh-CN"/>
              </w:rPr>
            </w:pPr>
            <w:r w:rsidRPr="00E05EC9">
              <w:rPr>
                <w:lang w:eastAsia="zh-CN"/>
              </w:rPr>
              <w:t>36.1</w:t>
            </w:r>
          </w:p>
        </w:tc>
        <w:tc>
          <w:tcPr>
            <w:tcW w:w="1037" w:type="dxa"/>
            <w:noWrap/>
            <w:vAlign w:val="bottom"/>
            <w:hideMark/>
          </w:tcPr>
          <w:p w14:paraId="5019109F" w14:textId="77777777" w:rsidR="00056B9F" w:rsidRPr="00E05EC9" w:rsidRDefault="00056B9F" w:rsidP="002740BD">
            <w:pPr>
              <w:rPr>
                <w:bCs/>
                <w:lang w:eastAsia="zh-CN"/>
              </w:rPr>
            </w:pPr>
            <w:r w:rsidRPr="00E05EC9">
              <w:rPr>
                <w:lang w:eastAsia="zh-CN"/>
              </w:rPr>
              <w:t>6862</w:t>
            </w:r>
          </w:p>
        </w:tc>
        <w:tc>
          <w:tcPr>
            <w:tcW w:w="973" w:type="dxa"/>
            <w:noWrap/>
            <w:vAlign w:val="bottom"/>
            <w:hideMark/>
          </w:tcPr>
          <w:p w14:paraId="6C9F7F6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DE74B8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D48CA50" w14:textId="77777777" w:rsidR="00056B9F" w:rsidRPr="00E05EC9" w:rsidRDefault="00056B9F" w:rsidP="002740BD">
            <w:pPr>
              <w:rPr>
                <w:bCs/>
                <w:lang w:eastAsia="zh-CN"/>
              </w:rPr>
            </w:pPr>
            <w:r w:rsidRPr="00E05EC9">
              <w:rPr>
                <w:lang w:eastAsia="zh-CN"/>
              </w:rPr>
              <w:t>0.07448</w:t>
            </w:r>
          </w:p>
        </w:tc>
      </w:tr>
      <w:tr w:rsidR="00056B9F" w:rsidRPr="00E05EC9" w14:paraId="6E82D965" w14:textId="77777777" w:rsidTr="00F23E32">
        <w:trPr>
          <w:trHeight w:val="287"/>
        </w:trPr>
        <w:tc>
          <w:tcPr>
            <w:tcW w:w="1337" w:type="dxa"/>
            <w:noWrap/>
            <w:vAlign w:val="bottom"/>
            <w:hideMark/>
          </w:tcPr>
          <w:p w14:paraId="65F3D436" w14:textId="77777777" w:rsidR="00056B9F" w:rsidRPr="00E05EC9" w:rsidRDefault="00056B9F" w:rsidP="002740BD">
            <w:pPr>
              <w:rPr>
                <w:lang w:eastAsia="zh-CN"/>
              </w:rPr>
            </w:pPr>
          </w:p>
        </w:tc>
        <w:tc>
          <w:tcPr>
            <w:tcW w:w="1007" w:type="dxa"/>
            <w:noWrap/>
            <w:vAlign w:val="bottom"/>
            <w:hideMark/>
          </w:tcPr>
          <w:p w14:paraId="5620FA7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A35F28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2A55D6A"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CFD6C7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13723F0" w14:textId="77777777" w:rsidR="00056B9F" w:rsidRPr="00E05EC9" w:rsidRDefault="00056B9F" w:rsidP="002740BD">
            <w:pPr>
              <w:rPr>
                <w:bCs/>
                <w:lang w:eastAsia="zh-CN"/>
              </w:rPr>
            </w:pPr>
            <w:r w:rsidRPr="00E05EC9">
              <w:rPr>
                <w:lang w:eastAsia="zh-CN"/>
              </w:rPr>
              <w:t>16.9</w:t>
            </w:r>
          </w:p>
        </w:tc>
        <w:tc>
          <w:tcPr>
            <w:tcW w:w="1037" w:type="dxa"/>
            <w:noWrap/>
            <w:vAlign w:val="bottom"/>
            <w:hideMark/>
          </w:tcPr>
          <w:p w14:paraId="4B6AA134" w14:textId="77777777" w:rsidR="00056B9F" w:rsidRPr="00E05EC9" w:rsidRDefault="00056B9F" w:rsidP="002740BD">
            <w:pPr>
              <w:rPr>
                <w:bCs/>
                <w:lang w:eastAsia="zh-CN"/>
              </w:rPr>
            </w:pPr>
            <w:r w:rsidRPr="00E05EC9">
              <w:rPr>
                <w:lang w:eastAsia="zh-CN"/>
              </w:rPr>
              <w:t>3285</w:t>
            </w:r>
          </w:p>
        </w:tc>
        <w:tc>
          <w:tcPr>
            <w:tcW w:w="973" w:type="dxa"/>
            <w:noWrap/>
            <w:vAlign w:val="bottom"/>
            <w:hideMark/>
          </w:tcPr>
          <w:p w14:paraId="54B71AC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F8A80A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F759FDE" w14:textId="77777777" w:rsidR="00056B9F" w:rsidRPr="00E05EC9" w:rsidRDefault="00056B9F" w:rsidP="002740BD">
            <w:pPr>
              <w:rPr>
                <w:bCs/>
                <w:lang w:eastAsia="zh-CN"/>
              </w:rPr>
            </w:pPr>
            <w:r w:rsidRPr="00E05EC9">
              <w:rPr>
                <w:lang w:eastAsia="zh-CN"/>
              </w:rPr>
              <w:t>0.07448</w:t>
            </w:r>
          </w:p>
        </w:tc>
      </w:tr>
      <w:tr w:rsidR="00056B9F" w:rsidRPr="00E05EC9" w14:paraId="207895FF" w14:textId="77777777" w:rsidTr="00F23E32">
        <w:trPr>
          <w:trHeight w:val="287"/>
        </w:trPr>
        <w:tc>
          <w:tcPr>
            <w:tcW w:w="1337" w:type="dxa"/>
            <w:noWrap/>
            <w:vAlign w:val="bottom"/>
            <w:hideMark/>
          </w:tcPr>
          <w:p w14:paraId="2CDAD80D" w14:textId="77777777" w:rsidR="00056B9F" w:rsidRPr="00E05EC9" w:rsidRDefault="00056B9F" w:rsidP="002740BD">
            <w:pPr>
              <w:rPr>
                <w:lang w:eastAsia="zh-CN"/>
              </w:rPr>
            </w:pPr>
          </w:p>
        </w:tc>
        <w:tc>
          <w:tcPr>
            <w:tcW w:w="1007" w:type="dxa"/>
            <w:noWrap/>
            <w:vAlign w:val="bottom"/>
            <w:hideMark/>
          </w:tcPr>
          <w:p w14:paraId="629F34F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10C034E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8B9A8A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88E83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0423B83" w14:textId="77777777" w:rsidR="00056B9F" w:rsidRPr="00E05EC9" w:rsidRDefault="00056B9F" w:rsidP="002740BD">
            <w:pPr>
              <w:rPr>
                <w:bCs/>
                <w:lang w:eastAsia="zh-CN"/>
              </w:rPr>
            </w:pPr>
            <w:r w:rsidRPr="00E05EC9">
              <w:rPr>
                <w:lang w:eastAsia="zh-CN"/>
              </w:rPr>
              <w:t>5.1</w:t>
            </w:r>
          </w:p>
        </w:tc>
        <w:tc>
          <w:tcPr>
            <w:tcW w:w="1037" w:type="dxa"/>
            <w:noWrap/>
            <w:vAlign w:val="bottom"/>
            <w:hideMark/>
          </w:tcPr>
          <w:p w14:paraId="77F1D1C6" w14:textId="77777777" w:rsidR="00056B9F" w:rsidRPr="00E05EC9" w:rsidRDefault="00056B9F" w:rsidP="002740BD">
            <w:pPr>
              <w:rPr>
                <w:bCs/>
                <w:lang w:eastAsia="zh-CN"/>
              </w:rPr>
            </w:pPr>
            <w:r w:rsidRPr="00E05EC9">
              <w:rPr>
                <w:lang w:eastAsia="zh-CN"/>
              </w:rPr>
              <w:t>2993</w:t>
            </w:r>
          </w:p>
        </w:tc>
        <w:tc>
          <w:tcPr>
            <w:tcW w:w="973" w:type="dxa"/>
            <w:noWrap/>
            <w:vAlign w:val="bottom"/>
            <w:hideMark/>
          </w:tcPr>
          <w:p w14:paraId="13099A2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26CBD4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0A68CE9" w14:textId="77777777" w:rsidR="00056B9F" w:rsidRPr="00E05EC9" w:rsidRDefault="00056B9F" w:rsidP="002740BD">
            <w:pPr>
              <w:rPr>
                <w:bCs/>
                <w:lang w:eastAsia="zh-CN"/>
              </w:rPr>
            </w:pPr>
            <w:r w:rsidRPr="00E05EC9">
              <w:rPr>
                <w:lang w:eastAsia="zh-CN"/>
              </w:rPr>
              <w:t>0.07448</w:t>
            </w:r>
          </w:p>
        </w:tc>
      </w:tr>
      <w:tr w:rsidR="00056B9F" w:rsidRPr="00E05EC9" w14:paraId="19F3DB4A" w14:textId="77777777" w:rsidTr="00F23E32">
        <w:trPr>
          <w:trHeight w:val="287"/>
        </w:trPr>
        <w:tc>
          <w:tcPr>
            <w:tcW w:w="1337" w:type="dxa"/>
            <w:noWrap/>
            <w:vAlign w:val="bottom"/>
            <w:hideMark/>
          </w:tcPr>
          <w:p w14:paraId="4D1F18D3" w14:textId="77777777" w:rsidR="00056B9F" w:rsidRPr="00E05EC9" w:rsidRDefault="00056B9F" w:rsidP="002740BD">
            <w:pPr>
              <w:rPr>
                <w:lang w:eastAsia="zh-CN"/>
              </w:rPr>
            </w:pPr>
          </w:p>
        </w:tc>
        <w:tc>
          <w:tcPr>
            <w:tcW w:w="1007" w:type="dxa"/>
            <w:noWrap/>
            <w:vAlign w:val="bottom"/>
            <w:hideMark/>
          </w:tcPr>
          <w:p w14:paraId="3D08318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E6161A2"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8EB7045"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B3F00F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153EAD" w14:textId="77777777" w:rsidR="00056B9F" w:rsidRPr="00E05EC9" w:rsidRDefault="00056B9F" w:rsidP="002740BD">
            <w:pPr>
              <w:rPr>
                <w:bCs/>
                <w:lang w:eastAsia="zh-CN"/>
              </w:rPr>
            </w:pPr>
            <w:r w:rsidRPr="00E05EC9">
              <w:rPr>
                <w:lang w:eastAsia="zh-CN"/>
              </w:rPr>
              <w:t>42.5</w:t>
            </w:r>
          </w:p>
        </w:tc>
        <w:tc>
          <w:tcPr>
            <w:tcW w:w="1037" w:type="dxa"/>
            <w:noWrap/>
            <w:vAlign w:val="bottom"/>
            <w:hideMark/>
          </w:tcPr>
          <w:p w14:paraId="3912542E"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0F3440A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2A2102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E518F50" w14:textId="77777777" w:rsidR="00056B9F" w:rsidRPr="00E05EC9" w:rsidRDefault="00056B9F" w:rsidP="002740BD">
            <w:pPr>
              <w:rPr>
                <w:bCs/>
                <w:lang w:eastAsia="zh-CN"/>
              </w:rPr>
            </w:pPr>
            <w:r w:rsidRPr="00E05EC9">
              <w:rPr>
                <w:lang w:eastAsia="zh-CN"/>
              </w:rPr>
              <w:t>0.07448</w:t>
            </w:r>
          </w:p>
        </w:tc>
      </w:tr>
      <w:tr w:rsidR="00056B9F" w:rsidRPr="00E05EC9" w14:paraId="64F64FF5" w14:textId="77777777" w:rsidTr="00F23E32">
        <w:trPr>
          <w:trHeight w:val="287"/>
        </w:trPr>
        <w:tc>
          <w:tcPr>
            <w:tcW w:w="1337" w:type="dxa"/>
            <w:noWrap/>
            <w:vAlign w:val="bottom"/>
            <w:hideMark/>
          </w:tcPr>
          <w:p w14:paraId="3B3056A9" w14:textId="77777777" w:rsidR="00056B9F" w:rsidRPr="00E05EC9" w:rsidRDefault="00056B9F" w:rsidP="002740BD">
            <w:pPr>
              <w:rPr>
                <w:lang w:eastAsia="zh-CN"/>
              </w:rPr>
            </w:pPr>
          </w:p>
        </w:tc>
        <w:tc>
          <w:tcPr>
            <w:tcW w:w="1007" w:type="dxa"/>
            <w:noWrap/>
            <w:vAlign w:val="bottom"/>
            <w:hideMark/>
          </w:tcPr>
          <w:p w14:paraId="487974C0"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680BE0B"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407931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1A2FD8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4E4D68C" w14:textId="77777777" w:rsidR="00056B9F" w:rsidRPr="00E05EC9" w:rsidRDefault="00056B9F" w:rsidP="002740BD">
            <w:pPr>
              <w:rPr>
                <w:bCs/>
                <w:lang w:eastAsia="zh-CN"/>
              </w:rPr>
            </w:pPr>
            <w:r w:rsidRPr="00E05EC9">
              <w:rPr>
                <w:lang w:eastAsia="zh-CN"/>
              </w:rPr>
              <w:t>30.6</w:t>
            </w:r>
          </w:p>
        </w:tc>
        <w:tc>
          <w:tcPr>
            <w:tcW w:w="1037" w:type="dxa"/>
            <w:noWrap/>
            <w:vAlign w:val="bottom"/>
            <w:hideMark/>
          </w:tcPr>
          <w:p w14:paraId="2A077CD2"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7C4C547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7511A5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D6C75F7" w14:textId="77777777" w:rsidR="00056B9F" w:rsidRPr="00E05EC9" w:rsidRDefault="00056B9F" w:rsidP="002740BD">
            <w:pPr>
              <w:rPr>
                <w:bCs/>
                <w:lang w:eastAsia="zh-CN"/>
              </w:rPr>
            </w:pPr>
            <w:r w:rsidRPr="00E05EC9">
              <w:rPr>
                <w:lang w:eastAsia="zh-CN"/>
              </w:rPr>
              <w:t>0.07448</w:t>
            </w:r>
          </w:p>
        </w:tc>
      </w:tr>
      <w:tr w:rsidR="00056B9F" w:rsidRPr="00E05EC9" w14:paraId="7D43EE0F" w14:textId="77777777" w:rsidTr="00F23E32">
        <w:trPr>
          <w:trHeight w:val="287"/>
        </w:trPr>
        <w:tc>
          <w:tcPr>
            <w:tcW w:w="1337" w:type="dxa"/>
            <w:noWrap/>
            <w:vAlign w:val="bottom"/>
            <w:hideMark/>
          </w:tcPr>
          <w:p w14:paraId="586651EE" w14:textId="77777777" w:rsidR="00056B9F" w:rsidRPr="00E05EC9" w:rsidRDefault="00056B9F" w:rsidP="002740BD">
            <w:pPr>
              <w:rPr>
                <w:bCs/>
                <w:lang w:eastAsia="zh-CN"/>
              </w:rPr>
            </w:pPr>
            <w:r w:rsidRPr="00E05EC9">
              <w:rPr>
                <w:lang w:eastAsia="zh-CN"/>
              </w:rPr>
              <w:t>Sydney</w:t>
            </w:r>
          </w:p>
        </w:tc>
        <w:tc>
          <w:tcPr>
            <w:tcW w:w="1007" w:type="dxa"/>
            <w:noWrap/>
            <w:vAlign w:val="bottom"/>
            <w:hideMark/>
          </w:tcPr>
          <w:p w14:paraId="6861EED3"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0140CEA"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C4034F0"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63BC36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DC48675" w14:textId="77777777" w:rsidR="00056B9F" w:rsidRPr="00E05EC9" w:rsidRDefault="00056B9F" w:rsidP="002740BD">
            <w:pPr>
              <w:rPr>
                <w:bCs/>
                <w:lang w:eastAsia="zh-CN"/>
              </w:rPr>
            </w:pPr>
            <w:r w:rsidRPr="00E05EC9">
              <w:rPr>
                <w:lang w:eastAsia="zh-CN"/>
              </w:rPr>
              <w:t>20.1</w:t>
            </w:r>
          </w:p>
        </w:tc>
        <w:tc>
          <w:tcPr>
            <w:tcW w:w="1037" w:type="dxa"/>
            <w:noWrap/>
            <w:vAlign w:val="bottom"/>
            <w:hideMark/>
          </w:tcPr>
          <w:p w14:paraId="27672553" w14:textId="77777777" w:rsidR="00056B9F" w:rsidRPr="00E05EC9" w:rsidRDefault="00056B9F" w:rsidP="002740BD">
            <w:pPr>
              <w:rPr>
                <w:bCs/>
                <w:lang w:eastAsia="zh-CN"/>
              </w:rPr>
            </w:pPr>
            <w:r w:rsidRPr="00E05EC9">
              <w:rPr>
                <w:lang w:eastAsia="zh-CN"/>
              </w:rPr>
              <w:t>7336.5</w:t>
            </w:r>
          </w:p>
        </w:tc>
        <w:tc>
          <w:tcPr>
            <w:tcW w:w="973" w:type="dxa"/>
            <w:noWrap/>
            <w:vAlign w:val="bottom"/>
            <w:hideMark/>
          </w:tcPr>
          <w:p w14:paraId="3B0FAD8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3800B3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23B6FFC" w14:textId="77777777" w:rsidR="00056B9F" w:rsidRPr="00E05EC9" w:rsidRDefault="00056B9F" w:rsidP="002740BD">
            <w:pPr>
              <w:rPr>
                <w:bCs/>
                <w:lang w:eastAsia="zh-CN"/>
              </w:rPr>
            </w:pPr>
            <w:r w:rsidRPr="00E05EC9">
              <w:rPr>
                <w:lang w:eastAsia="zh-CN"/>
              </w:rPr>
              <w:t>0.07448</w:t>
            </w:r>
          </w:p>
        </w:tc>
      </w:tr>
      <w:tr w:rsidR="00056B9F" w:rsidRPr="00E05EC9" w14:paraId="50B10EF0" w14:textId="77777777" w:rsidTr="00F23E32">
        <w:trPr>
          <w:trHeight w:val="287"/>
        </w:trPr>
        <w:tc>
          <w:tcPr>
            <w:tcW w:w="1337" w:type="dxa"/>
            <w:noWrap/>
            <w:vAlign w:val="bottom"/>
            <w:hideMark/>
          </w:tcPr>
          <w:p w14:paraId="3210BBA6" w14:textId="77777777" w:rsidR="00056B9F" w:rsidRPr="00E05EC9" w:rsidRDefault="00056B9F" w:rsidP="002740BD">
            <w:pPr>
              <w:rPr>
                <w:lang w:eastAsia="zh-CN"/>
              </w:rPr>
            </w:pPr>
          </w:p>
        </w:tc>
        <w:tc>
          <w:tcPr>
            <w:tcW w:w="1007" w:type="dxa"/>
            <w:noWrap/>
            <w:vAlign w:val="bottom"/>
            <w:hideMark/>
          </w:tcPr>
          <w:p w14:paraId="46FB8F12"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BAC6F1F"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12FB9F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EFE6AC2"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1528480"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55B1C4E4"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1FDB46F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A3EDC8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8A01778" w14:textId="77777777" w:rsidR="00056B9F" w:rsidRPr="00E05EC9" w:rsidRDefault="00056B9F" w:rsidP="002740BD">
            <w:pPr>
              <w:rPr>
                <w:bCs/>
                <w:lang w:eastAsia="zh-CN"/>
              </w:rPr>
            </w:pPr>
            <w:r w:rsidRPr="00E05EC9">
              <w:rPr>
                <w:lang w:eastAsia="zh-CN"/>
              </w:rPr>
              <w:t>0.07448</w:t>
            </w:r>
          </w:p>
        </w:tc>
      </w:tr>
      <w:tr w:rsidR="00056B9F" w:rsidRPr="00E05EC9" w14:paraId="7CF84371" w14:textId="77777777" w:rsidTr="00F23E32">
        <w:trPr>
          <w:trHeight w:val="287"/>
        </w:trPr>
        <w:tc>
          <w:tcPr>
            <w:tcW w:w="1337" w:type="dxa"/>
            <w:noWrap/>
            <w:vAlign w:val="bottom"/>
            <w:hideMark/>
          </w:tcPr>
          <w:p w14:paraId="3396FDCE" w14:textId="77777777" w:rsidR="00056B9F" w:rsidRPr="00E05EC9" w:rsidRDefault="00056B9F" w:rsidP="002740BD">
            <w:pPr>
              <w:rPr>
                <w:lang w:eastAsia="zh-CN"/>
              </w:rPr>
            </w:pPr>
          </w:p>
        </w:tc>
        <w:tc>
          <w:tcPr>
            <w:tcW w:w="1007" w:type="dxa"/>
            <w:noWrap/>
            <w:vAlign w:val="bottom"/>
            <w:hideMark/>
          </w:tcPr>
          <w:p w14:paraId="4293A1E6"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4B6DB22"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601746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0DA7C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8EA6E0B" w14:textId="77777777" w:rsidR="00056B9F" w:rsidRPr="00E05EC9" w:rsidRDefault="00056B9F" w:rsidP="002740BD">
            <w:pPr>
              <w:rPr>
                <w:bCs/>
                <w:lang w:eastAsia="zh-CN"/>
              </w:rPr>
            </w:pPr>
            <w:r w:rsidRPr="00E05EC9">
              <w:rPr>
                <w:lang w:eastAsia="zh-CN"/>
              </w:rPr>
              <w:t>27.4</w:t>
            </w:r>
          </w:p>
        </w:tc>
        <w:tc>
          <w:tcPr>
            <w:tcW w:w="1037" w:type="dxa"/>
            <w:noWrap/>
            <w:vAlign w:val="bottom"/>
            <w:hideMark/>
          </w:tcPr>
          <w:p w14:paraId="148C76E3" w14:textId="77777777" w:rsidR="00056B9F" w:rsidRPr="00E05EC9" w:rsidRDefault="00056B9F" w:rsidP="002740BD">
            <w:pPr>
              <w:rPr>
                <w:bCs/>
                <w:lang w:eastAsia="zh-CN"/>
              </w:rPr>
            </w:pPr>
            <w:r w:rsidRPr="00E05EC9">
              <w:rPr>
                <w:lang w:eastAsia="zh-CN"/>
              </w:rPr>
              <w:t>10001</w:t>
            </w:r>
          </w:p>
        </w:tc>
        <w:tc>
          <w:tcPr>
            <w:tcW w:w="973" w:type="dxa"/>
            <w:noWrap/>
            <w:vAlign w:val="bottom"/>
            <w:hideMark/>
          </w:tcPr>
          <w:p w14:paraId="6BB9A29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B9FDA5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E891BB1" w14:textId="77777777" w:rsidR="00056B9F" w:rsidRPr="00E05EC9" w:rsidRDefault="00056B9F" w:rsidP="002740BD">
            <w:pPr>
              <w:rPr>
                <w:bCs/>
                <w:lang w:eastAsia="zh-CN"/>
              </w:rPr>
            </w:pPr>
            <w:r w:rsidRPr="00E05EC9">
              <w:rPr>
                <w:lang w:eastAsia="zh-CN"/>
              </w:rPr>
              <w:t>0.07448</w:t>
            </w:r>
          </w:p>
        </w:tc>
      </w:tr>
      <w:tr w:rsidR="00056B9F" w:rsidRPr="00E05EC9" w14:paraId="095D70C1" w14:textId="77777777" w:rsidTr="00F23E32">
        <w:trPr>
          <w:trHeight w:val="287"/>
        </w:trPr>
        <w:tc>
          <w:tcPr>
            <w:tcW w:w="1337" w:type="dxa"/>
            <w:noWrap/>
            <w:vAlign w:val="bottom"/>
            <w:hideMark/>
          </w:tcPr>
          <w:p w14:paraId="5B4046B4" w14:textId="77777777" w:rsidR="00056B9F" w:rsidRPr="00E05EC9" w:rsidRDefault="00056B9F" w:rsidP="002740BD">
            <w:pPr>
              <w:rPr>
                <w:lang w:eastAsia="zh-CN"/>
              </w:rPr>
            </w:pPr>
          </w:p>
        </w:tc>
        <w:tc>
          <w:tcPr>
            <w:tcW w:w="1007" w:type="dxa"/>
            <w:noWrap/>
            <w:vAlign w:val="bottom"/>
            <w:hideMark/>
          </w:tcPr>
          <w:p w14:paraId="4BE53C9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4520E2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AF4ADF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7C32D2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5A923FE" w14:textId="77777777" w:rsidR="00056B9F" w:rsidRPr="00E05EC9" w:rsidRDefault="00056B9F" w:rsidP="002740BD">
            <w:pPr>
              <w:rPr>
                <w:bCs/>
                <w:lang w:eastAsia="zh-CN"/>
              </w:rPr>
            </w:pPr>
            <w:r w:rsidRPr="00E05EC9">
              <w:rPr>
                <w:lang w:eastAsia="zh-CN"/>
              </w:rPr>
              <w:t>21.9</w:t>
            </w:r>
          </w:p>
        </w:tc>
        <w:tc>
          <w:tcPr>
            <w:tcW w:w="1037" w:type="dxa"/>
            <w:noWrap/>
            <w:vAlign w:val="bottom"/>
            <w:hideMark/>
          </w:tcPr>
          <w:p w14:paraId="44D6786D" w14:textId="77777777" w:rsidR="00056B9F" w:rsidRPr="00E05EC9" w:rsidRDefault="00056B9F" w:rsidP="002740BD">
            <w:pPr>
              <w:rPr>
                <w:bCs/>
                <w:lang w:eastAsia="zh-CN"/>
              </w:rPr>
            </w:pPr>
            <w:r w:rsidRPr="00E05EC9">
              <w:rPr>
                <w:lang w:eastAsia="zh-CN"/>
              </w:rPr>
              <w:t>7993.5</w:t>
            </w:r>
          </w:p>
        </w:tc>
        <w:tc>
          <w:tcPr>
            <w:tcW w:w="973" w:type="dxa"/>
            <w:noWrap/>
            <w:vAlign w:val="bottom"/>
            <w:hideMark/>
          </w:tcPr>
          <w:p w14:paraId="72D6CD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593DB0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445EB38" w14:textId="77777777" w:rsidR="00056B9F" w:rsidRPr="00E05EC9" w:rsidRDefault="00056B9F" w:rsidP="002740BD">
            <w:pPr>
              <w:rPr>
                <w:bCs/>
                <w:lang w:eastAsia="zh-CN"/>
              </w:rPr>
            </w:pPr>
            <w:r w:rsidRPr="00E05EC9">
              <w:rPr>
                <w:lang w:eastAsia="zh-CN"/>
              </w:rPr>
              <w:t>0.07448</w:t>
            </w:r>
          </w:p>
        </w:tc>
      </w:tr>
      <w:tr w:rsidR="00056B9F" w:rsidRPr="00E05EC9" w14:paraId="5A4A7B01" w14:textId="77777777" w:rsidTr="00F23E32">
        <w:trPr>
          <w:trHeight w:val="287"/>
        </w:trPr>
        <w:tc>
          <w:tcPr>
            <w:tcW w:w="1337" w:type="dxa"/>
            <w:noWrap/>
            <w:vAlign w:val="bottom"/>
            <w:hideMark/>
          </w:tcPr>
          <w:p w14:paraId="60BB526F" w14:textId="77777777" w:rsidR="00056B9F" w:rsidRPr="00E05EC9" w:rsidRDefault="00056B9F" w:rsidP="002740BD">
            <w:pPr>
              <w:rPr>
                <w:lang w:eastAsia="zh-CN"/>
              </w:rPr>
            </w:pPr>
          </w:p>
        </w:tc>
        <w:tc>
          <w:tcPr>
            <w:tcW w:w="1007" w:type="dxa"/>
            <w:noWrap/>
            <w:vAlign w:val="bottom"/>
            <w:hideMark/>
          </w:tcPr>
          <w:p w14:paraId="0D56609E"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45C53D4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ACCA94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88601F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807763E" w14:textId="77777777" w:rsidR="00056B9F" w:rsidRPr="00E05EC9" w:rsidRDefault="00056B9F" w:rsidP="002740BD">
            <w:pPr>
              <w:rPr>
                <w:bCs/>
                <w:lang w:eastAsia="zh-CN"/>
              </w:rPr>
            </w:pPr>
            <w:r w:rsidRPr="00E05EC9">
              <w:rPr>
                <w:lang w:eastAsia="zh-CN"/>
              </w:rPr>
              <w:t>19</w:t>
            </w:r>
          </w:p>
        </w:tc>
        <w:tc>
          <w:tcPr>
            <w:tcW w:w="1037" w:type="dxa"/>
            <w:noWrap/>
            <w:vAlign w:val="bottom"/>
            <w:hideMark/>
          </w:tcPr>
          <w:p w14:paraId="415003DC" w14:textId="77777777" w:rsidR="00056B9F" w:rsidRPr="00E05EC9" w:rsidRDefault="00056B9F" w:rsidP="002740BD">
            <w:pPr>
              <w:rPr>
                <w:bCs/>
                <w:lang w:eastAsia="zh-CN"/>
              </w:rPr>
            </w:pPr>
            <w:r w:rsidRPr="00E05EC9">
              <w:rPr>
                <w:lang w:eastAsia="zh-CN"/>
              </w:rPr>
              <w:t>6935</w:t>
            </w:r>
          </w:p>
        </w:tc>
        <w:tc>
          <w:tcPr>
            <w:tcW w:w="973" w:type="dxa"/>
            <w:noWrap/>
            <w:vAlign w:val="bottom"/>
            <w:hideMark/>
          </w:tcPr>
          <w:p w14:paraId="35B0F8D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14856B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F333379" w14:textId="77777777" w:rsidR="00056B9F" w:rsidRPr="00E05EC9" w:rsidRDefault="00056B9F" w:rsidP="002740BD">
            <w:pPr>
              <w:rPr>
                <w:bCs/>
                <w:lang w:eastAsia="zh-CN"/>
              </w:rPr>
            </w:pPr>
            <w:r w:rsidRPr="00E05EC9">
              <w:rPr>
                <w:lang w:eastAsia="zh-CN"/>
              </w:rPr>
              <w:t>0.07448</w:t>
            </w:r>
          </w:p>
        </w:tc>
      </w:tr>
      <w:tr w:rsidR="00056B9F" w:rsidRPr="00E05EC9" w14:paraId="2EA8F0DF" w14:textId="77777777" w:rsidTr="00F23E32">
        <w:trPr>
          <w:trHeight w:val="287"/>
        </w:trPr>
        <w:tc>
          <w:tcPr>
            <w:tcW w:w="1337" w:type="dxa"/>
            <w:noWrap/>
            <w:vAlign w:val="bottom"/>
            <w:hideMark/>
          </w:tcPr>
          <w:p w14:paraId="765DAB3A" w14:textId="77777777" w:rsidR="00056B9F" w:rsidRPr="00E05EC9" w:rsidRDefault="00056B9F" w:rsidP="002740BD">
            <w:pPr>
              <w:rPr>
                <w:lang w:eastAsia="zh-CN"/>
              </w:rPr>
            </w:pPr>
          </w:p>
        </w:tc>
        <w:tc>
          <w:tcPr>
            <w:tcW w:w="1007" w:type="dxa"/>
            <w:noWrap/>
            <w:vAlign w:val="bottom"/>
            <w:hideMark/>
          </w:tcPr>
          <w:p w14:paraId="027ED66C"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56F4949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FF48CBD"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3C82E7C"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1AC46C2" w14:textId="77777777" w:rsidR="00056B9F" w:rsidRPr="00E05EC9" w:rsidRDefault="00056B9F" w:rsidP="002740BD">
            <w:pPr>
              <w:rPr>
                <w:bCs/>
                <w:lang w:eastAsia="zh-CN"/>
              </w:rPr>
            </w:pPr>
            <w:r w:rsidRPr="00E05EC9">
              <w:rPr>
                <w:lang w:eastAsia="zh-CN"/>
              </w:rPr>
              <w:t>13.8</w:t>
            </w:r>
          </w:p>
        </w:tc>
        <w:tc>
          <w:tcPr>
            <w:tcW w:w="1037" w:type="dxa"/>
            <w:noWrap/>
            <w:vAlign w:val="bottom"/>
            <w:hideMark/>
          </w:tcPr>
          <w:p w14:paraId="19232FAF" w14:textId="77777777" w:rsidR="00056B9F" w:rsidRPr="00E05EC9" w:rsidRDefault="00056B9F" w:rsidP="002740BD">
            <w:pPr>
              <w:rPr>
                <w:bCs/>
                <w:lang w:eastAsia="zh-CN"/>
              </w:rPr>
            </w:pPr>
            <w:r w:rsidRPr="00E05EC9">
              <w:rPr>
                <w:lang w:eastAsia="zh-CN"/>
              </w:rPr>
              <w:t>5037</w:t>
            </w:r>
          </w:p>
        </w:tc>
        <w:tc>
          <w:tcPr>
            <w:tcW w:w="973" w:type="dxa"/>
            <w:noWrap/>
            <w:vAlign w:val="bottom"/>
            <w:hideMark/>
          </w:tcPr>
          <w:p w14:paraId="75E910A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931E7B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A9203CF" w14:textId="77777777" w:rsidR="00056B9F" w:rsidRPr="00E05EC9" w:rsidRDefault="00056B9F" w:rsidP="002740BD">
            <w:pPr>
              <w:rPr>
                <w:bCs/>
                <w:lang w:eastAsia="zh-CN"/>
              </w:rPr>
            </w:pPr>
            <w:r w:rsidRPr="00E05EC9">
              <w:rPr>
                <w:lang w:eastAsia="zh-CN"/>
              </w:rPr>
              <w:t>0.07448</w:t>
            </w:r>
          </w:p>
        </w:tc>
      </w:tr>
      <w:tr w:rsidR="00056B9F" w:rsidRPr="00E05EC9" w14:paraId="400455E8" w14:textId="77777777" w:rsidTr="00F23E32">
        <w:trPr>
          <w:trHeight w:val="287"/>
        </w:trPr>
        <w:tc>
          <w:tcPr>
            <w:tcW w:w="1337" w:type="dxa"/>
            <w:noWrap/>
            <w:vAlign w:val="bottom"/>
            <w:hideMark/>
          </w:tcPr>
          <w:p w14:paraId="222D583B" w14:textId="77777777" w:rsidR="00056B9F" w:rsidRPr="00E05EC9" w:rsidRDefault="00056B9F" w:rsidP="002740BD">
            <w:pPr>
              <w:rPr>
                <w:lang w:eastAsia="zh-CN"/>
              </w:rPr>
            </w:pPr>
          </w:p>
        </w:tc>
        <w:tc>
          <w:tcPr>
            <w:tcW w:w="1007" w:type="dxa"/>
            <w:noWrap/>
            <w:vAlign w:val="bottom"/>
            <w:hideMark/>
          </w:tcPr>
          <w:p w14:paraId="409E924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E5E3BCF" w14:textId="77777777" w:rsidR="00056B9F" w:rsidRPr="00E05EC9" w:rsidRDefault="00056B9F" w:rsidP="002740BD">
            <w:pPr>
              <w:rPr>
                <w:lang w:eastAsia="zh-CN"/>
              </w:rPr>
            </w:pPr>
            <w:r w:rsidRPr="00E05EC9">
              <w:rPr>
                <w:lang w:eastAsia="zh-CN"/>
              </w:rPr>
              <w:t>3</w:t>
            </w:r>
          </w:p>
        </w:tc>
        <w:tc>
          <w:tcPr>
            <w:tcW w:w="792" w:type="dxa"/>
            <w:noWrap/>
            <w:vAlign w:val="bottom"/>
            <w:hideMark/>
          </w:tcPr>
          <w:p w14:paraId="2029266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5B30BB7"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0D56491" w14:textId="77777777" w:rsidR="00056B9F" w:rsidRPr="00E05EC9" w:rsidRDefault="00056B9F" w:rsidP="002740BD">
            <w:pPr>
              <w:rPr>
                <w:bCs/>
                <w:lang w:eastAsia="zh-CN"/>
              </w:rPr>
            </w:pPr>
            <w:r w:rsidRPr="00E05EC9">
              <w:rPr>
                <w:lang w:eastAsia="zh-CN"/>
              </w:rPr>
              <w:t>26.3</w:t>
            </w:r>
          </w:p>
        </w:tc>
        <w:tc>
          <w:tcPr>
            <w:tcW w:w="1037" w:type="dxa"/>
            <w:noWrap/>
            <w:vAlign w:val="bottom"/>
            <w:hideMark/>
          </w:tcPr>
          <w:p w14:paraId="357FD688" w14:textId="77777777" w:rsidR="00056B9F" w:rsidRPr="00E05EC9" w:rsidRDefault="00056B9F" w:rsidP="002740BD">
            <w:pPr>
              <w:rPr>
                <w:bCs/>
                <w:lang w:eastAsia="zh-CN"/>
              </w:rPr>
            </w:pPr>
            <w:r w:rsidRPr="00E05EC9">
              <w:rPr>
                <w:lang w:eastAsia="zh-CN"/>
              </w:rPr>
              <w:t>9599.5</w:t>
            </w:r>
          </w:p>
        </w:tc>
        <w:tc>
          <w:tcPr>
            <w:tcW w:w="973" w:type="dxa"/>
            <w:noWrap/>
            <w:vAlign w:val="bottom"/>
            <w:hideMark/>
          </w:tcPr>
          <w:p w14:paraId="045600A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2644AC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C94B585" w14:textId="77777777" w:rsidR="00056B9F" w:rsidRPr="00E05EC9" w:rsidRDefault="00056B9F" w:rsidP="002740BD">
            <w:pPr>
              <w:rPr>
                <w:bCs/>
                <w:lang w:eastAsia="zh-CN"/>
              </w:rPr>
            </w:pPr>
            <w:r w:rsidRPr="00E05EC9">
              <w:rPr>
                <w:lang w:eastAsia="zh-CN"/>
              </w:rPr>
              <w:t>0.07448</w:t>
            </w:r>
          </w:p>
        </w:tc>
      </w:tr>
      <w:tr w:rsidR="00056B9F" w:rsidRPr="00E05EC9" w14:paraId="22FBDF48" w14:textId="77777777" w:rsidTr="00F23E32">
        <w:trPr>
          <w:trHeight w:val="287"/>
        </w:trPr>
        <w:tc>
          <w:tcPr>
            <w:tcW w:w="1337" w:type="dxa"/>
            <w:noWrap/>
            <w:vAlign w:val="bottom"/>
            <w:hideMark/>
          </w:tcPr>
          <w:p w14:paraId="01606DAB" w14:textId="77777777" w:rsidR="00056B9F" w:rsidRPr="00E05EC9" w:rsidRDefault="00056B9F" w:rsidP="002740BD">
            <w:pPr>
              <w:rPr>
                <w:lang w:eastAsia="zh-CN"/>
              </w:rPr>
            </w:pPr>
          </w:p>
        </w:tc>
        <w:tc>
          <w:tcPr>
            <w:tcW w:w="1007" w:type="dxa"/>
            <w:noWrap/>
            <w:vAlign w:val="bottom"/>
            <w:hideMark/>
          </w:tcPr>
          <w:p w14:paraId="6B5BD81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D7CDEB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A77FB7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7F8371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86736AB" w14:textId="77777777" w:rsidR="00056B9F" w:rsidRPr="00E05EC9" w:rsidRDefault="00056B9F" w:rsidP="002740BD">
            <w:pPr>
              <w:rPr>
                <w:bCs/>
                <w:lang w:eastAsia="zh-CN"/>
              </w:rPr>
            </w:pPr>
            <w:r w:rsidRPr="00E05EC9">
              <w:rPr>
                <w:lang w:eastAsia="zh-CN"/>
              </w:rPr>
              <w:t>21.1</w:t>
            </w:r>
          </w:p>
        </w:tc>
        <w:tc>
          <w:tcPr>
            <w:tcW w:w="1037" w:type="dxa"/>
            <w:noWrap/>
            <w:vAlign w:val="bottom"/>
            <w:hideMark/>
          </w:tcPr>
          <w:p w14:paraId="6AA8FD82" w14:textId="77777777" w:rsidR="00056B9F" w:rsidRPr="00E05EC9" w:rsidRDefault="00056B9F" w:rsidP="002740BD">
            <w:pPr>
              <w:rPr>
                <w:bCs/>
                <w:lang w:eastAsia="zh-CN"/>
              </w:rPr>
            </w:pPr>
            <w:r w:rsidRPr="00E05EC9">
              <w:rPr>
                <w:lang w:eastAsia="zh-CN"/>
              </w:rPr>
              <w:t>7701.5</w:t>
            </w:r>
          </w:p>
        </w:tc>
        <w:tc>
          <w:tcPr>
            <w:tcW w:w="973" w:type="dxa"/>
            <w:noWrap/>
            <w:vAlign w:val="bottom"/>
            <w:hideMark/>
          </w:tcPr>
          <w:p w14:paraId="701257B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ABAF79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1BA4BD4" w14:textId="77777777" w:rsidR="00056B9F" w:rsidRPr="00E05EC9" w:rsidRDefault="00056B9F" w:rsidP="002740BD">
            <w:pPr>
              <w:rPr>
                <w:bCs/>
                <w:lang w:eastAsia="zh-CN"/>
              </w:rPr>
            </w:pPr>
            <w:r w:rsidRPr="00E05EC9">
              <w:rPr>
                <w:lang w:eastAsia="zh-CN"/>
              </w:rPr>
              <w:t>0.07448</w:t>
            </w:r>
          </w:p>
        </w:tc>
      </w:tr>
      <w:tr w:rsidR="00056B9F" w:rsidRPr="00E05EC9" w14:paraId="6A333E07" w14:textId="77777777" w:rsidTr="00F23E32">
        <w:trPr>
          <w:trHeight w:val="287"/>
        </w:trPr>
        <w:tc>
          <w:tcPr>
            <w:tcW w:w="1337" w:type="dxa"/>
            <w:noWrap/>
            <w:vAlign w:val="bottom"/>
            <w:hideMark/>
          </w:tcPr>
          <w:p w14:paraId="33B189C6" w14:textId="77777777" w:rsidR="00056B9F" w:rsidRPr="00E05EC9" w:rsidRDefault="00056B9F" w:rsidP="002740BD">
            <w:pPr>
              <w:rPr>
                <w:lang w:eastAsia="zh-CN"/>
              </w:rPr>
            </w:pPr>
          </w:p>
        </w:tc>
        <w:tc>
          <w:tcPr>
            <w:tcW w:w="1007" w:type="dxa"/>
            <w:noWrap/>
            <w:vAlign w:val="bottom"/>
            <w:hideMark/>
          </w:tcPr>
          <w:p w14:paraId="3CFF48BF"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28969CBB"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507878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CE623F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FEE592" w14:textId="77777777" w:rsidR="00056B9F" w:rsidRPr="00E05EC9" w:rsidRDefault="00056B9F" w:rsidP="002740BD">
            <w:pPr>
              <w:rPr>
                <w:bCs/>
                <w:lang w:eastAsia="zh-CN"/>
              </w:rPr>
            </w:pPr>
            <w:r w:rsidRPr="00E05EC9">
              <w:rPr>
                <w:lang w:eastAsia="zh-CN"/>
              </w:rPr>
              <w:t>15.4</w:t>
            </w:r>
          </w:p>
        </w:tc>
        <w:tc>
          <w:tcPr>
            <w:tcW w:w="1037" w:type="dxa"/>
            <w:noWrap/>
            <w:vAlign w:val="bottom"/>
            <w:hideMark/>
          </w:tcPr>
          <w:p w14:paraId="04B9CAEA" w14:textId="77777777" w:rsidR="00056B9F" w:rsidRPr="00E05EC9" w:rsidRDefault="00056B9F" w:rsidP="002740BD">
            <w:pPr>
              <w:rPr>
                <w:bCs/>
                <w:lang w:eastAsia="zh-CN"/>
              </w:rPr>
            </w:pPr>
            <w:r w:rsidRPr="00E05EC9">
              <w:rPr>
                <w:lang w:eastAsia="zh-CN"/>
              </w:rPr>
              <w:t>5621</w:t>
            </w:r>
          </w:p>
        </w:tc>
        <w:tc>
          <w:tcPr>
            <w:tcW w:w="973" w:type="dxa"/>
            <w:noWrap/>
            <w:vAlign w:val="bottom"/>
            <w:hideMark/>
          </w:tcPr>
          <w:p w14:paraId="66AA215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7CCDDA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95FC5C6" w14:textId="77777777" w:rsidR="00056B9F" w:rsidRPr="00E05EC9" w:rsidRDefault="00056B9F" w:rsidP="002740BD">
            <w:pPr>
              <w:rPr>
                <w:bCs/>
                <w:lang w:eastAsia="zh-CN"/>
              </w:rPr>
            </w:pPr>
            <w:r w:rsidRPr="00E05EC9">
              <w:rPr>
                <w:lang w:eastAsia="zh-CN"/>
              </w:rPr>
              <w:t>0.07448</w:t>
            </w:r>
          </w:p>
        </w:tc>
      </w:tr>
      <w:tr w:rsidR="00056B9F" w:rsidRPr="00E05EC9" w14:paraId="5DF71DB6" w14:textId="77777777" w:rsidTr="00F23E32">
        <w:trPr>
          <w:trHeight w:val="287"/>
        </w:trPr>
        <w:tc>
          <w:tcPr>
            <w:tcW w:w="1337" w:type="dxa"/>
            <w:noWrap/>
            <w:vAlign w:val="bottom"/>
            <w:hideMark/>
          </w:tcPr>
          <w:p w14:paraId="4ADF918C" w14:textId="77777777" w:rsidR="00056B9F" w:rsidRPr="00E05EC9" w:rsidRDefault="00056B9F" w:rsidP="002740BD">
            <w:pPr>
              <w:rPr>
                <w:lang w:eastAsia="zh-CN"/>
              </w:rPr>
            </w:pPr>
          </w:p>
        </w:tc>
        <w:tc>
          <w:tcPr>
            <w:tcW w:w="1007" w:type="dxa"/>
            <w:noWrap/>
            <w:vAlign w:val="bottom"/>
            <w:hideMark/>
          </w:tcPr>
          <w:p w14:paraId="7DDF7D2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01D0299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9D84E2A"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A3B5F99"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2CF6639" w14:textId="77777777" w:rsidR="00056B9F" w:rsidRPr="00E05EC9" w:rsidRDefault="00056B9F" w:rsidP="002740BD">
            <w:pPr>
              <w:rPr>
                <w:bCs/>
                <w:lang w:eastAsia="zh-CN"/>
              </w:rPr>
            </w:pPr>
            <w:r w:rsidRPr="00E05EC9">
              <w:rPr>
                <w:lang w:eastAsia="zh-CN"/>
              </w:rPr>
              <w:t>11.4</w:t>
            </w:r>
          </w:p>
        </w:tc>
        <w:tc>
          <w:tcPr>
            <w:tcW w:w="1037" w:type="dxa"/>
            <w:noWrap/>
            <w:vAlign w:val="bottom"/>
            <w:hideMark/>
          </w:tcPr>
          <w:p w14:paraId="699152ED"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07272D1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4FA61F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48C1B11" w14:textId="77777777" w:rsidR="00056B9F" w:rsidRPr="00E05EC9" w:rsidRDefault="00056B9F" w:rsidP="002740BD">
            <w:pPr>
              <w:rPr>
                <w:bCs/>
                <w:lang w:eastAsia="zh-CN"/>
              </w:rPr>
            </w:pPr>
            <w:r w:rsidRPr="00E05EC9">
              <w:rPr>
                <w:lang w:eastAsia="zh-CN"/>
              </w:rPr>
              <w:t>0.07448</w:t>
            </w:r>
          </w:p>
        </w:tc>
      </w:tr>
      <w:tr w:rsidR="00056B9F" w:rsidRPr="00E05EC9" w14:paraId="517CDACC" w14:textId="77777777" w:rsidTr="00F23E32">
        <w:trPr>
          <w:trHeight w:val="287"/>
        </w:trPr>
        <w:tc>
          <w:tcPr>
            <w:tcW w:w="1337" w:type="dxa"/>
            <w:noWrap/>
            <w:vAlign w:val="bottom"/>
            <w:hideMark/>
          </w:tcPr>
          <w:p w14:paraId="6C3BB458" w14:textId="77777777" w:rsidR="00056B9F" w:rsidRPr="00E05EC9" w:rsidRDefault="00056B9F" w:rsidP="002740BD">
            <w:pPr>
              <w:rPr>
                <w:lang w:eastAsia="zh-CN"/>
              </w:rPr>
            </w:pPr>
          </w:p>
        </w:tc>
        <w:tc>
          <w:tcPr>
            <w:tcW w:w="1007" w:type="dxa"/>
            <w:noWrap/>
            <w:vAlign w:val="bottom"/>
            <w:hideMark/>
          </w:tcPr>
          <w:p w14:paraId="49827D0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2E02F5C5"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29B4EF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B3085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F81A601" w14:textId="77777777" w:rsidR="00056B9F" w:rsidRPr="00E05EC9" w:rsidRDefault="00056B9F" w:rsidP="002740BD">
            <w:pPr>
              <w:rPr>
                <w:bCs/>
                <w:lang w:eastAsia="zh-CN"/>
              </w:rPr>
            </w:pPr>
            <w:r w:rsidRPr="00E05EC9">
              <w:rPr>
                <w:lang w:eastAsia="zh-CN"/>
              </w:rPr>
              <w:t>22.7</w:t>
            </w:r>
          </w:p>
        </w:tc>
        <w:tc>
          <w:tcPr>
            <w:tcW w:w="1037" w:type="dxa"/>
            <w:noWrap/>
            <w:vAlign w:val="bottom"/>
            <w:hideMark/>
          </w:tcPr>
          <w:p w14:paraId="5BCA5E63" w14:textId="77777777" w:rsidR="00056B9F" w:rsidRPr="00E05EC9" w:rsidRDefault="00056B9F" w:rsidP="002740BD">
            <w:pPr>
              <w:rPr>
                <w:bCs/>
                <w:lang w:eastAsia="zh-CN"/>
              </w:rPr>
            </w:pPr>
            <w:r w:rsidRPr="00E05EC9">
              <w:rPr>
                <w:lang w:eastAsia="zh-CN"/>
              </w:rPr>
              <w:t>8285.5</w:t>
            </w:r>
          </w:p>
        </w:tc>
        <w:tc>
          <w:tcPr>
            <w:tcW w:w="973" w:type="dxa"/>
            <w:noWrap/>
            <w:vAlign w:val="bottom"/>
            <w:hideMark/>
          </w:tcPr>
          <w:p w14:paraId="7D93D6B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BA08FF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9BF7874" w14:textId="77777777" w:rsidR="00056B9F" w:rsidRPr="00E05EC9" w:rsidRDefault="00056B9F" w:rsidP="002740BD">
            <w:pPr>
              <w:rPr>
                <w:bCs/>
                <w:lang w:eastAsia="zh-CN"/>
              </w:rPr>
            </w:pPr>
            <w:r w:rsidRPr="00E05EC9">
              <w:rPr>
                <w:lang w:eastAsia="zh-CN"/>
              </w:rPr>
              <w:t>0.07448</w:t>
            </w:r>
          </w:p>
        </w:tc>
      </w:tr>
      <w:tr w:rsidR="00056B9F" w:rsidRPr="00E05EC9" w14:paraId="17DCC998" w14:textId="77777777" w:rsidTr="00F23E32">
        <w:trPr>
          <w:trHeight w:val="287"/>
        </w:trPr>
        <w:tc>
          <w:tcPr>
            <w:tcW w:w="1337" w:type="dxa"/>
            <w:noWrap/>
            <w:vAlign w:val="bottom"/>
            <w:hideMark/>
          </w:tcPr>
          <w:p w14:paraId="3DE2AA16" w14:textId="77777777" w:rsidR="00056B9F" w:rsidRPr="00E05EC9" w:rsidRDefault="00056B9F" w:rsidP="002740BD">
            <w:pPr>
              <w:rPr>
                <w:lang w:eastAsia="zh-CN"/>
              </w:rPr>
            </w:pPr>
          </w:p>
        </w:tc>
        <w:tc>
          <w:tcPr>
            <w:tcW w:w="1007" w:type="dxa"/>
            <w:noWrap/>
            <w:vAlign w:val="bottom"/>
            <w:hideMark/>
          </w:tcPr>
          <w:p w14:paraId="3BA3F00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B3AF9F5"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093EA32"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58C50DE"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306F9CF" w14:textId="77777777" w:rsidR="00056B9F" w:rsidRPr="00E05EC9" w:rsidRDefault="00056B9F" w:rsidP="002740BD">
            <w:pPr>
              <w:rPr>
                <w:bCs/>
                <w:lang w:eastAsia="zh-CN"/>
              </w:rPr>
            </w:pPr>
            <w:r w:rsidRPr="00E05EC9">
              <w:rPr>
                <w:lang w:eastAsia="zh-CN"/>
              </w:rPr>
              <w:t>18.8</w:t>
            </w:r>
          </w:p>
        </w:tc>
        <w:tc>
          <w:tcPr>
            <w:tcW w:w="1037" w:type="dxa"/>
            <w:noWrap/>
            <w:vAlign w:val="bottom"/>
            <w:hideMark/>
          </w:tcPr>
          <w:p w14:paraId="6DAA7DFF" w14:textId="77777777" w:rsidR="00056B9F" w:rsidRPr="00E05EC9" w:rsidRDefault="00056B9F" w:rsidP="002740BD">
            <w:pPr>
              <w:rPr>
                <w:bCs/>
                <w:lang w:eastAsia="zh-CN"/>
              </w:rPr>
            </w:pPr>
            <w:r w:rsidRPr="00E05EC9">
              <w:rPr>
                <w:lang w:eastAsia="zh-CN"/>
              </w:rPr>
              <w:t>6862</w:t>
            </w:r>
          </w:p>
        </w:tc>
        <w:tc>
          <w:tcPr>
            <w:tcW w:w="973" w:type="dxa"/>
            <w:noWrap/>
            <w:vAlign w:val="bottom"/>
            <w:hideMark/>
          </w:tcPr>
          <w:p w14:paraId="40B08CF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01C6D7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D9F6B1B" w14:textId="77777777" w:rsidR="00056B9F" w:rsidRPr="00E05EC9" w:rsidRDefault="00056B9F" w:rsidP="002740BD">
            <w:pPr>
              <w:rPr>
                <w:bCs/>
                <w:lang w:eastAsia="zh-CN"/>
              </w:rPr>
            </w:pPr>
            <w:r w:rsidRPr="00E05EC9">
              <w:rPr>
                <w:lang w:eastAsia="zh-CN"/>
              </w:rPr>
              <w:t>0.07448</w:t>
            </w:r>
          </w:p>
        </w:tc>
      </w:tr>
      <w:tr w:rsidR="00056B9F" w:rsidRPr="00E05EC9" w14:paraId="46946E84" w14:textId="77777777" w:rsidTr="00F23E32">
        <w:trPr>
          <w:trHeight w:val="287"/>
        </w:trPr>
        <w:tc>
          <w:tcPr>
            <w:tcW w:w="1337" w:type="dxa"/>
            <w:noWrap/>
            <w:vAlign w:val="bottom"/>
            <w:hideMark/>
          </w:tcPr>
          <w:p w14:paraId="0C2E9D85" w14:textId="77777777" w:rsidR="00056B9F" w:rsidRPr="00E05EC9" w:rsidRDefault="00056B9F" w:rsidP="002740BD">
            <w:pPr>
              <w:rPr>
                <w:lang w:eastAsia="zh-CN"/>
              </w:rPr>
            </w:pPr>
          </w:p>
        </w:tc>
        <w:tc>
          <w:tcPr>
            <w:tcW w:w="1007" w:type="dxa"/>
            <w:noWrap/>
            <w:vAlign w:val="bottom"/>
            <w:hideMark/>
          </w:tcPr>
          <w:p w14:paraId="735DADDD"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6BE3DA1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F337AD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4FCE1D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4703352" w14:textId="77777777" w:rsidR="00056B9F" w:rsidRPr="00E05EC9" w:rsidRDefault="00056B9F" w:rsidP="002740BD">
            <w:pPr>
              <w:rPr>
                <w:lang w:eastAsia="zh-CN"/>
              </w:rPr>
            </w:pPr>
            <w:r w:rsidRPr="00E05EC9">
              <w:rPr>
                <w:lang w:eastAsia="zh-CN"/>
              </w:rPr>
              <w:t>9</w:t>
            </w:r>
          </w:p>
        </w:tc>
        <w:tc>
          <w:tcPr>
            <w:tcW w:w="1037" w:type="dxa"/>
            <w:noWrap/>
            <w:vAlign w:val="bottom"/>
            <w:hideMark/>
          </w:tcPr>
          <w:p w14:paraId="1F6D9833" w14:textId="77777777" w:rsidR="00056B9F" w:rsidRPr="00E05EC9" w:rsidRDefault="00056B9F" w:rsidP="002740BD">
            <w:pPr>
              <w:rPr>
                <w:bCs/>
                <w:lang w:eastAsia="zh-CN"/>
              </w:rPr>
            </w:pPr>
            <w:r w:rsidRPr="00E05EC9">
              <w:rPr>
                <w:lang w:eastAsia="zh-CN"/>
              </w:rPr>
              <w:t>3285</w:t>
            </w:r>
          </w:p>
        </w:tc>
        <w:tc>
          <w:tcPr>
            <w:tcW w:w="973" w:type="dxa"/>
            <w:noWrap/>
            <w:vAlign w:val="bottom"/>
            <w:hideMark/>
          </w:tcPr>
          <w:p w14:paraId="4A7493F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55DA12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3FD46DE" w14:textId="77777777" w:rsidR="00056B9F" w:rsidRPr="00E05EC9" w:rsidRDefault="00056B9F" w:rsidP="002740BD">
            <w:pPr>
              <w:rPr>
                <w:bCs/>
                <w:lang w:eastAsia="zh-CN"/>
              </w:rPr>
            </w:pPr>
            <w:r w:rsidRPr="00E05EC9">
              <w:rPr>
                <w:lang w:eastAsia="zh-CN"/>
              </w:rPr>
              <w:t>0.07448</w:t>
            </w:r>
          </w:p>
        </w:tc>
      </w:tr>
      <w:tr w:rsidR="00056B9F" w:rsidRPr="00E05EC9" w14:paraId="4195F367" w14:textId="77777777" w:rsidTr="00F23E32">
        <w:trPr>
          <w:trHeight w:val="287"/>
        </w:trPr>
        <w:tc>
          <w:tcPr>
            <w:tcW w:w="1337" w:type="dxa"/>
            <w:noWrap/>
            <w:vAlign w:val="bottom"/>
            <w:hideMark/>
          </w:tcPr>
          <w:p w14:paraId="47609CD0" w14:textId="77777777" w:rsidR="00056B9F" w:rsidRPr="00E05EC9" w:rsidRDefault="00056B9F" w:rsidP="002740BD">
            <w:pPr>
              <w:rPr>
                <w:lang w:eastAsia="zh-CN"/>
              </w:rPr>
            </w:pPr>
          </w:p>
        </w:tc>
        <w:tc>
          <w:tcPr>
            <w:tcW w:w="1007" w:type="dxa"/>
            <w:noWrap/>
            <w:vAlign w:val="bottom"/>
            <w:hideMark/>
          </w:tcPr>
          <w:p w14:paraId="606CAFC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449F50E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2EF0C82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63B4626"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AFF12AC" w14:textId="77777777" w:rsidR="00056B9F" w:rsidRPr="00E05EC9" w:rsidRDefault="00056B9F" w:rsidP="002740BD">
            <w:pPr>
              <w:rPr>
                <w:bCs/>
                <w:lang w:eastAsia="zh-CN"/>
              </w:rPr>
            </w:pPr>
            <w:r w:rsidRPr="00E05EC9">
              <w:rPr>
                <w:lang w:eastAsia="zh-CN"/>
              </w:rPr>
              <w:t>8.2</w:t>
            </w:r>
          </w:p>
        </w:tc>
        <w:tc>
          <w:tcPr>
            <w:tcW w:w="1037" w:type="dxa"/>
            <w:noWrap/>
            <w:vAlign w:val="bottom"/>
            <w:hideMark/>
          </w:tcPr>
          <w:p w14:paraId="767C156A"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114E87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CC0A7A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5EB5E85" w14:textId="77777777" w:rsidR="00056B9F" w:rsidRPr="00E05EC9" w:rsidRDefault="00056B9F" w:rsidP="002740BD">
            <w:pPr>
              <w:rPr>
                <w:bCs/>
                <w:lang w:eastAsia="zh-CN"/>
              </w:rPr>
            </w:pPr>
            <w:r w:rsidRPr="00E05EC9">
              <w:rPr>
                <w:lang w:eastAsia="zh-CN"/>
              </w:rPr>
              <w:t>0.07448</w:t>
            </w:r>
          </w:p>
        </w:tc>
      </w:tr>
      <w:tr w:rsidR="00056B9F" w:rsidRPr="00E05EC9" w14:paraId="204D19E4" w14:textId="77777777" w:rsidTr="00F23E32">
        <w:trPr>
          <w:trHeight w:val="287"/>
        </w:trPr>
        <w:tc>
          <w:tcPr>
            <w:tcW w:w="1337" w:type="dxa"/>
            <w:noWrap/>
            <w:vAlign w:val="bottom"/>
            <w:hideMark/>
          </w:tcPr>
          <w:p w14:paraId="30A77D27" w14:textId="77777777" w:rsidR="00056B9F" w:rsidRPr="00E05EC9" w:rsidRDefault="00056B9F" w:rsidP="002740BD">
            <w:pPr>
              <w:rPr>
                <w:lang w:eastAsia="zh-CN"/>
              </w:rPr>
            </w:pPr>
          </w:p>
        </w:tc>
        <w:tc>
          <w:tcPr>
            <w:tcW w:w="1007" w:type="dxa"/>
            <w:noWrap/>
            <w:vAlign w:val="bottom"/>
            <w:hideMark/>
          </w:tcPr>
          <w:p w14:paraId="247906A1"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5200109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788B92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3351B7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76C54F7" w14:textId="77777777" w:rsidR="00056B9F" w:rsidRPr="00E05EC9" w:rsidRDefault="00056B9F" w:rsidP="002740BD">
            <w:pPr>
              <w:rPr>
                <w:bCs/>
                <w:lang w:eastAsia="zh-CN"/>
              </w:rPr>
            </w:pPr>
            <w:r w:rsidRPr="00E05EC9">
              <w:rPr>
                <w:lang w:eastAsia="zh-CN"/>
              </w:rPr>
              <w:t>16.3</w:t>
            </w:r>
          </w:p>
        </w:tc>
        <w:tc>
          <w:tcPr>
            <w:tcW w:w="1037" w:type="dxa"/>
            <w:noWrap/>
            <w:vAlign w:val="bottom"/>
            <w:hideMark/>
          </w:tcPr>
          <w:p w14:paraId="02045750"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7B9638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CFFBFC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6D5B1D" w14:textId="77777777" w:rsidR="00056B9F" w:rsidRPr="00E05EC9" w:rsidRDefault="00056B9F" w:rsidP="002740BD">
            <w:pPr>
              <w:rPr>
                <w:bCs/>
                <w:lang w:eastAsia="zh-CN"/>
              </w:rPr>
            </w:pPr>
            <w:r w:rsidRPr="00E05EC9">
              <w:rPr>
                <w:lang w:eastAsia="zh-CN"/>
              </w:rPr>
              <w:t>0.07448</w:t>
            </w:r>
          </w:p>
        </w:tc>
      </w:tr>
      <w:tr w:rsidR="00056B9F" w:rsidRPr="00E05EC9" w14:paraId="1B0B4007" w14:textId="77777777" w:rsidTr="00F23E32">
        <w:trPr>
          <w:trHeight w:val="287"/>
        </w:trPr>
        <w:tc>
          <w:tcPr>
            <w:tcW w:w="1337" w:type="dxa"/>
            <w:noWrap/>
            <w:vAlign w:val="bottom"/>
            <w:hideMark/>
          </w:tcPr>
          <w:p w14:paraId="48E6F5B4" w14:textId="77777777" w:rsidR="00056B9F" w:rsidRPr="00E05EC9" w:rsidRDefault="00056B9F" w:rsidP="002740BD">
            <w:pPr>
              <w:rPr>
                <w:lang w:eastAsia="zh-CN"/>
              </w:rPr>
            </w:pPr>
          </w:p>
        </w:tc>
        <w:tc>
          <w:tcPr>
            <w:tcW w:w="1007" w:type="dxa"/>
            <w:noWrap/>
            <w:vAlign w:val="bottom"/>
            <w:hideMark/>
          </w:tcPr>
          <w:p w14:paraId="5F6CC4DE"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6AC9679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B98F29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5A03F2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A4D939" w14:textId="77777777" w:rsidR="00056B9F" w:rsidRPr="00E05EC9" w:rsidRDefault="00056B9F" w:rsidP="002740BD">
            <w:pPr>
              <w:rPr>
                <w:bCs/>
                <w:lang w:eastAsia="zh-CN"/>
              </w:rPr>
            </w:pPr>
            <w:r w:rsidRPr="00E05EC9">
              <w:rPr>
                <w:lang w:eastAsia="zh-CN"/>
              </w:rPr>
              <w:t>15.6</w:t>
            </w:r>
          </w:p>
        </w:tc>
        <w:tc>
          <w:tcPr>
            <w:tcW w:w="1037" w:type="dxa"/>
            <w:noWrap/>
            <w:vAlign w:val="bottom"/>
            <w:hideMark/>
          </w:tcPr>
          <w:p w14:paraId="622E2FCE"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20ECD25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84E520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FAD00FA" w14:textId="77777777" w:rsidR="00056B9F" w:rsidRPr="00E05EC9" w:rsidRDefault="00056B9F" w:rsidP="002740BD">
            <w:pPr>
              <w:rPr>
                <w:bCs/>
                <w:lang w:eastAsia="zh-CN"/>
              </w:rPr>
            </w:pPr>
            <w:r w:rsidRPr="00E05EC9">
              <w:rPr>
                <w:lang w:eastAsia="zh-CN"/>
              </w:rPr>
              <w:t>0.07448</w:t>
            </w:r>
          </w:p>
        </w:tc>
      </w:tr>
      <w:tr w:rsidR="00056B9F" w:rsidRPr="00E05EC9" w14:paraId="6D6D7257" w14:textId="77777777" w:rsidTr="00F23E32">
        <w:trPr>
          <w:trHeight w:val="287"/>
        </w:trPr>
        <w:tc>
          <w:tcPr>
            <w:tcW w:w="1337" w:type="dxa"/>
            <w:noWrap/>
            <w:vAlign w:val="bottom"/>
            <w:hideMark/>
          </w:tcPr>
          <w:p w14:paraId="19A411C8" w14:textId="77777777" w:rsidR="00056B9F" w:rsidRPr="00E05EC9" w:rsidRDefault="00056B9F" w:rsidP="002740BD">
            <w:pPr>
              <w:rPr>
                <w:bCs/>
                <w:lang w:eastAsia="zh-CN"/>
              </w:rPr>
            </w:pPr>
            <w:r w:rsidRPr="00E05EC9">
              <w:rPr>
                <w:lang w:eastAsia="zh-CN"/>
              </w:rPr>
              <w:t>Brisbane</w:t>
            </w:r>
          </w:p>
        </w:tc>
        <w:tc>
          <w:tcPr>
            <w:tcW w:w="1007" w:type="dxa"/>
            <w:noWrap/>
            <w:vAlign w:val="bottom"/>
            <w:hideMark/>
          </w:tcPr>
          <w:p w14:paraId="464AD2D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F8749E3"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42A63C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941B83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9459675"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5DA9FD57"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5D68CF9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8F0BDA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6A89BCA" w14:textId="77777777" w:rsidR="00056B9F" w:rsidRPr="00E05EC9" w:rsidRDefault="00056B9F" w:rsidP="002740BD">
            <w:pPr>
              <w:rPr>
                <w:bCs/>
                <w:lang w:eastAsia="zh-CN"/>
              </w:rPr>
            </w:pPr>
            <w:r w:rsidRPr="00E05EC9">
              <w:rPr>
                <w:lang w:eastAsia="zh-CN"/>
              </w:rPr>
              <w:t>0.07448</w:t>
            </w:r>
          </w:p>
        </w:tc>
      </w:tr>
      <w:tr w:rsidR="00056B9F" w:rsidRPr="00E05EC9" w14:paraId="139B9917" w14:textId="77777777" w:rsidTr="00F23E32">
        <w:trPr>
          <w:trHeight w:val="287"/>
        </w:trPr>
        <w:tc>
          <w:tcPr>
            <w:tcW w:w="1337" w:type="dxa"/>
            <w:noWrap/>
            <w:vAlign w:val="bottom"/>
            <w:hideMark/>
          </w:tcPr>
          <w:p w14:paraId="1AC86B45" w14:textId="77777777" w:rsidR="00056B9F" w:rsidRPr="00E05EC9" w:rsidRDefault="00056B9F" w:rsidP="002740BD">
            <w:pPr>
              <w:rPr>
                <w:lang w:eastAsia="zh-CN"/>
              </w:rPr>
            </w:pPr>
          </w:p>
        </w:tc>
        <w:tc>
          <w:tcPr>
            <w:tcW w:w="1007" w:type="dxa"/>
            <w:noWrap/>
            <w:vAlign w:val="bottom"/>
            <w:hideMark/>
          </w:tcPr>
          <w:p w14:paraId="15C7ECB1"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1D005BD"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478E96C"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D9F8BD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CC43BAC" w14:textId="77777777" w:rsidR="00056B9F" w:rsidRPr="00E05EC9" w:rsidRDefault="00056B9F" w:rsidP="002740BD">
            <w:pPr>
              <w:rPr>
                <w:bCs/>
                <w:lang w:eastAsia="zh-CN"/>
              </w:rPr>
            </w:pPr>
            <w:r w:rsidRPr="00E05EC9">
              <w:rPr>
                <w:lang w:eastAsia="zh-CN"/>
              </w:rPr>
              <w:t>19.8</w:t>
            </w:r>
          </w:p>
        </w:tc>
        <w:tc>
          <w:tcPr>
            <w:tcW w:w="1037" w:type="dxa"/>
            <w:noWrap/>
            <w:vAlign w:val="bottom"/>
            <w:hideMark/>
          </w:tcPr>
          <w:p w14:paraId="3F3238D6" w14:textId="77777777" w:rsidR="00056B9F" w:rsidRPr="00E05EC9" w:rsidRDefault="00056B9F" w:rsidP="002740BD">
            <w:pPr>
              <w:rPr>
                <w:bCs/>
                <w:lang w:eastAsia="zh-CN"/>
              </w:rPr>
            </w:pPr>
            <w:r w:rsidRPr="00E05EC9">
              <w:rPr>
                <w:lang w:eastAsia="zh-CN"/>
              </w:rPr>
              <w:t>7227</w:t>
            </w:r>
          </w:p>
        </w:tc>
        <w:tc>
          <w:tcPr>
            <w:tcW w:w="973" w:type="dxa"/>
            <w:noWrap/>
            <w:vAlign w:val="bottom"/>
            <w:hideMark/>
          </w:tcPr>
          <w:p w14:paraId="04BB2D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BC3E35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4F55A72" w14:textId="77777777" w:rsidR="00056B9F" w:rsidRPr="00E05EC9" w:rsidRDefault="00056B9F" w:rsidP="002740BD">
            <w:pPr>
              <w:rPr>
                <w:bCs/>
                <w:lang w:eastAsia="zh-CN"/>
              </w:rPr>
            </w:pPr>
            <w:r w:rsidRPr="00E05EC9">
              <w:rPr>
                <w:lang w:eastAsia="zh-CN"/>
              </w:rPr>
              <w:t>0.07448</w:t>
            </w:r>
          </w:p>
        </w:tc>
      </w:tr>
      <w:tr w:rsidR="00056B9F" w:rsidRPr="00E05EC9" w14:paraId="22B8052A" w14:textId="77777777" w:rsidTr="00F23E32">
        <w:trPr>
          <w:trHeight w:val="287"/>
        </w:trPr>
        <w:tc>
          <w:tcPr>
            <w:tcW w:w="1337" w:type="dxa"/>
            <w:noWrap/>
            <w:vAlign w:val="bottom"/>
            <w:hideMark/>
          </w:tcPr>
          <w:p w14:paraId="534CBA61" w14:textId="77777777" w:rsidR="00056B9F" w:rsidRPr="00E05EC9" w:rsidRDefault="00056B9F" w:rsidP="002740BD">
            <w:pPr>
              <w:rPr>
                <w:lang w:eastAsia="zh-CN"/>
              </w:rPr>
            </w:pPr>
          </w:p>
        </w:tc>
        <w:tc>
          <w:tcPr>
            <w:tcW w:w="1007" w:type="dxa"/>
            <w:noWrap/>
            <w:vAlign w:val="bottom"/>
            <w:hideMark/>
          </w:tcPr>
          <w:p w14:paraId="41970FD4"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B4703C4"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E68688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67F7D62"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3F9C6C2" w14:textId="77777777" w:rsidR="00056B9F" w:rsidRPr="00E05EC9" w:rsidRDefault="00056B9F" w:rsidP="002740BD">
            <w:pPr>
              <w:rPr>
                <w:bCs/>
                <w:lang w:eastAsia="zh-CN"/>
              </w:rPr>
            </w:pPr>
            <w:r w:rsidRPr="00E05EC9">
              <w:rPr>
                <w:lang w:eastAsia="zh-CN"/>
              </w:rPr>
              <w:t>25</w:t>
            </w:r>
          </w:p>
        </w:tc>
        <w:tc>
          <w:tcPr>
            <w:tcW w:w="1037" w:type="dxa"/>
            <w:noWrap/>
            <w:vAlign w:val="bottom"/>
            <w:hideMark/>
          </w:tcPr>
          <w:p w14:paraId="104AD61F" w14:textId="77777777" w:rsidR="00056B9F" w:rsidRPr="00E05EC9" w:rsidRDefault="00056B9F" w:rsidP="002740BD">
            <w:pPr>
              <w:rPr>
                <w:bCs/>
                <w:lang w:eastAsia="zh-CN"/>
              </w:rPr>
            </w:pPr>
            <w:r w:rsidRPr="00E05EC9">
              <w:rPr>
                <w:lang w:eastAsia="zh-CN"/>
              </w:rPr>
              <w:t>9125</w:t>
            </w:r>
          </w:p>
        </w:tc>
        <w:tc>
          <w:tcPr>
            <w:tcW w:w="973" w:type="dxa"/>
            <w:noWrap/>
            <w:vAlign w:val="bottom"/>
            <w:hideMark/>
          </w:tcPr>
          <w:p w14:paraId="22052E5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BCF999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6443BD4" w14:textId="77777777" w:rsidR="00056B9F" w:rsidRPr="00E05EC9" w:rsidRDefault="00056B9F" w:rsidP="002740BD">
            <w:pPr>
              <w:rPr>
                <w:bCs/>
                <w:lang w:eastAsia="zh-CN"/>
              </w:rPr>
            </w:pPr>
            <w:r w:rsidRPr="00E05EC9">
              <w:rPr>
                <w:lang w:eastAsia="zh-CN"/>
              </w:rPr>
              <w:t>0.07448</w:t>
            </w:r>
          </w:p>
        </w:tc>
      </w:tr>
      <w:tr w:rsidR="00056B9F" w:rsidRPr="00E05EC9" w14:paraId="77334C80" w14:textId="77777777" w:rsidTr="00F23E32">
        <w:trPr>
          <w:trHeight w:val="287"/>
        </w:trPr>
        <w:tc>
          <w:tcPr>
            <w:tcW w:w="1337" w:type="dxa"/>
            <w:noWrap/>
            <w:vAlign w:val="bottom"/>
            <w:hideMark/>
          </w:tcPr>
          <w:p w14:paraId="08AAEB3C" w14:textId="77777777" w:rsidR="00056B9F" w:rsidRPr="00E05EC9" w:rsidRDefault="00056B9F" w:rsidP="002740BD">
            <w:pPr>
              <w:rPr>
                <w:lang w:eastAsia="zh-CN"/>
              </w:rPr>
            </w:pPr>
          </w:p>
        </w:tc>
        <w:tc>
          <w:tcPr>
            <w:tcW w:w="1007" w:type="dxa"/>
            <w:noWrap/>
            <w:vAlign w:val="bottom"/>
            <w:hideMark/>
          </w:tcPr>
          <w:p w14:paraId="200F2182"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7F85415A"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62924B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3714BA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712097" w14:textId="77777777" w:rsidR="00056B9F" w:rsidRPr="00E05EC9" w:rsidRDefault="00056B9F" w:rsidP="002740BD">
            <w:pPr>
              <w:rPr>
                <w:bCs/>
                <w:lang w:eastAsia="zh-CN"/>
              </w:rPr>
            </w:pPr>
            <w:r w:rsidRPr="00E05EC9">
              <w:rPr>
                <w:lang w:eastAsia="zh-CN"/>
              </w:rPr>
              <w:t>25.7</w:t>
            </w:r>
          </w:p>
        </w:tc>
        <w:tc>
          <w:tcPr>
            <w:tcW w:w="1037" w:type="dxa"/>
            <w:noWrap/>
            <w:vAlign w:val="bottom"/>
            <w:hideMark/>
          </w:tcPr>
          <w:p w14:paraId="6AFBF42E" w14:textId="77777777" w:rsidR="00056B9F" w:rsidRPr="00E05EC9" w:rsidRDefault="00056B9F" w:rsidP="002740BD">
            <w:pPr>
              <w:rPr>
                <w:bCs/>
                <w:lang w:eastAsia="zh-CN"/>
              </w:rPr>
            </w:pPr>
            <w:r w:rsidRPr="00E05EC9">
              <w:rPr>
                <w:lang w:eastAsia="zh-CN"/>
              </w:rPr>
              <w:t>9380.5</w:t>
            </w:r>
          </w:p>
        </w:tc>
        <w:tc>
          <w:tcPr>
            <w:tcW w:w="973" w:type="dxa"/>
            <w:noWrap/>
            <w:vAlign w:val="bottom"/>
            <w:hideMark/>
          </w:tcPr>
          <w:p w14:paraId="5ED372C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E850D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B71C8DB" w14:textId="77777777" w:rsidR="00056B9F" w:rsidRPr="00E05EC9" w:rsidRDefault="00056B9F" w:rsidP="002740BD">
            <w:pPr>
              <w:rPr>
                <w:bCs/>
                <w:lang w:eastAsia="zh-CN"/>
              </w:rPr>
            </w:pPr>
            <w:r w:rsidRPr="00E05EC9">
              <w:rPr>
                <w:lang w:eastAsia="zh-CN"/>
              </w:rPr>
              <w:t>0.07448</w:t>
            </w:r>
          </w:p>
        </w:tc>
      </w:tr>
      <w:tr w:rsidR="00056B9F" w:rsidRPr="00E05EC9" w14:paraId="561F99C9" w14:textId="77777777" w:rsidTr="00F23E32">
        <w:trPr>
          <w:trHeight w:val="287"/>
        </w:trPr>
        <w:tc>
          <w:tcPr>
            <w:tcW w:w="1337" w:type="dxa"/>
            <w:noWrap/>
            <w:vAlign w:val="bottom"/>
            <w:hideMark/>
          </w:tcPr>
          <w:p w14:paraId="060ACDA1" w14:textId="77777777" w:rsidR="00056B9F" w:rsidRPr="00E05EC9" w:rsidRDefault="00056B9F" w:rsidP="002740BD">
            <w:pPr>
              <w:rPr>
                <w:lang w:eastAsia="zh-CN"/>
              </w:rPr>
            </w:pPr>
          </w:p>
        </w:tc>
        <w:tc>
          <w:tcPr>
            <w:tcW w:w="1007" w:type="dxa"/>
            <w:noWrap/>
            <w:vAlign w:val="bottom"/>
            <w:hideMark/>
          </w:tcPr>
          <w:p w14:paraId="677F482B"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90079AF"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248DCC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04BA77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63ADBB" w14:textId="77777777" w:rsidR="00056B9F" w:rsidRPr="00E05EC9" w:rsidRDefault="00056B9F" w:rsidP="002740BD">
            <w:pPr>
              <w:rPr>
                <w:bCs/>
                <w:lang w:eastAsia="zh-CN"/>
              </w:rPr>
            </w:pPr>
            <w:r w:rsidRPr="00E05EC9">
              <w:rPr>
                <w:lang w:eastAsia="zh-CN"/>
              </w:rPr>
              <w:t>15.1</w:t>
            </w:r>
          </w:p>
        </w:tc>
        <w:tc>
          <w:tcPr>
            <w:tcW w:w="1037" w:type="dxa"/>
            <w:noWrap/>
            <w:vAlign w:val="bottom"/>
            <w:hideMark/>
          </w:tcPr>
          <w:p w14:paraId="180CDFAA" w14:textId="77777777" w:rsidR="00056B9F" w:rsidRPr="00E05EC9" w:rsidRDefault="00056B9F" w:rsidP="002740BD">
            <w:pPr>
              <w:rPr>
                <w:bCs/>
                <w:lang w:eastAsia="zh-CN"/>
              </w:rPr>
            </w:pPr>
            <w:r w:rsidRPr="00E05EC9">
              <w:rPr>
                <w:lang w:eastAsia="zh-CN"/>
              </w:rPr>
              <w:t>5511.5</w:t>
            </w:r>
          </w:p>
        </w:tc>
        <w:tc>
          <w:tcPr>
            <w:tcW w:w="973" w:type="dxa"/>
            <w:noWrap/>
            <w:vAlign w:val="bottom"/>
            <w:hideMark/>
          </w:tcPr>
          <w:p w14:paraId="40ED40D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8DE62C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67F8BB6" w14:textId="77777777" w:rsidR="00056B9F" w:rsidRPr="00E05EC9" w:rsidRDefault="00056B9F" w:rsidP="002740BD">
            <w:pPr>
              <w:rPr>
                <w:bCs/>
                <w:lang w:eastAsia="zh-CN"/>
              </w:rPr>
            </w:pPr>
            <w:r w:rsidRPr="00E05EC9">
              <w:rPr>
                <w:lang w:eastAsia="zh-CN"/>
              </w:rPr>
              <w:t>0.07448</w:t>
            </w:r>
          </w:p>
        </w:tc>
      </w:tr>
      <w:tr w:rsidR="00056B9F" w:rsidRPr="00E05EC9" w14:paraId="389B2DCB" w14:textId="77777777" w:rsidTr="00F23E32">
        <w:trPr>
          <w:trHeight w:val="287"/>
        </w:trPr>
        <w:tc>
          <w:tcPr>
            <w:tcW w:w="1337" w:type="dxa"/>
            <w:noWrap/>
            <w:vAlign w:val="bottom"/>
            <w:hideMark/>
          </w:tcPr>
          <w:p w14:paraId="155B979A" w14:textId="77777777" w:rsidR="00056B9F" w:rsidRPr="00E05EC9" w:rsidRDefault="00056B9F" w:rsidP="002740BD">
            <w:pPr>
              <w:rPr>
                <w:lang w:eastAsia="zh-CN"/>
              </w:rPr>
            </w:pPr>
          </w:p>
        </w:tc>
        <w:tc>
          <w:tcPr>
            <w:tcW w:w="1007" w:type="dxa"/>
            <w:noWrap/>
            <w:vAlign w:val="bottom"/>
            <w:hideMark/>
          </w:tcPr>
          <w:p w14:paraId="75D3B1C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5582065"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0DF9B5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D56E12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9083D67" w14:textId="77777777" w:rsidR="00056B9F" w:rsidRPr="00E05EC9" w:rsidRDefault="00056B9F" w:rsidP="002740BD">
            <w:pPr>
              <w:rPr>
                <w:bCs/>
                <w:lang w:eastAsia="zh-CN"/>
              </w:rPr>
            </w:pPr>
            <w:r w:rsidRPr="00E05EC9">
              <w:rPr>
                <w:lang w:eastAsia="zh-CN"/>
              </w:rPr>
              <w:t>14</w:t>
            </w:r>
          </w:p>
        </w:tc>
        <w:tc>
          <w:tcPr>
            <w:tcW w:w="1037" w:type="dxa"/>
            <w:noWrap/>
            <w:vAlign w:val="bottom"/>
            <w:hideMark/>
          </w:tcPr>
          <w:p w14:paraId="2C288703" w14:textId="77777777" w:rsidR="00056B9F" w:rsidRPr="00E05EC9" w:rsidRDefault="00056B9F" w:rsidP="002740BD">
            <w:pPr>
              <w:rPr>
                <w:bCs/>
                <w:lang w:eastAsia="zh-CN"/>
              </w:rPr>
            </w:pPr>
            <w:r w:rsidRPr="00E05EC9">
              <w:rPr>
                <w:lang w:eastAsia="zh-CN"/>
              </w:rPr>
              <w:t>5110</w:t>
            </w:r>
          </w:p>
        </w:tc>
        <w:tc>
          <w:tcPr>
            <w:tcW w:w="973" w:type="dxa"/>
            <w:noWrap/>
            <w:vAlign w:val="bottom"/>
            <w:hideMark/>
          </w:tcPr>
          <w:p w14:paraId="29D05BD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95F906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233CF0F" w14:textId="77777777" w:rsidR="00056B9F" w:rsidRPr="00E05EC9" w:rsidRDefault="00056B9F" w:rsidP="002740BD">
            <w:pPr>
              <w:rPr>
                <w:bCs/>
                <w:lang w:eastAsia="zh-CN"/>
              </w:rPr>
            </w:pPr>
            <w:r w:rsidRPr="00E05EC9">
              <w:rPr>
                <w:lang w:eastAsia="zh-CN"/>
              </w:rPr>
              <w:t>0.07448</w:t>
            </w:r>
          </w:p>
        </w:tc>
      </w:tr>
      <w:tr w:rsidR="00056B9F" w:rsidRPr="00E05EC9" w14:paraId="2E135CD8" w14:textId="77777777" w:rsidTr="00F23E32">
        <w:trPr>
          <w:trHeight w:val="287"/>
        </w:trPr>
        <w:tc>
          <w:tcPr>
            <w:tcW w:w="1337" w:type="dxa"/>
            <w:noWrap/>
            <w:vAlign w:val="bottom"/>
            <w:hideMark/>
          </w:tcPr>
          <w:p w14:paraId="34389931" w14:textId="77777777" w:rsidR="00056B9F" w:rsidRPr="00E05EC9" w:rsidRDefault="00056B9F" w:rsidP="002740BD">
            <w:pPr>
              <w:rPr>
                <w:lang w:eastAsia="zh-CN"/>
              </w:rPr>
            </w:pPr>
          </w:p>
        </w:tc>
        <w:tc>
          <w:tcPr>
            <w:tcW w:w="1007" w:type="dxa"/>
            <w:noWrap/>
            <w:vAlign w:val="bottom"/>
            <w:hideMark/>
          </w:tcPr>
          <w:p w14:paraId="7A59BB79"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F7A0685"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758F601"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AE26E7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B48680" w14:textId="77777777" w:rsidR="00056B9F" w:rsidRPr="00E05EC9" w:rsidRDefault="00056B9F" w:rsidP="002740BD">
            <w:pPr>
              <w:rPr>
                <w:bCs/>
                <w:lang w:eastAsia="zh-CN"/>
              </w:rPr>
            </w:pPr>
            <w:r w:rsidRPr="00E05EC9">
              <w:rPr>
                <w:lang w:eastAsia="zh-CN"/>
              </w:rPr>
              <w:t>21</w:t>
            </w:r>
          </w:p>
        </w:tc>
        <w:tc>
          <w:tcPr>
            <w:tcW w:w="1037" w:type="dxa"/>
            <w:noWrap/>
            <w:vAlign w:val="bottom"/>
            <w:hideMark/>
          </w:tcPr>
          <w:p w14:paraId="1798A9FB" w14:textId="77777777" w:rsidR="00056B9F" w:rsidRPr="00E05EC9" w:rsidRDefault="00056B9F" w:rsidP="002740BD">
            <w:pPr>
              <w:rPr>
                <w:bCs/>
                <w:lang w:eastAsia="zh-CN"/>
              </w:rPr>
            </w:pPr>
            <w:r w:rsidRPr="00E05EC9">
              <w:rPr>
                <w:lang w:eastAsia="zh-CN"/>
              </w:rPr>
              <w:t>7665</w:t>
            </w:r>
          </w:p>
        </w:tc>
        <w:tc>
          <w:tcPr>
            <w:tcW w:w="973" w:type="dxa"/>
            <w:noWrap/>
            <w:vAlign w:val="bottom"/>
            <w:hideMark/>
          </w:tcPr>
          <w:p w14:paraId="56BDAE9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E0B23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82211D7" w14:textId="77777777" w:rsidR="00056B9F" w:rsidRPr="00E05EC9" w:rsidRDefault="00056B9F" w:rsidP="002740BD">
            <w:pPr>
              <w:rPr>
                <w:bCs/>
                <w:lang w:eastAsia="zh-CN"/>
              </w:rPr>
            </w:pPr>
            <w:r w:rsidRPr="00E05EC9">
              <w:rPr>
                <w:lang w:eastAsia="zh-CN"/>
              </w:rPr>
              <w:t>0.07448</w:t>
            </w:r>
          </w:p>
        </w:tc>
      </w:tr>
      <w:tr w:rsidR="00056B9F" w:rsidRPr="00E05EC9" w14:paraId="4F993FEB" w14:textId="77777777" w:rsidTr="00F23E32">
        <w:trPr>
          <w:trHeight w:val="287"/>
        </w:trPr>
        <w:tc>
          <w:tcPr>
            <w:tcW w:w="1337" w:type="dxa"/>
            <w:noWrap/>
            <w:vAlign w:val="bottom"/>
            <w:hideMark/>
          </w:tcPr>
          <w:p w14:paraId="37DD87FC" w14:textId="77777777" w:rsidR="00056B9F" w:rsidRPr="00E05EC9" w:rsidRDefault="00056B9F" w:rsidP="002740BD">
            <w:pPr>
              <w:rPr>
                <w:lang w:eastAsia="zh-CN"/>
              </w:rPr>
            </w:pPr>
          </w:p>
        </w:tc>
        <w:tc>
          <w:tcPr>
            <w:tcW w:w="1007" w:type="dxa"/>
            <w:noWrap/>
            <w:vAlign w:val="bottom"/>
            <w:hideMark/>
          </w:tcPr>
          <w:p w14:paraId="48B6AD42"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2321873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84DBC7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9453AB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EA4B82" w14:textId="77777777" w:rsidR="00056B9F" w:rsidRPr="00E05EC9" w:rsidRDefault="00056B9F" w:rsidP="002740BD">
            <w:pPr>
              <w:rPr>
                <w:bCs/>
                <w:lang w:eastAsia="zh-CN"/>
              </w:rPr>
            </w:pPr>
            <w:r w:rsidRPr="00E05EC9">
              <w:rPr>
                <w:lang w:eastAsia="zh-CN"/>
              </w:rPr>
              <w:t>19.9</w:t>
            </w:r>
          </w:p>
        </w:tc>
        <w:tc>
          <w:tcPr>
            <w:tcW w:w="1037" w:type="dxa"/>
            <w:noWrap/>
            <w:vAlign w:val="bottom"/>
            <w:hideMark/>
          </w:tcPr>
          <w:p w14:paraId="4A5F8993" w14:textId="77777777" w:rsidR="00056B9F" w:rsidRPr="00E05EC9" w:rsidRDefault="00056B9F" w:rsidP="002740BD">
            <w:pPr>
              <w:rPr>
                <w:bCs/>
                <w:lang w:eastAsia="zh-CN"/>
              </w:rPr>
            </w:pPr>
            <w:r w:rsidRPr="00E05EC9">
              <w:rPr>
                <w:lang w:eastAsia="zh-CN"/>
              </w:rPr>
              <w:t>7263.5</w:t>
            </w:r>
          </w:p>
        </w:tc>
        <w:tc>
          <w:tcPr>
            <w:tcW w:w="973" w:type="dxa"/>
            <w:noWrap/>
            <w:vAlign w:val="bottom"/>
            <w:hideMark/>
          </w:tcPr>
          <w:p w14:paraId="4E2DB3F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A5D728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DFF8B8B" w14:textId="77777777" w:rsidR="00056B9F" w:rsidRPr="00E05EC9" w:rsidRDefault="00056B9F" w:rsidP="002740BD">
            <w:pPr>
              <w:rPr>
                <w:bCs/>
                <w:lang w:eastAsia="zh-CN"/>
              </w:rPr>
            </w:pPr>
            <w:r w:rsidRPr="00E05EC9">
              <w:rPr>
                <w:lang w:eastAsia="zh-CN"/>
              </w:rPr>
              <w:t>0.07448</w:t>
            </w:r>
          </w:p>
        </w:tc>
      </w:tr>
      <w:tr w:rsidR="00056B9F" w:rsidRPr="00E05EC9" w14:paraId="1BDFCBD1" w14:textId="77777777" w:rsidTr="00F23E32">
        <w:trPr>
          <w:trHeight w:val="287"/>
        </w:trPr>
        <w:tc>
          <w:tcPr>
            <w:tcW w:w="1337" w:type="dxa"/>
            <w:noWrap/>
            <w:vAlign w:val="bottom"/>
            <w:hideMark/>
          </w:tcPr>
          <w:p w14:paraId="4535EDEB" w14:textId="77777777" w:rsidR="00056B9F" w:rsidRPr="00E05EC9" w:rsidRDefault="00056B9F" w:rsidP="002740BD">
            <w:pPr>
              <w:rPr>
                <w:lang w:eastAsia="zh-CN"/>
              </w:rPr>
            </w:pPr>
          </w:p>
        </w:tc>
        <w:tc>
          <w:tcPr>
            <w:tcW w:w="1007" w:type="dxa"/>
            <w:noWrap/>
            <w:vAlign w:val="bottom"/>
            <w:hideMark/>
          </w:tcPr>
          <w:p w14:paraId="40F5182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5AC6A76"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27CDFA0"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B9BBDC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00CCBEDC" w14:textId="77777777" w:rsidR="00056B9F" w:rsidRPr="00E05EC9" w:rsidRDefault="00056B9F" w:rsidP="002740BD">
            <w:pPr>
              <w:rPr>
                <w:bCs/>
                <w:lang w:eastAsia="zh-CN"/>
              </w:rPr>
            </w:pPr>
            <w:r w:rsidRPr="00E05EC9">
              <w:rPr>
                <w:lang w:eastAsia="zh-CN"/>
              </w:rPr>
              <w:t>13.5</w:t>
            </w:r>
          </w:p>
        </w:tc>
        <w:tc>
          <w:tcPr>
            <w:tcW w:w="1037" w:type="dxa"/>
            <w:noWrap/>
            <w:vAlign w:val="bottom"/>
            <w:hideMark/>
          </w:tcPr>
          <w:p w14:paraId="49C2B48B" w14:textId="77777777" w:rsidR="00056B9F" w:rsidRPr="00E05EC9" w:rsidRDefault="00056B9F" w:rsidP="002740BD">
            <w:pPr>
              <w:rPr>
                <w:bCs/>
                <w:lang w:eastAsia="zh-CN"/>
              </w:rPr>
            </w:pPr>
            <w:r w:rsidRPr="00E05EC9">
              <w:rPr>
                <w:lang w:eastAsia="zh-CN"/>
              </w:rPr>
              <w:t>4927.5</w:t>
            </w:r>
          </w:p>
        </w:tc>
        <w:tc>
          <w:tcPr>
            <w:tcW w:w="973" w:type="dxa"/>
            <w:noWrap/>
            <w:vAlign w:val="bottom"/>
            <w:hideMark/>
          </w:tcPr>
          <w:p w14:paraId="4D95224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D518ED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E15752" w14:textId="77777777" w:rsidR="00056B9F" w:rsidRPr="00E05EC9" w:rsidRDefault="00056B9F" w:rsidP="002740BD">
            <w:pPr>
              <w:rPr>
                <w:bCs/>
                <w:lang w:eastAsia="zh-CN"/>
              </w:rPr>
            </w:pPr>
            <w:r w:rsidRPr="00E05EC9">
              <w:rPr>
                <w:lang w:eastAsia="zh-CN"/>
              </w:rPr>
              <w:t>0.07448</w:t>
            </w:r>
          </w:p>
        </w:tc>
      </w:tr>
      <w:tr w:rsidR="00056B9F" w:rsidRPr="00E05EC9" w14:paraId="79D30A27" w14:textId="77777777" w:rsidTr="00F23E32">
        <w:trPr>
          <w:trHeight w:val="287"/>
        </w:trPr>
        <w:tc>
          <w:tcPr>
            <w:tcW w:w="1337" w:type="dxa"/>
            <w:noWrap/>
            <w:vAlign w:val="bottom"/>
            <w:hideMark/>
          </w:tcPr>
          <w:p w14:paraId="739AE179" w14:textId="77777777" w:rsidR="00056B9F" w:rsidRPr="00E05EC9" w:rsidRDefault="00056B9F" w:rsidP="002740BD">
            <w:pPr>
              <w:rPr>
                <w:lang w:eastAsia="zh-CN"/>
              </w:rPr>
            </w:pPr>
          </w:p>
        </w:tc>
        <w:tc>
          <w:tcPr>
            <w:tcW w:w="1007" w:type="dxa"/>
            <w:noWrap/>
            <w:vAlign w:val="bottom"/>
            <w:hideMark/>
          </w:tcPr>
          <w:p w14:paraId="17C8C2EA"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BEA4A7A"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637D80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76756BE"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2777476" w14:textId="77777777" w:rsidR="00056B9F" w:rsidRPr="00E05EC9" w:rsidRDefault="00056B9F" w:rsidP="002740BD">
            <w:pPr>
              <w:rPr>
                <w:bCs/>
                <w:lang w:eastAsia="zh-CN"/>
              </w:rPr>
            </w:pPr>
            <w:r w:rsidRPr="00E05EC9">
              <w:rPr>
                <w:lang w:eastAsia="zh-CN"/>
              </w:rPr>
              <w:t>10.4</w:t>
            </w:r>
          </w:p>
        </w:tc>
        <w:tc>
          <w:tcPr>
            <w:tcW w:w="1037" w:type="dxa"/>
            <w:noWrap/>
            <w:vAlign w:val="bottom"/>
            <w:hideMark/>
          </w:tcPr>
          <w:p w14:paraId="6BBBD0F8" w14:textId="77777777" w:rsidR="00056B9F" w:rsidRPr="00E05EC9" w:rsidRDefault="00056B9F" w:rsidP="002740BD">
            <w:pPr>
              <w:rPr>
                <w:bCs/>
                <w:lang w:eastAsia="zh-CN"/>
              </w:rPr>
            </w:pPr>
            <w:r w:rsidRPr="00E05EC9">
              <w:rPr>
                <w:lang w:eastAsia="zh-CN"/>
              </w:rPr>
              <w:t>3796</w:t>
            </w:r>
          </w:p>
        </w:tc>
        <w:tc>
          <w:tcPr>
            <w:tcW w:w="973" w:type="dxa"/>
            <w:noWrap/>
            <w:vAlign w:val="bottom"/>
            <w:hideMark/>
          </w:tcPr>
          <w:p w14:paraId="1F4CAE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BDEDB0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F84EF0A" w14:textId="77777777" w:rsidR="00056B9F" w:rsidRPr="00E05EC9" w:rsidRDefault="00056B9F" w:rsidP="002740BD">
            <w:pPr>
              <w:rPr>
                <w:bCs/>
                <w:lang w:eastAsia="zh-CN"/>
              </w:rPr>
            </w:pPr>
            <w:r w:rsidRPr="00E05EC9">
              <w:rPr>
                <w:lang w:eastAsia="zh-CN"/>
              </w:rPr>
              <w:t>0.07448</w:t>
            </w:r>
          </w:p>
        </w:tc>
      </w:tr>
      <w:tr w:rsidR="00056B9F" w:rsidRPr="00E05EC9" w14:paraId="18DA50F0" w14:textId="77777777" w:rsidTr="00F23E32">
        <w:trPr>
          <w:trHeight w:val="287"/>
        </w:trPr>
        <w:tc>
          <w:tcPr>
            <w:tcW w:w="1337" w:type="dxa"/>
            <w:noWrap/>
            <w:vAlign w:val="bottom"/>
            <w:hideMark/>
          </w:tcPr>
          <w:p w14:paraId="30396ADD" w14:textId="77777777" w:rsidR="00056B9F" w:rsidRPr="00E05EC9" w:rsidRDefault="00056B9F" w:rsidP="002740BD">
            <w:pPr>
              <w:rPr>
                <w:lang w:eastAsia="zh-CN"/>
              </w:rPr>
            </w:pPr>
          </w:p>
        </w:tc>
        <w:tc>
          <w:tcPr>
            <w:tcW w:w="1007" w:type="dxa"/>
            <w:noWrap/>
            <w:vAlign w:val="bottom"/>
            <w:hideMark/>
          </w:tcPr>
          <w:p w14:paraId="25C55AF5"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F3F251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47EFD7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6CF49E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951E951" w14:textId="77777777" w:rsidR="00056B9F" w:rsidRPr="00E05EC9" w:rsidRDefault="00056B9F" w:rsidP="002740BD">
            <w:pPr>
              <w:rPr>
                <w:bCs/>
                <w:lang w:eastAsia="zh-CN"/>
              </w:rPr>
            </w:pPr>
            <w:r w:rsidRPr="00E05EC9">
              <w:rPr>
                <w:lang w:eastAsia="zh-CN"/>
              </w:rPr>
              <w:t>19.4</w:t>
            </w:r>
          </w:p>
        </w:tc>
        <w:tc>
          <w:tcPr>
            <w:tcW w:w="1037" w:type="dxa"/>
            <w:noWrap/>
            <w:vAlign w:val="bottom"/>
            <w:hideMark/>
          </w:tcPr>
          <w:p w14:paraId="5670CB8D" w14:textId="77777777" w:rsidR="00056B9F" w:rsidRPr="00E05EC9" w:rsidRDefault="00056B9F" w:rsidP="002740BD">
            <w:pPr>
              <w:rPr>
                <w:bCs/>
                <w:lang w:eastAsia="zh-CN"/>
              </w:rPr>
            </w:pPr>
            <w:r w:rsidRPr="00E05EC9">
              <w:rPr>
                <w:lang w:eastAsia="zh-CN"/>
              </w:rPr>
              <w:t>7081</w:t>
            </w:r>
          </w:p>
        </w:tc>
        <w:tc>
          <w:tcPr>
            <w:tcW w:w="973" w:type="dxa"/>
            <w:noWrap/>
            <w:vAlign w:val="bottom"/>
            <w:hideMark/>
          </w:tcPr>
          <w:p w14:paraId="403DB54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A5FD1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8FEFA6F" w14:textId="77777777" w:rsidR="00056B9F" w:rsidRPr="00E05EC9" w:rsidRDefault="00056B9F" w:rsidP="002740BD">
            <w:pPr>
              <w:rPr>
                <w:bCs/>
                <w:lang w:eastAsia="zh-CN"/>
              </w:rPr>
            </w:pPr>
            <w:r w:rsidRPr="00E05EC9">
              <w:rPr>
                <w:lang w:eastAsia="zh-CN"/>
              </w:rPr>
              <w:t>0.07448</w:t>
            </w:r>
          </w:p>
        </w:tc>
      </w:tr>
      <w:tr w:rsidR="00056B9F" w:rsidRPr="00E05EC9" w14:paraId="7636984E" w14:textId="77777777" w:rsidTr="00F23E32">
        <w:trPr>
          <w:trHeight w:val="287"/>
        </w:trPr>
        <w:tc>
          <w:tcPr>
            <w:tcW w:w="1337" w:type="dxa"/>
            <w:noWrap/>
            <w:vAlign w:val="bottom"/>
            <w:hideMark/>
          </w:tcPr>
          <w:p w14:paraId="0A5FCE26" w14:textId="77777777" w:rsidR="00056B9F" w:rsidRPr="00E05EC9" w:rsidRDefault="00056B9F" w:rsidP="002740BD">
            <w:pPr>
              <w:rPr>
                <w:lang w:eastAsia="zh-CN"/>
              </w:rPr>
            </w:pPr>
          </w:p>
        </w:tc>
        <w:tc>
          <w:tcPr>
            <w:tcW w:w="1007" w:type="dxa"/>
            <w:noWrap/>
            <w:vAlign w:val="bottom"/>
            <w:hideMark/>
          </w:tcPr>
          <w:p w14:paraId="18743BCF"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E2729E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F8025A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230D56C"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789023" w14:textId="77777777" w:rsidR="00056B9F" w:rsidRPr="00E05EC9" w:rsidRDefault="00056B9F" w:rsidP="002740BD">
            <w:pPr>
              <w:rPr>
                <w:bCs/>
                <w:lang w:eastAsia="zh-CN"/>
              </w:rPr>
            </w:pPr>
            <w:r w:rsidRPr="00E05EC9">
              <w:rPr>
                <w:lang w:eastAsia="zh-CN"/>
              </w:rPr>
              <w:t>16.3</w:t>
            </w:r>
          </w:p>
        </w:tc>
        <w:tc>
          <w:tcPr>
            <w:tcW w:w="1037" w:type="dxa"/>
            <w:noWrap/>
            <w:vAlign w:val="bottom"/>
            <w:hideMark/>
          </w:tcPr>
          <w:p w14:paraId="6A3E6AF3"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7799DD1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4C4B6D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9A83CEF" w14:textId="77777777" w:rsidR="00056B9F" w:rsidRPr="00E05EC9" w:rsidRDefault="00056B9F" w:rsidP="002740BD">
            <w:pPr>
              <w:rPr>
                <w:bCs/>
                <w:lang w:eastAsia="zh-CN"/>
              </w:rPr>
            </w:pPr>
            <w:r w:rsidRPr="00E05EC9">
              <w:rPr>
                <w:lang w:eastAsia="zh-CN"/>
              </w:rPr>
              <w:t>0.07448</w:t>
            </w:r>
          </w:p>
        </w:tc>
      </w:tr>
      <w:tr w:rsidR="00056B9F" w:rsidRPr="00E05EC9" w14:paraId="02024442" w14:textId="77777777" w:rsidTr="00F23E32">
        <w:trPr>
          <w:trHeight w:val="287"/>
        </w:trPr>
        <w:tc>
          <w:tcPr>
            <w:tcW w:w="1337" w:type="dxa"/>
            <w:noWrap/>
            <w:vAlign w:val="bottom"/>
            <w:hideMark/>
          </w:tcPr>
          <w:p w14:paraId="277DCF5D" w14:textId="77777777" w:rsidR="00056B9F" w:rsidRPr="00E05EC9" w:rsidRDefault="00056B9F" w:rsidP="002740BD">
            <w:pPr>
              <w:rPr>
                <w:lang w:eastAsia="zh-CN"/>
              </w:rPr>
            </w:pPr>
          </w:p>
        </w:tc>
        <w:tc>
          <w:tcPr>
            <w:tcW w:w="1007" w:type="dxa"/>
            <w:noWrap/>
            <w:vAlign w:val="bottom"/>
            <w:hideMark/>
          </w:tcPr>
          <w:p w14:paraId="2088F356"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40EBE7D5"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529BC0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D2051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E69B90" w14:textId="77777777" w:rsidR="00056B9F" w:rsidRPr="00E05EC9" w:rsidRDefault="00056B9F" w:rsidP="002740BD">
            <w:pPr>
              <w:rPr>
                <w:bCs/>
                <w:lang w:eastAsia="zh-CN"/>
              </w:rPr>
            </w:pPr>
            <w:r w:rsidRPr="00E05EC9">
              <w:rPr>
                <w:lang w:eastAsia="zh-CN"/>
              </w:rPr>
              <w:t>8.7</w:t>
            </w:r>
          </w:p>
        </w:tc>
        <w:tc>
          <w:tcPr>
            <w:tcW w:w="1037" w:type="dxa"/>
            <w:noWrap/>
            <w:vAlign w:val="bottom"/>
            <w:hideMark/>
          </w:tcPr>
          <w:p w14:paraId="58EAECBB" w14:textId="77777777" w:rsidR="00056B9F" w:rsidRPr="00E05EC9" w:rsidRDefault="00056B9F" w:rsidP="002740BD">
            <w:pPr>
              <w:rPr>
                <w:bCs/>
                <w:lang w:eastAsia="zh-CN"/>
              </w:rPr>
            </w:pPr>
            <w:r w:rsidRPr="00E05EC9">
              <w:rPr>
                <w:lang w:eastAsia="zh-CN"/>
              </w:rPr>
              <w:t>3175.5</w:t>
            </w:r>
          </w:p>
        </w:tc>
        <w:tc>
          <w:tcPr>
            <w:tcW w:w="973" w:type="dxa"/>
            <w:noWrap/>
            <w:vAlign w:val="bottom"/>
            <w:hideMark/>
          </w:tcPr>
          <w:p w14:paraId="4788A0D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F9043C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C8629E7" w14:textId="77777777" w:rsidR="00056B9F" w:rsidRPr="00E05EC9" w:rsidRDefault="00056B9F" w:rsidP="002740BD">
            <w:pPr>
              <w:rPr>
                <w:bCs/>
                <w:lang w:eastAsia="zh-CN"/>
              </w:rPr>
            </w:pPr>
            <w:r w:rsidRPr="00E05EC9">
              <w:rPr>
                <w:lang w:eastAsia="zh-CN"/>
              </w:rPr>
              <w:t>0.07448</w:t>
            </w:r>
          </w:p>
        </w:tc>
      </w:tr>
      <w:tr w:rsidR="00056B9F" w:rsidRPr="00E05EC9" w14:paraId="44FBFC64" w14:textId="77777777" w:rsidTr="00F23E32">
        <w:trPr>
          <w:trHeight w:val="287"/>
        </w:trPr>
        <w:tc>
          <w:tcPr>
            <w:tcW w:w="1337" w:type="dxa"/>
            <w:noWrap/>
            <w:vAlign w:val="bottom"/>
            <w:hideMark/>
          </w:tcPr>
          <w:p w14:paraId="2C015A71" w14:textId="77777777" w:rsidR="00056B9F" w:rsidRPr="00E05EC9" w:rsidRDefault="00056B9F" w:rsidP="002740BD">
            <w:pPr>
              <w:rPr>
                <w:lang w:eastAsia="zh-CN"/>
              </w:rPr>
            </w:pPr>
          </w:p>
        </w:tc>
        <w:tc>
          <w:tcPr>
            <w:tcW w:w="1007" w:type="dxa"/>
            <w:noWrap/>
            <w:vAlign w:val="bottom"/>
            <w:hideMark/>
          </w:tcPr>
          <w:p w14:paraId="4AF758F3"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E1C401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CD375B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757D2A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F387315" w14:textId="77777777" w:rsidR="00056B9F" w:rsidRPr="00E05EC9" w:rsidRDefault="00056B9F" w:rsidP="002740BD">
            <w:pPr>
              <w:rPr>
                <w:bCs/>
                <w:lang w:eastAsia="zh-CN"/>
              </w:rPr>
            </w:pPr>
            <w:r w:rsidRPr="00E05EC9">
              <w:rPr>
                <w:lang w:eastAsia="zh-CN"/>
              </w:rPr>
              <w:t>5.4</w:t>
            </w:r>
          </w:p>
        </w:tc>
        <w:tc>
          <w:tcPr>
            <w:tcW w:w="1037" w:type="dxa"/>
            <w:noWrap/>
            <w:vAlign w:val="bottom"/>
            <w:hideMark/>
          </w:tcPr>
          <w:p w14:paraId="43A3CB7D" w14:textId="77777777" w:rsidR="00056B9F" w:rsidRPr="00E05EC9" w:rsidRDefault="00056B9F" w:rsidP="002740BD">
            <w:pPr>
              <w:rPr>
                <w:bCs/>
                <w:lang w:eastAsia="zh-CN"/>
              </w:rPr>
            </w:pPr>
            <w:r w:rsidRPr="00E05EC9">
              <w:rPr>
                <w:lang w:eastAsia="zh-CN"/>
              </w:rPr>
              <w:t>1971</w:t>
            </w:r>
          </w:p>
        </w:tc>
        <w:tc>
          <w:tcPr>
            <w:tcW w:w="973" w:type="dxa"/>
            <w:noWrap/>
            <w:vAlign w:val="bottom"/>
            <w:hideMark/>
          </w:tcPr>
          <w:p w14:paraId="7DC2529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2E7AFC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D4ED988" w14:textId="77777777" w:rsidR="00056B9F" w:rsidRPr="00E05EC9" w:rsidRDefault="00056B9F" w:rsidP="002740BD">
            <w:pPr>
              <w:rPr>
                <w:bCs/>
                <w:lang w:eastAsia="zh-CN"/>
              </w:rPr>
            </w:pPr>
            <w:r w:rsidRPr="00E05EC9">
              <w:rPr>
                <w:lang w:eastAsia="zh-CN"/>
              </w:rPr>
              <w:t>0.07448</w:t>
            </w:r>
          </w:p>
        </w:tc>
      </w:tr>
      <w:tr w:rsidR="00056B9F" w:rsidRPr="00E05EC9" w14:paraId="33D8CC95" w14:textId="77777777" w:rsidTr="00F23E32">
        <w:trPr>
          <w:trHeight w:val="287"/>
        </w:trPr>
        <w:tc>
          <w:tcPr>
            <w:tcW w:w="1337" w:type="dxa"/>
            <w:noWrap/>
            <w:vAlign w:val="bottom"/>
            <w:hideMark/>
          </w:tcPr>
          <w:p w14:paraId="120E54D5" w14:textId="77777777" w:rsidR="00056B9F" w:rsidRPr="00E05EC9" w:rsidRDefault="00056B9F" w:rsidP="002740BD">
            <w:pPr>
              <w:rPr>
                <w:lang w:eastAsia="zh-CN"/>
              </w:rPr>
            </w:pPr>
          </w:p>
        </w:tc>
        <w:tc>
          <w:tcPr>
            <w:tcW w:w="1007" w:type="dxa"/>
            <w:noWrap/>
            <w:vAlign w:val="bottom"/>
            <w:hideMark/>
          </w:tcPr>
          <w:p w14:paraId="4AD93450"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9B8BF1A"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F87FA5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E9C011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E3E577"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4EE6F2F3"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0D0343B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148E15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F908F0" w14:textId="77777777" w:rsidR="00056B9F" w:rsidRPr="00E05EC9" w:rsidRDefault="00056B9F" w:rsidP="002740BD">
            <w:pPr>
              <w:rPr>
                <w:bCs/>
                <w:lang w:eastAsia="zh-CN"/>
              </w:rPr>
            </w:pPr>
            <w:r w:rsidRPr="00E05EC9">
              <w:rPr>
                <w:lang w:eastAsia="zh-CN"/>
              </w:rPr>
              <w:t>0.07448</w:t>
            </w:r>
          </w:p>
        </w:tc>
      </w:tr>
      <w:tr w:rsidR="00056B9F" w:rsidRPr="00E05EC9" w14:paraId="652CCA9A" w14:textId="77777777" w:rsidTr="00F23E32">
        <w:trPr>
          <w:trHeight w:val="287"/>
        </w:trPr>
        <w:tc>
          <w:tcPr>
            <w:tcW w:w="1337" w:type="dxa"/>
            <w:noWrap/>
            <w:vAlign w:val="bottom"/>
            <w:hideMark/>
          </w:tcPr>
          <w:p w14:paraId="1F2D5177" w14:textId="77777777" w:rsidR="00056B9F" w:rsidRPr="00E05EC9" w:rsidRDefault="00056B9F" w:rsidP="002740BD">
            <w:pPr>
              <w:rPr>
                <w:lang w:eastAsia="zh-CN"/>
              </w:rPr>
            </w:pPr>
          </w:p>
        </w:tc>
        <w:tc>
          <w:tcPr>
            <w:tcW w:w="1007" w:type="dxa"/>
            <w:noWrap/>
            <w:vAlign w:val="bottom"/>
            <w:hideMark/>
          </w:tcPr>
          <w:p w14:paraId="289AF3D6"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B8915A8"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510C1B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EE49B1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31DB23F" w14:textId="77777777" w:rsidR="00056B9F" w:rsidRPr="00E05EC9" w:rsidRDefault="00056B9F" w:rsidP="002740BD">
            <w:pPr>
              <w:rPr>
                <w:bCs/>
                <w:lang w:eastAsia="zh-CN"/>
              </w:rPr>
            </w:pPr>
            <w:r w:rsidRPr="00E05EC9">
              <w:rPr>
                <w:lang w:eastAsia="zh-CN"/>
              </w:rPr>
              <w:t>11.4</w:t>
            </w:r>
          </w:p>
        </w:tc>
        <w:tc>
          <w:tcPr>
            <w:tcW w:w="1037" w:type="dxa"/>
            <w:noWrap/>
            <w:vAlign w:val="bottom"/>
            <w:hideMark/>
          </w:tcPr>
          <w:p w14:paraId="254BD0E9"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689A530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371642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01D0A9C" w14:textId="77777777" w:rsidR="00056B9F" w:rsidRPr="00E05EC9" w:rsidRDefault="00056B9F" w:rsidP="002740BD">
            <w:pPr>
              <w:rPr>
                <w:bCs/>
                <w:lang w:eastAsia="zh-CN"/>
              </w:rPr>
            </w:pPr>
            <w:r w:rsidRPr="00E05EC9">
              <w:rPr>
                <w:lang w:eastAsia="zh-CN"/>
              </w:rPr>
              <w:t>0.07448</w:t>
            </w:r>
          </w:p>
        </w:tc>
      </w:tr>
    </w:tbl>
    <w:p w14:paraId="6FBA3F7E" w14:textId="53557B6C" w:rsidR="00781050" w:rsidRPr="00E05EC9" w:rsidRDefault="003C72B7" w:rsidP="00781050">
      <w:pPr>
        <w:pStyle w:val="AppendixHeading1"/>
        <w:rPr>
          <w:lang w:val="en-AU"/>
        </w:rPr>
      </w:pPr>
      <w:bookmarkStart w:id="507" w:name="_Toc493338235"/>
      <w:bookmarkStart w:id="508" w:name="_Toc493338244"/>
      <w:bookmarkStart w:id="509" w:name="_Toc493340876"/>
      <w:r w:rsidRPr="00E05EC9">
        <w:rPr>
          <w:lang w:val="en-AU"/>
        </w:rPr>
        <w:lastRenderedPageBreak/>
        <w:t>Appendix 9</w:t>
      </w:r>
      <w:r w:rsidR="00781050" w:rsidRPr="00E05EC9">
        <w:rPr>
          <w:lang w:val="en-AU"/>
        </w:rPr>
        <w:t xml:space="preserve"> – Matlab Source Code</w:t>
      </w:r>
      <w:bookmarkEnd w:id="507"/>
      <w:bookmarkEnd w:id="508"/>
      <w:bookmarkEnd w:id="509"/>
    </w:p>
    <w:p w14:paraId="64A8D8E0" w14:textId="28F62FAD" w:rsidR="0019147A" w:rsidRPr="00E05EC9" w:rsidRDefault="0019147A" w:rsidP="002740BD"/>
    <w:p w14:paraId="368B39A7" w14:textId="2BF233EE" w:rsidR="004C4B3F" w:rsidRPr="00E05EC9" w:rsidRDefault="004C4B3F" w:rsidP="004C4B3F">
      <w:pPr>
        <w:pStyle w:val="AppendixHeading1"/>
        <w:rPr>
          <w:lang w:val="en-AU"/>
        </w:rPr>
      </w:pPr>
    </w:p>
    <w:p w14:paraId="05CD2EE7" w14:textId="7F3F2FFB" w:rsidR="001128D3" w:rsidRPr="00E05EC9" w:rsidRDefault="001128D3" w:rsidP="002740BD"/>
    <w:p w14:paraId="3620BE53" w14:textId="586DC377" w:rsidR="001128D3" w:rsidRPr="00E05EC9" w:rsidRDefault="001128D3" w:rsidP="002740BD"/>
    <w:p w14:paraId="05F0852D" w14:textId="5FDBEF7C" w:rsidR="001128D3" w:rsidRPr="00E05EC9" w:rsidRDefault="001128D3" w:rsidP="002740BD"/>
    <w:p w14:paraId="137F4077" w14:textId="16BF7822" w:rsidR="001128D3" w:rsidRPr="00E05EC9" w:rsidRDefault="001128D3" w:rsidP="002740BD"/>
    <w:p w14:paraId="4A707DC1" w14:textId="6D9C6FEB" w:rsidR="001128D3" w:rsidRPr="00E05EC9" w:rsidRDefault="001128D3" w:rsidP="002740BD"/>
    <w:p w14:paraId="257E7C0B" w14:textId="3E3E687C" w:rsidR="001128D3" w:rsidRPr="00E05EC9" w:rsidRDefault="001128D3" w:rsidP="002740BD"/>
    <w:p w14:paraId="7B3B2BF1" w14:textId="532DB479" w:rsidR="001128D3" w:rsidRPr="00E05EC9" w:rsidRDefault="001128D3" w:rsidP="002740BD"/>
    <w:p w14:paraId="1B717454" w14:textId="3C9BED81" w:rsidR="001128D3" w:rsidRPr="00E05EC9" w:rsidRDefault="001128D3" w:rsidP="002740BD"/>
    <w:p w14:paraId="44F33160" w14:textId="62C1EFDC" w:rsidR="001128D3" w:rsidRPr="00E05EC9" w:rsidRDefault="001128D3" w:rsidP="002740BD"/>
    <w:p w14:paraId="451BB578" w14:textId="780C11B4" w:rsidR="001128D3" w:rsidRPr="00E05EC9" w:rsidRDefault="001128D3" w:rsidP="002740BD"/>
    <w:p w14:paraId="02101F2E" w14:textId="55C8EA2E" w:rsidR="00D57C2C" w:rsidRPr="00E05EC9" w:rsidRDefault="00D57C2C" w:rsidP="002740BD"/>
    <w:p w14:paraId="17CCC4E6" w14:textId="3E3BFC91" w:rsidR="00D57C2C" w:rsidRPr="00E05EC9" w:rsidRDefault="00D57C2C" w:rsidP="002740BD"/>
    <w:p w14:paraId="1E55162D" w14:textId="51ABD416" w:rsidR="00D57C2C" w:rsidRPr="00E05EC9" w:rsidRDefault="00D57C2C" w:rsidP="002740BD"/>
    <w:p w14:paraId="47F42436" w14:textId="77777777" w:rsidR="00D57C2C" w:rsidRPr="00E05EC9" w:rsidRDefault="00D57C2C" w:rsidP="002740BD"/>
    <w:p w14:paraId="60421DE9" w14:textId="21CF554E" w:rsidR="001128D3" w:rsidRPr="00E05EC9" w:rsidRDefault="001128D3" w:rsidP="002740BD"/>
    <w:p w14:paraId="2A0866AE" w14:textId="3E467619" w:rsidR="001128D3" w:rsidRPr="00E05EC9" w:rsidRDefault="001128D3" w:rsidP="002740BD"/>
    <w:p w14:paraId="302D62D7" w14:textId="1F3FC4F8" w:rsidR="001128D3" w:rsidRPr="00E05EC9" w:rsidRDefault="001128D3" w:rsidP="002740BD"/>
    <w:p w14:paraId="6C742652" w14:textId="77777777" w:rsidR="001128D3" w:rsidRPr="00E05EC9" w:rsidRDefault="001128D3" w:rsidP="002740BD"/>
    <w:p w14:paraId="5558C931" w14:textId="77777777" w:rsidR="00E05EC9" w:rsidRPr="00E05EC9" w:rsidRDefault="00E05EC9" w:rsidP="002740BD">
      <w:pPr>
        <w:pStyle w:val="Blank"/>
      </w:pPr>
      <w:r w:rsidRPr="00E05EC9">
        <w:t xml:space="preserve">   This page intentionally left blank</w:t>
      </w:r>
    </w:p>
    <w:p w14:paraId="0C31E552" w14:textId="70869CB8" w:rsidR="001128D3" w:rsidRPr="00E05EC9" w:rsidRDefault="001128D3" w:rsidP="002740BD"/>
    <w:p w14:paraId="6F50F112" w14:textId="511DB279" w:rsidR="00B553EA" w:rsidRPr="00E05EC9" w:rsidRDefault="00B553EA" w:rsidP="002740BD"/>
    <w:sectPr w:rsidR="00B553EA" w:rsidRPr="00E05EC9"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05EC9" w:rsidRDefault="00E05EC9" w:rsidP="002740BD">
      <w:r>
        <w:separator/>
      </w:r>
    </w:p>
    <w:p w14:paraId="541D9D4D" w14:textId="77777777" w:rsidR="00E05EC9" w:rsidRDefault="00E05EC9" w:rsidP="002740BD"/>
    <w:p w14:paraId="5123330A" w14:textId="77777777" w:rsidR="00E05EC9" w:rsidRDefault="00E05EC9" w:rsidP="002740BD"/>
    <w:p w14:paraId="318D6A0C" w14:textId="77777777" w:rsidR="00E05EC9" w:rsidRDefault="00E05EC9" w:rsidP="002740BD"/>
    <w:p w14:paraId="3EA6BDF7" w14:textId="77777777" w:rsidR="00E05EC9" w:rsidRDefault="00E05EC9" w:rsidP="002740BD"/>
    <w:p w14:paraId="725F6538" w14:textId="77777777" w:rsidR="00E05EC9" w:rsidRDefault="00E05EC9" w:rsidP="002740BD"/>
    <w:p w14:paraId="70E17E71" w14:textId="77777777" w:rsidR="00E05EC9" w:rsidRDefault="00E05EC9" w:rsidP="002740BD"/>
    <w:p w14:paraId="0C9DFF6F" w14:textId="77777777" w:rsidR="00E05EC9" w:rsidRDefault="00E05EC9" w:rsidP="002740BD"/>
    <w:p w14:paraId="7D54F46B" w14:textId="77777777" w:rsidR="00E05EC9" w:rsidRDefault="00E05EC9" w:rsidP="002740BD"/>
    <w:p w14:paraId="7175BB3E" w14:textId="77777777" w:rsidR="00E05EC9" w:rsidRDefault="00E05EC9" w:rsidP="002740BD"/>
    <w:p w14:paraId="5B0BE854" w14:textId="77777777" w:rsidR="00E05EC9" w:rsidRDefault="00E05EC9" w:rsidP="002740BD"/>
    <w:p w14:paraId="707464EF" w14:textId="77777777" w:rsidR="00E05EC9" w:rsidRDefault="00E05EC9" w:rsidP="002740BD"/>
    <w:p w14:paraId="05C5F162" w14:textId="77777777" w:rsidR="00E05EC9" w:rsidRDefault="00E05EC9" w:rsidP="002740BD"/>
    <w:p w14:paraId="58340D68" w14:textId="77777777" w:rsidR="00E05EC9" w:rsidRDefault="00E05EC9" w:rsidP="002740BD"/>
    <w:p w14:paraId="2E99F135" w14:textId="77777777" w:rsidR="00E05EC9" w:rsidRDefault="00E05EC9" w:rsidP="002740BD"/>
    <w:p w14:paraId="28D601FE" w14:textId="77777777" w:rsidR="00E05EC9" w:rsidRDefault="00E05EC9" w:rsidP="002740BD"/>
    <w:p w14:paraId="5EE7B18D" w14:textId="77777777" w:rsidR="00E05EC9" w:rsidRDefault="00E05EC9" w:rsidP="002740BD"/>
    <w:p w14:paraId="4494FFF5" w14:textId="77777777" w:rsidR="00E05EC9" w:rsidRDefault="00E05EC9" w:rsidP="002740BD"/>
    <w:p w14:paraId="095EBC6D" w14:textId="77777777" w:rsidR="00E05EC9" w:rsidRDefault="00E05EC9" w:rsidP="002740BD"/>
    <w:p w14:paraId="1C02EB99" w14:textId="77777777" w:rsidR="00E05EC9" w:rsidRDefault="00E05EC9" w:rsidP="002740BD"/>
    <w:p w14:paraId="752ED9AD" w14:textId="77777777" w:rsidR="00E05EC9" w:rsidRDefault="00E05EC9" w:rsidP="002740BD"/>
    <w:p w14:paraId="0FCFDF42" w14:textId="77777777" w:rsidR="00E05EC9" w:rsidRDefault="00E05EC9" w:rsidP="002740BD"/>
    <w:p w14:paraId="7C1FDF14" w14:textId="77777777" w:rsidR="00E05EC9" w:rsidRDefault="00E05EC9" w:rsidP="002740BD"/>
    <w:p w14:paraId="7468A34B" w14:textId="77777777" w:rsidR="00E05EC9" w:rsidRDefault="00E05EC9" w:rsidP="002740BD"/>
    <w:p w14:paraId="1B6DA01B" w14:textId="77777777" w:rsidR="00E05EC9" w:rsidRDefault="00E05EC9" w:rsidP="002740BD"/>
    <w:p w14:paraId="604246AE" w14:textId="77777777" w:rsidR="00E05EC9" w:rsidRDefault="00E05EC9" w:rsidP="002740BD"/>
    <w:p w14:paraId="53529198" w14:textId="77777777" w:rsidR="00E05EC9" w:rsidRDefault="00E05EC9" w:rsidP="002740BD"/>
    <w:p w14:paraId="10CDADB2" w14:textId="77777777" w:rsidR="00E05EC9" w:rsidRDefault="00E05EC9" w:rsidP="002740BD"/>
    <w:p w14:paraId="275EE847" w14:textId="77777777" w:rsidR="00E05EC9" w:rsidRDefault="00E05EC9" w:rsidP="002740BD"/>
    <w:p w14:paraId="2BA6B7C1" w14:textId="77777777" w:rsidR="00E05EC9" w:rsidRDefault="00E05EC9" w:rsidP="002740BD"/>
    <w:p w14:paraId="22DADC59" w14:textId="77777777" w:rsidR="00E05EC9" w:rsidRDefault="00E05EC9" w:rsidP="002740BD"/>
    <w:p w14:paraId="44A10A57" w14:textId="77777777" w:rsidR="00E05EC9" w:rsidRDefault="00E05EC9" w:rsidP="002740BD"/>
    <w:p w14:paraId="44827D7B" w14:textId="77777777" w:rsidR="00E05EC9" w:rsidRDefault="00E05EC9" w:rsidP="002740BD"/>
    <w:p w14:paraId="4ADBFC53" w14:textId="77777777" w:rsidR="00E05EC9" w:rsidRDefault="00E05EC9" w:rsidP="002740BD"/>
    <w:p w14:paraId="3D358C1A" w14:textId="77777777" w:rsidR="00E05EC9" w:rsidRDefault="00E05EC9" w:rsidP="002740BD"/>
    <w:p w14:paraId="54419D9D" w14:textId="77777777" w:rsidR="00E05EC9" w:rsidRDefault="00E05EC9" w:rsidP="002740BD"/>
    <w:p w14:paraId="62009149" w14:textId="77777777" w:rsidR="00E05EC9" w:rsidRDefault="00E05EC9" w:rsidP="002740BD"/>
    <w:p w14:paraId="4C72C469" w14:textId="77777777" w:rsidR="00E05EC9" w:rsidRDefault="00E05EC9" w:rsidP="002740BD"/>
    <w:p w14:paraId="75379CC9" w14:textId="77777777" w:rsidR="00E05EC9" w:rsidRDefault="00E05EC9" w:rsidP="002740BD"/>
    <w:p w14:paraId="15CFEC92" w14:textId="77777777" w:rsidR="00E05EC9" w:rsidRDefault="00E05EC9" w:rsidP="002740BD"/>
    <w:p w14:paraId="6ED25C77" w14:textId="77777777" w:rsidR="00E05EC9" w:rsidRDefault="00E05EC9" w:rsidP="002740BD"/>
    <w:p w14:paraId="418D170F" w14:textId="77777777" w:rsidR="00E05EC9" w:rsidRDefault="00E05EC9" w:rsidP="002740BD"/>
    <w:p w14:paraId="1E7ECE4E" w14:textId="77777777" w:rsidR="00E05EC9" w:rsidRDefault="00E05EC9" w:rsidP="002740BD"/>
    <w:p w14:paraId="486ACD0C" w14:textId="77777777" w:rsidR="00E05EC9" w:rsidRDefault="00E05EC9" w:rsidP="002740BD"/>
    <w:p w14:paraId="2926EE98" w14:textId="77777777" w:rsidR="00E05EC9" w:rsidRDefault="00E05EC9" w:rsidP="002740BD"/>
    <w:p w14:paraId="66E3665D" w14:textId="77777777" w:rsidR="00E05EC9" w:rsidRDefault="00E05EC9" w:rsidP="002740BD"/>
    <w:p w14:paraId="237F0F74" w14:textId="77777777" w:rsidR="00E05EC9" w:rsidRDefault="00E05EC9" w:rsidP="002740BD"/>
    <w:p w14:paraId="5E9F7152" w14:textId="77777777" w:rsidR="00E05EC9" w:rsidRDefault="00E05EC9" w:rsidP="002740BD"/>
    <w:p w14:paraId="2D05BB73" w14:textId="77777777" w:rsidR="00E05EC9" w:rsidRDefault="00E05EC9" w:rsidP="002740BD"/>
    <w:p w14:paraId="2F971435" w14:textId="77777777" w:rsidR="00E05EC9" w:rsidRDefault="00E05EC9" w:rsidP="002740BD"/>
    <w:p w14:paraId="1910F60E" w14:textId="77777777" w:rsidR="00E05EC9" w:rsidRDefault="00E05EC9" w:rsidP="002740BD"/>
    <w:p w14:paraId="0FCBD548" w14:textId="77777777" w:rsidR="00E05EC9" w:rsidRDefault="00E05EC9" w:rsidP="002740BD"/>
    <w:p w14:paraId="74D594AF" w14:textId="77777777" w:rsidR="00E05EC9" w:rsidRDefault="00E05EC9" w:rsidP="002740BD"/>
    <w:p w14:paraId="5D191ADA" w14:textId="77777777" w:rsidR="00E05EC9" w:rsidRDefault="00E05EC9" w:rsidP="002740BD"/>
    <w:p w14:paraId="3FDCED18" w14:textId="77777777" w:rsidR="00E05EC9" w:rsidRDefault="00E05EC9" w:rsidP="002740BD"/>
    <w:p w14:paraId="7135DB39" w14:textId="77777777" w:rsidR="00E05EC9" w:rsidRDefault="00E05EC9" w:rsidP="002740BD"/>
    <w:p w14:paraId="0A1B1E76" w14:textId="77777777" w:rsidR="00E05EC9" w:rsidRDefault="00E05EC9" w:rsidP="002740BD"/>
    <w:p w14:paraId="75BD096B" w14:textId="77777777" w:rsidR="00E05EC9" w:rsidRDefault="00E05EC9" w:rsidP="002740BD"/>
    <w:p w14:paraId="5D3F8EDC" w14:textId="77777777" w:rsidR="00E05EC9" w:rsidRDefault="00E05EC9" w:rsidP="002740BD"/>
    <w:p w14:paraId="59A469F0" w14:textId="77777777" w:rsidR="00E05EC9" w:rsidRDefault="00E05EC9" w:rsidP="002740BD"/>
    <w:p w14:paraId="27D3E10E" w14:textId="77777777" w:rsidR="00E05EC9" w:rsidRDefault="00E05EC9" w:rsidP="002740BD"/>
    <w:p w14:paraId="51C8A066" w14:textId="77777777" w:rsidR="00E05EC9" w:rsidRDefault="00E05EC9" w:rsidP="002740BD"/>
    <w:p w14:paraId="32EE60D7" w14:textId="77777777" w:rsidR="00E05EC9" w:rsidRDefault="00E05EC9" w:rsidP="002740BD"/>
    <w:p w14:paraId="2A9B2E60" w14:textId="77777777" w:rsidR="00E05EC9" w:rsidRDefault="00E05EC9" w:rsidP="002740BD"/>
    <w:p w14:paraId="30CB405B" w14:textId="77777777" w:rsidR="00E05EC9" w:rsidRDefault="00E05EC9" w:rsidP="002740BD"/>
  </w:endnote>
  <w:endnote w:type="continuationSeparator" w:id="0">
    <w:p w14:paraId="1AE4F5BE" w14:textId="2FA47E92" w:rsidR="00E05EC9" w:rsidRDefault="00E05EC9" w:rsidP="002740BD">
      <w:r>
        <w:continuationSeparator/>
      </w:r>
    </w:p>
    <w:p w14:paraId="1AE4F5BF" w14:textId="77777777" w:rsidR="00E05EC9" w:rsidRDefault="00E05EC9" w:rsidP="002740BD"/>
    <w:p w14:paraId="1AE4F5C0" w14:textId="77777777" w:rsidR="00E05EC9" w:rsidRDefault="00E05EC9" w:rsidP="002740BD"/>
    <w:p w14:paraId="1AE4F5C1" w14:textId="77777777" w:rsidR="00E05EC9" w:rsidRDefault="00E05EC9" w:rsidP="002740BD"/>
    <w:p w14:paraId="1AE4F5C2" w14:textId="77777777" w:rsidR="00E05EC9" w:rsidRDefault="00E05EC9" w:rsidP="002740BD"/>
    <w:p w14:paraId="27DFD275" w14:textId="77777777" w:rsidR="00E05EC9" w:rsidRDefault="00E05EC9" w:rsidP="002740BD"/>
    <w:p w14:paraId="2D044EF5" w14:textId="77777777" w:rsidR="00E05EC9" w:rsidRDefault="00E05EC9" w:rsidP="002740BD"/>
    <w:p w14:paraId="7D279FBF" w14:textId="77777777" w:rsidR="00E05EC9" w:rsidRDefault="00E05EC9" w:rsidP="002740BD"/>
    <w:p w14:paraId="3AFE8324" w14:textId="77777777" w:rsidR="00E05EC9" w:rsidRDefault="00E05EC9" w:rsidP="002740BD"/>
    <w:p w14:paraId="096A634D" w14:textId="77777777" w:rsidR="00E05EC9" w:rsidRDefault="00E05EC9" w:rsidP="002740BD"/>
    <w:p w14:paraId="4D5391B0" w14:textId="77777777" w:rsidR="00E05EC9" w:rsidRDefault="00E05EC9" w:rsidP="002740BD"/>
    <w:p w14:paraId="1AD816A5" w14:textId="77777777" w:rsidR="00E05EC9" w:rsidRDefault="00E05EC9" w:rsidP="002740BD"/>
    <w:p w14:paraId="42758377" w14:textId="77777777" w:rsidR="00E05EC9" w:rsidRDefault="00E05EC9" w:rsidP="002740BD"/>
    <w:p w14:paraId="6F281B2C" w14:textId="77777777" w:rsidR="00E05EC9" w:rsidRDefault="00E05EC9" w:rsidP="002740BD"/>
    <w:p w14:paraId="406AE64C" w14:textId="77777777" w:rsidR="00E05EC9" w:rsidRDefault="00E05EC9" w:rsidP="002740BD"/>
    <w:p w14:paraId="07E798A1" w14:textId="77777777" w:rsidR="00E05EC9" w:rsidRDefault="00E05EC9" w:rsidP="002740BD"/>
    <w:p w14:paraId="67B991CA" w14:textId="77777777" w:rsidR="00E05EC9" w:rsidRDefault="00E05EC9" w:rsidP="002740BD"/>
    <w:p w14:paraId="268FCE26" w14:textId="77777777" w:rsidR="00E05EC9" w:rsidRDefault="00E05EC9" w:rsidP="002740BD"/>
    <w:p w14:paraId="54C5E229" w14:textId="77777777" w:rsidR="00E05EC9" w:rsidRDefault="00E05EC9" w:rsidP="002740BD"/>
    <w:p w14:paraId="69253DD2" w14:textId="77777777" w:rsidR="00E05EC9" w:rsidRDefault="00E05EC9" w:rsidP="002740BD"/>
    <w:p w14:paraId="4A483E20" w14:textId="77777777" w:rsidR="00E05EC9" w:rsidRDefault="00E05EC9" w:rsidP="002740BD"/>
    <w:p w14:paraId="437E804F" w14:textId="77777777" w:rsidR="00E05EC9" w:rsidRDefault="00E05EC9" w:rsidP="002740BD"/>
    <w:p w14:paraId="00AAD312" w14:textId="77777777" w:rsidR="00E05EC9" w:rsidRDefault="00E05EC9" w:rsidP="002740BD"/>
    <w:p w14:paraId="1F0F82E4" w14:textId="77777777" w:rsidR="00E05EC9" w:rsidRDefault="00E05EC9" w:rsidP="002740BD"/>
    <w:p w14:paraId="3BDB61EC" w14:textId="77777777" w:rsidR="00E05EC9" w:rsidRDefault="00E05EC9" w:rsidP="002740BD"/>
    <w:p w14:paraId="158DD276" w14:textId="77777777" w:rsidR="00E05EC9" w:rsidRDefault="00E05EC9" w:rsidP="002740BD"/>
    <w:p w14:paraId="7489CD24" w14:textId="77777777" w:rsidR="00E05EC9" w:rsidRDefault="00E05EC9" w:rsidP="002740BD"/>
    <w:p w14:paraId="62C199B4" w14:textId="77777777" w:rsidR="00E05EC9" w:rsidRDefault="00E05EC9" w:rsidP="002740BD"/>
    <w:p w14:paraId="1583568D" w14:textId="77777777" w:rsidR="00E05EC9" w:rsidRDefault="00E05EC9" w:rsidP="002740BD"/>
    <w:p w14:paraId="54533D79" w14:textId="77777777" w:rsidR="00E05EC9" w:rsidRDefault="00E05EC9" w:rsidP="002740BD"/>
    <w:p w14:paraId="027DEF86" w14:textId="77777777" w:rsidR="00E05EC9" w:rsidRDefault="00E05EC9" w:rsidP="002740BD"/>
    <w:p w14:paraId="4FFBE856" w14:textId="77777777" w:rsidR="00E05EC9" w:rsidRDefault="00E05EC9" w:rsidP="002740BD"/>
    <w:p w14:paraId="162CA0BE" w14:textId="77777777" w:rsidR="00E05EC9" w:rsidRDefault="00E05EC9" w:rsidP="002740BD"/>
    <w:p w14:paraId="7838453C" w14:textId="77777777" w:rsidR="00E05EC9" w:rsidRDefault="00E05EC9" w:rsidP="002740BD"/>
    <w:p w14:paraId="72CB1EF8" w14:textId="77777777" w:rsidR="00E05EC9" w:rsidRDefault="00E05EC9" w:rsidP="002740BD"/>
    <w:p w14:paraId="59ADAD86" w14:textId="77777777" w:rsidR="00E05EC9" w:rsidRDefault="00E05EC9" w:rsidP="002740BD"/>
    <w:p w14:paraId="2823E145" w14:textId="77777777" w:rsidR="00E05EC9" w:rsidRDefault="00E05EC9" w:rsidP="002740BD"/>
    <w:p w14:paraId="63B2DD34" w14:textId="77777777" w:rsidR="00E05EC9" w:rsidRDefault="00E05EC9" w:rsidP="002740BD"/>
    <w:p w14:paraId="1B9779C1" w14:textId="77777777" w:rsidR="00E05EC9" w:rsidRDefault="00E05EC9" w:rsidP="002740BD"/>
    <w:p w14:paraId="2358D7EB" w14:textId="77777777" w:rsidR="00E05EC9" w:rsidRDefault="00E05EC9" w:rsidP="002740BD"/>
    <w:p w14:paraId="2B654D39" w14:textId="77777777" w:rsidR="00E05EC9" w:rsidRDefault="00E05EC9" w:rsidP="002740BD"/>
    <w:p w14:paraId="6701BBE6" w14:textId="77777777" w:rsidR="00E05EC9" w:rsidRDefault="00E05EC9" w:rsidP="002740BD"/>
    <w:p w14:paraId="5EB1C597" w14:textId="77777777" w:rsidR="00E05EC9" w:rsidRDefault="00E05EC9" w:rsidP="002740BD"/>
    <w:p w14:paraId="0DA0F56A" w14:textId="77777777" w:rsidR="00E05EC9" w:rsidRDefault="00E05EC9" w:rsidP="002740BD"/>
    <w:p w14:paraId="3F2701F3" w14:textId="77777777" w:rsidR="00E05EC9" w:rsidRDefault="00E05EC9" w:rsidP="002740BD"/>
    <w:p w14:paraId="5874F96D" w14:textId="77777777" w:rsidR="00E05EC9" w:rsidRDefault="00E05EC9" w:rsidP="002740BD"/>
    <w:p w14:paraId="715B7367" w14:textId="77777777" w:rsidR="00E05EC9" w:rsidRDefault="00E05EC9" w:rsidP="002740BD"/>
    <w:p w14:paraId="755CA446" w14:textId="77777777" w:rsidR="00E05EC9" w:rsidRDefault="00E05EC9" w:rsidP="002740BD"/>
    <w:p w14:paraId="5277A900" w14:textId="77777777" w:rsidR="00E05EC9" w:rsidRDefault="00E05EC9" w:rsidP="002740BD"/>
    <w:p w14:paraId="0C6B1EA0" w14:textId="77777777" w:rsidR="00E05EC9" w:rsidRDefault="00E05EC9" w:rsidP="002740BD"/>
    <w:p w14:paraId="42126B7D" w14:textId="77777777" w:rsidR="00E05EC9" w:rsidRDefault="00E05EC9" w:rsidP="002740BD"/>
    <w:p w14:paraId="36C6F75C" w14:textId="77777777" w:rsidR="00E05EC9" w:rsidRDefault="00E05EC9" w:rsidP="002740BD"/>
    <w:p w14:paraId="2863F3FA" w14:textId="77777777" w:rsidR="00E05EC9" w:rsidRDefault="00E05EC9" w:rsidP="002740BD"/>
    <w:p w14:paraId="77B53AE7" w14:textId="77777777" w:rsidR="00E05EC9" w:rsidRDefault="00E05EC9" w:rsidP="002740BD"/>
    <w:p w14:paraId="4F3A2658" w14:textId="77777777" w:rsidR="00E05EC9" w:rsidRDefault="00E05EC9" w:rsidP="002740BD"/>
    <w:p w14:paraId="4AA613CD" w14:textId="77777777" w:rsidR="00E05EC9" w:rsidRDefault="00E05EC9" w:rsidP="002740BD"/>
    <w:p w14:paraId="57223A52" w14:textId="77777777" w:rsidR="00E05EC9" w:rsidRDefault="00E05EC9" w:rsidP="002740BD"/>
    <w:p w14:paraId="2572F071" w14:textId="77777777" w:rsidR="00E05EC9" w:rsidRDefault="00E05EC9" w:rsidP="002740BD"/>
    <w:p w14:paraId="05112831" w14:textId="77777777" w:rsidR="00E05EC9" w:rsidRDefault="00E05EC9" w:rsidP="002740BD"/>
    <w:p w14:paraId="3B2A9556" w14:textId="77777777" w:rsidR="00E05EC9" w:rsidRDefault="00E05EC9" w:rsidP="002740BD"/>
    <w:p w14:paraId="3E674368" w14:textId="77777777" w:rsidR="00E05EC9" w:rsidRDefault="00E05EC9" w:rsidP="002740BD"/>
    <w:p w14:paraId="6C5C15DE" w14:textId="77777777" w:rsidR="00E05EC9" w:rsidRDefault="00E05EC9" w:rsidP="002740BD"/>
    <w:p w14:paraId="738DE1ED" w14:textId="77777777" w:rsidR="00E05EC9" w:rsidRDefault="00E05EC9" w:rsidP="002740BD"/>
    <w:p w14:paraId="28E974F6" w14:textId="77777777" w:rsidR="00E05EC9" w:rsidRDefault="00E05EC9" w:rsidP="002740BD"/>
    <w:p w14:paraId="688C9811" w14:textId="77777777" w:rsidR="00E05EC9" w:rsidRDefault="00E05EC9" w:rsidP="002740BD"/>
    <w:p w14:paraId="6A152008" w14:textId="77777777" w:rsidR="00E05EC9" w:rsidRDefault="00E05EC9" w:rsidP="002740BD"/>
    <w:p w14:paraId="0149BA21" w14:textId="77777777" w:rsidR="00E05EC9" w:rsidRDefault="00E05EC9" w:rsidP="002740BD"/>
    <w:p w14:paraId="07F43422" w14:textId="77777777" w:rsidR="00E05EC9" w:rsidRDefault="00E05EC9" w:rsidP="002740BD"/>
    <w:p w14:paraId="356D05EE" w14:textId="77777777" w:rsidR="00E05EC9" w:rsidRDefault="00E05EC9" w:rsidP="002740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05EC9" w:rsidRDefault="00E05EC9"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05EC9" w:rsidRDefault="00E05E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05EC9" w:rsidRDefault="00E05EC9"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181316"/>
      <w:docPartObj>
        <w:docPartGallery w:val="Page Numbers (Bottom of Page)"/>
        <w:docPartUnique/>
      </w:docPartObj>
    </w:sdtPr>
    <w:sdtEndPr>
      <w:rPr>
        <w:noProof/>
      </w:rPr>
    </w:sdtEndPr>
    <w:sdtContent>
      <w:p w14:paraId="26086861" w14:textId="583264AD" w:rsidR="00E05EC9" w:rsidRDefault="00E05EC9" w:rsidP="00FF7415">
        <w:pPr>
          <w:pStyle w:val="Footer"/>
          <w:jc w:val="right"/>
        </w:pPr>
        <w:r>
          <w:fldChar w:fldCharType="begin"/>
        </w:r>
        <w:r>
          <w:instrText xml:space="preserve"> PAGE   \* MERGEFORMAT </w:instrText>
        </w:r>
        <w:r>
          <w:fldChar w:fldCharType="separate"/>
        </w:r>
        <w:r w:rsidR="002740BD">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0546325"/>
      <w:docPartObj>
        <w:docPartGallery w:val="Page Numbers (Bottom of Page)"/>
        <w:docPartUnique/>
      </w:docPartObj>
    </w:sdtPr>
    <w:sdtEndPr>
      <w:rPr>
        <w:noProof/>
      </w:rPr>
    </w:sdtEndPr>
    <w:sdtContent>
      <w:p w14:paraId="66F4AC46" w14:textId="59BBC3D5" w:rsidR="00E05EC9" w:rsidRDefault="00E05EC9" w:rsidP="0036408C">
        <w:pPr>
          <w:pStyle w:val="Footer"/>
        </w:pPr>
        <w:r>
          <w:rPr>
            <w:noProof/>
            <w:lang w:val="en-US" w:eastAsia="en-US"/>
          </w:rPr>
          <mc:AlternateContent>
            <mc:Choice Requires="wps">
              <w:drawing>
                <wp:anchor distT="0" distB="0" distL="114300" distR="114300" simplePos="0" relativeHeight="25173708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9996C1" id="Straight Connector 7271"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740BD">
          <w:rPr>
            <w:noProof/>
          </w:rPr>
          <w:t>7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959270"/>
      <w:docPartObj>
        <w:docPartGallery w:val="Page Numbers (Bottom of Page)"/>
        <w:docPartUnique/>
      </w:docPartObj>
    </w:sdtPr>
    <w:sdtEndPr>
      <w:rPr>
        <w:noProof/>
      </w:rPr>
    </w:sdtEndPr>
    <w:sdtContent>
      <w:p w14:paraId="2D17185D" w14:textId="429E4A8C" w:rsidR="00E05EC9" w:rsidRDefault="00E05EC9" w:rsidP="00556925">
        <w:pPr>
          <w:pStyle w:val="Footer"/>
        </w:pPr>
        <w:r>
          <w:rPr>
            <w:noProof/>
            <w:lang w:val="en-US" w:eastAsia="en-US"/>
          </w:rPr>
          <mc:AlternateContent>
            <mc:Choice Requires="wps">
              <w:drawing>
                <wp:anchor distT="0" distB="0" distL="114300" distR="114300" simplePos="0" relativeHeight="251582464"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0E9802" id="Straight Connector 7311" o:spid="_x0000_s1026" style="position:absolute;z-index:25158246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740BD">
          <w:rPr>
            <w:noProof/>
          </w:rPr>
          <w:t>9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E05EC9" w:rsidRDefault="00E05EC9" w:rsidP="002740BD">
      <w:bookmarkStart w:id="0" w:name="_Hlk481180154"/>
      <w:bookmarkEnd w:id="0"/>
      <w:r>
        <w:separator/>
      </w:r>
    </w:p>
  </w:footnote>
  <w:footnote w:type="continuationSeparator" w:id="0">
    <w:p w14:paraId="769F7B08" w14:textId="2FDCA489" w:rsidR="00E05EC9" w:rsidRDefault="00E05EC9" w:rsidP="002740BD">
      <w:r>
        <w:continuationSeparator/>
      </w:r>
    </w:p>
    <w:p w14:paraId="5B844CDB" w14:textId="77777777" w:rsidR="00E05EC9" w:rsidRDefault="00E05EC9" w:rsidP="002740BD"/>
    <w:p w14:paraId="3A6D2EF6" w14:textId="77777777" w:rsidR="00E05EC9" w:rsidRDefault="00E05EC9" w:rsidP="002740BD"/>
    <w:p w14:paraId="76768127" w14:textId="77777777" w:rsidR="00E05EC9" w:rsidRDefault="00E05EC9" w:rsidP="002740BD"/>
    <w:p w14:paraId="24EC2D74" w14:textId="77777777" w:rsidR="00E05EC9" w:rsidRDefault="00E05EC9" w:rsidP="002740BD"/>
    <w:p w14:paraId="3C83A819" w14:textId="77777777" w:rsidR="00E05EC9" w:rsidRDefault="00E05EC9" w:rsidP="002740BD"/>
    <w:p w14:paraId="0D3BDAA2" w14:textId="77777777" w:rsidR="00E05EC9" w:rsidRDefault="00E05EC9" w:rsidP="002740BD"/>
    <w:p w14:paraId="4E762631" w14:textId="77777777" w:rsidR="00E05EC9" w:rsidRDefault="00E05EC9" w:rsidP="002740BD"/>
    <w:p w14:paraId="2D50C4FD" w14:textId="77777777" w:rsidR="00E05EC9" w:rsidRDefault="00E05EC9" w:rsidP="002740BD"/>
    <w:p w14:paraId="010B776F" w14:textId="77777777" w:rsidR="00E05EC9" w:rsidRDefault="00E05EC9" w:rsidP="002740BD"/>
    <w:p w14:paraId="0F8BA3CE" w14:textId="77777777" w:rsidR="00E05EC9" w:rsidRDefault="00E05EC9" w:rsidP="002740BD"/>
    <w:p w14:paraId="76D0FC36" w14:textId="77777777" w:rsidR="00E05EC9" w:rsidRDefault="00E05EC9" w:rsidP="002740BD"/>
    <w:p w14:paraId="1E97C33B" w14:textId="77777777" w:rsidR="00E05EC9" w:rsidRDefault="00E05EC9" w:rsidP="002740BD"/>
    <w:p w14:paraId="3F4CD43C" w14:textId="77777777" w:rsidR="00E05EC9" w:rsidRDefault="00E05EC9" w:rsidP="002740BD"/>
    <w:p w14:paraId="45A336A5" w14:textId="77777777" w:rsidR="00E05EC9" w:rsidRDefault="00E05EC9" w:rsidP="002740BD"/>
    <w:p w14:paraId="1FEC24A9" w14:textId="77777777" w:rsidR="00E05EC9" w:rsidRDefault="00E05EC9" w:rsidP="002740BD"/>
    <w:p w14:paraId="5FF67C31" w14:textId="77777777" w:rsidR="00E05EC9" w:rsidRDefault="00E05EC9" w:rsidP="002740BD"/>
    <w:p w14:paraId="10605372" w14:textId="77777777" w:rsidR="00E05EC9" w:rsidRDefault="00E05EC9" w:rsidP="002740BD"/>
    <w:p w14:paraId="12597CA1" w14:textId="77777777" w:rsidR="00E05EC9" w:rsidRDefault="00E05EC9" w:rsidP="002740BD"/>
    <w:p w14:paraId="7650987D" w14:textId="77777777" w:rsidR="00E05EC9" w:rsidRDefault="00E05EC9" w:rsidP="002740BD"/>
    <w:p w14:paraId="249202F4" w14:textId="77777777" w:rsidR="00E05EC9" w:rsidRDefault="00E05EC9" w:rsidP="002740BD"/>
    <w:p w14:paraId="2DB2364B" w14:textId="77777777" w:rsidR="00E05EC9" w:rsidRDefault="00E05EC9" w:rsidP="002740BD"/>
    <w:p w14:paraId="6B6FDED6" w14:textId="77777777" w:rsidR="00E05EC9" w:rsidRDefault="00E05EC9" w:rsidP="002740BD"/>
    <w:p w14:paraId="7F99E4C8" w14:textId="77777777" w:rsidR="00E05EC9" w:rsidRDefault="00E05EC9" w:rsidP="002740BD"/>
    <w:p w14:paraId="7016C171" w14:textId="77777777" w:rsidR="00E05EC9" w:rsidRDefault="00E05EC9" w:rsidP="002740BD"/>
    <w:p w14:paraId="6DCFC5A2" w14:textId="77777777" w:rsidR="00E05EC9" w:rsidRDefault="00E05EC9" w:rsidP="002740BD"/>
    <w:p w14:paraId="10258B3B" w14:textId="77777777" w:rsidR="00E05EC9" w:rsidRDefault="00E05EC9" w:rsidP="002740BD"/>
  </w:footnote>
  <w:footnote w:type="continuationNotice" w:id="1">
    <w:p w14:paraId="06D6D75B" w14:textId="20550954" w:rsidR="00E05EC9" w:rsidRPr="00EA6522" w:rsidRDefault="00E05EC9" w:rsidP="00EA6522">
      <w:pPr>
        <w:pStyle w:val="Footer"/>
      </w:pPr>
    </w:p>
    <w:p w14:paraId="33253F03" w14:textId="77777777" w:rsidR="00E05EC9" w:rsidRDefault="00E05EC9" w:rsidP="002740BD"/>
    <w:p w14:paraId="5FAE0E5C" w14:textId="77777777" w:rsidR="00E05EC9" w:rsidRDefault="00E05EC9" w:rsidP="002740BD"/>
    <w:p w14:paraId="6469F8E0" w14:textId="77777777" w:rsidR="00E05EC9" w:rsidRDefault="00E05EC9" w:rsidP="002740BD"/>
    <w:p w14:paraId="38F27E6B" w14:textId="77777777" w:rsidR="00E05EC9" w:rsidRDefault="00E05EC9" w:rsidP="002740BD"/>
    <w:p w14:paraId="31857DCB" w14:textId="77777777" w:rsidR="00E05EC9" w:rsidRDefault="00E05EC9" w:rsidP="002740BD"/>
    <w:p w14:paraId="5B8EA24C" w14:textId="77777777" w:rsidR="00E05EC9" w:rsidRDefault="00E05EC9" w:rsidP="002740BD"/>
    <w:p w14:paraId="06D537F2" w14:textId="77777777" w:rsidR="00E05EC9" w:rsidRDefault="00E05EC9" w:rsidP="002740BD"/>
    <w:p w14:paraId="65CB3D86" w14:textId="77777777" w:rsidR="00E05EC9" w:rsidRDefault="00E05EC9" w:rsidP="002740BD"/>
    <w:p w14:paraId="33CB9697" w14:textId="77777777" w:rsidR="00E05EC9" w:rsidRDefault="00E05EC9" w:rsidP="002740BD"/>
    <w:p w14:paraId="116E5ED7" w14:textId="77777777" w:rsidR="00E05EC9" w:rsidRDefault="00E05EC9" w:rsidP="002740BD"/>
    <w:p w14:paraId="44EE6CFE" w14:textId="77777777" w:rsidR="00E05EC9" w:rsidRDefault="00E05EC9" w:rsidP="002740BD"/>
    <w:p w14:paraId="759B8D98" w14:textId="77777777" w:rsidR="00E05EC9" w:rsidRDefault="00E05EC9" w:rsidP="002740BD"/>
    <w:p w14:paraId="1E92BF8C" w14:textId="77777777" w:rsidR="00E05EC9" w:rsidRDefault="00E05EC9" w:rsidP="002740BD"/>
    <w:p w14:paraId="27A41025" w14:textId="77777777" w:rsidR="00E05EC9" w:rsidRDefault="00E05EC9" w:rsidP="002740BD"/>
    <w:p w14:paraId="4A6033DA" w14:textId="77777777" w:rsidR="00E05EC9" w:rsidRDefault="00E05EC9" w:rsidP="002740BD"/>
    <w:p w14:paraId="6A3DBD47" w14:textId="77777777" w:rsidR="00E05EC9" w:rsidRDefault="00E05EC9" w:rsidP="002740BD"/>
    <w:p w14:paraId="4D3D20E5" w14:textId="77777777" w:rsidR="00E05EC9" w:rsidRDefault="00E05EC9" w:rsidP="002740BD"/>
    <w:p w14:paraId="3BFF2214" w14:textId="77777777" w:rsidR="00E05EC9" w:rsidRDefault="00E05EC9" w:rsidP="002740BD"/>
    <w:p w14:paraId="32069F8D" w14:textId="77777777" w:rsidR="00E05EC9" w:rsidRDefault="00E05EC9" w:rsidP="002740BD"/>
    <w:p w14:paraId="774C3D4E" w14:textId="77777777" w:rsidR="00E05EC9" w:rsidRDefault="00E05EC9" w:rsidP="002740BD"/>
    <w:p w14:paraId="2EA95B6C" w14:textId="77777777" w:rsidR="00E05EC9" w:rsidRDefault="00E05EC9" w:rsidP="002740BD"/>
    <w:p w14:paraId="0A73A9EE" w14:textId="77777777" w:rsidR="00E05EC9" w:rsidRDefault="00E05EC9" w:rsidP="002740BD"/>
    <w:p w14:paraId="2FE00228" w14:textId="77777777" w:rsidR="00E05EC9" w:rsidRDefault="00E05EC9" w:rsidP="002740BD"/>
    <w:p w14:paraId="0640068D" w14:textId="77777777" w:rsidR="00E05EC9" w:rsidRDefault="00E05EC9" w:rsidP="002740BD"/>
    <w:p w14:paraId="51BA70E6" w14:textId="77777777" w:rsidR="00E05EC9" w:rsidRDefault="00E05EC9" w:rsidP="002740BD"/>
    <w:p w14:paraId="4138CAAB" w14:textId="77777777" w:rsidR="00E05EC9" w:rsidRDefault="00E05EC9" w:rsidP="002740BD"/>
    <w:p w14:paraId="2D4D2BA6" w14:textId="77777777" w:rsidR="00E05EC9" w:rsidRDefault="00E05EC9" w:rsidP="002740BD"/>
    <w:p w14:paraId="1947D336" w14:textId="77777777" w:rsidR="00E05EC9" w:rsidRDefault="00E05EC9" w:rsidP="002740BD"/>
    <w:p w14:paraId="7AF904CE" w14:textId="77777777" w:rsidR="00E05EC9" w:rsidRDefault="00E05EC9" w:rsidP="002740BD"/>
    <w:p w14:paraId="6DCDE4C8" w14:textId="77777777" w:rsidR="00E05EC9" w:rsidRDefault="00E05EC9" w:rsidP="002740BD"/>
    <w:p w14:paraId="79237CC9" w14:textId="77777777" w:rsidR="00E05EC9" w:rsidRDefault="00E05EC9" w:rsidP="002740BD"/>
    <w:p w14:paraId="1526BFBF" w14:textId="77777777" w:rsidR="00E05EC9" w:rsidRDefault="00E05EC9" w:rsidP="002740BD"/>
    <w:p w14:paraId="697CB8F3" w14:textId="77777777" w:rsidR="00E05EC9" w:rsidRDefault="00E05EC9" w:rsidP="002740BD"/>
    <w:p w14:paraId="1BC24D7C" w14:textId="77777777" w:rsidR="00E05EC9" w:rsidRDefault="00E05EC9" w:rsidP="002740BD"/>
    <w:p w14:paraId="2D2CACDB" w14:textId="77777777" w:rsidR="00E05EC9" w:rsidRDefault="00E05EC9" w:rsidP="002740BD"/>
    <w:p w14:paraId="78D53DE3" w14:textId="77777777" w:rsidR="00E05EC9" w:rsidRDefault="00E05EC9" w:rsidP="002740BD"/>
    <w:p w14:paraId="650D565B" w14:textId="77777777" w:rsidR="00E05EC9" w:rsidRDefault="00E05EC9" w:rsidP="002740BD"/>
    <w:p w14:paraId="7957AF2E" w14:textId="77777777" w:rsidR="00E05EC9" w:rsidRDefault="00E05EC9" w:rsidP="002740BD"/>
    <w:p w14:paraId="5E0533EB" w14:textId="77777777" w:rsidR="00E05EC9" w:rsidRDefault="00E05EC9" w:rsidP="002740BD"/>
    <w:p w14:paraId="0D0A5790" w14:textId="77777777" w:rsidR="00E05EC9" w:rsidRDefault="00E05EC9" w:rsidP="002740BD"/>
    <w:p w14:paraId="077752B0" w14:textId="77777777" w:rsidR="00E05EC9" w:rsidRDefault="00E05EC9" w:rsidP="002740BD"/>
    <w:p w14:paraId="029A4241" w14:textId="77777777" w:rsidR="00E05EC9" w:rsidRDefault="00E05EC9" w:rsidP="002740BD"/>
    <w:p w14:paraId="3E1C72CC" w14:textId="77777777" w:rsidR="00E05EC9" w:rsidRDefault="00E05EC9" w:rsidP="002740BD"/>
    <w:p w14:paraId="0CE8A8AC" w14:textId="77777777" w:rsidR="00E05EC9" w:rsidRDefault="00E05EC9" w:rsidP="002740BD"/>
    <w:p w14:paraId="1397C96D" w14:textId="77777777" w:rsidR="00E05EC9" w:rsidRDefault="00E05EC9" w:rsidP="002740BD"/>
    <w:p w14:paraId="1DEA55C8" w14:textId="77777777" w:rsidR="00E05EC9" w:rsidRDefault="00E05EC9" w:rsidP="002740BD"/>
    <w:p w14:paraId="1DAC3CE3" w14:textId="77777777" w:rsidR="00E05EC9" w:rsidRDefault="00E05EC9" w:rsidP="002740BD"/>
    <w:p w14:paraId="2F5121B1" w14:textId="77777777" w:rsidR="00E05EC9" w:rsidRDefault="00E05EC9" w:rsidP="002740BD"/>
    <w:p w14:paraId="3F89C66A" w14:textId="77777777" w:rsidR="00E05EC9" w:rsidRDefault="00E05EC9" w:rsidP="002740BD"/>
  </w:footnote>
  <w:footnote w:id="2">
    <w:p w14:paraId="67E7827F" w14:textId="77777777" w:rsidR="00E05EC9" w:rsidRDefault="00E05EC9" w:rsidP="002740BD">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05EC9" w:rsidRDefault="00E05EC9"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05EC9" w:rsidRDefault="00E05EC9"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149B5A2D" w:rsidR="00E05EC9" w:rsidRPr="0047700A" w:rsidRDefault="00E05EC9" w:rsidP="00923434">
    <w:pPr>
      <w:pStyle w:val="Header"/>
    </w:pPr>
    <w:r>
      <w:rPr>
        <w:noProof/>
        <w:snapToGrid/>
        <w:lang w:val="en-US"/>
      </w:rPr>
      <mc:AlternateContent>
        <mc:Choice Requires="wps">
          <w:drawing>
            <wp:anchor distT="0" distB="0" distL="114300" distR="114300" simplePos="0" relativeHeight="251702272"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B44835" id="Straight Connector 723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745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05EC9" w:rsidRPr="009D67FE" w:rsidRDefault="00E05EC9" w:rsidP="002740BD">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05EC9" w:rsidRPr="009D67FE" w:rsidRDefault="00E05EC9" w:rsidP="002740BD">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32640"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740BD" w:rsidRPr="002740BD">
        <w:rPr>
          <w:rFonts w:ascii="Cambria Math" w:hAnsi="Cambria Math" w:cs="Cambria Math"/>
          <w:noProof/>
        </w:rPr>
        <w:t>RESULTS</w:t>
      </w:r>
    </w:fldSimple>
    <w:r>
      <w:tab/>
    </w:r>
    <w:fldSimple w:instr=" STYLEREF  &quot;Heading 2&quot;  \* MERGEFORMAT ">
      <w:r w:rsidR="002740BD">
        <w:rPr>
          <w:noProof/>
        </w:rPr>
        <w:t>Output</w:t>
      </w:r>
      <w:r w:rsidR="002740BD">
        <w:t xml:space="preserve">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05EC9" w:rsidRDefault="00E05EC9"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6410A862" w:rsidR="00E05EC9" w:rsidRDefault="00E05EC9" w:rsidP="00923434">
    <w:pPr>
      <w:pStyle w:val="Header"/>
    </w:pPr>
    <w:r>
      <w:rPr>
        <w:noProof/>
        <w:snapToGrid/>
        <w:lang w:val="en-US"/>
      </w:rPr>
      <mc:AlternateContent>
        <mc:Choice Requires="wps">
          <w:drawing>
            <wp:anchor distT="0" distB="0" distL="114300" distR="114300" simplePos="0" relativeHeight="25159782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2FE57D" id="Straight Connector 7308"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92704"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05EC9" w:rsidRPr="009D67FE" w:rsidRDefault="00E05EC9" w:rsidP="002740BD">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E05EC9" w:rsidRPr="009D67FE" w:rsidRDefault="00E05EC9" w:rsidP="002740BD">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758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740BD">
        <w:rPr>
          <w:noProof/>
        </w:rPr>
        <w:t>CONCLU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05EC9" w:rsidRDefault="00E05EC9"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05EC9" w:rsidRDefault="00E05EC9"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05EC9" w:rsidRDefault="00E05EC9"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05EC9" w:rsidRDefault="00E05EC9"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05EC9" w:rsidRDefault="00E05EC9"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05EC9" w:rsidRDefault="00E05EC9"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05EC9" w:rsidRDefault="00E05EC9"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05EC9" w:rsidRDefault="00E05EC9"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3047322"/>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632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47DF1"/>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6321"/>
    <o:shapelayout v:ext="edit">
      <o:idmap v:ext="edit" data="1"/>
    </o:shapelayout>
  </w:shapeDefaults>
  <w:decimalSymbol w:val="."/>
  <w:listSeparator w:val=","/>
  <w14:docId w14:val="1AE4F3F4"/>
  <w14:discardImageEditingData/>
  <w15:docId w15:val="{70E43BBF-8B16-416A-BB68-C37571BAA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2740BD"/>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2740BD"/>
    <w:pPr>
      <w:keepNext/>
      <w:pageBreakBefore/>
      <w:numPr>
        <w:numId w:val="3"/>
      </w:numPr>
      <w:spacing w:after="600"/>
      <w:ind w:left="273" w:hanging="619"/>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2740BD"/>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3%20Drafting%20.docx" TargetMode="External"/><Relationship Id="rId63" Type="http://schemas.openxmlformats.org/officeDocument/2006/relationships/hyperlink" Target="https://d.docs.live.net/c07c9239cf8ef362/4th%20Year%20Sem2/EG4012/Matlab%20GUI%20Thesis/Matlab-GUI-Thesis/Final%20Paper/Semester%202%20-%20Draft_R_13%20Drafting%20.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3%20Drafting%20.docx" TargetMode="External"/><Relationship Id="rId53" Type="http://schemas.openxmlformats.org/officeDocument/2006/relationships/hyperlink" Target="https://d.docs.live.net/c07c9239cf8ef362/4th%20Year%20Sem2/EG4012/Matlab%20GUI%20Thesis/Matlab-GUI-Thesis/Final%20Paper/Semester%202%20-%20Draft_R_13%20Drafting%20.docx" TargetMode="External"/><Relationship Id="rId74" Type="http://schemas.openxmlformats.org/officeDocument/2006/relationships/hyperlink" Target="https://d.docs.live.net/c07c9239cf8ef362/4th%20Year%20Sem2/EG4012/Matlab%20GUI%20Thesis/Matlab-GUI-Thesis/Final%20Paper/Semester%202%20-%20Draft_R_13%20Drafting%20.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3%20Drafting%20.docx" TargetMode="External"/><Relationship Id="rId43" Type="http://schemas.openxmlformats.org/officeDocument/2006/relationships/hyperlink" Target="https://d.docs.live.net/c07c9239cf8ef362/4th%20Year%20Sem2/EG4012/Matlab%20GUI%20Thesis/Matlab-GUI-Thesis/Final%20Paper/Semester%202%20-%20Draft_R_13%20Drafting%20.docx" TargetMode="External"/><Relationship Id="rId64" Type="http://schemas.openxmlformats.org/officeDocument/2006/relationships/hyperlink" Target="https://d.docs.live.net/c07c9239cf8ef362/4th%20Year%20Sem2/EG4012/Matlab%20GUI%20Thesis/Matlab-GUI-Thesis/Final%20Paper/Semester%202%20-%20Draft_R_13%20Drafting%20.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3%20Drafting%20.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3%20Drafting%20.docx" TargetMode="External"/><Relationship Id="rId70" Type="http://schemas.openxmlformats.org/officeDocument/2006/relationships/hyperlink" Target="https://d.docs.live.net/c07c9239cf8ef362/4th%20Year%20Sem2/EG4012/Matlab%20GUI%20Thesis/Matlab-GUI-Thesis/Final%20Paper/Semester%202%20-%20Draft_R_13%20Drafting%20.docx" TargetMode="External"/><Relationship Id="rId75" Type="http://schemas.openxmlformats.org/officeDocument/2006/relationships/hyperlink" Target="https://d.docs.live.net/c07c9239cf8ef362/4th%20Year%20Sem2/EG4012/Matlab%20GUI%20Thesis/Matlab-GUI-Thesis/Final%20Paper/Semester%202%20-%20Draft_R_13%20Drafting%20.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3%20Drafting%20.docx" TargetMode="External"/><Relationship Id="rId28" Type="http://schemas.openxmlformats.org/officeDocument/2006/relationships/hyperlink" Target="https://d.docs.live.net/c07c9239cf8ef362/4th%20Year%20Sem2/EG4012/Matlab%20GUI%20Thesis/Matlab-GUI-Thesis/Final%20Paper/Semester%202%20-%20Draft_R_13%20Drafting%20.docx" TargetMode="External"/><Relationship Id="rId49" Type="http://schemas.openxmlformats.org/officeDocument/2006/relationships/hyperlink" Target="https://d.docs.live.net/c07c9239cf8ef362/4th%20Year%20Sem2/EG4012/Matlab%20GUI%20Thesis/Matlab-GUI-Thesis/Final%20Paper/Semester%202%20-%20Draft_R_13%20Drafting%20.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3%20Drafting%20.docx" TargetMode="External"/><Relationship Id="rId60" Type="http://schemas.openxmlformats.org/officeDocument/2006/relationships/hyperlink" Target="https://d.docs.live.net/c07c9239cf8ef362/4th%20Year%20Sem2/EG4012/Matlab%20GUI%20Thesis/Matlab-GUI-Thesis/Final%20Paper/Semester%202%20-%20Draft_R_13%20Drafting%20.docx" TargetMode="External"/><Relationship Id="rId65" Type="http://schemas.openxmlformats.org/officeDocument/2006/relationships/hyperlink" Target="https://d.docs.live.net/c07c9239cf8ef362/4th%20Year%20Sem2/EG4012/Matlab%20GUI%20Thesis/Matlab-GUI-Thesis/Final%20Paper/Semester%202%20-%20Draft_R_13%20Drafting%20.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3%20Drafting%20.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3%20Drafting%20.docx" TargetMode="External"/><Relationship Id="rId50" Type="http://schemas.openxmlformats.org/officeDocument/2006/relationships/hyperlink" Target="https://d.docs.live.net/c07c9239cf8ef362/4th%20Year%20Sem2/EG4012/Matlab%20GUI%20Thesis/Matlab-GUI-Thesis/Final%20Paper/Semester%202%20-%20Draft_R_13%20Drafting%20.docx" TargetMode="External"/><Relationship Id="rId55" Type="http://schemas.openxmlformats.org/officeDocument/2006/relationships/hyperlink" Target="https://d.docs.live.net/c07c9239cf8ef362/4th%20Year%20Sem2/EG4012/Matlab%20GUI%20Thesis/Matlab-GUI-Thesis/Final%20Paper/Semester%202%20-%20Draft_R_13%20Drafting%20.docx" TargetMode="External"/><Relationship Id="rId76" Type="http://schemas.openxmlformats.org/officeDocument/2006/relationships/hyperlink" Target="https://d.docs.live.net/c07c9239cf8ef362/4th%20Year%20Sem2/EG4012/Matlab%20GUI%20Thesis/Matlab-GUI-Thesis/Final%20Paper/Semester%202%20-%20Draft_R_13%20Drafting%20.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3%20Drafting%20.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3%20Drafting%20.docx" TargetMode="External"/><Relationship Id="rId250" Type="http://schemas.openxmlformats.org/officeDocument/2006/relationships/image" Target="media/image153.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3%20Drafting%20.docx" TargetMode="External"/><Relationship Id="rId40" Type="http://schemas.openxmlformats.org/officeDocument/2006/relationships/hyperlink" Target="https://d.docs.live.net/c07c9239cf8ef362/4th%20Year%20Sem2/EG4012/Matlab%20GUI%20Thesis/Matlab-GUI-Thesis/Final%20Paper/Semester%202%20-%20Draft_R_13%20Drafting%20.docx" TargetMode="External"/><Relationship Id="rId45" Type="http://schemas.openxmlformats.org/officeDocument/2006/relationships/hyperlink" Target="https://d.docs.live.net/c07c9239cf8ef362/4th%20Year%20Sem2/EG4012/Matlab%20GUI%20Thesis/Matlab-GUI-Thesis/Final%20Paper/Semester%202%20-%20Draft_R_13%20Drafting%20.docx" TargetMode="External"/><Relationship Id="rId66" Type="http://schemas.openxmlformats.org/officeDocument/2006/relationships/hyperlink" Target="https://d.docs.live.net/c07c9239cf8ef362/4th%20Year%20Sem2/EG4012/Matlab%20GUI%20Thesis/Matlab-GUI-Thesis/Final%20Paper/Semester%202%20-%20Draft_R_13%20Drafting%20.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3%20Drafting%20.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3%20Drafting%20.docx" TargetMode="External"/><Relationship Id="rId35" Type="http://schemas.openxmlformats.org/officeDocument/2006/relationships/hyperlink" Target="https://d.docs.live.net/c07c9239cf8ef362/4th%20Year%20Sem2/EG4012/Matlab%20GUI%20Thesis/Matlab-GUI-Thesis/Final%20Paper/Semester%202%20-%20Draft_R_13%20Drafting%20.docx" TargetMode="External"/><Relationship Id="rId56" Type="http://schemas.openxmlformats.org/officeDocument/2006/relationships/hyperlink" Target="https://d.docs.live.net/c07c9239cf8ef362/4th%20Year%20Sem2/EG4012/Matlab%20GUI%20Thesis/Matlab-GUI-Thesis/Final%20Paper/Semester%202%20-%20Draft_R_13%20Drafting%20.docx" TargetMode="External"/><Relationship Id="rId77" Type="http://schemas.openxmlformats.org/officeDocument/2006/relationships/hyperlink" Target="https://d.docs.live.net/c07c9239cf8ef362/4th%20Year%20Sem2/EG4012/Matlab%20GUI%20Thesis/Matlab-GUI-Thesis/Final%20Paper/Semester%202%20-%20Draft_R_13%20Drafting%20.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3%20Drafting%20.docx" TargetMode="External"/><Relationship Id="rId72" Type="http://schemas.openxmlformats.org/officeDocument/2006/relationships/hyperlink" Target="https://d.docs.live.net/c07c9239cf8ef362/4th%20Year%20Sem2/EG4012/Matlab%20GUI%20Thesis/Matlab-GUI-Thesis/Final%20Paper/Semester%202%20-%20Draft_R_13%20Drafting%20.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3%20Drafting%20.docx" TargetMode="External"/><Relationship Id="rId46" Type="http://schemas.openxmlformats.org/officeDocument/2006/relationships/hyperlink" Target="https://d.docs.live.net/c07c9239cf8ef362/4th%20Year%20Sem2/EG4012/Matlab%20GUI%20Thesis/Matlab-GUI-Thesis/Final%20Paper/Semester%202%20-%20Draft_R_13%20Drafting%20.docx" TargetMode="External"/><Relationship Id="rId67" Type="http://schemas.openxmlformats.org/officeDocument/2006/relationships/hyperlink" Target="https://d.docs.live.net/c07c9239cf8ef362/4th%20Year%20Sem2/EG4012/Matlab%20GUI%20Thesis/Matlab-GUI-Thesis/Final%20Paper/Semester%202%20-%20Draft_R_13%20Drafting%20.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3%20Drafting%20.docx" TargetMode="External"/><Relationship Id="rId62" Type="http://schemas.openxmlformats.org/officeDocument/2006/relationships/hyperlink" Target="https://d.docs.live.net/c07c9239cf8ef362/4th%20Year%20Sem2/EG4012/Matlab%20GUI%20Thesis/Matlab-GUI-Thesis/Final%20Paper/Semester%202%20-%20Draft_R_13%20Drafting%20.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3%20Drafting%20.docx" TargetMode="External"/><Relationship Id="rId57" Type="http://schemas.openxmlformats.org/officeDocument/2006/relationships/hyperlink" Target="https://d.docs.live.net/c07c9239cf8ef362/4th%20Year%20Sem2/EG4012/Matlab%20GUI%20Thesis/Matlab-GUI-Thesis/Final%20Paper/Semester%202%20-%20Draft_R_13%20Drafting%20.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3%20Drafting%20.docx" TargetMode="External"/><Relationship Id="rId52" Type="http://schemas.openxmlformats.org/officeDocument/2006/relationships/hyperlink" Target="https://d.docs.live.net/c07c9239cf8ef362/4th%20Year%20Sem2/EG4012/Matlab%20GUI%20Thesis/Matlab-GUI-Thesis/Final%20Paper/Semester%202%20-%20Draft_R_13%20Drafting%20.docx" TargetMode="External"/><Relationship Id="rId73" Type="http://schemas.openxmlformats.org/officeDocument/2006/relationships/hyperlink" Target="https://d.docs.live.net/c07c9239cf8ef362/4th%20Year%20Sem2/EG4012/Matlab%20GUI%20Thesis/Matlab-GUI-Thesis/Final%20Paper/Semester%202%20-%20Draft_R_13%20Drafting%20.docx" TargetMode="External"/><Relationship Id="rId78" Type="http://schemas.openxmlformats.org/officeDocument/2006/relationships/hyperlink" Target="https://d.docs.live.net/c07c9239cf8ef362/4th%20Year%20Sem2/EG4012/Matlab%20GUI%20Thesis/Matlab-GUI-Thesis/Final%20Paper/Semester%202%20-%20Draft_R_13%20Drafting%20.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3%20Drafting%20.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3%20Drafting%20.docx" TargetMode="External"/><Relationship Id="rId68" Type="http://schemas.openxmlformats.org/officeDocument/2006/relationships/hyperlink" Target="https://d.docs.live.net/c07c9239cf8ef362/4th%20Year%20Sem2/EG4012/Matlab%20GUI%20Thesis/Matlab-GUI-Thesis/Final%20Paper/Semester%202%20-%20Draft_R_13%20Drafting%20.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3%20Drafting%20.docx" TargetMode="External"/><Relationship Id="rId58" Type="http://schemas.openxmlformats.org/officeDocument/2006/relationships/hyperlink" Target="https://d.docs.live.net/c07c9239cf8ef362/4th%20Year%20Sem2/EG4012/Matlab%20GUI%20Thesis/Matlab-GUI-Thesis/Final%20Paper/Semester%202%20-%20Draft_R_13%20Drafting%20.docx" TargetMode="External"/><Relationship Id="rId79" Type="http://schemas.openxmlformats.org/officeDocument/2006/relationships/hyperlink" Target="https://d.docs.live.net/c07c9239cf8ef362/4th%20Year%20Sem2/EG4012/Matlab%20GUI%20Thesis/Matlab-GUI-Thesis/Final%20Paper/Semester%202%20-%20Draft_R_13%20Drafting%20.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3%20Drafting%20.docx" TargetMode="External"/><Relationship Id="rId48" Type="http://schemas.openxmlformats.org/officeDocument/2006/relationships/hyperlink" Target="https://d.docs.live.net/c07c9239cf8ef362/4th%20Year%20Sem2/EG4012/Matlab%20GUI%20Thesis/Matlab-GUI-Thesis/Final%20Paper/Semester%202%20-%20Draft_R_13%20Drafting%20.docx" TargetMode="External"/><Relationship Id="rId69" Type="http://schemas.openxmlformats.org/officeDocument/2006/relationships/hyperlink" Target="https://d.docs.live.net/c07c9239cf8ef362/4th%20Year%20Sem2/EG4012/Matlab%20GUI%20Thesis/Matlab-GUI-Thesis/Final%20Paper/Semester%202%20-%20Draft_R_13%20Drafting%20.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3%20Drafting%20.docx" TargetMode="External"/><Relationship Id="rId59" Type="http://schemas.openxmlformats.org/officeDocument/2006/relationships/hyperlink" Target="https://d.docs.live.net/c07c9239cf8ef362/4th%20Year%20Sem2/EG4012/Matlab%20GUI%20Thesis/Matlab-GUI-Thesis/Final%20Paper/Semester%202%20-%20Draft_R_13%20Drafting%20.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433A65"/>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3A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124E7B-E84E-4E97-A71B-D86292CBA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5</Pages>
  <Words>50808</Words>
  <Characters>289609</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39738</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4</cp:revision>
  <cp:lastPrinted>2017-05-04T04:32:00Z</cp:lastPrinted>
  <dcterms:created xsi:type="dcterms:W3CDTF">2017-09-16T05:55:00Z</dcterms:created>
  <dcterms:modified xsi:type="dcterms:W3CDTF">2017-09-16T06:21:00Z</dcterms:modified>
</cp:coreProperties>
</file>